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2FDE50" w14:textId="311D4C72" w:rsidR="00E6133D" w:rsidRPr="008B5129" w:rsidRDefault="00E6133D" w:rsidP="00887AC8">
      <w:pPr>
        <w:spacing w:line="360" w:lineRule="auto"/>
        <w:contextualSpacing/>
        <w:jc w:val="both"/>
        <w:rPr>
          <w:rFonts w:ascii="Arial" w:hAnsi="Arial" w:cs="Arial"/>
          <w:sz w:val="36"/>
          <w:szCs w:val="36"/>
        </w:rPr>
        <w:sectPr w:rsidR="00E6133D" w:rsidRPr="008B5129">
          <w:headerReference w:type="default" r:id="rId8"/>
          <w:footerReference w:type="default" r:id="rId9"/>
          <w:pgSz w:w="12240" w:h="15840"/>
          <w:pgMar w:top="1440" w:right="1800" w:bottom="1440" w:left="1800" w:header="720" w:footer="720" w:gutter="0"/>
          <w:pgNumType w:start="1"/>
          <w:cols w:space="720"/>
        </w:sectPr>
      </w:pPr>
    </w:p>
    <w:p w14:paraId="04E2B72F" w14:textId="13A2C351" w:rsidR="003E2157" w:rsidRPr="008B5129" w:rsidRDefault="00BD0D37" w:rsidP="00887AC8">
      <w:pPr>
        <w:spacing w:line="360" w:lineRule="auto"/>
        <w:rPr>
          <w:rFonts w:ascii="Arial" w:eastAsia="Cambria" w:hAnsi="Arial" w:cs="Arial"/>
          <w:b/>
          <w:sz w:val="28"/>
          <w:szCs w:val="28"/>
          <w:lang w:eastAsia="en-GB"/>
        </w:rPr>
      </w:pPr>
      <w:r w:rsidRPr="008B5129">
        <w:rPr>
          <w:rFonts w:ascii="Arial" w:eastAsia="Cambria" w:hAnsi="Arial" w:cs="Arial"/>
          <w:b/>
          <w:sz w:val="28"/>
          <w:szCs w:val="28"/>
          <w:lang w:eastAsia="en-GB"/>
        </w:rPr>
        <w:t>RNA-Seq</w:t>
      </w:r>
      <w:r w:rsidR="003E2157" w:rsidRPr="008B5129">
        <w:rPr>
          <w:rFonts w:ascii="Arial" w:eastAsia="Cambria" w:hAnsi="Arial" w:cs="Arial"/>
          <w:b/>
          <w:sz w:val="28"/>
          <w:szCs w:val="28"/>
          <w:lang w:eastAsia="en-GB"/>
        </w:rPr>
        <w:t xml:space="preserve"> reveals changes in</w:t>
      </w:r>
      <w:r w:rsidR="00040760" w:rsidRPr="008B5129">
        <w:rPr>
          <w:rFonts w:ascii="Arial" w:eastAsia="Cambria" w:hAnsi="Arial" w:cs="Arial"/>
          <w:b/>
          <w:sz w:val="28"/>
          <w:szCs w:val="28"/>
          <w:lang w:eastAsia="en-GB"/>
        </w:rPr>
        <w:t xml:space="preserve"> human</w:t>
      </w:r>
      <w:r w:rsidR="003E2157" w:rsidRPr="008B5129">
        <w:rPr>
          <w:rFonts w:ascii="Arial" w:eastAsia="Cambria" w:hAnsi="Arial" w:cs="Arial"/>
          <w:b/>
          <w:sz w:val="28"/>
          <w:szCs w:val="28"/>
          <w:lang w:eastAsia="en-GB"/>
        </w:rPr>
        <w:t xml:space="preserve"> placental metabolism, transport and endocrinology</w:t>
      </w:r>
      <w:r w:rsidRPr="008B5129">
        <w:rPr>
          <w:rFonts w:ascii="Arial" w:eastAsia="Cambria" w:hAnsi="Arial" w:cs="Arial"/>
          <w:b/>
          <w:sz w:val="28"/>
          <w:szCs w:val="28"/>
          <w:lang w:eastAsia="en-GB"/>
        </w:rPr>
        <w:t xml:space="preserve"> </w:t>
      </w:r>
      <w:r w:rsidR="0005322F" w:rsidRPr="008B5129">
        <w:rPr>
          <w:rFonts w:ascii="Arial" w:eastAsia="Cambria" w:hAnsi="Arial" w:cs="Arial"/>
          <w:b/>
          <w:sz w:val="28"/>
          <w:szCs w:val="28"/>
          <w:lang w:eastAsia="en-GB"/>
        </w:rPr>
        <w:t>across</w:t>
      </w:r>
      <w:r w:rsidR="003E2157" w:rsidRPr="008B5129">
        <w:rPr>
          <w:rFonts w:ascii="Arial" w:eastAsia="Cambria" w:hAnsi="Arial" w:cs="Arial"/>
          <w:b/>
          <w:sz w:val="28"/>
          <w:szCs w:val="28"/>
          <w:lang w:eastAsia="en-GB"/>
        </w:rPr>
        <w:t xml:space="preserve"> the first-second trimester transition </w:t>
      </w:r>
    </w:p>
    <w:p w14:paraId="2F69D448" w14:textId="0E82AAB7" w:rsidR="00FF248D" w:rsidRPr="008B5129" w:rsidRDefault="00FF248D" w:rsidP="00887AC8">
      <w:pPr>
        <w:spacing w:line="360" w:lineRule="auto"/>
        <w:rPr>
          <w:rFonts w:ascii="Arial" w:eastAsia="Cambria" w:hAnsi="Arial" w:cs="Arial"/>
          <w:b/>
          <w:sz w:val="24"/>
          <w:szCs w:val="24"/>
          <w:lang w:eastAsia="en-GB"/>
        </w:rPr>
      </w:pPr>
      <w:r w:rsidRPr="008B5129">
        <w:rPr>
          <w:rFonts w:ascii="Arial" w:eastAsia="Cambria" w:hAnsi="Arial" w:cs="Arial"/>
          <w:b/>
          <w:sz w:val="24"/>
          <w:szCs w:val="24"/>
          <w:lang w:eastAsia="en-GB"/>
        </w:rPr>
        <w:t xml:space="preserve">Running title: </w:t>
      </w:r>
      <w:commentRangeStart w:id="0"/>
      <w:r w:rsidRPr="008B5129">
        <w:rPr>
          <w:rFonts w:ascii="Arial" w:eastAsia="Cambria" w:hAnsi="Arial" w:cs="Arial"/>
          <w:b/>
          <w:sz w:val="24"/>
          <w:szCs w:val="24"/>
          <w:highlight w:val="yellow"/>
          <w:lang w:eastAsia="en-GB"/>
        </w:rPr>
        <w:t>RNA-Seq of first and second trimester placenta</w:t>
      </w:r>
      <w:commentRangeEnd w:id="0"/>
      <w:r w:rsidR="008B5129" w:rsidRPr="008B5129">
        <w:rPr>
          <w:rStyle w:val="CommentReference"/>
          <w:rFonts w:ascii="Arial" w:eastAsia="Times New Roman" w:hAnsi="Arial" w:cs="Arial"/>
        </w:rPr>
        <w:commentReference w:id="0"/>
      </w:r>
    </w:p>
    <w:p w14:paraId="41E02CEC" w14:textId="77777777" w:rsidR="003E2157" w:rsidRPr="008B5129" w:rsidRDefault="003E2157" w:rsidP="00887AC8">
      <w:pPr>
        <w:spacing w:line="360" w:lineRule="auto"/>
        <w:rPr>
          <w:rFonts w:ascii="Arial" w:hAnsi="Arial" w:cs="Arial"/>
          <w:sz w:val="20"/>
          <w:szCs w:val="20"/>
          <w:lang w:val="en-GB"/>
        </w:rPr>
      </w:pPr>
    </w:p>
    <w:p w14:paraId="061A69AE" w14:textId="2B7FBB36" w:rsidR="003E2157" w:rsidRPr="008B5129" w:rsidRDefault="003E2157" w:rsidP="00887AC8">
      <w:pPr>
        <w:spacing w:line="360" w:lineRule="auto"/>
        <w:rPr>
          <w:rFonts w:ascii="Arial" w:hAnsi="Arial" w:cs="Arial"/>
          <w:sz w:val="24"/>
          <w:szCs w:val="24"/>
          <w:lang w:val="en-GB"/>
        </w:rPr>
      </w:pPr>
      <w:proofErr w:type="spellStart"/>
      <w:r w:rsidRPr="008B5129">
        <w:rPr>
          <w:rFonts w:ascii="Arial" w:hAnsi="Arial" w:cs="Arial"/>
          <w:sz w:val="24"/>
          <w:szCs w:val="24"/>
          <w:lang w:val="en-GB"/>
        </w:rPr>
        <w:t>M</w:t>
      </w:r>
      <w:r w:rsidR="008B5129" w:rsidRPr="008B5129">
        <w:rPr>
          <w:rFonts w:ascii="Arial" w:hAnsi="Arial" w:cs="Arial"/>
          <w:sz w:val="24"/>
          <w:szCs w:val="24"/>
          <w:lang w:val="en-GB"/>
        </w:rPr>
        <w:t>alwina</w:t>
      </w:r>
      <w:proofErr w:type="spellEnd"/>
      <w:r w:rsidRPr="008B5129">
        <w:rPr>
          <w:rFonts w:ascii="Arial" w:hAnsi="Arial" w:cs="Arial"/>
          <w:sz w:val="24"/>
          <w:szCs w:val="24"/>
          <w:lang w:val="en-GB"/>
        </w:rPr>
        <w:t xml:space="preserve"> Prater</w:t>
      </w:r>
      <w:r w:rsidR="00FF248D" w:rsidRPr="008B5129">
        <w:rPr>
          <w:rFonts w:ascii="Arial" w:hAnsi="Arial" w:cs="Arial"/>
          <w:sz w:val="24"/>
          <w:szCs w:val="24"/>
          <w:vertAlign w:val="superscript"/>
          <w:lang w:val="en-GB"/>
        </w:rPr>
        <w:t>1</w:t>
      </w:r>
      <w:r w:rsidRPr="008B5129">
        <w:rPr>
          <w:rFonts w:ascii="Arial" w:hAnsi="Arial" w:cs="Arial"/>
          <w:sz w:val="24"/>
          <w:szCs w:val="24"/>
          <w:lang w:val="en-GB"/>
        </w:rPr>
        <w:t>, R</w:t>
      </w:r>
      <w:r w:rsidR="008B5129" w:rsidRPr="008B5129">
        <w:rPr>
          <w:rFonts w:ascii="Arial" w:hAnsi="Arial" w:cs="Arial"/>
          <w:sz w:val="24"/>
          <w:szCs w:val="24"/>
          <w:lang w:val="en-GB"/>
        </w:rPr>
        <w:t xml:space="preserve">ussell </w:t>
      </w:r>
      <w:r w:rsidRPr="008B5129">
        <w:rPr>
          <w:rFonts w:ascii="Arial" w:hAnsi="Arial" w:cs="Arial"/>
          <w:sz w:val="24"/>
          <w:szCs w:val="24"/>
          <w:lang w:val="en-GB"/>
        </w:rPr>
        <w:t>S. Hamilton</w:t>
      </w:r>
      <w:r w:rsidR="00FF248D" w:rsidRPr="008B5129">
        <w:rPr>
          <w:rFonts w:ascii="Arial" w:hAnsi="Arial" w:cs="Arial"/>
          <w:sz w:val="24"/>
          <w:szCs w:val="24"/>
          <w:vertAlign w:val="superscript"/>
          <w:lang w:val="en-GB"/>
        </w:rPr>
        <w:t>1</w:t>
      </w:r>
      <w:r w:rsidRPr="008B5129">
        <w:rPr>
          <w:rFonts w:ascii="Arial" w:hAnsi="Arial" w:cs="Arial"/>
          <w:sz w:val="24"/>
          <w:szCs w:val="24"/>
          <w:vertAlign w:val="superscript"/>
          <w:lang w:val="en-GB"/>
        </w:rPr>
        <w:t>,</w:t>
      </w:r>
      <w:r w:rsidR="00FF248D" w:rsidRPr="008B5129">
        <w:rPr>
          <w:rFonts w:ascii="Arial" w:hAnsi="Arial" w:cs="Arial"/>
          <w:sz w:val="24"/>
          <w:szCs w:val="24"/>
          <w:vertAlign w:val="superscript"/>
          <w:lang w:val="en-GB"/>
        </w:rPr>
        <w:t>2</w:t>
      </w:r>
      <w:r w:rsidRPr="008B5129">
        <w:rPr>
          <w:rFonts w:ascii="Arial" w:hAnsi="Arial" w:cs="Arial"/>
          <w:sz w:val="24"/>
          <w:szCs w:val="24"/>
          <w:lang w:val="en-GB"/>
        </w:rPr>
        <w:t>, H</w:t>
      </w:r>
      <w:r w:rsidR="008B5129" w:rsidRPr="008B5129">
        <w:rPr>
          <w:rFonts w:ascii="Arial" w:hAnsi="Arial" w:cs="Arial"/>
          <w:sz w:val="24"/>
          <w:szCs w:val="24"/>
          <w:lang w:val="en-GB"/>
        </w:rPr>
        <w:t xml:space="preserve">ong </w:t>
      </w:r>
      <w:proofErr w:type="spellStart"/>
      <w:r w:rsidR="008B5129" w:rsidRPr="008B5129">
        <w:rPr>
          <w:rFonts w:ascii="Arial" w:hAnsi="Arial" w:cs="Arial"/>
          <w:sz w:val="24"/>
          <w:szCs w:val="24"/>
          <w:lang w:val="en-GB"/>
        </w:rPr>
        <w:t>Wa</w:t>
      </w:r>
      <w:proofErr w:type="spellEnd"/>
      <w:r w:rsidRPr="008B5129">
        <w:rPr>
          <w:rFonts w:ascii="Arial" w:hAnsi="Arial" w:cs="Arial"/>
          <w:sz w:val="24"/>
          <w:szCs w:val="24"/>
          <w:lang w:val="en-GB"/>
        </w:rPr>
        <w:t xml:space="preserve"> Yung</w:t>
      </w:r>
      <w:r w:rsidR="00FF248D" w:rsidRPr="008B5129">
        <w:rPr>
          <w:rFonts w:ascii="Arial" w:hAnsi="Arial" w:cs="Arial"/>
          <w:sz w:val="24"/>
          <w:szCs w:val="24"/>
          <w:vertAlign w:val="superscript"/>
          <w:lang w:val="en-GB"/>
        </w:rPr>
        <w:t>1</w:t>
      </w:r>
      <w:r w:rsidRPr="008B5129">
        <w:rPr>
          <w:rFonts w:ascii="Arial" w:hAnsi="Arial" w:cs="Arial"/>
          <w:sz w:val="24"/>
          <w:szCs w:val="24"/>
          <w:lang w:val="en-GB"/>
        </w:rPr>
        <w:t xml:space="preserve">, </w:t>
      </w:r>
      <w:r w:rsidR="0005322F" w:rsidRPr="008B5129">
        <w:rPr>
          <w:rFonts w:ascii="Arial" w:hAnsi="Arial" w:cs="Arial"/>
          <w:sz w:val="24"/>
          <w:szCs w:val="24"/>
          <w:lang w:val="en-GB"/>
        </w:rPr>
        <w:t>A</w:t>
      </w:r>
      <w:r w:rsidR="008B5129" w:rsidRPr="008B5129">
        <w:rPr>
          <w:rFonts w:ascii="Arial" w:hAnsi="Arial" w:cs="Arial"/>
          <w:sz w:val="24"/>
          <w:szCs w:val="24"/>
          <w:lang w:val="en-GB"/>
        </w:rPr>
        <w:t xml:space="preserve">ndrew </w:t>
      </w:r>
      <w:r w:rsidRPr="008B5129">
        <w:rPr>
          <w:rFonts w:ascii="Arial" w:hAnsi="Arial" w:cs="Arial"/>
          <w:sz w:val="24"/>
          <w:szCs w:val="24"/>
          <w:lang w:val="en-GB"/>
        </w:rPr>
        <w:t>M. Sharkey</w:t>
      </w:r>
      <w:r w:rsidR="00FF248D" w:rsidRPr="008B5129">
        <w:rPr>
          <w:rFonts w:ascii="Arial" w:hAnsi="Arial" w:cs="Arial"/>
          <w:sz w:val="24"/>
          <w:szCs w:val="24"/>
          <w:vertAlign w:val="superscript"/>
          <w:lang w:val="en-GB"/>
        </w:rPr>
        <w:t>1</w:t>
      </w:r>
      <w:r w:rsidRPr="008B5129">
        <w:rPr>
          <w:rFonts w:ascii="Arial" w:hAnsi="Arial" w:cs="Arial"/>
          <w:sz w:val="24"/>
          <w:szCs w:val="24"/>
          <w:vertAlign w:val="superscript"/>
          <w:lang w:val="en-GB"/>
        </w:rPr>
        <w:t>,</w:t>
      </w:r>
      <w:r w:rsidR="00FF248D" w:rsidRPr="008B5129">
        <w:rPr>
          <w:rFonts w:ascii="Arial" w:hAnsi="Arial" w:cs="Arial"/>
          <w:sz w:val="24"/>
          <w:szCs w:val="24"/>
          <w:vertAlign w:val="superscript"/>
          <w:lang w:val="en-GB"/>
        </w:rPr>
        <w:t>3</w:t>
      </w:r>
      <w:r w:rsidRPr="008B5129">
        <w:rPr>
          <w:rFonts w:ascii="Arial" w:hAnsi="Arial" w:cs="Arial"/>
          <w:sz w:val="24"/>
          <w:szCs w:val="24"/>
          <w:lang w:val="en-GB"/>
        </w:rPr>
        <w:t>, P</w:t>
      </w:r>
      <w:r w:rsidR="008B5129" w:rsidRPr="008B5129">
        <w:rPr>
          <w:rFonts w:ascii="Arial" w:hAnsi="Arial" w:cs="Arial"/>
          <w:sz w:val="24"/>
          <w:szCs w:val="24"/>
          <w:lang w:val="en-GB"/>
        </w:rPr>
        <w:t>aul</w:t>
      </w:r>
      <w:r w:rsidRPr="008B5129">
        <w:rPr>
          <w:rFonts w:ascii="Arial" w:hAnsi="Arial" w:cs="Arial"/>
          <w:sz w:val="24"/>
          <w:szCs w:val="24"/>
          <w:lang w:val="en-GB"/>
        </w:rPr>
        <w:t xml:space="preserve"> Robson</w:t>
      </w:r>
      <w:r w:rsidR="00FF248D" w:rsidRPr="008B5129">
        <w:rPr>
          <w:rFonts w:ascii="Arial" w:hAnsi="Arial" w:cs="Arial"/>
          <w:sz w:val="24"/>
          <w:szCs w:val="24"/>
          <w:vertAlign w:val="superscript"/>
          <w:lang w:val="en-GB"/>
        </w:rPr>
        <w:t>4</w:t>
      </w:r>
      <w:r w:rsidRPr="008B5129">
        <w:rPr>
          <w:rFonts w:ascii="Arial" w:hAnsi="Arial" w:cs="Arial"/>
          <w:sz w:val="24"/>
          <w:szCs w:val="24"/>
          <w:lang w:val="en-GB"/>
        </w:rPr>
        <w:t>, E</w:t>
      </w:r>
      <w:r w:rsidR="008B5129" w:rsidRPr="008B5129">
        <w:rPr>
          <w:rFonts w:ascii="Arial" w:hAnsi="Arial" w:cs="Arial"/>
          <w:sz w:val="24"/>
          <w:szCs w:val="24"/>
          <w:lang w:val="en-GB"/>
        </w:rPr>
        <w:t>ric</w:t>
      </w:r>
      <w:r w:rsidRPr="008B5129">
        <w:rPr>
          <w:rFonts w:ascii="Arial" w:hAnsi="Arial" w:cs="Arial"/>
          <w:sz w:val="24"/>
          <w:szCs w:val="24"/>
          <w:lang w:val="en-GB"/>
        </w:rPr>
        <w:t xml:space="preserve"> Jauniaux</w:t>
      </w:r>
      <w:r w:rsidR="00FF248D" w:rsidRPr="008B5129">
        <w:rPr>
          <w:rFonts w:ascii="Arial" w:hAnsi="Arial" w:cs="Arial"/>
          <w:sz w:val="24"/>
          <w:szCs w:val="24"/>
          <w:vertAlign w:val="superscript"/>
          <w:lang w:val="en-GB"/>
        </w:rPr>
        <w:t>5</w:t>
      </w:r>
      <w:r w:rsidRPr="008B5129">
        <w:rPr>
          <w:rFonts w:ascii="Arial" w:hAnsi="Arial" w:cs="Arial"/>
          <w:sz w:val="24"/>
          <w:szCs w:val="24"/>
          <w:lang w:val="en-GB"/>
        </w:rPr>
        <w:t>, D.</w:t>
      </w:r>
      <w:r w:rsidR="008B5129" w:rsidRPr="008B5129">
        <w:rPr>
          <w:rFonts w:ascii="Arial" w:hAnsi="Arial" w:cs="Arial"/>
          <w:sz w:val="24"/>
          <w:szCs w:val="24"/>
          <w:lang w:val="en-GB"/>
        </w:rPr>
        <w:t xml:space="preserve"> Stephen</w:t>
      </w:r>
      <w:r w:rsidRPr="008B5129">
        <w:rPr>
          <w:rFonts w:ascii="Arial" w:hAnsi="Arial" w:cs="Arial"/>
          <w:sz w:val="24"/>
          <w:szCs w:val="24"/>
          <w:lang w:val="en-GB"/>
        </w:rPr>
        <w:t xml:space="preserve"> Charnock-Jones</w:t>
      </w:r>
      <w:r w:rsidR="00FF248D" w:rsidRPr="008B5129">
        <w:rPr>
          <w:rFonts w:ascii="Arial" w:hAnsi="Arial" w:cs="Arial"/>
          <w:sz w:val="24"/>
          <w:szCs w:val="24"/>
          <w:vertAlign w:val="superscript"/>
          <w:lang w:val="en-GB"/>
        </w:rPr>
        <w:t>1,6,7</w:t>
      </w:r>
      <w:r w:rsidRPr="008B5129">
        <w:rPr>
          <w:rFonts w:ascii="Arial" w:hAnsi="Arial" w:cs="Arial"/>
          <w:sz w:val="24"/>
          <w:szCs w:val="24"/>
          <w:lang w:val="en-GB"/>
        </w:rPr>
        <w:t>, G</w:t>
      </w:r>
      <w:r w:rsidR="008B5129" w:rsidRPr="008B5129">
        <w:rPr>
          <w:rFonts w:ascii="Arial" w:hAnsi="Arial" w:cs="Arial"/>
          <w:sz w:val="24"/>
          <w:szCs w:val="24"/>
          <w:lang w:val="en-GB"/>
        </w:rPr>
        <w:t xml:space="preserve">raham </w:t>
      </w:r>
      <w:r w:rsidRPr="008B5129">
        <w:rPr>
          <w:rFonts w:ascii="Arial" w:hAnsi="Arial" w:cs="Arial"/>
          <w:sz w:val="24"/>
          <w:szCs w:val="24"/>
          <w:lang w:val="en-GB"/>
        </w:rPr>
        <w:t>J. Burton</w:t>
      </w:r>
      <w:r w:rsidR="00FF248D" w:rsidRPr="008B5129">
        <w:rPr>
          <w:rFonts w:ascii="Arial" w:hAnsi="Arial" w:cs="Arial"/>
          <w:sz w:val="24"/>
          <w:szCs w:val="24"/>
          <w:vertAlign w:val="superscript"/>
          <w:lang w:val="en-GB"/>
        </w:rPr>
        <w:t>1,8</w:t>
      </w:r>
      <w:r w:rsidRPr="008B5129">
        <w:rPr>
          <w:rFonts w:ascii="Arial" w:hAnsi="Arial" w:cs="Arial"/>
          <w:sz w:val="24"/>
          <w:szCs w:val="24"/>
          <w:lang w:val="en-GB"/>
        </w:rPr>
        <w:t>, T</w:t>
      </w:r>
      <w:r w:rsidR="008B5129" w:rsidRPr="008B5129">
        <w:rPr>
          <w:rFonts w:ascii="Arial" w:hAnsi="Arial" w:cs="Arial"/>
          <w:sz w:val="24"/>
          <w:szCs w:val="24"/>
          <w:lang w:val="en-GB"/>
        </w:rPr>
        <w:t>ereza</w:t>
      </w:r>
      <w:r w:rsidRPr="008B5129">
        <w:rPr>
          <w:rFonts w:ascii="Arial" w:hAnsi="Arial" w:cs="Arial"/>
          <w:sz w:val="24"/>
          <w:szCs w:val="24"/>
          <w:lang w:val="en-GB"/>
        </w:rPr>
        <w:t xml:space="preserve"> Cindrova-Davies</w:t>
      </w:r>
      <w:r w:rsidR="00FF248D" w:rsidRPr="008B5129">
        <w:rPr>
          <w:rFonts w:ascii="Arial" w:hAnsi="Arial" w:cs="Arial"/>
          <w:sz w:val="24"/>
          <w:szCs w:val="24"/>
          <w:vertAlign w:val="superscript"/>
          <w:lang w:val="en-GB"/>
        </w:rPr>
        <w:t>1,8</w:t>
      </w:r>
      <w:r w:rsidRPr="008B5129">
        <w:rPr>
          <w:rFonts w:ascii="Arial" w:hAnsi="Arial" w:cs="Arial"/>
          <w:sz w:val="24"/>
          <w:szCs w:val="24"/>
          <w:vertAlign w:val="superscript"/>
          <w:lang w:val="en-GB"/>
        </w:rPr>
        <w:t>*</w:t>
      </w:r>
      <w:r w:rsidRPr="008B5129">
        <w:rPr>
          <w:rFonts w:ascii="Arial" w:hAnsi="Arial" w:cs="Arial"/>
          <w:sz w:val="24"/>
          <w:szCs w:val="24"/>
          <w:lang w:val="en-GB"/>
        </w:rPr>
        <w:t> </w:t>
      </w:r>
    </w:p>
    <w:p w14:paraId="2E4A286E" w14:textId="141FF3F6" w:rsidR="003E2157" w:rsidRPr="008B5129" w:rsidRDefault="00FF248D" w:rsidP="00887AC8">
      <w:pPr>
        <w:spacing w:line="360" w:lineRule="auto"/>
        <w:rPr>
          <w:rFonts w:ascii="Arial" w:hAnsi="Arial" w:cs="Arial"/>
          <w:sz w:val="20"/>
          <w:szCs w:val="20"/>
          <w:lang w:val="en-GB"/>
        </w:rPr>
      </w:pPr>
      <w:r w:rsidRPr="008B5129">
        <w:rPr>
          <w:rFonts w:ascii="Arial" w:hAnsi="Arial" w:cs="Arial"/>
          <w:sz w:val="20"/>
          <w:szCs w:val="20"/>
          <w:vertAlign w:val="superscript"/>
          <w:lang w:val="en-GB"/>
        </w:rPr>
        <w:t>1</w:t>
      </w:r>
      <w:r w:rsidR="003E2157" w:rsidRPr="008B5129">
        <w:rPr>
          <w:rFonts w:ascii="Arial" w:hAnsi="Arial" w:cs="Arial"/>
          <w:sz w:val="20"/>
          <w:szCs w:val="20"/>
          <w:vertAlign w:val="superscript"/>
          <w:lang w:val="en-GB"/>
        </w:rPr>
        <w:t xml:space="preserve"> </w:t>
      </w:r>
      <w:r w:rsidR="003E2157" w:rsidRPr="008B5129">
        <w:rPr>
          <w:rFonts w:ascii="Arial" w:hAnsi="Arial" w:cs="Arial"/>
          <w:sz w:val="20"/>
          <w:szCs w:val="20"/>
          <w:lang w:val="en-GB"/>
        </w:rPr>
        <w:t>Centre for Trophoblast Research, Department of Physiology, Development and Neuroscience, University of Cambridge, Downing Street, Cambridge, CB2 3EG, UK.</w:t>
      </w:r>
    </w:p>
    <w:p w14:paraId="6DFDC42C" w14:textId="596E4D38" w:rsidR="003E2157" w:rsidRPr="008B5129" w:rsidRDefault="00FF248D" w:rsidP="00887AC8">
      <w:pPr>
        <w:spacing w:line="360" w:lineRule="auto"/>
        <w:rPr>
          <w:rFonts w:ascii="Arial" w:hAnsi="Arial" w:cs="Arial"/>
          <w:sz w:val="20"/>
          <w:szCs w:val="20"/>
          <w:lang w:val="en-GB"/>
        </w:rPr>
      </w:pPr>
      <w:r w:rsidRPr="008B5129">
        <w:rPr>
          <w:rFonts w:ascii="Arial" w:hAnsi="Arial" w:cs="Arial"/>
          <w:sz w:val="20"/>
          <w:szCs w:val="20"/>
          <w:vertAlign w:val="superscript"/>
          <w:lang w:val="en-GB"/>
        </w:rPr>
        <w:t>2</w:t>
      </w:r>
      <w:r w:rsidR="003E2157" w:rsidRPr="008B5129">
        <w:rPr>
          <w:rFonts w:ascii="Arial" w:hAnsi="Arial" w:cs="Arial"/>
          <w:sz w:val="20"/>
          <w:szCs w:val="20"/>
          <w:lang w:val="en-GB"/>
        </w:rPr>
        <w:t xml:space="preserve"> Department of Genetics, University of Cambridge, Downing Street, Cambridge, CB2 3EH</w:t>
      </w:r>
    </w:p>
    <w:p w14:paraId="3B5BBF60" w14:textId="0102FC02" w:rsidR="003E2157" w:rsidRPr="008B5129" w:rsidRDefault="00FF248D" w:rsidP="00887AC8">
      <w:pPr>
        <w:spacing w:line="360" w:lineRule="auto"/>
        <w:rPr>
          <w:rFonts w:ascii="Arial" w:hAnsi="Arial" w:cs="Arial"/>
          <w:sz w:val="20"/>
          <w:szCs w:val="20"/>
          <w:lang w:val="en-GB"/>
        </w:rPr>
      </w:pPr>
      <w:r w:rsidRPr="008B5129">
        <w:rPr>
          <w:rFonts w:ascii="Arial" w:hAnsi="Arial" w:cs="Arial"/>
          <w:sz w:val="20"/>
          <w:szCs w:val="20"/>
          <w:vertAlign w:val="superscript"/>
          <w:lang w:val="en-GB"/>
        </w:rPr>
        <w:t>3</w:t>
      </w:r>
      <w:r w:rsidR="003E2157" w:rsidRPr="008B5129">
        <w:rPr>
          <w:rFonts w:ascii="Arial" w:hAnsi="Arial" w:cs="Arial"/>
          <w:sz w:val="20"/>
          <w:szCs w:val="20"/>
          <w:lang w:val="en-GB"/>
        </w:rPr>
        <w:t xml:space="preserve"> Department of Pathology, University of Cambridge, Tennis Court Road, Cambridge, CB2 1QP</w:t>
      </w:r>
    </w:p>
    <w:p w14:paraId="49C99539" w14:textId="36D44BFE" w:rsidR="003E2157" w:rsidRPr="008B5129" w:rsidRDefault="00FF248D" w:rsidP="00887AC8">
      <w:pPr>
        <w:spacing w:line="360" w:lineRule="auto"/>
        <w:rPr>
          <w:rFonts w:ascii="Arial" w:hAnsi="Arial" w:cs="Arial"/>
          <w:sz w:val="20"/>
          <w:szCs w:val="20"/>
          <w:lang w:val="en-GB"/>
        </w:rPr>
      </w:pPr>
      <w:r w:rsidRPr="008B5129">
        <w:rPr>
          <w:rFonts w:ascii="Arial" w:hAnsi="Arial" w:cs="Arial"/>
          <w:sz w:val="20"/>
          <w:szCs w:val="20"/>
          <w:vertAlign w:val="superscript"/>
          <w:lang w:val="en-GB"/>
        </w:rPr>
        <w:t>4</w:t>
      </w:r>
      <w:r w:rsidR="003E2157" w:rsidRPr="008B5129">
        <w:rPr>
          <w:rFonts w:ascii="Arial" w:hAnsi="Arial" w:cs="Arial"/>
          <w:sz w:val="20"/>
          <w:szCs w:val="20"/>
          <w:vertAlign w:val="superscript"/>
          <w:lang w:val="en-GB"/>
        </w:rPr>
        <w:t xml:space="preserve"> </w:t>
      </w:r>
      <w:r w:rsidR="003E2157" w:rsidRPr="008B5129">
        <w:rPr>
          <w:rFonts w:ascii="Arial" w:hAnsi="Arial" w:cs="Arial"/>
          <w:sz w:val="20"/>
          <w:szCs w:val="20"/>
          <w:lang w:val="en-GB"/>
        </w:rPr>
        <w:t xml:space="preserve">The Jackson Laboratory, The JAX </w:t>
      </w:r>
      <w:proofErr w:type="spellStart"/>
      <w:r w:rsidR="003E2157" w:rsidRPr="008B5129">
        <w:rPr>
          <w:rFonts w:ascii="Arial" w:hAnsi="Arial" w:cs="Arial"/>
          <w:sz w:val="20"/>
          <w:szCs w:val="20"/>
          <w:lang w:val="en-GB"/>
        </w:rPr>
        <w:t>Center</w:t>
      </w:r>
      <w:proofErr w:type="spellEnd"/>
      <w:r w:rsidR="003E2157" w:rsidRPr="008B5129">
        <w:rPr>
          <w:rFonts w:ascii="Arial" w:hAnsi="Arial" w:cs="Arial"/>
          <w:sz w:val="20"/>
          <w:szCs w:val="20"/>
          <w:lang w:val="en-GB"/>
        </w:rPr>
        <w:t xml:space="preserve"> for Genetics of Fertility and Reproduction, 10 Discovery Drive Farmington, CT 06032, USA</w:t>
      </w:r>
    </w:p>
    <w:p w14:paraId="556E9342" w14:textId="1309EB3A" w:rsidR="003E2157" w:rsidRPr="008B5129" w:rsidRDefault="00FF248D" w:rsidP="00887AC8">
      <w:pPr>
        <w:spacing w:line="360" w:lineRule="auto"/>
        <w:rPr>
          <w:rFonts w:ascii="Arial" w:hAnsi="Arial" w:cs="Arial"/>
          <w:sz w:val="20"/>
          <w:szCs w:val="20"/>
          <w:lang w:val="en-GB"/>
        </w:rPr>
      </w:pPr>
      <w:r w:rsidRPr="008B5129">
        <w:rPr>
          <w:rFonts w:ascii="Arial" w:hAnsi="Arial" w:cs="Arial"/>
          <w:sz w:val="20"/>
          <w:szCs w:val="20"/>
          <w:vertAlign w:val="superscript"/>
          <w:lang w:val="en-GB"/>
        </w:rPr>
        <w:t>5</w:t>
      </w:r>
      <w:r w:rsidR="003E2157" w:rsidRPr="008B5129">
        <w:rPr>
          <w:rFonts w:ascii="Arial" w:hAnsi="Arial" w:cs="Arial"/>
          <w:sz w:val="20"/>
          <w:szCs w:val="20"/>
          <w:vertAlign w:val="superscript"/>
          <w:lang w:val="en-GB"/>
        </w:rPr>
        <w:t xml:space="preserve"> </w:t>
      </w:r>
      <w:r w:rsidR="003E2157" w:rsidRPr="008B5129">
        <w:rPr>
          <w:rFonts w:ascii="Arial" w:hAnsi="Arial" w:cs="Arial"/>
          <w:sz w:val="20"/>
          <w:szCs w:val="20"/>
          <w:lang w:val="en-GB"/>
        </w:rPr>
        <w:t>EGA Institute for Women’s Health, Faculty of Population Health Sciences.  University College London, London, WC1E 6BT, UK.</w:t>
      </w:r>
    </w:p>
    <w:p w14:paraId="0E1425DE" w14:textId="70BA8DE6" w:rsidR="003E2157" w:rsidRPr="008B5129" w:rsidRDefault="00FF248D" w:rsidP="00887AC8">
      <w:pPr>
        <w:spacing w:line="360" w:lineRule="auto"/>
        <w:rPr>
          <w:rFonts w:ascii="Arial" w:hAnsi="Arial" w:cs="Arial"/>
          <w:sz w:val="20"/>
          <w:szCs w:val="20"/>
          <w:lang w:val="en-GB"/>
        </w:rPr>
      </w:pPr>
      <w:r w:rsidRPr="008B5129">
        <w:rPr>
          <w:rFonts w:ascii="Arial" w:hAnsi="Arial" w:cs="Arial"/>
          <w:sz w:val="20"/>
          <w:szCs w:val="20"/>
          <w:vertAlign w:val="superscript"/>
          <w:lang w:val="en-GB"/>
        </w:rPr>
        <w:t>6</w:t>
      </w:r>
      <w:r w:rsidR="003E2157" w:rsidRPr="008B5129">
        <w:rPr>
          <w:rFonts w:ascii="Arial" w:hAnsi="Arial" w:cs="Arial"/>
          <w:sz w:val="20"/>
          <w:szCs w:val="20"/>
          <w:vertAlign w:val="superscript"/>
          <w:lang w:val="en-GB"/>
        </w:rPr>
        <w:t xml:space="preserve"> </w:t>
      </w:r>
      <w:r w:rsidR="003E2157" w:rsidRPr="008B5129">
        <w:rPr>
          <w:rFonts w:ascii="Arial" w:hAnsi="Arial" w:cs="Arial"/>
          <w:sz w:val="20"/>
          <w:szCs w:val="20"/>
          <w:lang w:val="en-GB"/>
        </w:rPr>
        <w:t>Department of Obstetrics and Gynaecology, University of Cambridge, The Rosie Hospital, Cambridge, CB2 0SW, UK</w:t>
      </w:r>
    </w:p>
    <w:p w14:paraId="35FD75CA" w14:textId="1553E086" w:rsidR="003E2157" w:rsidRPr="008B5129" w:rsidRDefault="00FF248D" w:rsidP="00887AC8">
      <w:pPr>
        <w:spacing w:line="360" w:lineRule="auto"/>
        <w:rPr>
          <w:rFonts w:ascii="Arial" w:hAnsi="Arial" w:cs="Arial"/>
          <w:sz w:val="20"/>
          <w:szCs w:val="20"/>
          <w:lang w:val="en-GB"/>
        </w:rPr>
      </w:pPr>
      <w:r w:rsidRPr="008B5129">
        <w:rPr>
          <w:rFonts w:ascii="Arial" w:hAnsi="Arial" w:cs="Arial"/>
          <w:sz w:val="20"/>
          <w:szCs w:val="20"/>
          <w:vertAlign w:val="superscript"/>
          <w:lang w:val="en-GB"/>
        </w:rPr>
        <w:t>7</w:t>
      </w:r>
      <w:r w:rsidR="003E2157" w:rsidRPr="008B5129">
        <w:rPr>
          <w:rFonts w:ascii="Arial" w:hAnsi="Arial" w:cs="Arial"/>
          <w:sz w:val="20"/>
          <w:szCs w:val="20"/>
          <w:vertAlign w:val="superscript"/>
          <w:lang w:val="en-GB"/>
        </w:rPr>
        <w:t xml:space="preserve"> </w:t>
      </w:r>
      <w:r w:rsidR="003E2157" w:rsidRPr="008B5129">
        <w:rPr>
          <w:rFonts w:ascii="Arial" w:hAnsi="Arial" w:cs="Arial"/>
          <w:sz w:val="20"/>
          <w:szCs w:val="20"/>
          <w:lang w:val="en-GB"/>
        </w:rPr>
        <w:t>National Institute for Health Research, Cambridge Biomedical Research Centre.</w:t>
      </w:r>
    </w:p>
    <w:p w14:paraId="748DB6BB" w14:textId="7BA818AB" w:rsidR="0005322F" w:rsidRPr="008B5129" w:rsidRDefault="00FF248D" w:rsidP="00887AC8">
      <w:pPr>
        <w:spacing w:line="360" w:lineRule="auto"/>
        <w:rPr>
          <w:rFonts w:ascii="Arial" w:hAnsi="Arial" w:cs="Arial"/>
          <w:sz w:val="20"/>
          <w:szCs w:val="20"/>
          <w:lang w:val="en-GB"/>
        </w:rPr>
      </w:pPr>
      <w:r w:rsidRPr="008B5129">
        <w:rPr>
          <w:rFonts w:ascii="Arial" w:hAnsi="Arial" w:cs="Arial"/>
          <w:sz w:val="20"/>
          <w:szCs w:val="20"/>
          <w:vertAlign w:val="superscript"/>
          <w:lang w:val="en-GB"/>
        </w:rPr>
        <w:t>8</w:t>
      </w:r>
      <w:r w:rsidR="003E2157" w:rsidRPr="008B5129">
        <w:rPr>
          <w:rFonts w:ascii="Arial" w:hAnsi="Arial" w:cs="Arial"/>
          <w:sz w:val="20"/>
          <w:szCs w:val="20"/>
          <w:lang w:val="en-GB"/>
        </w:rPr>
        <w:t xml:space="preserve"> These authors contributed equally</w:t>
      </w:r>
    </w:p>
    <w:p w14:paraId="56541CB3" w14:textId="7F70E7FD" w:rsidR="003E2157" w:rsidRPr="008B5129" w:rsidRDefault="00FF248D" w:rsidP="00887AC8">
      <w:pPr>
        <w:spacing w:line="360" w:lineRule="auto"/>
        <w:contextualSpacing/>
        <w:jc w:val="both"/>
        <w:rPr>
          <w:rFonts w:ascii="Arial" w:hAnsi="Arial" w:cs="Arial"/>
        </w:rPr>
      </w:pPr>
      <w:r w:rsidRPr="008B5129">
        <w:rPr>
          <w:rFonts w:ascii="Arial" w:hAnsi="Arial" w:cs="Arial"/>
        </w:rPr>
        <w:t xml:space="preserve">* </w:t>
      </w:r>
      <w:r w:rsidR="003E2157" w:rsidRPr="008B5129">
        <w:rPr>
          <w:rFonts w:ascii="Arial" w:hAnsi="Arial" w:cs="Arial"/>
        </w:rPr>
        <w:t xml:space="preserve">Corresponding author: Dr Tereza </w:t>
      </w:r>
      <w:proofErr w:type="spellStart"/>
      <w:r w:rsidR="003E2157" w:rsidRPr="008B5129">
        <w:rPr>
          <w:rFonts w:ascii="Arial" w:hAnsi="Arial" w:cs="Arial"/>
        </w:rPr>
        <w:t>Cindrova</w:t>
      </w:r>
      <w:proofErr w:type="spellEnd"/>
      <w:r w:rsidR="003E2157" w:rsidRPr="008B5129">
        <w:rPr>
          <w:rFonts w:ascii="Arial" w:hAnsi="Arial" w:cs="Arial"/>
        </w:rPr>
        <w:t>-Davies</w:t>
      </w:r>
    </w:p>
    <w:p w14:paraId="3FC2BF85" w14:textId="77777777" w:rsidR="003E2157" w:rsidRPr="008B5129" w:rsidRDefault="003E2157" w:rsidP="00887AC8">
      <w:pPr>
        <w:pStyle w:val="PlainText"/>
        <w:spacing w:line="360" w:lineRule="auto"/>
        <w:contextualSpacing/>
        <w:rPr>
          <w:rFonts w:ascii="Arial" w:hAnsi="Arial" w:cs="Arial"/>
          <w:sz w:val="22"/>
          <w:szCs w:val="22"/>
        </w:rPr>
      </w:pPr>
      <w:r w:rsidRPr="008B5129">
        <w:rPr>
          <w:rFonts w:ascii="Arial" w:hAnsi="Arial" w:cs="Arial"/>
          <w:b/>
          <w:sz w:val="22"/>
          <w:szCs w:val="22"/>
        </w:rPr>
        <w:t>E-mail:</w:t>
      </w:r>
      <w:r w:rsidRPr="008B5129">
        <w:rPr>
          <w:rFonts w:ascii="Arial" w:hAnsi="Arial" w:cs="Arial"/>
          <w:b/>
          <w:sz w:val="22"/>
          <w:szCs w:val="22"/>
        </w:rPr>
        <w:tab/>
      </w:r>
      <w:r w:rsidRPr="008B5129">
        <w:rPr>
          <w:rFonts w:ascii="Arial" w:hAnsi="Arial" w:cs="Arial"/>
          <w:sz w:val="22"/>
          <w:szCs w:val="22"/>
        </w:rPr>
        <w:t xml:space="preserve"> tc269@cam.ac.uk</w:t>
      </w:r>
    </w:p>
    <w:p w14:paraId="02B8C75B" w14:textId="3FDDBDB3" w:rsidR="008B5129" w:rsidRPr="008B5129" w:rsidRDefault="008B5129" w:rsidP="008B5129">
      <w:pPr>
        <w:spacing w:line="360" w:lineRule="auto"/>
        <w:rPr>
          <w:rFonts w:ascii="Arial" w:hAnsi="Arial" w:cs="Arial"/>
          <w:b/>
        </w:rPr>
      </w:pPr>
      <w:bookmarkStart w:id="1" w:name="30j0zll" w:colFirst="0" w:colLast="0"/>
      <w:bookmarkStart w:id="2" w:name="1fob9te" w:colFirst="0" w:colLast="0"/>
      <w:bookmarkEnd w:id="1"/>
      <w:bookmarkEnd w:id="2"/>
      <w:r w:rsidRPr="008B5129">
        <w:rPr>
          <w:rFonts w:ascii="Arial" w:hAnsi="Arial" w:cs="Arial"/>
          <w:b/>
        </w:rPr>
        <w:t xml:space="preserve">Keywords: </w:t>
      </w:r>
      <w:r w:rsidRPr="008B5129">
        <w:rPr>
          <w:rFonts w:ascii="Arial" w:hAnsi="Arial" w:cs="Arial"/>
          <w:lang w:val="en-GB"/>
        </w:rPr>
        <w:t>early placenta, metabolism, transcriptome, human pregnancy, methylation</w:t>
      </w:r>
    </w:p>
    <w:p w14:paraId="1BAF5F17" w14:textId="77777777" w:rsidR="00257108" w:rsidRPr="008B5129" w:rsidRDefault="00257108" w:rsidP="00887AC8">
      <w:pPr>
        <w:spacing w:line="360" w:lineRule="auto"/>
        <w:rPr>
          <w:rFonts w:ascii="Arial" w:hAnsi="Arial" w:cs="Arial"/>
          <w:b/>
          <w:color w:val="000000"/>
          <w:sz w:val="20"/>
          <w:szCs w:val="20"/>
        </w:rPr>
      </w:pPr>
      <w:r w:rsidRPr="008B5129">
        <w:rPr>
          <w:rFonts w:ascii="Arial" w:hAnsi="Arial" w:cs="Arial"/>
          <w:b/>
          <w:color w:val="000000"/>
          <w:sz w:val="20"/>
          <w:szCs w:val="20"/>
        </w:rPr>
        <w:br w:type="page"/>
      </w:r>
    </w:p>
    <w:p w14:paraId="7CACABF6" w14:textId="0DF36201" w:rsidR="006A27EB" w:rsidRDefault="006A27EB" w:rsidP="00887AC8">
      <w:pPr>
        <w:keepNext/>
        <w:pBdr>
          <w:top w:val="nil"/>
          <w:left w:val="nil"/>
          <w:bottom w:val="nil"/>
          <w:right w:val="nil"/>
          <w:between w:val="nil"/>
        </w:pBdr>
        <w:spacing w:before="240" w:after="60" w:line="360" w:lineRule="auto"/>
        <w:rPr>
          <w:rFonts w:ascii="Arial" w:hAnsi="Arial" w:cs="Arial"/>
          <w:b/>
          <w:color w:val="000000"/>
          <w:sz w:val="28"/>
          <w:szCs w:val="28"/>
        </w:rPr>
      </w:pPr>
      <w:r>
        <w:rPr>
          <w:rFonts w:ascii="Arial" w:hAnsi="Arial" w:cs="Arial"/>
          <w:b/>
          <w:color w:val="000000"/>
          <w:sz w:val="28"/>
          <w:szCs w:val="28"/>
        </w:rPr>
        <w:lastRenderedPageBreak/>
        <w:t>Summary Statement</w:t>
      </w:r>
    </w:p>
    <w:p w14:paraId="6B017FAB" w14:textId="77777777" w:rsidR="00A73B4C" w:rsidRPr="00A73B4C" w:rsidRDefault="00A73B4C" w:rsidP="00A73B4C">
      <w:pPr>
        <w:keepNext/>
        <w:pBdr>
          <w:top w:val="nil"/>
          <w:left w:val="nil"/>
          <w:bottom w:val="nil"/>
          <w:right w:val="nil"/>
          <w:between w:val="nil"/>
        </w:pBdr>
        <w:spacing w:before="240" w:after="60" w:line="360" w:lineRule="auto"/>
        <w:rPr>
          <w:rFonts w:ascii="Arial" w:hAnsi="Arial" w:cs="Arial"/>
          <w:color w:val="000000"/>
          <w:sz w:val="20"/>
          <w:szCs w:val="20"/>
          <w:highlight w:val="yellow"/>
        </w:rPr>
        <w:sectPr w:rsidR="00A73B4C" w:rsidRPr="00A73B4C" w:rsidSect="00A73B4C">
          <w:headerReference w:type="default" r:id="rId13"/>
          <w:footerReference w:type="default" r:id="rId14"/>
          <w:type w:val="continuous"/>
          <w:pgSz w:w="12240" w:h="15840"/>
          <w:pgMar w:top="1440" w:right="1800" w:bottom="1440" w:left="1800" w:header="720" w:footer="720" w:gutter="0"/>
          <w:pgNumType w:start="1"/>
          <w:cols w:space="720"/>
        </w:sectPr>
      </w:pPr>
    </w:p>
    <w:p w14:paraId="3DCF3294" w14:textId="772005E3" w:rsidR="00A73B4C" w:rsidRPr="006A27EB" w:rsidRDefault="00A73B4C" w:rsidP="00A73B4C">
      <w:pPr>
        <w:keepNext/>
        <w:pBdr>
          <w:top w:val="nil"/>
          <w:left w:val="nil"/>
          <w:bottom w:val="nil"/>
          <w:right w:val="nil"/>
          <w:between w:val="nil"/>
        </w:pBdr>
        <w:spacing w:before="240" w:after="60" w:line="360" w:lineRule="auto"/>
        <w:rPr>
          <w:rFonts w:ascii="Arial" w:hAnsi="Arial" w:cs="Arial"/>
          <w:color w:val="000000"/>
          <w:sz w:val="20"/>
          <w:szCs w:val="20"/>
          <w:lang w:val="en-GB"/>
        </w:rPr>
      </w:pPr>
      <w:commentRangeStart w:id="3"/>
      <w:r>
        <w:rPr>
          <w:rFonts w:ascii="Arial" w:hAnsi="Arial" w:cs="Arial"/>
          <w:color w:val="000000"/>
          <w:sz w:val="20"/>
          <w:szCs w:val="20"/>
        </w:rPr>
        <w:t xml:space="preserve">The </w:t>
      </w:r>
      <w:r w:rsidRPr="00A73B4C">
        <w:rPr>
          <w:rFonts w:ascii="Arial" w:hAnsi="Arial" w:cs="Arial"/>
          <w:color w:val="000000"/>
          <w:sz w:val="20"/>
          <w:szCs w:val="20"/>
        </w:rPr>
        <w:t>first-second trimester transition</w:t>
      </w:r>
      <w:r>
        <w:rPr>
          <w:rFonts w:ascii="Arial" w:hAnsi="Arial" w:cs="Arial"/>
          <w:color w:val="000000"/>
          <w:sz w:val="20"/>
          <w:szCs w:val="20"/>
        </w:rPr>
        <w:t xml:space="preserve"> is associated with placental transcriptome changes </w:t>
      </w:r>
      <w:r>
        <w:rPr>
          <w:rFonts w:ascii="Arial" w:hAnsi="Arial" w:cs="Arial"/>
          <w:bCs/>
          <w:color w:val="000000"/>
          <w:sz w:val="20"/>
          <w:szCs w:val="20"/>
          <w:lang w:val="en-GB"/>
        </w:rPr>
        <w:t>of</w:t>
      </w:r>
      <w:r w:rsidRPr="008B5129">
        <w:rPr>
          <w:rFonts w:ascii="Arial" w:hAnsi="Arial" w:cs="Arial"/>
          <w:bCs/>
          <w:color w:val="000000"/>
          <w:sz w:val="20"/>
          <w:szCs w:val="20"/>
          <w:lang w:val="en-GB"/>
        </w:rPr>
        <w:t xml:space="preserve"> protein processing i</w:t>
      </w:r>
      <w:r>
        <w:rPr>
          <w:rFonts w:ascii="Arial" w:hAnsi="Arial" w:cs="Arial"/>
          <w:bCs/>
          <w:color w:val="000000"/>
          <w:sz w:val="20"/>
          <w:szCs w:val="20"/>
          <w:lang w:val="en-GB"/>
        </w:rPr>
        <w:t>n the endoplasmic reticulum</w:t>
      </w:r>
      <w:r w:rsidRPr="008B5129">
        <w:rPr>
          <w:rFonts w:ascii="Arial" w:hAnsi="Arial" w:cs="Arial"/>
          <w:bCs/>
          <w:color w:val="000000"/>
          <w:sz w:val="20"/>
          <w:szCs w:val="20"/>
          <w:lang w:val="en-GB"/>
        </w:rPr>
        <w:t xml:space="preserve">, hormone secretion, transport, extracellular matrix, </w:t>
      </w:r>
      <w:proofErr w:type="spellStart"/>
      <w:r w:rsidRPr="008B5129">
        <w:rPr>
          <w:rFonts w:ascii="Arial" w:hAnsi="Arial" w:cs="Arial"/>
          <w:bCs/>
          <w:color w:val="000000"/>
          <w:sz w:val="20"/>
          <w:szCs w:val="20"/>
          <w:lang w:val="en-GB"/>
        </w:rPr>
        <w:t>vasculogenesis</w:t>
      </w:r>
      <w:proofErr w:type="spellEnd"/>
      <w:r w:rsidRPr="008B5129">
        <w:rPr>
          <w:rFonts w:ascii="Arial" w:hAnsi="Arial" w:cs="Arial"/>
          <w:bCs/>
          <w:color w:val="000000"/>
          <w:sz w:val="20"/>
          <w:szCs w:val="20"/>
          <w:lang w:val="en-GB"/>
        </w:rPr>
        <w:t>, and reactive oxygen species metabolism.</w:t>
      </w:r>
      <w:commentRangeEnd w:id="3"/>
      <w:r w:rsidR="009A3A88">
        <w:rPr>
          <w:rStyle w:val="CommentReference"/>
          <w:rFonts w:ascii="Times New Roman" w:eastAsia="Times New Roman" w:hAnsi="Times New Roman" w:cs="Times New Roman"/>
        </w:rPr>
        <w:commentReference w:id="3"/>
      </w:r>
    </w:p>
    <w:p w14:paraId="4D037FAD" w14:textId="77777777" w:rsidR="006A27EB" w:rsidRPr="006A27EB" w:rsidRDefault="006A27EB" w:rsidP="00887AC8">
      <w:pPr>
        <w:keepNext/>
        <w:pBdr>
          <w:top w:val="nil"/>
          <w:left w:val="nil"/>
          <w:bottom w:val="nil"/>
          <w:right w:val="nil"/>
          <w:between w:val="nil"/>
        </w:pBdr>
        <w:spacing w:before="240" w:after="60" w:line="360" w:lineRule="auto"/>
        <w:rPr>
          <w:rFonts w:ascii="Arial" w:hAnsi="Arial" w:cs="Arial"/>
          <w:b/>
          <w:color w:val="000000"/>
          <w:sz w:val="20"/>
          <w:szCs w:val="20"/>
        </w:rPr>
      </w:pPr>
    </w:p>
    <w:p w14:paraId="1022AED8" w14:textId="18E74E1F" w:rsidR="00E6133D" w:rsidRPr="008B5129" w:rsidRDefault="00E6133D" w:rsidP="00887AC8">
      <w:pPr>
        <w:keepNext/>
        <w:pBdr>
          <w:top w:val="nil"/>
          <w:left w:val="nil"/>
          <w:bottom w:val="nil"/>
          <w:right w:val="nil"/>
          <w:between w:val="nil"/>
        </w:pBdr>
        <w:spacing w:before="240" w:after="60" w:line="360" w:lineRule="auto"/>
        <w:rPr>
          <w:rFonts w:ascii="Arial" w:hAnsi="Arial" w:cs="Arial"/>
          <w:b/>
          <w:color w:val="000000"/>
          <w:sz w:val="28"/>
          <w:szCs w:val="28"/>
        </w:rPr>
      </w:pPr>
      <w:r w:rsidRPr="008B5129">
        <w:rPr>
          <w:rFonts w:ascii="Arial" w:hAnsi="Arial" w:cs="Arial"/>
          <w:b/>
          <w:color w:val="000000"/>
          <w:sz w:val="28"/>
          <w:szCs w:val="28"/>
        </w:rPr>
        <w:t>Abstract</w:t>
      </w:r>
    </w:p>
    <w:p w14:paraId="61FCD77E" w14:textId="45DB8649" w:rsidR="006635D9" w:rsidRPr="008B5129" w:rsidRDefault="006635D9" w:rsidP="006635D9">
      <w:pPr>
        <w:spacing w:line="360" w:lineRule="auto"/>
        <w:rPr>
          <w:rFonts w:ascii="Arial" w:hAnsi="Arial" w:cs="Arial"/>
          <w:bCs/>
          <w:color w:val="000000"/>
          <w:sz w:val="20"/>
          <w:szCs w:val="20"/>
          <w:lang w:val="en-GB"/>
        </w:rPr>
      </w:pPr>
      <w:commentRangeStart w:id="4"/>
      <w:r w:rsidRPr="008B5129">
        <w:rPr>
          <w:rFonts w:ascii="Arial" w:hAnsi="Arial" w:cs="Arial"/>
          <w:bCs/>
          <w:color w:val="000000"/>
          <w:sz w:val="20"/>
          <w:szCs w:val="20"/>
          <w:lang w:val="en-GB"/>
        </w:rPr>
        <w:t xml:space="preserve">The human </w:t>
      </w:r>
      <w:r w:rsidR="00542B91">
        <w:rPr>
          <w:rFonts w:ascii="Arial" w:hAnsi="Arial" w:cs="Arial"/>
          <w:bCs/>
          <w:color w:val="000000"/>
          <w:sz w:val="20"/>
          <w:szCs w:val="20"/>
          <w:lang w:val="en-GB"/>
        </w:rPr>
        <w:t>placenta</w:t>
      </w:r>
      <w:r w:rsidRPr="008B5129">
        <w:rPr>
          <w:rFonts w:ascii="Arial" w:hAnsi="Arial" w:cs="Arial"/>
          <w:bCs/>
          <w:color w:val="000000"/>
          <w:sz w:val="20"/>
          <w:szCs w:val="20"/>
          <w:lang w:val="en-GB"/>
        </w:rPr>
        <w:t xml:space="preserve"> undergoes major changes at the end of</w:t>
      </w:r>
      <w:r w:rsidR="008B5129">
        <w:rPr>
          <w:rFonts w:ascii="Arial" w:hAnsi="Arial" w:cs="Arial"/>
          <w:bCs/>
          <w:color w:val="000000"/>
          <w:sz w:val="20"/>
          <w:szCs w:val="20"/>
          <w:lang w:val="en-GB"/>
        </w:rPr>
        <w:t xml:space="preserve"> the first trimester</w:t>
      </w:r>
      <w:r w:rsidR="006A27EB">
        <w:rPr>
          <w:rFonts w:ascii="Arial" w:hAnsi="Arial" w:cs="Arial"/>
          <w:bCs/>
          <w:color w:val="000000"/>
          <w:sz w:val="20"/>
          <w:szCs w:val="20"/>
          <w:lang w:val="en-GB"/>
        </w:rPr>
        <w:t>,</w:t>
      </w:r>
      <w:r w:rsidR="008B5129">
        <w:rPr>
          <w:rFonts w:ascii="Arial" w:hAnsi="Arial" w:cs="Arial"/>
          <w:bCs/>
          <w:color w:val="000000"/>
          <w:sz w:val="20"/>
          <w:szCs w:val="20"/>
          <w:lang w:val="en-GB"/>
        </w:rPr>
        <w:t xml:space="preserve"> associated with</w:t>
      </w:r>
      <w:r w:rsidRPr="008B5129">
        <w:rPr>
          <w:rFonts w:ascii="Arial" w:hAnsi="Arial" w:cs="Arial"/>
          <w:bCs/>
          <w:color w:val="000000"/>
          <w:sz w:val="20"/>
          <w:szCs w:val="20"/>
          <w:lang w:val="en-GB"/>
        </w:rPr>
        <w:t xml:space="preserve"> a three-fold rise in oxygen concentration, </w:t>
      </w:r>
      <w:r w:rsidR="008B5129">
        <w:rPr>
          <w:rFonts w:ascii="Arial" w:hAnsi="Arial" w:cs="Arial"/>
          <w:bCs/>
          <w:color w:val="000000"/>
          <w:sz w:val="20"/>
          <w:szCs w:val="20"/>
          <w:lang w:val="en-GB"/>
        </w:rPr>
        <w:t>which</w:t>
      </w:r>
      <w:r w:rsidRPr="008B5129">
        <w:rPr>
          <w:rFonts w:ascii="Arial" w:hAnsi="Arial" w:cs="Arial"/>
          <w:bCs/>
          <w:color w:val="000000"/>
          <w:sz w:val="20"/>
          <w:szCs w:val="20"/>
          <w:lang w:val="en-GB"/>
        </w:rPr>
        <w:t xml:space="preserve"> coincides with </w:t>
      </w:r>
      <w:r w:rsidR="006A27EB">
        <w:rPr>
          <w:rFonts w:ascii="Arial" w:hAnsi="Arial" w:cs="Arial"/>
          <w:bCs/>
          <w:color w:val="000000"/>
          <w:sz w:val="20"/>
          <w:szCs w:val="20"/>
          <w:lang w:val="en-GB"/>
        </w:rPr>
        <w:t>the</w:t>
      </w:r>
      <w:r w:rsidRPr="008B5129">
        <w:rPr>
          <w:rFonts w:ascii="Arial" w:hAnsi="Arial" w:cs="Arial"/>
          <w:bCs/>
          <w:color w:val="000000"/>
          <w:sz w:val="20"/>
          <w:szCs w:val="20"/>
          <w:lang w:val="en-GB"/>
        </w:rPr>
        <w:t xml:space="preserve"> switch from histotrophic to </w:t>
      </w:r>
      <w:proofErr w:type="spellStart"/>
      <w:r w:rsidRPr="008B5129">
        <w:rPr>
          <w:rFonts w:ascii="Arial" w:hAnsi="Arial" w:cs="Arial"/>
          <w:bCs/>
          <w:color w:val="000000"/>
          <w:sz w:val="20"/>
          <w:szCs w:val="20"/>
          <w:lang w:val="en-GB"/>
        </w:rPr>
        <w:t>hemotrophic</w:t>
      </w:r>
      <w:proofErr w:type="spellEnd"/>
      <w:r w:rsidRPr="008B5129">
        <w:rPr>
          <w:rFonts w:ascii="Arial" w:hAnsi="Arial" w:cs="Arial"/>
          <w:bCs/>
          <w:color w:val="000000"/>
          <w:sz w:val="20"/>
          <w:szCs w:val="20"/>
          <w:lang w:val="en-GB"/>
        </w:rPr>
        <w:t xml:space="preserve"> nutrition. We evaluated the impact on trophoblastic development and function using RNA-Sequencing (RNA-</w:t>
      </w:r>
      <w:proofErr w:type="spellStart"/>
      <w:r w:rsidRPr="008B5129">
        <w:rPr>
          <w:rFonts w:ascii="Arial" w:hAnsi="Arial" w:cs="Arial"/>
          <w:bCs/>
          <w:color w:val="000000"/>
          <w:sz w:val="20"/>
          <w:szCs w:val="20"/>
          <w:lang w:val="en-GB"/>
        </w:rPr>
        <w:t>Seq</w:t>
      </w:r>
      <w:proofErr w:type="spellEnd"/>
      <w:r w:rsidRPr="008B5129">
        <w:rPr>
          <w:rFonts w:ascii="Arial" w:hAnsi="Arial" w:cs="Arial"/>
          <w:bCs/>
          <w:color w:val="000000"/>
          <w:sz w:val="20"/>
          <w:szCs w:val="20"/>
          <w:lang w:val="en-GB"/>
        </w:rPr>
        <w:t>) a</w:t>
      </w:r>
      <w:r w:rsidR="008B5129">
        <w:rPr>
          <w:rFonts w:ascii="Arial" w:hAnsi="Arial" w:cs="Arial"/>
          <w:bCs/>
          <w:color w:val="000000"/>
          <w:sz w:val="20"/>
          <w:szCs w:val="20"/>
          <w:lang w:val="en-GB"/>
        </w:rPr>
        <w:t xml:space="preserve">nd DNA methylation </w:t>
      </w:r>
      <w:r w:rsidRPr="008B5129">
        <w:rPr>
          <w:rFonts w:ascii="Arial" w:hAnsi="Arial" w:cs="Arial"/>
          <w:bCs/>
          <w:color w:val="000000"/>
          <w:sz w:val="20"/>
          <w:szCs w:val="20"/>
          <w:lang w:val="en-GB"/>
        </w:rPr>
        <w:t xml:space="preserve">on the same chorionic villous samples at 7-8 (n=8) and 13-14 (n=6) weeks of gestation. Reads were adjusted for </w:t>
      </w:r>
      <w:proofErr w:type="spellStart"/>
      <w:r w:rsidRPr="008B5129">
        <w:rPr>
          <w:rFonts w:ascii="Arial" w:hAnsi="Arial" w:cs="Arial"/>
          <w:bCs/>
          <w:color w:val="000000"/>
          <w:sz w:val="20"/>
          <w:szCs w:val="20"/>
          <w:lang w:val="en-GB"/>
        </w:rPr>
        <w:t>fetal</w:t>
      </w:r>
      <w:proofErr w:type="spellEnd"/>
      <w:r w:rsidRPr="008B5129">
        <w:rPr>
          <w:rFonts w:ascii="Arial" w:hAnsi="Arial" w:cs="Arial"/>
          <w:bCs/>
          <w:color w:val="000000"/>
          <w:sz w:val="20"/>
          <w:szCs w:val="20"/>
          <w:lang w:val="en-GB"/>
        </w:rPr>
        <w:t xml:space="preserve"> sex. Most DEGs were associated with protein processing in the endoplasmic reticulum (ER), hormone secretion, transport, extracellular matrix, </w:t>
      </w:r>
      <w:proofErr w:type="spellStart"/>
      <w:r w:rsidRPr="008B5129">
        <w:rPr>
          <w:rFonts w:ascii="Arial" w:hAnsi="Arial" w:cs="Arial"/>
          <w:bCs/>
          <w:color w:val="000000"/>
          <w:sz w:val="20"/>
          <w:szCs w:val="20"/>
          <w:lang w:val="en-GB"/>
        </w:rPr>
        <w:t>vasculogenesis</w:t>
      </w:r>
      <w:proofErr w:type="spellEnd"/>
      <w:r w:rsidRPr="008B5129">
        <w:rPr>
          <w:rFonts w:ascii="Arial" w:hAnsi="Arial" w:cs="Arial"/>
          <w:bCs/>
          <w:color w:val="000000"/>
          <w:sz w:val="20"/>
          <w:szCs w:val="20"/>
          <w:lang w:val="en-GB"/>
        </w:rPr>
        <w:t>, and reactive oxygen species metabolism. Transcripts higher in the first trimester were associated with synthesis and ER processing of peptide hormones, and glycolytic pathways. Transcripts encoding proteins mediating transport of oxygen, lipids, protein, glucose, and ions were significantly increased in the second trimester. The motifs of CBX3 and BCL6 were significantly overexpressed, indicating the involvement of these transcription factor networks in the regulation of trophoblast migration, prolife</w:t>
      </w:r>
      <w:r w:rsidR="00542B91">
        <w:rPr>
          <w:rFonts w:ascii="Arial" w:hAnsi="Arial" w:cs="Arial"/>
          <w:bCs/>
          <w:color w:val="000000"/>
          <w:sz w:val="20"/>
          <w:szCs w:val="20"/>
          <w:lang w:val="en-GB"/>
        </w:rPr>
        <w:t xml:space="preserve">ration and fusion. These </w:t>
      </w:r>
      <w:r w:rsidRPr="008B5129">
        <w:rPr>
          <w:rFonts w:ascii="Arial" w:hAnsi="Arial" w:cs="Arial"/>
          <w:bCs/>
          <w:color w:val="000000"/>
          <w:sz w:val="20"/>
          <w:szCs w:val="20"/>
          <w:lang w:val="en-GB"/>
        </w:rPr>
        <w:t>findings are consistent with a high level of cell proliferation and hormone secretion</w:t>
      </w:r>
      <w:r w:rsidR="008B5129">
        <w:rPr>
          <w:rFonts w:ascii="Arial" w:hAnsi="Arial" w:cs="Arial"/>
          <w:bCs/>
          <w:color w:val="000000"/>
          <w:sz w:val="20"/>
          <w:szCs w:val="20"/>
          <w:lang w:val="en-GB"/>
        </w:rPr>
        <w:t xml:space="preserve"> </w:t>
      </w:r>
      <w:r w:rsidRPr="008B5129">
        <w:rPr>
          <w:rFonts w:ascii="Arial" w:hAnsi="Arial" w:cs="Arial"/>
          <w:bCs/>
          <w:color w:val="000000"/>
          <w:sz w:val="20"/>
          <w:szCs w:val="20"/>
          <w:lang w:val="en-GB"/>
        </w:rPr>
        <w:t>by the early placenta to secure</w:t>
      </w:r>
      <w:r w:rsidR="006A27EB">
        <w:rPr>
          <w:rFonts w:ascii="Arial" w:hAnsi="Arial" w:cs="Arial"/>
          <w:bCs/>
          <w:color w:val="000000"/>
          <w:sz w:val="20"/>
          <w:szCs w:val="20"/>
          <w:lang w:val="en-GB"/>
        </w:rPr>
        <w:t xml:space="preserve"> implantation</w:t>
      </w:r>
      <w:r w:rsidR="00D67F4F">
        <w:rPr>
          <w:rFonts w:ascii="Arial" w:hAnsi="Arial" w:cs="Arial"/>
          <w:bCs/>
          <w:color w:val="000000"/>
          <w:sz w:val="20"/>
          <w:szCs w:val="20"/>
          <w:lang w:val="en-GB"/>
        </w:rPr>
        <w:t xml:space="preserve"> in a </w:t>
      </w:r>
      <w:r w:rsidR="00542B91">
        <w:rPr>
          <w:rFonts w:ascii="Arial" w:hAnsi="Arial" w:cs="Arial"/>
          <w:bCs/>
          <w:color w:val="000000"/>
          <w:sz w:val="20"/>
          <w:szCs w:val="20"/>
          <w:lang w:val="en-GB"/>
        </w:rPr>
        <w:t xml:space="preserve">physiologically low-oxygen </w:t>
      </w:r>
      <w:r w:rsidR="00D67F4F">
        <w:rPr>
          <w:rFonts w:ascii="Arial" w:hAnsi="Arial" w:cs="Arial"/>
          <w:bCs/>
          <w:color w:val="000000"/>
          <w:sz w:val="20"/>
          <w:szCs w:val="20"/>
          <w:lang w:val="en-GB"/>
        </w:rPr>
        <w:t>environment.</w:t>
      </w:r>
      <w:commentRangeEnd w:id="4"/>
      <w:r w:rsidR="00D67F4F">
        <w:rPr>
          <w:rStyle w:val="CommentReference"/>
          <w:rFonts w:ascii="Times New Roman" w:eastAsia="Times New Roman" w:hAnsi="Times New Roman" w:cs="Times New Roman"/>
        </w:rPr>
        <w:commentReference w:id="4"/>
      </w:r>
    </w:p>
    <w:p w14:paraId="50E09C6A" w14:textId="77777777" w:rsidR="00EF03DF" w:rsidRPr="008B5129" w:rsidRDefault="00EF03DF" w:rsidP="00887AC8">
      <w:pPr>
        <w:spacing w:line="360" w:lineRule="auto"/>
        <w:rPr>
          <w:rFonts w:ascii="Arial" w:hAnsi="Arial" w:cs="Arial"/>
          <w:b/>
          <w:sz w:val="20"/>
          <w:szCs w:val="20"/>
        </w:rPr>
      </w:pPr>
    </w:p>
    <w:p w14:paraId="60E6185F" w14:textId="77777777" w:rsidR="006635D9" w:rsidRPr="008B5129" w:rsidRDefault="006635D9">
      <w:pPr>
        <w:rPr>
          <w:rFonts w:ascii="Arial" w:hAnsi="Arial" w:cs="Arial"/>
          <w:b/>
          <w:color w:val="000000"/>
          <w:sz w:val="28"/>
          <w:szCs w:val="28"/>
        </w:rPr>
      </w:pPr>
      <w:r w:rsidRPr="008B5129">
        <w:rPr>
          <w:rFonts w:ascii="Arial" w:hAnsi="Arial" w:cs="Arial"/>
          <w:b/>
          <w:color w:val="000000"/>
          <w:sz w:val="28"/>
          <w:szCs w:val="28"/>
        </w:rPr>
        <w:br w:type="page"/>
      </w:r>
    </w:p>
    <w:p w14:paraId="72BE508C" w14:textId="68D57B3F" w:rsidR="00980C22" w:rsidRPr="008B5129" w:rsidRDefault="00BF6501" w:rsidP="00887AC8">
      <w:pPr>
        <w:keepNext/>
        <w:pBdr>
          <w:top w:val="nil"/>
          <w:left w:val="nil"/>
          <w:bottom w:val="nil"/>
          <w:right w:val="nil"/>
          <w:between w:val="nil"/>
        </w:pBdr>
        <w:spacing w:before="240" w:after="60" w:line="360" w:lineRule="auto"/>
        <w:contextualSpacing/>
        <w:rPr>
          <w:rFonts w:ascii="Arial" w:hAnsi="Arial" w:cs="Arial"/>
          <w:b/>
          <w:color w:val="000000"/>
          <w:sz w:val="28"/>
          <w:szCs w:val="28"/>
        </w:rPr>
      </w:pPr>
      <w:r w:rsidRPr="008B5129">
        <w:rPr>
          <w:rFonts w:ascii="Arial" w:hAnsi="Arial" w:cs="Arial"/>
          <w:b/>
          <w:color w:val="000000"/>
          <w:sz w:val="28"/>
          <w:szCs w:val="28"/>
        </w:rPr>
        <w:lastRenderedPageBreak/>
        <w:t>Introduction</w:t>
      </w:r>
    </w:p>
    <w:p w14:paraId="5BF008A3" w14:textId="7262083C"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The placenta is essential to a successful pregnancy and the life-long health of the offspring. Impaired placental function has both immediate obstetric consequences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rosens&lt;/Author&gt;&lt;Year&gt;2011&lt;/Year&gt;&lt;RecNum&gt;605&lt;/RecNum&gt;&lt;DisplayText&gt;(Brosens et al., 2011)&lt;/DisplayText&gt;&lt;record&gt;&lt;rec-number&gt;605&lt;/rec-number&gt;&lt;foreign-keys&gt;&lt;key app="EN" db-id="etfv0p229szrt2eewfrv2xdyf0rt2v0rvrzs" timestamp="1507208089"&gt;605&lt;/key&gt;&lt;/foreign-keys&gt;&lt;ref-type name="Journal Article"&gt;17&lt;/ref-type&gt;&lt;contributors&gt;&lt;authors&gt;&lt;author&gt;Brosens, I.&lt;/author&gt;&lt;author&gt;Pijnenborg, R.&lt;/author&gt;&lt;author&gt;Vercruysse, L.&lt;/author&gt;&lt;author&gt;Romero, R.&lt;/author&gt;&lt;/authors&gt;&lt;/contributors&gt;&lt;auth-address&gt;Leuven Institute for Fertility and Embryology, Leuven, Belgium.&lt;/auth-address&gt;&lt;titles&gt;&lt;title&gt;The &amp;quot;Great Obstetrical Syndromes&amp;quot; are associated with disorders of deep placentation&lt;/title&gt;&lt;secondary-title&gt;Am J Obstet Gynecol&lt;/secondary-title&gt;&lt;/titles&gt;&lt;periodical&gt;&lt;full-title&gt;Am J Obstet Gynecol&lt;/full-title&gt;&lt;/periodical&gt;&lt;pages&gt;193-201&lt;/pages&gt;&lt;volume&gt;204&lt;/volume&gt;&lt;number&gt;3&lt;/number&gt;&lt;edition&gt;2010/11/26&lt;/edition&gt;&lt;keywords&gt;&lt;keyword&gt;Biopsy&lt;/keyword&gt;&lt;keyword&gt;Female&lt;/keyword&gt;&lt;keyword&gt;Humans&lt;/keyword&gt;&lt;keyword&gt;Placenta/*blood supply/pathology&lt;/keyword&gt;&lt;keyword&gt;Placenta Diseases/pathology/*physiopathology&lt;/keyword&gt;&lt;keyword&gt;Pregnancy&lt;/keyword&gt;&lt;keyword&gt;Pregnancy Complications/pathology/*physiopathology&lt;/keyword&gt;&lt;keyword&gt;Syndrome&lt;/keyword&gt;&lt;/keywords&gt;&lt;dates&gt;&lt;year&gt;2011&lt;/year&gt;&lt;pub-dates&gt;&lt;date&gt;Mar&lt;/date&gt;&lt;/pub-dates&gt;&lt;/dates&gt;&lt;isbn&gt;1097-6868 (Electronic)&amp;#xD;0002-9378 (Linking)&lt;/isbn&gt;&lt;accession-num&gt;21094932&lt;/accession-num&gt;&lt;urls&gt;&lt;related-urls&gt;&lt;url&gt;https://www.ncbi.nlm.nih.gov/pubmed/21094932&lt;/url&gt;&lt;/related-urls&gt;&lt;/urls&gt;&lt;custom2&gt;PMC3369813&lt;/custom2&gt;&lt;electronic-resource-num&gt;10.1016/j.ajog.2010.08.009&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rosens et al., 2011)</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including miscarriage, </w:t>
      </w:r>
      <w:proofErr w:type="spellStart"/>
      <w:r w:rsidRPr="008B5129">
        <w:rPr>
          <w:rFonts w:ascii="Arial" w:hAnsi="Arial" w:cs="Arial"/>
          <w:color w:val="000000"/>
          <w:sz w:val="20"/>
          <w:szCs w:val="20"/>
          <w:lang w:val="en-GB"/>
        </w:rPr>
        <w:t>fetal</w:t>
      </w:r>
      <w:proofErr w:type="spellEnd"/>
      <w:r w:rsidRPr="008B5129">
        <w:rPr>
          <w:rFonts w:ascii="Arial" w:hAnsi="Arial" w:cs="Arial"/>
          <w:color w:val="000000"/>
          <w:sz w:val="20"/>
          <w:szCs w:val="20"/>
          <w:lang w:val="en-GB"/>
        </w:rPr>
        <w:t xml:space="preserve"> growth restriction, pre-eclampsia and stillbirth, and long-term impact on the risk of chronic disease for the offspring through developmental programming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urton&lt;/Author&gt;&lt;Year&gt;2016&lt;/Year&gt;&lt;RecNum&gt;904&lt;/RecNum&gt;&lt;DisplayText&gt;(Burton et al., 2016)&lt;/DisplayText&gt;&lt;record&gt;&lt;rec-number&gt;904&lt;/rec-number&gt;&lt;foreign-keys&gt;&lt;key app="EN" db-id="etfv0p229szrt2eewfrv2xdyf0rt2v0rvrzs" timestamp="1574955569"&gt;904&lt;/key&gt;&lt;/foreign-keys&gt;&lt;ref-type name="Journal Article"&gt;17&lt;/ref-type&gt;&lt;contributors&gt;&lt;authors&gt;&lt;author&gt;Burton, G. J.&lt;/author&gt;&lt;author&gt;Fowden, A. L.&lt;/author&gt;&lt;author&gt;Thornburg, K. L.&lt;/author&gt;&lt;/authors&gt;&lt;/contributors&gt;&lt;auth-address&gt;Centre for Trophoblast Research and Department of Physiology, Development and Neuroscience, University of Cambridge, Cambridge, United Kingdom; and Department of Medicine, Knight Cardiovascular Institute, and Moore Institute for Nutrition and Wellness, Oregon Health and Science University, Portland, Oregon.&lt;/auth-address&gt;&lt;titles&gt;&lt;title&gt;Placental Origins of Chronic Disease&lt;/title&gt;&lt;secondary-title&gt;Physiol Rev&lt;/secondary-title&gt;&lt;/titles&gt;&lt;periodical&gt;&lt;full-title&gt;Physiol Rev&lt;/full-title&gt;&lt;abbr-1&gt;Physiological reviews&lt;/abbr-1&gt;&lt;/periodical&gt;&lt;pages&gt;1509-65&lt;/pages&gt;&lt;volume&gt;96&lt;/volume&gt;&lt;number&gt;4&lt;/number&gt;&lt;edition&gt;2016/09/09&lt;/edition&gt;&lt;keywords&gt;&lt;keyword&gt;Animals&lt;/keyword&gt;&lt;keyword&gt;*Chronic Disease&lt;/keyword&gt;&lt;keyword&gt;Female&lt;/keyword&gt;&lt;keyword&gt;Fetal Development/*physiology&lt;/keyword&gt;&lt;keyword&gt;Humans&lt;/keyword&gt;&lt;keyword&gt;Maternal-Fetal Exchange/*physiology&lt;/keyword&gt;&lt;keyword&gt;Placenta/*physiology&lt;/keyword&gt;&lt;keyword&gt;Placentation/physiology&lt;/keyword&gt;&lt;keyword&gt;Pregnancy&lt;/keyword&gt;&lt;keyword&gt;Prenatal Exposure Delayed Effects/*physiopathology&lt;/keyword&gt;&lt;/keywords&gt;&lt;dates&gt;&lt;year&gt;2016&lt;/year&gt;&lt;pub-dates&gt;&lt;date&gt;Oct&lt;/date&gt;&lt;/pub-dates&gt;&lt;/dates&gt;&lt;isbn&gt;1522-1210 (Electronic)&amp;#xD;0031-9333 (Linking)&lt;/isbn&gt;&lt;accession-num&gt;27604528&lt;/accession-num&gt;&lt;urls&gt;&lt;related-urls&gt;&lt;url&gt;https://www.ncbi.nlm.nih.gov/pubmed/27604528&lt;/url&gt;&lt;/related-urls&gt;&lt;/urls&gt;&lt;custom2&gt;PMC5504455&lt;/custom2&gt;&lt;electronic-resource-num&gt;10.1152/physrev.00029.2015&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urton et al., 2016)</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Recent advances in imaging and biomarker studies indicate that the pathophysiology of many non-communicable complications of pregnancy starts during early pregnancy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Smith&lt;/Author&gt;&lt;Year&gt;2010&lt;/Year&gt;&lt;RecNum&gt;929&lt;/RecNum&gt;&lt;DisplayText&gt;(Smith, 2010)&lt;/DisplayText&gt;&lt;record&gt;&lt;rec-number&gt;929&lt;/rec-number&gt;&lt;foreign-keys&gt;&lt;key app="EN" db-id="etfv0p229szrt2eewfrv2xdyf0rt2v0rvrzs" timestamp="1575390820"&gt;929&lt;/key&gt;&lt;/foreign-keys&gt;&lt;ref-type name="Journal Article"&gt;17&lt;/ref-type&gt;&lt;contributors&gt;&lt;authors&gt;&lt;author&gt;Smith, G. C.&lt;/author&gt;&lt;/authors&gt;&lt;/contributors&gt;&lt;titles&gt;&lt;title&gt;First-trimester determination of complications of late pregnancy&lt;/title&gt;&lt;secondary-title&gt;JAMA&lt;/secondary-title&gt;&lt;/titles&gt;&lt;periodical&gt;&lt;full-title&gt;JAMA&lt;/full-title&gt;&lt;/periodical&gt;&lt;pages&gt;561-2&lt;/pages&gt;&lt;volume&gt;303&lt;/volume&gt;&lt;number&gt;6&lt;/number&gt;&lt;edition&gt;2010/02/11&lt;/edition&gt;&lt;keywords&gt;&lt;keyword&gt;Female&lt;/keyword&gt;&lt;keyword&gt;*Fetal Development&lt;/keyword&gt;&lt;keyword&gt;Fetal Growth Retardation/*etiology&lt;/keyword&gt;&lt;keyword&gt;Humans&lt;/keyword&gt;&lt;keyword&gt;Infant, Low Birth Weight&lt;/keyword&gt;&lt;keyword&gt;Infant, Newborn&lt;/keyword&gt;&lt;keyword&gt;Infant, Small for Gestational Age&lt;/keyword&gt;&lt;keyword&gt;Placenta/physiology&lt;/keyword&gt;&lt;keyword&gt;Placentation&lt;/keyword&gt;&lt;keyword&gt;Pregnancy&lt;/keyword&gt;&lt;keyword&gt;Pregnancy Complications/*epidemiology&lt;/keyword&gt;&lt;keyword&gt;*Pregnancy Trimester, First&lt;/keyword&gt;&lt;keyword&gt;Reproducibility of Results&lt;/keyword&gt;&lt;keyword&gt;Risk Factors&lt;/keyword&gt;&lt;/keywords&gt;&lt;dates&gt;&lt;year&gt;2010&lt;/year&gt;&lt;pub-dates&gt;&lt;date&gt;Feb 10&lt;/date&gt;&lt;/pub-dates&gt;&lt;/dates&gt;&lt;isbn&gt;1538-3598 (Electronic)&amp;#xD;0098-7484 (Linking)&lt;/isbn&gt;&lt;accession-num&gt;20145237&lt;/accession-num&gt;&lt;urls&gt;&lt;related-urls&gt;&lt;url&gt;https://www.ncbi.nlm.nih.gov/pubmed/20145237&lt;/url&gt;&lt;/related-urls&gt;&lt;/urls&gt;&lt;electronic-resource-num&gt;10.1001/jama.2010.102&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Smith, 2010)</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The human gestational sac from which the placenta and </w:t>
      </w:r>
      <w:proofErr w:type="spellStart"/>
      <w:r w:rsidRPr="008B5129">
        <w:rPr>
          <w:rFonts w:ascii="Arial" w:hAnsi="Arial" w:cs="Arial"/>
          <w:color w:val="000000"/>
          <w:sz w:val="20"/>
          <w:szCs w:val="20"/>
          <w:lang w:val="en-GB"/>
        </w:rPr>
        <w:t>fetus</w:t>
      </w:r>
      <w:proofErr w:type="spellEnd"/>
      <w:r w:rsidRPr="008B5129">
        <w:rPr>
          <w:rFonts w:ascii="Arial" w:hAnsi="Arial" w:cs="Arial"/>
          <w:color w:val="000000"/>
          <w:sz w:val="20"/>
          <w:szCs w:val="20"/>
          <w:lang w:val="en-GB"/>
        </w:rPr>
        <w:t xml:space="preserve"> develop undergoes a major transition towards the end of the first trimester with the switch from primarily histotrophic to </w:t>
      </w:r>
      <w:proofErr w:type="spellStart"/>
      <w:r w:rsidRPr="008B5129">
        <w:rPr>
          <w:rFonts w:ascii="Arial" w:hAnsi="Arial" w:cs="Arial"/>
          <w:color w:val="000000"/>
          <w:sz w:val="20"/>
          <w:szCs w:val="20"/>
          <w:lang w:val="en-GB"/>
        </w:rPr>
        <w:t>hemotrophic</w:t>
      </w:r>
      <w:proofErr w:type="spellEnd"/>
      <w:r w:rsidRPr="008B5129">
        <w:rPr>
          <w:rFonts w:ascii="Arial" w:hAnsi="Arial" w:cs="Arial"/>
          <w:color w:val="000000"/>
          <w:sz w:val="20"/>
          <w:szCs w:val="20"/>
          <w:lang w:val="en-GB"/>
        </w:rPr>
        <w:t xml:space="preserve"> nutrition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urton&lt;/Author&gt;&lt;Year&gt;2010&lt;/Year&gt;&lt;RecNum&gt;1670&lt;/RecNum&gt;&lt;DisplayText&gt;(Burton et al., 2010)&lt;/DisplayText&gt;&lt;record&gt;&lt;rec-number&gt;1670&lt;/rec-number&gt;&lt;foreign-keys&gt;&lt;key app="EN" db-id="srzzf0e9o0v508evxdixdvsjrpzzfsftssdp" timestamp="0"&gt;1670&lt;/key&gt;&lt;/foreign-keys&gt;&lt;ref-type name="Journal Article"&gt;17&lt;/ref-type&gt;&lt;contributors&gt;&lt;authors&gt;&lt;author&gt;Burton, G.J.&lt;/author&gt;&lt;author&gt;Jauniaux, E.&lt;/author&gt;&lt;author&gt;Charnock-Jones, D.S.&lt;/author&gt;&lt;/authors&gt;&lt;/contributors&gt;&lt;titles&gt;&lt;title&gt;The influence of the intrauterine environment on human placental development&lt;/title&gt;&lt;secondary-title&gt;Int J Dev Biol&lt;/secondary-title&gt;&lt;/titles&gt;&lt;periodical&gt;&lt;full-title&gt;Int J Dev Biol&lt;/full-title&gt;&lt;/periodical&gt;&lt;pages&gt;303-312&lt;/pages&gt;&lt;volume&gt;54&lt;/volume&gt;&lt;dates&gt;&lt;year&gt;2010&lt;/year&gt;&lt;/dates&gt;&lt;urls&gt;&lt;/urls&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urton et al., 2010)</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This transition, which involves the same placental structure being supplied with nutrients by contrasting pathways, is unique to the human and great apes, and may explain why conditions such as pre-eclampsia are virtually restricted to the human species. </w:t>
      </w:r>
    </w:p>
    <w:p w14:paraId="640C7DD2" w14:textId="77777777" w:rsidR="00603F0E" w:rsidRPr="008B5129" w:rsidRDefault="00603F0E"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228845E9" w14:textId="5807652F"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During the first trimester, maternal arterial blood flow into the placental intervillous space is restricted by aggregates of endovascular trophoblast that migrate down the lumens of the endometrial spiral arteries. The trophoblast cells are loosely linked by desmosomes </w:t>
      </w:r>
      <w:r w:rsidRPr="008B5129">
        <w:rPr>
          <w:rFonts w:ascii="Arial" w:hAnsi="Arial" w:cs="Arial"/>
          <w:color w:val="000000"/>
          <w:sz w:val="20"/>
          <w:szCs w:val="20"/>
          <w:lang w:val="en-GB"/>
        </w:rPr>
        <w:fldChar w:fldCharType="begin">
          <w:fldData xml:space="preserve">PEVuZE5vdGU+PENpdGU+PEF1dGhvcj5Sb2JlcnRzPC9BdXRob3I+PFllYXI+MjAxNzwvWWVhcj48
UmVjTnVtPjkyODwvUmVjTnVtPjxEaXNwbGF5VGV4dD4oUm9iZXJ0cyBldCBhbC4sIDIwMTcpPC9E
aXNwbGF5VGV4dD48cmVjb3JkPjxyZWMtbnVtYmVyPjkyODwvcmVjLW51bWJlcj48Zm9yZWlnbi1r
ZXlzPjxrZXkgYXBwPSJFTiIgZGItaWQ9ImV0ZnYwcDIyOXN6cnQyZWV3ZnJ2MnhkeWYwcnQydjBy
dnJ6cyIgdGltZXN0YW1wPSIxNTc1MzkwNjU4Ij45Mjg8L2tleT48L2ZvcmVpZ24ta2V5cz48cmVm
LXR5cGUgbmFtZT0iSm91cm5hbCBBcnRpY2xlIj4xNzwvcmVmLXR5cGU+PGNvbnRyaWJ1dG9ycz48
YXV0aG9ycz48YXV0aG9yPlJvYmVydHMsIFYuIEguIEouPC9hdXRob3I+PGF1dGhvcj5Nb3JnYW4s
IFQuIEsuPC9hdXRob3I+PGF1dGhvcj5CZWRuYXJlaywgUC48L2F1dGhvcj48YXV0aG9yPk1vcml0
YSwgTS48L2F1dGhvcj48YXV0aG9yPkJ1cnRvbiwgRy4gSi48L2F1dGhvcj48YXV0aG9yPkxvLCBK
LiBPLjwvYXV0aG9yPjxhdXRob3I+RnJpYXMsIEEuIEUuPC9hdXRob3I+PC9hdXRob3JzPjwvY29u
dHJpYnV0b3JzPjxhdXRoLWFkZHJlc3M+RGl2aXNpb24gb2YgUmVwcm9kdWN0aXZlIGFuZCBEZXZl
bG9wbWVudGFsIFNjaWVuY2VzLCBPcmVnb24gTmF0aW9uYWwgUHJpbWF0ZSBSZXNlYXJjaCBDZW50
ZXIsIE9yZWdvbiBIZWFsdGggYW5kIFNjaWVuY2UgVW5pdmVyc2l0eSwgQmVhdmVydG9uLCBPUiA5
NzAwNiwgVVNBLiYjeEQ7RGVwYXJ0bWVudCBvZiBQYXRob2xvZ3ksIE9yZWdvbiBIZWFsdGggYW5k
IFNjaWVuY2UgVW5pdmVyc2l0eSwgUG9ydGxhbmQsIE9SIDk3MjM5LCBVU0EuJiN4RDtEZXBhcnRt
ZW50IG9mIE9ic3RldHJpY3MgYW5kIEd5bmVjb2xvZ3ksIE9yZWdvbiBIZWFsdGggYW5kIFNjaWVu
Y2UgVW5pdmVyc2l0eSwgUG9ydGxhbmQsIE9SIDk3MjM5LCBVU0EuJiN4RDtDZW50cmUgZm9yIFRy
b3Bob2JsYXN0IFJlc2VhcmNoIGFuZCBEZXBhcnRtZW50IG9mIFBoeXNpb2xvZ3ksIERldmVsb3Bt
ZW50IGFuZCBOZXVyb3NjaWVuY2UsIFVuaXZlcnNpdHkgb2YgQ2FtYnJpZGdlLCBDYW1icmlkZ2Ug
Q0IyIDNFRywgVUsuPC9hdXRoLWFkZHJlc3M+PHRpdGxlcz48dGl0bGU+RWFybHkgZmlyc3QgdHJp
bWVzdGVyIHV0ZXJvcGxhY2VudGFsIGZsb3cgYW5kIHRoZSBwcm9ncmVzc2l2ZSBkaXNpbnRlZ3Jh
dGlvbiBvZiBzcGlyYWwgYXJ0ZXJ5IHBsdWdzOiBuZXcgaW5zaWdodHMgZnJvbSBjb250cmFzdC1l
bmhhbmNlZCB1bHRyYXNvdW5kIGFuZCB0aXNzdWUgaGlzdG9wYXRob2xvZ3k8L3RpdGxlPjxzZWNv
bmRhcnktdGl0bGU+SHVtIFJlcHJvZDwvc2Vjb25kYXJ5LXRpdGxlPjwvdGl0bGVzPjxwZXJpb2Rp
Y2FsPjxmdWxsLXRpdGxlPkh1bSBSZXByb2Q8L2Z1bGwtdGl0bGU+PC9wZXJpb2RpY2FsPjxwYWdl
cz4yMzgyLTIzOTM8L3BhZ2VzPjx2b2x1bWU+MzI8L3ZvbHVtZT48bnVtYmVyPjEyPC9udW1iZXI+
PGVkaXRpb24+MjAxNy8xMS8xNTwvZWRpdGlvbj48a2V5d29yZHM+PGtleXdvcmQ+QXJ0ZXJpZXMv
KmRpYWdub3N0aWMgaW1hZ2luZzwva2V5d29yZD48a2V5d29yZD5Db250cmFzdCBNZWRpYTwva2V5
d29yZD48a2V5d29yZD5EZWNpZHVhLypkaWFnbm9zdGljIGltYWdpbmc8L2tleXdvcmQ+PGtleXdv
cmQ+RmVtYWxlPC9rZXl3b3JkPjxrZXl3b3JkPkdlc3RhdGlvbmFsIEFnZTwva2V5d29yZD48a2V5
d29yZD5IdW1hbnM8L2tleXdvcmQ+PGtleXdvcmQ+S2luZXRpY3M8L2tleXdvcmQ+PGtleXdvcmQ+
TWljcm9idWJibGVzPC9rZXl3b3JkPjxrZXl3b3JkPk15b21ldHJpdW0vYmxvb2Qgc3VwcGx5PC9r
ZXl3b3JkPjxrZXl3b3JkPlBsYWNlbnRhLypibG9vZCBzdXBwbHkvZGlhZ25vc3RpYyBpbWFnaW5n
PC9rZXl3b3JkPjxrZXl3b3JkPlByZWduYW5jeTwva2V5d29yZD48a2V5d29yZD4qUHJlZ25hbmN5
IFRyaW1lc3RlciwgRmlyc3Q8L2tleXdvcmQ+PGtleXdvcmQ+VHJvcGhvYmxhc3RzLypjeXRvbG9n
eTwva2V5d29yZD48a2V5d29yZD4qVWx0cmFzb25vZ3JhcGh5PC9rZXl3b3JkPjxrZXl3b3JkPlNw
aXJhbCBhcnRlcnk8L2tleXdvcmQ+PGtleXdvcmQ+Y29udHJhc3QtZW5oYW5jZWQgdWx0cmFzb3Vu
ZDwva2V5d29yZD48a2V5d29yZD5pbiB2aXZvIGltYWdpbmc8L2tleXdvcmQ+PGtleXdvcmQ+aW50
ZXJ2aWxsb3VzIGJsb29kIGZsb3c8L2tleXdvcmQ+PGtleXdvcmQ+cGxhY2VudGFsIHBlcmZ1c2lv
bjwva2V5d29yZD48a2V5d29yZD50cm9waG9ibGFzdCBwbHVnczwva2V5d29yZD48L2tleXdvcmRz
PjxkYXRlcz48eWVhcj4yMDE3PC95ZWFyPjxwdWItZGF0ZXM+PGRhdGU+RGVjIDE8L2RhdGU+PC9w
dWItZGF0ZXM+PC9kYXRlcz48aXNibj4xNDYwLTIzNTAgKEVsZWN0cm9uaWMpJiN4RDswMjY4LTEx
NjEgKExpbmtpbmcpPC9pc2JuPjxhY2Nlc3Npb24tbnVtPjI5MTM2MTkzPC9hY2Nlc3Npb24tbnVt
Pjx1cmxzPjxyZWxhdGVkLXVybHM+PHVybD5odHRwczovL3d3dy5uY2JpLm5sbS5uaWguZ292L3B1
Ym1lZC8yOTEzNjE5MzwvdXJsPjwvcmVsYXRlZC11cmxzPjwvdXJscz48Y3VzdG9tMj5QTUM2MjUx
NjY4PC9jdXN0b20yPjxlbGVjdHJvbmljLXJlc291cmNlLW51bT4xMC4xMDkzL2h1bXJlcC9kZXgz
MDE8L2VsZWN0cm9uaWMtcmVzb3VyY2UtbnVtPjwvcmVjb3JkPjwvQ2l0ZT48L0VuZE5vdGU+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Sb2JlcnRzPC9BdXRob3I+PFllYXI+MjAxNzwvWWVhcj48
UmVjTnVtPjkyODwvUmVjTnVtPjxEaXNwbGF5VGV4dD4oUm9iZXJ0cyBldCBhbC4sIDIwMTcpPC9E
aXNwbGF5VGV4dD48cmVjb3JkPjxyZWMtbnVtYmVyPjkyODwvcmVjLW51bWJlcj48Zm9yZWlnbi1r
ZXlzPjxrZXkgYXBwPSJFTiIgZGItaWQ9ImV0ZnYwcDIyOXN6cnQyZWV3ZnJ2MnhkeWYwcnQydjBy
dnJ6cyIgdGltZXN0YW1wPSIxNTc1MzkwNjU4Ij45Mjg8L2tleT48L2ZvcmVpZ24ta2V5cz48cmVm
LXR5cGUgbmFtZT0iSm91cm5hbCBBcnRpY2xlIj4xNzwvcmVmLXR5cGU+PGNvbnRyaWJ1dG9ycz48
YXV0aG9ycz48YXV0aG9yPlJvYmVydHMsIFYuIEguIEouPC9hdXRob3I+PGF1dGhvcj5Nb3JnYW4s
IFQuIEsuPC9hdXRob3I+PGF1dGhvcj5CZWRuYXJlaywgUC48L2F1dGhvcj48YXV0aG9yPk1vcml0
YSwgTS48L2F1dGhvcj48YXV0aG9yPkJ1cnRvbiwgRy4gSi48L2F1dGhvcj48YXV0aG9yPkxvLCBK
LiBPLjwvYXV0aG9yPjxhdXRob3I+RnJpYXMsIEEuIEUuPC9hdXRob3I+PC9hdXRob3JzPjwvY29u
dHJpYnV0b3JzPjxhdXRoLWFkZHJlc3M+RGl2aXNpb24gb2YgUmVwcm9kdWN0aXZlIGFuZCBEZXZl
bG9wbWVudGFsIFNjaWVuY2VzLCBPcmVnb24gTmF0aW9uYWwgUHJpbWF0ZSBSZXNlYXJjaCBDZW50
ZXIsIE9yZWdvbiBIZWFsdGggYW5kIFNjaWVuY2UgVW5pdmVyc2l0eSwgQmVhdmVydG9uLCBPUiA5
NzAwNiwgVVNBLiYjeEQ7RGVwYXJ0bWVudCBvZiBQYXRob2xvZ3ksIE9yZWdvbiBIZWFsdGggYW5k
IFNjaWVuY2UgVW5pdmVyc2l0eSwgUG9ydGxhbmQsIE9SIDk3MjM5LCBVU0EuJiN4RDtEZXBhcnRt
ZW50IG9mIE9ic3RldHJpY3MgYW5kIEd5bmVjb2xvZ3ksIE9yZWdvbiBIZWFsdGggYW5kIFNjaWVu
Y2UgVW5pdmVyc2l0eSwgUG9ydGxhbmQsIE9SIDk3MjM5LCBVU0EuJiN4RDtDZW50cmUgZm9yIFRy
b3Bob2JsYXN0IFJlc2VhcmNoIGFuZCBEZXBhcnRtZW50IG9mIFBoeXNpb2xvZ3ksIERldmVsb3Bt
ZW50IGFuZCBOZXVyb3NjaWVuY2UsIFVuaXZlcnNpdHkgb2YgQ2FtYnJpZGdlLCBDYW1icmlkZ2Ug
Q0IyIDNFRywgVUsuPC9hdXRoLWFkZHJlc3M+PHRpdGxlcz48dGl0bGU+RWFybHkgZmlyc3QgdHJp
bWVzdGVyIHV0ZXJvcGxhY2VudGFsIGZsb3cgYW5kIHRoZSBwcm9ncmVzc2l2ZSBkaXNpbnRlZ3Jh
dGlvbiBvZiBzcGlyYWwgYXJ0ZXJ5IHBsdWdzOiBuZXcgaW5zaWdodHMgZnJvbSBjb250cmFzdC1l
bmhhbmNlZCB1bHRyYXNvdW5kIGFuZCB0aXNzdWUgaGlzdG9wYXRob2xvZ3k8L3RpdGxlPjxzZWNv
bmRhcnktdGl0bGU+SHVtIFJlcHJvZDwvc2Vjb25kYXJ5LXRpdGxlPjwvdGl0bGVzPjxwZXJpb2Rp
Y2FsPjxmdWxsLXRpdGxlPkh1bSBSZXByb2Q8L2Z1bGwtdGl0bGU+PC9wZXJpb2RpY2FsPjxwYWdl
cz4yMzgyLTIzOTM8L3BhZ2VzPjx2b2x1bWU+MzI8L3ZvbHVtZT48bnVtYmVyPjEyPC9udW1iZXI+
PGVkaXRpb24+MjAxNy8xMS8xNTwvZWRpdGlvbj48a2V5d29yZHM+PGtleXdvcmQ+QXJ0ZXJpZXMv
KmRpYWdub3N0aWMgaW1hZ2luZzwva2V5d29yZD48a2V5d29yZD5Db250cmFzdCBNZWRpYTwva2V5
d29yZD48a2V5d29yZD5EZWNpZHVhLypkaWFnbm9zdGljIGltYWdpbmc8L2tleXdvcmQ+PGtleXdv
cmQ+RmVtYWxlPC9rZXl3b3JkPjxrZXl3b3JkPkdlc3RhdGlvbmFsIEFnZTwva2V5d29yZD48a2V5
d29yZD5IdW1hbnM8L2tleXdvcmQ+PGtleXdvcmQ+S2luZXRpY3M8L2tleXdvcmQ+PGtleXdvcmQ+
TWljcm9idWJibGVzPC9rZXl3b3JkPjxrZXl3b3JkPk15b21ldHJpdW0vYmxvb2Qgc3VwcGx5PC9r
ZXl3b3JkPjxrZXl3b3JkPlBsYWNlbnRhLypibG9vZCBzdXBwbHkvZGlhZ25vc3RpYyBpbWFnaW5n
PC9rZXl3b3JkPjxrZXl3b3JkPlByZWduYW5jeTwva2V5d29yZD48a2V5d29yZD4qUHJlZ25hbmN5
IFRyaW1lc3RlciwgRmlyc3Q8L2tleXdvcmQ+PGtleXdvcmQ+VHJvcGhvYmxhc3RzLypjeXRvbG9n
eTwva2V5d29yZD48a2V5d29yZD4qVWx0cmFzb25vZ3JhcGh5PC9rZXl3b3JkPjxrZXl3b3JkPlNw
aXJhbCBhcnRlcnk8L2tleXdvcmQ+PGtleXdvcmQ+Y29udHJhc3QtZW5oYW5jZWQgdWx0cmFzb3Vu
ZDwva2V5d29yZD48a2V5d29yZD5pbiB2aXZvIGltYWdpbmc8L2tleXdvcmQ+PGtleXdvcmQ+aW50
ZXJ2aWxsb3VzIGJsb29kIGZsb3c8L2tleXdvcmQ+PGtleXdvcmQ+cGxhY2VudGFsIHBlcmZ1c2lv
bjwva2V5d29yZD48a2V5d29yZD50cm9waG9ibGFzdCBwbHVnczwva2V5d29yZD48L2tleXdvcmRz
PjxkYXRlcz48eWVhcj4yMDE3PC95ZWFyPjxwdWItZGF0ZXM+PGRhdGU+RGVjIDE8L2RhdGU+PC9w
dWItZGF0ZXM+PC9kYXRlcz48aXNibj4xNDYwLTIzNTAgKEVsZWN0cm9uaWMpJiN4RDswMjY4LTEx
NjEgKExpbmtpbmcpPC9pc2JuPjxhY2Nlc3Npb24tbnVtPjI5MTM2MTkzPC9hY2Nlc3Npb24tbnVt
Pjx1cmxzPjxyZWxhdGVkLXVybHM+PHVybD5odHRwczovL3d3dy5uY2JpLm5sbS5uaWguZ292L3B1
Ym1lZC8yOTEzNjE5MzwvdXJsPjwvcmVsYXRlZC11cmxzPjwvdXJscz48Y3VzdG9tMj5QTUM2MjUx
NjY4PC9jdXN0b20yPjxlbGVjdHJvbmljLXJlc291cmNlLW51bT4xMC4xMDkzL2h1bXJlcC9kZXgz
MDE8L2VsZWN0cm9uaWMtcmVzb3VyY2UtbnVtPjwvcmVjb3JkPjwvQ2l0ZT48L0VuZE5vdGU+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Roberts et al., 2017)</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creating a network of intercellular channels through which plasma may seep. Consequently, the placental tissues develop in a relatively low-oxygen environment </w:t>
      </w:r>
      <w:r w:rsidRPr="008B5129">
        <w:rPr>
          <w:rFonts w:ascii="Arial" w:hAnsi="Arial" w:cs="Arial"/>
          <w:color w:val="000000"/>
          <w:sz w:val="20"/>
          <w:szCs w:val="20"/>
          <w:lang w:val="en-GB"/>
        </w:rPr>
        <w:fldChar w:fldCharType="begin">
          <w:fldData xml:space="preserve">PEVuZE5vdGU+PENpdGU+PEF1dGhvcj5KYXVuaWF1eDwvQXV0aG9yPjxZZWFyPjIwMDA8L1llYXI+
PFJlY051bT44Mzc8L1JlY051bT48RGlzcGxheVRleHQ+KEphdW5pYXV4IGV0IGFsLiwgMjAwMCk8
L0Rpc3BsYXlUZXh0PjxyZWNvcmQ+PHJlYy1udW1iZXI+ODM3PC9yZWMtbnVtYmVyPjxmb3JlaWdu
LWtleXM+PGtleSBhcHA9IkVOIiBkYi1pZD0iZXRmdjBwMjI5c3pydDJlZXdmcnYyeGR5ZjBydDJ2
MHJ2cnpzIiB0aW1lc3RhbXA9IjE1NDg4NTIzNjgiPjgzNzwva2V5PjwvZm9yZWlnbi1rZXlzPjxy
ZWYtdHlwZSBuYW1lPSJKb3VybmFsIEFydGljbGUiPjE3PC9yZWYtdHlwZT48Y29udHJpYnV0b3Jz
PjxhdXRob3JzPjxhdXRob3I+SmF1bmlhdXgsIEUuPC9hdXRob3I+PGF1dGhvcj5XYXRzb24sIEEu
IEwuPC9hdXRob3I+PGF1dGhvcj5IZW1wc3RvY2ssIEouPC9hdXRob3I+PGF1dGhvcj5CYW8sIFku
IFAuPC9hdXRob3I+PGF1dGhvcj5Ta2VwcGVyLCBKLiBOLjwvYXV0aG9yPjxhdXRob3I+QnVydG9u
LCBHLiBKLjwvYXV0aG9yPjwvYXV0aG9ycz48L2NvbnRyaWJ1dG9ycz48YXV0aC1hZGRyZXNzPkFj
YWRlbWljIERlcGFydG1lbnQgb2YgT2JzdGV0cmljcyBhbmQgR3luYWVjb2xvZ3ksIFVuaXZlcnNp
dHkgQ29sbGVnZSBMb25kb24sIExvbmRvbiwgVW5pdGVkIEtpbmdkb20uPC9hdXRoLWFkZHJlc3M+
PHRpdGxlcz48dGl0bGU+T25zZXQgb2YgbWF0ZXJuYWwgYXJ0ZXJpYWwgYmxvb2QgZmxvdyBhbmQg
cGxhY2VudGFsIG94aWRhdGl2ZSBzdHJlc3MuIEEgcG9zc2libGUgZmFjdG9yIGluIGh1bWFuIGVh
cmx5IHByZWduYW5jeSBmYWlsdXJlPC90aXRsZT48c2Vjb25kYXJ5LXRpdGxlPkFtIEogUGF0aG9s
PC9zZWNvbmRhcnktdGl0bGU+PC90aXRsZXM+PHBlcmlvZGljYWw+PGZ1bGwtdGl0bGU+QW0gSiBQ
YXRob2w8L2Z1bGwtdGl0bGU+PC9wZXJpb2RpY2FsPjxwYWdlcz4yMTExLTIyPC9wYWdlcz48dm9s
dW1lPjE1Nzwvdm9sdW1lPjxudW1iZXI+NjwvbnVtYmVyPjxlZGl0aW9uPjIwMDAvMTIvMDc8L2Vk
aXRpb24+PGtleXdvcmRzPjxrZXl3b3JkPkFib3J0aW9uLCBTcG9udGFuZW91cy9ldGlvbG9neTwv
a2V5d29yZD48a2V5d29yZD5BcnRlcmllcy9waHlzaW9sb2d5PC9rZXl3b3JkPjxrZXl3b3JkPkRy
dWcgUmVzaWR1ZXMvbWV0YWJvbGlzbTwva2V5d29yZD48a2V5d29yZD5GZW1hbGU8L2tleXdvcmQ+
PGtleXdvcmQ+SFNQNzAgSGVhdC1TaG9jayBQcm90ZWlucy9tZXRhYm9saXNtPC9rZXl3b3JkPjxr
ZXl3b3JkPkh1bWFuczwva2V5d29yZD48a2V5d29yZD5NaXRvY2hvbmRyaWEvdWx0cmFzdHJ1Y3R1
cmU8L2tleXdvcmQ+PGtleXdvcmQ+Kk94aWRhdGl2ZSBTdHJlc3M8L2tleXdvcmQ+PGtleXdvcmQ+
T3hpZG9yZWR1Y3Rhc2VzL2dlbmV0aWNzPC9rZXl3b3JkPjxrZXl3b3JkPk94eWdlbi9ibG9vZDwv
a2V5d29yZD48a2V5d29yZD5QYXJ0aWFsIFByZXNzdXJlPC9rZXl3b3JkPjxrZXl3b3JkPlBsYWNl
bnRhLypibG9vZCBzdXBwbHkvZW56eW1vbG9neS8qbWV0YWJvbGlzbTwva2V5d29yZD48a2V5d29y
ZD5QcmVnbmFuY3kvKnBoeXNpb2xvZ3k8L2tleXdvcmQ+PGtleXdvcmQ+UHJlZ25hbmN5IFRyaW1l
c3RlciwgRmlyc3Q8L2tleXdvcmQ+PGtleXdvcmQ+Uk5BLCBNZXNzZW5nZXIvbWV0YWJvbGlzbTwv
a2V5d29yZD48a2V5d29yZD5SZWdpb25hbCBCbG9vZCBGbG93PC9rZXl3b3JkPjxrZXl3b3JkPlR5
cm9zaW5lLyphbmFsb2dzICZhbXA7IGRlcml2YXRpdmVzL21ldGFib2xpc208L2tleXdvcmQ+PC9r
ZXl3b3Jkcz48ZGF0ZXM+PHllYXI+MjAwMDwveWVhcj48cHViLWRhdGVzPjxkYXRlPkRlYzwvZGF0
ZT48L3B1Yi1kYXRlcz48L2RhdGVzPjxpc2JuPjAwMDItOTQ0MCAoUHJpbnQpJiN4RDswMDAyLTk0
NDAgKExpbmtpbmcpPC9pc2JuPjxhY2Nlc3Npb24tbnVtPjExMTA2NTgzPC9hY2Nlc3Npb24tbnVt
Pjx1cmxzPjxyZWxhdGVkLXVybHM+PHVybD5odHRwczovL3d3dy5uY2JpLm5sbS5uaWguZ292L3B1
Ym1lZC8xMTEwNjU4MzwvdXJsPjwvcmVsYXRlZC11cmxzPjwvdXJscz48Y3VzdG9tMj5QTUMxODg1
NzU0PC9jdXN0b20yPjxlbGVjdHJvbmljLXJlc291cmNlLW51bT4xMC4xMDE2L1MwMDAyLTk0NDAo
MTApNjQ4NDktMzwvZWxlY3Ryb25pYy1yZXNvdXJjZS1udW0+PC9yZWNvcmQ+PC9DaXRlPjwvRW5k
Tm90ZT4A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KYXVuaWF1eDwvQXV0aG9yPjxZZWFyPjIwMDA8L1llYXI+
PFJlY051bT44Mzc8L1JlY051bT48RGlzcGxheVRleHQ+KEphdW5pYXV4IGV0IGFsLiwgMjAwMCk8
L0Rpc3BsYXlUZXh0PjxyZWNvcmQ+PHJlYy1udW1iZXI+ODM3PC9yZWMtbnVtYmVyPjxmb3JlaWdu
LWtleXM+PGtleSBhcHA9IkVOIiBkYi1pZD0iZXRmdjBwMjI5c3pydDJlZXdmcnYyeGR5ZjBydDJ2
MHJ2cnpzIiB0aW1lc3RhbXA9IjE1NDg4NTIzNjgiPjgzNzwva2V5PjwvZm9yZWlnbi1rZXlzPjxy
ZWYtdHlwZSBuYW1lPSJKb3VybmFsIEFydGljbGUiPjE3PC9yZWYtdHlwZT48Y29udHJpYnV0b3Jz
PjxhdXRob3JzPjxhdXRob3I+SmF1bmlhdXgsIEUuPC9hdXRob3I+PGF1dGhvcj5XYXRzb24sIEEu
IEwuPC9hdXRob3I+PGF1dGhvcj5IZW1wc3RvY2ssIEouPC9hdXRob3I+PGF1dGhvcj5CYW8sIFku
IFAuPC9hdXRob3I+PGF1dGhvcj5Ta2VwcGVyLCBKLiBOLjwvYXV0aG9yPjxhdXRob3I+QnVydG9u
LCBHLiBKLjwvYXV0aG9yPjwvYXV0aG9ycz48L2NvbnRyaWJ1dG9ycz48YXV0aC1hZGRyZXNzPkFj
YWRlbWljIERlcGFydG1lbnQgb2YgT2JzdGV0cmljcyBhbmQgR3luYWVjb2xvZ3ksIFVuaXZlcnNp
dHkgQ29sbGVnZSBMb25kb24sIExvbmRvbiwgVW5pdGVkIEtpbmdkb20uPC9hdXRoLWFkZHJlc3M+
PHRpdGxlcz48dGl0bGU+T25zZXQgb2YgbWF0ZXJuYWwgYXJ0ZXJpYWwgYmxvb2QgZmxvdyBhbmQg
cGxhY2VudGFsIG94aWRhdGl2ZSBzdHJlc3MuIEEgcG9zc2libGUgZmFjdG9yIGluIGh1bWFuIGVh
cmx5IHByZWduYW5jeSBmYWlsdXJlPC90aXRsZT48c2Vjb25kYXJ5LXRpdGxlPkFtIEogUGF0aG9s
PC9zZWNvbmRhcnktdGl0bGU+PC90aXRsZXM+PHBlcmlvZGljYWw+PGZ1bGwtdGl0bGU+QW0gSiBQ
YXRob2w8L2Z1bGwtdGl0bGU+PC9wZXJpb2RpY2FsPjxwYWdlcz4yMTExLTIyPC9wYWdlcz48dm9s
dW1lPjE1Nzwvdm9sdW1lPjxudW1iZXI+NjwvbnVtYmVyPjxlZGl0aW9uPjIwMDAvMTIvMDc8L2Vk
aXRpb24+PGtleXdvcmRzPjxrZXl3b3JkPkFib3J0aW9uLCBTcG9udGFuZW91cy9ldGlvbG9neTwv
a2V5d29yZD48a2V5d29yZD5BcnRlcmllcy9waHlzaW9sb2d5PC9rZXl3b3JkPjxrZXl3b3JkPkRy
dWcgUmVzaWR1ZXMvbWV0YWJvbGlzbTwva2V5d29yZD48a2V5d29yZD5GZW1hbGU8L2tleXdvcmQ+
PGtleXdvcmQ+SFNQNzAgSGVhdC1TaG9jayBQcm90ZWlucy9tZXRhYm9saXNtPC9rZXl3b3JkPjxr
ZXl3b3JkPkh1bWFuczwva2V5d29yZD48a2V5d29yZD5NaXRvY2hvbmRyaWEvdWx0cmFzdHJ1Y3R1
cmU8L2tleXdvcmQ+PGtleXdvcmQ+Kk94aWRhdGl2ZSBTdHJlc3M8L2tleXdvcmQ+PGtleXdvcmQ+
T3hpZG9yZWR1Y3Rhc2VzL2dlbmV0aWNzPC9rZXl3b3JkPjxrZXl3b3JkPk94eWdlbi9ibG9vZDwv
a2V5d29yZD48a2V5d29yZD5QYXJ0aWFsIFByZXNzdXJlPC9rZXl3b3JkPjxrZXl3b3JkPlBsYWNl
bnRhLypibG9vZCBzdXBwbHkvZW56eW1vbG9neS8qbWV0YWJvbGlzbTwva2V5d29yZD48a2V5d29y
ZD5QcmVnbmFuY3kvKnBoeXNpb2xvZ3k8L2tleXdvcmQ+PGtleXdvcmQ+UHJlZ25hbmN5IFRyaW1l
c3RlciwgRmlyc3Q8L2tleXdvcmQ+PGtleXdvcmQ+Uk5BLCBNZXNzZW5nZXIvbWV0YWJvbGlzbTwv
a2V5d29yZD48a2V5d29yZD5SZWdpb25hbCBCbG9vZCBGbG93PC9rZXl3b3JkPjxrZXl3b3JkPlR5
cm9zaW5lLyphbmFsb2dzICZhbXA7IGRlcml2YXRpdmVzL21ldGFib2xpc208L2tleXdvcmQ+PC9r
ZXl3b3Jkcz48ZGF0ZXM+PHllYXI+MjAwMDwveWVhcj48cHViLWRhdGVzPjxkYXRlPkRlYzwvZGF0
ZT48L3B1Yi1kYXRlcz48L2RhdGVzPjxpc2JuPjAwMDItOTQ0MCAoUHJpbnQpJiN4RDswMDAyLTk0
NDAgKExpbmtpbmcpPC9pc2JuPjxhY2Nlc3Npb24tbnVtPjExMTA2NTgzPC9hY2Nlc3Npb24tbnVt
Pjx1cmxzPjxyZWxhdGVkLXVybHM+PHVybD5odHRwczovL3d3dy5uY2JpLm5sbS5uaWguZ292L3B1
Ym1lZC8xMTEwNjU4MzwvdXJsPjwvcmVsYXRlZC11cmxzPjwvdXJscz48Y3VzdG9tMj5QTUMxODg1
NzU0PC9jdXN0b20yPjxlbGVjdHJvbmljLXJlc291cmNlLW51bT4xMC4xMDE2L1MwMDAyLTk0NDAo
MTApNjQ4NDktMzwvZWxlY3Ryb25pYy1yZXNvdXJjZS1udW0+PC9yZWNvcmQ+PC9DaXRlPjwvRW5k
Tm90ZT4A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Jauniaux et al., 2000)</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supported principally by carbohydrate- and lipid-rich secretions from the endometrial glands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urton&lt;/Author&gt;&lt;Year&gt;2002&lt;/Year&gt;&lt;RecNum&gt;157&lt;/RecNum&gt;&lt;DisplayText&gt;(Burton et al., 2002)&lt;/DisplayText&gt;&lt;record&gt;&lt;rec-number&gt;157&lt;/rec-number&gt;&lt;foreign-keys&gt;&lt;key app="EN" db-id="srzzf0e9o0v508evxdixdvsjrpzzfsftssdp" timestamp="0"&gt;157&lt;/key&gt;&lt;/foreign-keys&gt;&lt;ref-type name="Journal Article"&gt;17&lt;/ref-type&gt;&lt;contributors&gt;&lt;authors&gt;&lt;author&gt;Burton, G.J.&lt;/author&gt;&lt;author&gt;Watson, A.L.&lt;/author&gt;&lt;author&gt;Hempstock, J.&lt;/author&gt;&lt;author&gt;Skepper, J.N.&lt;/author&gt;&lt;author&gt;Jauniaux, E.&lt;/author&gt;&lt;/authors&gt;&lt;/contributors&gt;&lt;titles&gt;&lt;title&gt;Uterine glands provide histiotrophic nutrition for the human fetus during the first trimester of pregnancy&lt;/title&gt;&lt;secondary-title&gt;J Clin Endocrinol Metab&lt;/secondary-title&gt;&lt;/titles&gt;&lt;periodical&gt;&lt;full-title&gt;J Clin Endocrinol Metab&lt;/full-title&gt;&lt;/periodical&gt;&lt;pages&gt;2954-2959&lt;/pages&gt;&lt;volume&gt;87&lt;/volume&gt;&lt;dates&gt;&lt;year&gt;2002&lt;/year&gt;&lt;/dates&gt;&lt;urls&gt;&lt;/urls&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urton et al., 2002)</w:t>
      </w:r>
      <w:r w:rsidRPr="008B5129">
        <w:rPr>
          <w:rFonts w:ascii="Arial" w:hAnsi="Arial" w:cs="Arial"/>
          <w:color w:val="000000"/>
          <w:sz w:val="20"/>
          <w:szCs w:val="20"/>
        </w:rPr>
        <w:fldChar w:fldCharType="end"/>
      </w:r>
      <w:r w:rsidRPr="008B5129">
        <w:rPr>
          <w:rFonts w:ascii="Arial" w:hAnsi="Arial" w:cs="Arial"/>
          <w:color w:val="000000"/>
          <w:sz w:val="20"/>
          <w:szCs w:val="20"/>
          <w:lang w:val="en-GB"/>
        </w:rPr>
        <w:t>. These secretions are also a potential source of mitogenic growth factors, includin</w:t>
      </w:r>
      <w:r w:rsidR="00E308A1">
        <w:rPr>
          <w:rFonts w:ascii="Arial" w:hAnsi="Arial" w:cs="Arial"/>
          <w:color w:val="000000"/>
          <w:sz w:val="20"/>
          <w:szCs w:val="20"/>
          <w:lang w:val="en-GB"/>
        </w:rPr>
        <w:t xml:space="preserve">g epidermal growth factor </w:t>
      </w:r>
      <w:r w:rsidRPr="008B5129">
        <w:rPr>
          <w:rFonts w:ascii="Arial" w:hAnsi="Arial" w:cs="Arial"/>
          <w:color w:val="000000"/>
          <w:sz w:val="20"/>
          <w:szCs w:val="20"/>
          <w:lang w:val="en-GB"/>
        </w:rPr>
        <w:t xml:space="preserve">that stimulates proliferation of cytotrophoblast cells when applied to explant cultures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Maruo&lt;/Author&gt;&lt;Year&gt;1992&lt;/Year&gt;&lt;RecNum&gt;891&lt;/RecNum&gt;&lt;DisplayText&gt;(Burton et al., 2020; Maruo et al., 1992)&lt;/DisplayText&gt;&lt;record&gt;&lt;rec-number&gt;891&lt;/rec-number&gt;&lt;foreign-keys&gt;&lt;key app="EN" db-id="etfv0p229szrt2eewfrv2xdyf0rt2v0rvrzs" timestamp="1574955044"&gt;891&lt;/key&gt;&lt;/foreign-keys&gt;&lt;ref-type name="Journal Article"&gt;17&lt;/ref-type&gt;&lt;contributors&gt;&lt;authors&gt;&lt;author&gt;Maruo, T.&lt;/author&gt;&lt;author&gt;Matsuo, H.&lt;/author&gt;&lt;author&gt;Murata, K.&lt;/author&gt;&lt;author&gt;Mochizuki, M.&lt;/author&gt;&lt;/authors&gt;&lt;/contributors&gt;&lt;titles&gt;&lt;title&gt;Gestational age-dependent dual action of epidermal growth factor on human placenta early in gestation&lt;/title&gt;&lt;secondary-title&gt;J Clin Endocrinol Metab&lt;/secondary-title&gt;&lt;/titles&gt;&lt;periodical&gt;&lt;full-title&gt;J Clin Endocrinol Metab&lt;/full-title&gt;&lt;/periodical&gt;&lt;pages&gt;1362-1367&lt;/pages&gt;&lt;volume&gt;75&lt;/volume&gt;&lt;dates&gt;&lt;year&gt;1992&lt;/year&gt;&lt;/dates&gt;&lt;urls&gt;&lt;/urls&gt;&lt;/record&gt;&lt;/Cite&gt;&lt;Cite&gt;&lt;Author&gt;Burton&lt;/Author&gt;&lt;Year&gt;2020&lt;/Year&gt;&lt;RecNum&gt;991&lt;/RecNum&gt;&lt;record&gt;&lt;rec-number&gt;991&lt;/rec-number&gt;&lt;foreign-keys&gt;&lt;key app="EN" db-id="etfv0p229szrt2eewfrv2xdyf0rt2v0rvrzs" timestamp="1591968681"&gt;991&lt;/key&gt;&lt;/foreign-keys&gt;&lt;ref-type name="Journal Article"&gt;17&lt;/ref-type&gt;&lt;contributors&gt;&lt;authors&gt;&lt;author&gt;Burton, G.J.&lt;/author&gt;&lt;author&gt;Cindrova-Davies, T.&lt;/author&gt;&lt;author&gt;Turco, M.Y.&lt;/author&gt;&lt;/authors&gt;&lt;/contributors&gt;&lt;titles&gt;&lt;title&gt;Review: Histotrophic nutrition and the placental-endometrial dialogue during human early pregnancy&lt;/title&gt;&lt;secondary-title&gt;Placenta&lt;/secondary-title&gt;&lt;/titles&gt;&lt;periodical&gt;&lt;full-title&gt;Placenta&lt;/full-title&gt;&lt;/periodical&gt;&lt;volume&gt;in press, doi.org/10.1016/j.placenta.2020.02.008.&lt;/volume&gt;&lt;number&gt;doi.org/10.1016/j.placenta.2020.02.008.&lt;/number&gt;&lt;dates&gt;&lt;year&gt;2020&lt;/year&gt;&lt;/dates&gt;&lt;urls&gt;&lt;/urls&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urton et al., 2020; Maruo et al., 1992)</w:t>
      </w:r>
      <w:r w:rsidRPr="008B5129">
        <w:rPr>
          <w:rFonts w:ascii="Arial" w:hAnsi="Arial" w:cs="Arial"/>
          <w:color w:val="000000"/>
          <w:sz w:val="20"/>
          <w:szCs w:val="20"/>
        </w:rPr>
        <w:fldChar w:fldCharType="end"/>
      </w:r>
      <w:r w:rsidRPr="008B5129">
        <w:rPr>
          <w:rFonts w:ascii="Arial" w:hAnsi="Arial" w:cs="Arial"/>
          <w:color w:val="000000"/>
          <w:sz w:val="20"/>
          <w:szCs w:val="20"/>
          <w:lang w:val="en-GB"/>
        </w:rPr>
        <w:t>. Metabolism of the placental tissues is heavily glycolytic, and the phylogenetically ancient polyol metaboli</w:t>
      </w:r>
      <w:r w:rsidR="00603F0E" w:rsidRPr="008B5129">
        <w:rPr>
          <w:rFonts w:ascii="Arial" w:hAnsi="Arial" w:cs="Arial"/>
          <w:color w:val="000000"/>
          <w:sz w:val="20"/>
          <w:szCs w:val="20"/>
          <w:lang w:val="en-GB"/>
        </w:rPr>
        <w:t>c</w:t>
      </w:r>
      <w:r w:rsidRPr="008B5129">
        <w:rPr>
          <w:rFonts w:ascii="Arial" w:hAnsi="Arial" w:cs="Arial"/>
          <w:color w:val="000000"/>
          <w:sz w:val="20"/>
          <w:szCs w:val="20"/>
          <w:lang w:val="en-GB"/>
        </w:rPr>
        <w:t xml:space="preserve"> pathways are highly active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urton&lt;/Author&gt;&lt;Year&gt;2017&lt;/Year&gt;&lt;RecNum&gt;868&lt;/RecNum&gt;&lt;DisplayText&gt;(Burton et al., 2017)&lt;/DisplayText&gt;&lt;record&gt;&lt;rec-number&gt;868&lt;/rec-number&gt;&lt;foreign-keys&gt;&lt;key app="EN" db-id="etfv0p229szrt2eewfrv2xdyf0rt2v0rvrzs" timestamp="1574955043"&gt;868&lt;/key&gt;&lt;/foreign-keys&gt;&lt;ref-type name="Journal Article"&gt;17&lt;/ref-type&gt;&lt;contributors&gt;&lt;authors&gt;&lt;author&gt;Burton, G. J.,&lt;/author&gt;&lt;author&gt;Jauniaux, E.,&lt;/author&gt;&lt;author&gt;Murray, A. J.,&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UCL Institute for Women&amp;apos;s Health, University College London (UCL), London, UK.&amp;#xD;Centre for Trophoblast Research, Department of Physiology, Development and Neuroscience, University of Cambridge, Cambridge, UK.&lt;/auth-address&gt;&lt;titles&gt;&lt;title&gt;Oxygen and placental development; parallels and differences with tumour biology&lt;/title&gt;&lt;secondary-title&gt;Placenta&lt;/secondary-title&gt;&lt;/titles&gt;&lt;periodical&gt;&lt;full-title&gt;Placenta&lt;/full-title&gt;&lt;/periodical&gt;&lt;pages&gt;14-18&lt;/pages&gt;&lt;volume&gt;56&lt;/volume&gt;&lt;keywords&gt;&lt;keyword&gt;Glycolysis&lt;/keyword&gt;&lt;keyword&gt;Metabolism&lt;/keyword&gt;&lt;keyword&gt;Oxidative stress&lt;/keyword&gt;&lt;keyword&gt;Oxygen&lt;/keyword&gt;&lt;/keywords&gt;&lt;dates&gt;&lt;year&gt;2017&lt;/year&gt;&lt;pub-dates&gt;&lt;date&gt;Aug&lt;/date&gt;&lt;/pub-dates&gt;&lt;/dates&gt;&lt;isbn&gt;1532-3102 (Electronic)&amp;#xD;0143-4004 (Linking)&lt;/isbn&gt;&lt;accession-num&gt;28187917&lt;/accession-num&gt;&lt;urls&gt;&lt;related-urls&gt;&lt;url&gt;https://www.ncbi.nlm.nih.gov/pubmed/28187917&lt;/url&gt;&lt;/related-urls&gt;&lt;/urls&gt;&lt;electronic-resource-num&gt;10.1016/j.placenta.2017.01.130&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urton et al., 2017)</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p>
    <w:p w14:paraId="60EEB650"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40D4FD85" w14:textId="1489C14A"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With full onset of the maternal </w:t>
      </w:r>
      <w:proofErr w:type="spellStart"/>
      <w:r w:rsidRPr="008B5129">
        <w:rPr>
          <w:rFonts w:ascii="Arial" w:hAnsi="Arial" w:cs="Arial"/>
          <w:color w:val="000000"/>
          <w:sz w:val="20"/>
          <w:szCs w:val="20"/>
          <w:lang w:val="en-GB"/>
        </w:rPr>
        <w:t>intraplacental</w:t>
      </w:r>
      <w:proofErr w:type="spellEnd"/>
      <w:r w:rsidRPr="008B5129">
        <w:rPr>
          <w:rFonts w:ascii="Arial" w:hAnsi="Arial" w:cs="Arial"/>
          <w:color w:val="000000"/>
          <w:sz w:val="20"/>
          <w:szCs w:val="20"/>
          <w:lang w:val="en-GB"/>
        </w:rPr>
        <w:t xml:space="preserve"> circulation towards the end of the first trimester there is a three-fold rise in local oxygen concentration </w:t>
      </w:r>
      <w:r w:rsidRPr="008B5129">
        <w:rPr>
          <w:rFonts w:ascii="Arial" w:hAnsi="Arial" w:cs="Arial"/>
          <w:color w:val="000000"/>
          <w:sz w:val="20"/>
          <w:szCs w:val="20"/>
          <w:lang w:val="en-GB"/>
        </w:rPr>
        <w:fldChar w:fldCharType="begin">
          <w:fldData xml:space="preserve">PEVuZE5vdGU+PENpdGU+PEF1dGhvcj5KYXVuaWF1eDwvQXV0aG9yPjxZZWFyPjIwMDA8L1llYXI+
PFJlY051bT44Mzc8L1JlY051bT48RGlzcGxheVRleHQ+KEphdW5pYXV4IGV0IGFsLiwgMjAwMCk8
L0Rpc3BsYXlUZXh0PjxyZWNvcmQ+PHJlYy1udW1iZXI+ODM3PC9yZWMtbnVtYmVyPjxmb3JlaWdu
LWtleXM+PGtleSBhcHA9IkVOIiBkYi1pZD0iZXRmdjBwMjI5c3pydDJlZXdmcnYyeGR5ZjBydDJ2
MHJ2cnpzIiB0aW1lc3RhbXA9IjE1NDg4NTIzNjgiPjgzNzwva2V5PjwvZm9yZWlnbi1rZXlzPjxy
ZWYtdHlwZSBuYW1lPSJKb3VybmFsIEFydGljbGUiPjE3PC9yZWYtdHlwZT48Y29udHJpYnV0b3Jz
PjxhdXRob3JzPjxhdXRob3I+SmF1bmlhdXgsIEUuPC9hdXRob3I+PGF1dGhvcj5XYXRzb24sIEEu
IEwuPC9hdXRob3I+PGF1dGhvcj5IZW1wc3RvY2ssIEouPC9hdXRob3I+PGF1dGhvcj5CYW8sIFku
IFAuPC9hdXRob3I+PGF1dGhvcj5Ta2VwcGVyLCBKLiBOLjwvYXV0aG9yPjxhdXRob3I+QnVydG9u
LCBHLiBKLjwvYXV0aG9yPjwvYXV0aG9ycz48L2NvbnRyaWJ1dG9ycz48YXV0aC1hZGRyZXNzPkFj
YWRlbWljIERlcGFydG1lbnQgb2YgT2JzdGV0cmljcyBhbmQgR3luYWVjb2xvZ3ksIFVuaXZlcnNp
dHkgQ29sbGVnZSBMb25kb24sIExvbmRvbiwgVW5pdGVkIEtpbmdkb20uPC9hdXRoLWFkZHJlc3M+
PHRpdGxlcz48dGl0bGU+T25zZXQgb2YgbWF0ZXJuYWwgYXJ0ZXJpYWwgYmxvb2QgZmxvdyBhbmQg
cGxhY2VudGFsIG94aWRhdGl2ZSBzdHJlc3MuIEEgcG9zc2libGUgZmFjdG9yIGluIGh1bWFuIGVh
cmx5IHByZWduYW5jeSBmYWlsdXJlPC90aXRsZT48c2Vjb25kYXJ5LXRpdGxlPkFtIEogUGF0aG9s
PC9zZWNvbmRhcnktdGl0bGU+PC90aXRsZXM+PHBlcmlvZGljYWw+PGZ1bGwtdGl0bGU+QW0gSiBQ
YXRob2w8L2Z1bGwtdGl0bGU+PC9wZXJpb2RpY2FsPjxwYWdlcz4yMTExLTIyPC9wYWdlcz48dm9s
dW1lPjE1Nzwvdm9sdW1lPjxudW1iZXI+NjwvbnVtYmVyPjxlZGl0aW9uPjIwMDAvMTIvMDc8L2Vk
aXRpb24+PGtleXdvcmRzPjxrZXl3b3JkPkFib3J0aW9uLCBTcG9udGFuZW91cy9ldGlvbG9neTwv
a2V5d29yZD48a2V5d29yZD5BcnRlcmllcy9waHlzaW9sb2d5PC9rZXl3b3JkPjxrZXl3b3JkPkRy
dWcgUmVzaWR1ZXMvbWV0YWJvbGlzbTwva2V5d29yZD48a2V5d29yZD5GZW1hbGU8L2tleXdvcmQ+
PGtleXdvcmQ+SFNQNzAgSGVhdC1TaG9jayBQcm90ZWlucy9tZXRhYm9saXNtPC9rZXl3b3JkPjxr
ZXl3b3JkPkh1bWFuczwva2V5d29yZD48a2V5d29yZD5NaXRvY2hvbmRyaWEvdWx0cmFzdHJ1Y3R1
cmU8L2tleXdvcmQ+PGtleXdvcmQ+Kk94aWRhdGl2ZSBTdHJlc3M8L2tleXdvcmQ+PGtleXdvcmQ+
T3hpZG9yZWR1Y3Rhc2VzL2dlbmV0aWNzPC9rZXl3b3JkPjxrZXl3b3JkPk94eWdlbi9ibG9vZDwv
a2V5d29yZD48a2V5d29yZD5QYXJ0aWFsIFByZXNzdXJlPC9rZXl3b3JkPjxrZXl3b3JkPlBsYWNl
bnRhLypibG9vZCBzdXBwbHkvZW56eW1vbG9neS8qbWV0YWJvbGlzbTwva2V5d29yZD48a2V5d29y
ZD5QcmVnbmFuY3kvKnBoeXNpb2xvZ3k8L2tleXdvcmQ+PGtleXdvcmQ+UHJlZ25hbmN5IFRyaW1l
c3RlciwgRmlyc3Q8L2tleXdvcmQ+PGtleXdvcmQ+Uk5BLCBNZXNzZW5nZXIvbWV0YWJvbGlzbTwv
a2V5d29yZD48a2V5d29yZD5SZWdpb25hbCBCbG9vZCBGbG93PC9rZXl3b3JkPjxrZXl3b3JkPlR5
cm9zaW5lLyphbmFsb2dzICZhbXA7IGRlcml2YXRpdmVzL21ldGFib2xpc208L2tleXdvcmQ+PC9r
ZXl3b3Jkcz48ZGF0ZXM+PHllYXI+MjAwMDwveWVhcj48cHViLWRhdGVzPjxkYXRlPkRlYzwvZGF0
ZT48L3B1Yi1kYXRlcz48L2RhdGVzPjxpc2JuPjAwMDItOTQ0MCAoUHJpbnQpJiN4RDswMDAyLTk0
NDAgKExpbmtpbmcpPC9pc2JuPjxhY2Nlc3Npb24tbnVtPjExMTA2NTgzPC9hY2Nlc3Npb24tbnVt
Pjx1cmxzPjxyZWxhdGVkLXVybHM+PHVybD5odHRwczovL3d3dy5uY2JpLm5sbS5uaWguZ292L3B1
Ym1lZC8xMTEwNjU4MzwvdXJsPjwvcmVsYXRlZC11cmxzPjwvdXJscz48Y3VzdG9tMj5QTUMxODg1
NzU0PC9jdXN0b20yPjxlbGVjdHJvbmljLXJlc291cmNlLW51bT4xMC4xMDE2L1MwMDAyLTk0NDAo
MTApNjQ4NDktMzwvZWxlY3Ryb25pYy1yZXNvdXJjZS1udW0+PC9yZWNvcmQ+PC9DaXRlPjwvRW5k
Tm90ZT4A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KYXVuaWF1eDwvQXV0aG9yPjxZZWFyPjIwMDA8L1llYXI+
PFJlY051bT44Mzc8L1JlY051bT48RGlzcGxheVRleHQ+KEphdW5pYXV4IGV0IGFsLiwgMjAwMCk8
L0Rpc3BsYXlUZXh0PjxyZWNvcmQ+PHJlYy1udW1iZXI+ODM3PC9yZWMtbnVtYmVyPjxmb3JlaWdu
LWtleXM+PGtleSBhcHA9IkVOIiBkYi1pZD0iZXRmdjBwMjI5c3pydDJlZXdmcnYyeGR5ZjBydDJ2
MHJ2cnpzIiB0aW1lc3RhbXA9IjE1NDg4NTIzNjgiPjgzNzwva2V5PjwvZm9yZWlnbi1rZXlzPjxy
ZWYtdHlwZSBuYW1lPSJKb3VybmFsIEFydGljbGUiPjE3PC9yZWYtdHlwZT48Y29udHJpYnV0b3Jz
PjxhdXRob3JzPjxhdXRob3I+SmF1bmlhdXgsIEUuPC9hdXRob3I+PGF1dGhvcj5XYXRzb24sIEEu
IEwuPC9hdXRob3I+PGF1dGhvcj5IZW1wc3RvY2ssIEouPC9hdXRob3I+PGF1dGhvcj5CYW8sIFku
IFAuPC9hdXRob3I+PGF1dGhvcj5Ta2VwcGVyLCBKLiBOLjwvYXV0aG9yPjxhdXRob3I+QnVydG9u
LCBHLiBKLjwvYXV0aG9yPjwvYXV0aG9ycz48L2NvbnRyaWJ1dG9ycz48YXV0aC1hZGRyZXNzPkFj
YWRlbWljIERlcGFydG1lbnQgb2YgT2JzdGV0cmljcyBhbmQgR3luYWVjb2xvZ3ksIFVuaXZlcnNp
dHkgQ29sbGVnZSBMb25kb24sIExvbmRvbiwgVW5pdGVkIEtpbmdkb20uPC9hdXRoLWFkZHJlc3M+
PHRpdGxlcz48dGl0bGU+T25zZXQgb2YgbWF0ZXJuYWwgYXJ0ZXJpYWwgYmxvb2QgZmxvdyBhbmQg
cGxhY2VudGFsIG94aWRhdGl2ZSBzdHJlc3MuIEEgcG9zc2libGUgZmFjdG9yIGluIGh1bWFuIGVh
cmx5IHByZWduYW5jeSBmYWlsdXJlPC90aXRsZT48c2Vjb25kYXJ5LXRpdGxlPkFtIEogUGF0aG9s
PC9zZWNvbmRhcnktdGl0bGU+PC90aXRsZXM+PHBlcmlvZGljYWw+PGZ1bGwtdGl0bGU+QW0gSiBQ
YXRob2w8L2Z1bGwtdGl0bGU+PC9wZXJpb2RpY2FsPjxwYWdlcz4yMTExLTIyPC9wYWdlcz48dm9s
dW1lPjE1Nzwvdm9sdW1lPjxudW1iZXI+NjwvbnVtYmVyPjxlZGl0aW9uPjIwMDAvMTIvMDc8L2Vk
aXRpb24+PGtleXdvcmRzPjxrZXl3b3JkPkFib3J0aW9uLCBTcG9udGFuZW91cy9ldGlvbG9neTwv
a2V5d29yZD48a2V5d29yZD5BcnRlcmllcy9waHlzaW9sb2d5PC9rZXl3b3JkPjxrZXl3b3JkPkRy
dWcgUmVzaWR1ZXMvbWV0YWJvbGlzbTwva2V5d29yZD48a2V5d29yZD5GZW1hbGU8L2tleXdvcmQ+
PGtleXdvcmQ+SFNQNzAgSGVhdC1TaG9jayBQcm90ZWlucy9tZXRhYm9saXNtPC9rZXl3b3JkPjxr
ZXl3b3JkPkh1bWFuczwva2V5d29yZD48a2V5d29yZD5NaXRvY2hvbmRyaWEvdWx0cmFzdHJ1Y3R1
cmU8L2tleXdvcmQ+PGtleXdvcmQ+Kk94aWRhdGl2ZSBTdHJlc3M8L2tleXdvcmQ+PGtleXdvcmQ+
T3hpZG9yZWR1Y3Rhc2VzL2dlbmV0aWNzPC9rZXl3b3JkPjxrZXl3b3JkPk94eWdlbi9ibG9vZDwv
a2V5d29yZD48a2V5d29yZD5QYXJ0aWFsIFByZXNzdXJlPC9rZXl3b3JkPjxrZXl3b3JkPlBsYWNl
bnRhLypibG9vZCBzdXBwbHkvZW56eW1vbG9neS8qbWV0YWJvbGlzbTwva2V5d29yZD48a2V5d29y
ZD5QcmVnbmFuY3kvKnBoeXNpb2xvZ3k8L2tleXdvcmQ+PGtleXdvcmQ+UHJlZ25hbmN5IFRyaW1l
c3RlciwgRmlyc3Q8L2tleXdvcmQ+PGtleXdvcmQ+Uk5BLCBNZXNzZW5nZXIvbWV0YWJvbGlzbTwv
a2V5d29yZD48a2V5d29yZD5SZWdpb25hbCBCbG9vZCBGbG93PC9rZXl3b3JkPjxrZXl3b3JkPlR5
cm9zaW5lLyphbmFsb2dzICZhbXA7IGRlcml2YXRpdmVzL21ldGFib2xpc208L2tleXdvcmQ+PC9r
ZXl3b3Jkcz48ZGF0ZXM+PHllYXI+MjAwMDwveWVhcj48cHViLWRhdGVzPjxkYXRlPkRlYzwvZGF0
ZT48L3B1Yi1kYXRlcz48L2RhdGVzPjxpc2JuPjAwMDItOTQ0MCAoUHJpbnQpJiN4RDswMDAyLTk0
NDAgKExpbmtpbmcpPC9pc2JuPjxhY2Nlc3Npb24tbnVtPjExMTA2NTgzPC9hY2Nlc3Npb24tbnVt
Pjx1cmxzPjxyZWxhdGVkLXVybHM+PHVybD5odHRwczovL3d3dy5uY2JpLm5sbS5uaWguZ292L3B1
Ym1lZC8xMTEwNjU4MzwvdXJsPjwvcmVsYXRlZC11cmxzPjwvdXJscz48Y3VzdG9tMj5QTUMxODg1
NzU0PC9jdXN0b20yPjxlbGVjdHJvbmljLXJlc291cmNlLW51bT4xMC4xMDE2L1MwMDAyLTk0NDAo
MTApNjQ4NDktMzwvZWxlY3Ryb25pYy1yZXNvdXJjZS1udW0+PC9yZWNvcmQ+PC9DaXRlPjwvRW5k
Tm90ZT4A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Jauniaux et al., 2000)</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Oxygen has been implicated in the induction of many changes that take place at the transition between the first and second trimesters, including villous regression to form the definitive placenta and the membranes, and regulating trophoblast proliferation and invasion, hormone production and transporter expression </w:t>
      </w:r>
      <w:r w:rsidRPr="008B5129">
        <w:rPr>
          <w:rFonts w:ascii="Arial" w:hAnsi="Arial" w:cs="Arial"/>
          <w:color w:val="000000"/>
          <w:sz w:val="20"/>
          <w:szCs w:val="20"/>
          <w:lang w:val="en-GB"/>
        </w:rPr>
        <w:fldChar w:fldCharType="begin">
          <w:fldData xml:space="preserve">PEVuZE5vdGU+PENpdGU+PEF1dGhvcj5DYW5pZ2dpYTwvQXV0aG9yPjxZZWFyPjIwMDA8L1llYXI+
PFJlY051bT45MjQ8L1JlY051bT48RGlzcGxheVRleHQ+KENhbmlnZ2lhIGV0IGFsLiwgMjAwMDsg
R3JhaGFtIGV0IGFsLiwgMjAwMDsgUHJpbmdsZSBldCBhbC4sIDIwMTApPC9EaXNwbGF5VGV4dD48
cmVjb3JkPjxyZWMtbnVtYmVyPjkyNDwvcmVjLW51bWJlcj48Zm9yZWlnbi1rZXlzPjxrZXkgYXBw
PSJFTiIgZGItaWQ9ImV0ZnYwcDIyOXN6cnQyZWV3ZnJ2MnhkeWYwcnQydjBydnJ6cyIgdGltZXN0
YW1wPSIxNTc1MzkwMjgzIj45MjQ8L2tleT48L2ZvcmVpZ24ta2V5cz48cmVmLXR5cGUgbmFtZT0i
Sm91cm5hbCBBcnRpY2xlIj4xNzwvcmVmLXR5cGU+PGNvbnRyaWJ1dG9ycz48YXV0aG9ycz48YXV0
aG9yPkNhbmlnZ2lhLCBJLjwvYXV0aG9yPjxhdXRob3I+TW9zdGFjaGZpLCBILjwvYXV0aG9yPjxh
dXRob3I+V2ludGVyLCBKLjwvYXV0aG9yPjxhdXRob3I+R2Fzc21hbm4sIE0uPC9hdXRob3I+PGF1
dGhvcj5MeWUsIFMuIEouPC9hdXRob3I+PGF1dGhvcj5LdWxpc3pld3NraSwgTS48L2F1dGhvcj48
YXV0aG9yPlBvc3QsIE0uPC9hdXRob3I+PC9hdXRob3JzPjwvY29udHJpYnV0b3JzPjxhdXRoLWFk
ZHJlc3M+RGVwYXJ0bWVudCBvZiBQZWRpYXRyaWNzLCBUaGUgSG9zcGl0YWwgZm9yIFNpY2sgQ2hp
bGRyZW4gUmVzZWFyY2ggSW5zdGl0dXRlLCBIb3NwaXRhbCBmb3IgU2ljayBDaGlsZHJlbiwgVW5p
dmVyc2l0eSBvZiBUb3JvbnRvLCBUb3JvbnRvLCBPbnRhcmlvLCBDYW5hZGEuIENhbmlnZ2lhQG1z
aHJpLm9uLmNhPC9hdXRoLWFkZHJlc3M+PHRpdGxlcz48dGl0bGU+SHlwb3hpYS1pbmR1Y2libGUg
ZmFjdG9yLTEgbWVkaWF0ZXMgdGhlIGJpb2xvZ2ljYWwgZWZmZWN0cyBvZiBveHlnZW4gb24gaHVt
YW4gdHJvcGhvYmxhc3QgZGlmZmVyZW50aWF0aW9uIHRocm91Z2ggVEdGYmV0YSgzKTwvdGl0bGU+
PHNlY29uZGFyeS10aXRsZT5KIENsaW4gSW52ZXN0PC9zZWNvbmRhcnktdGl0bGU+PC90aXRsZXM+
PHBlcmlvZGljYWw+PGZ1bGwtdGl0bGU+SiBDbGluIEludmVzdDwvZnVsbC10aXRsZT48YWJici0x
PlRoZSBKb3VybmFsIG9mIGNsaW5pY2FsIGludmVzdGlnYXRpb248L2FiYnItMT48L3BlcmlvZGlj
YWw+PHBhZ2VzPjU3Ny04NzwvcGFnZXM+PHZvbHVtZT4xMDU8L3ZvbHVtZT48bnVtYmVyPjU8L251
bWJlcj48ZWRpdGlvbj4yMDAwLzAzLzExPC9lZGl0aW9uPjxrZXl3b3Jkcz48a2V5d29yZD5DZWxs
IERpZmZlcmVudGlhdGlvbjwva2V5d29yZD48a2V5d29yZD5DdWx0dXJlIFRlY2huaXF1ZXM8L2tl
eXdvcmQ+PGtleXdvcmQ+RE5BLUJpbmRpbmcgUHJvdGVpbnMvYmlvc3ludGhlc2lzLyptZXRhYm9s
aXNtPC9rZXl3b3JkPjxrZXl3b3JkPkZlbWFsZTwva2V5d29yZD48a2V5d29yZD5GaWJyb25lY3Rp
bnMvbWV0YWJvbGlzbTwva2V5d29yZD48a2V5d29yZD5HZWxhdGluYXNlcy9tZXRhYm9saXNtPC9r
ZXl3b3JkPjxrZXl3b3JkPkdlbmUgRXhwcmVzc2lvbiBSZWd1bGF0aW9uPC9rZXl3b3JkPjxrZXl3
b3JkPkdlc3RhdGlvbmFsIEFnZTwva2V5d29yZD48a2V5d29yZD5IdW1hbnM8L2tleXdvcmQ+PGtl
eXdvcmQ+SHlwb3hpYS9tZXRhYm9saXNtPC9rZXl3b3JkPjxrZXl3b3JkPkh5cG94aWEtSW5kdWNp
YmxlIEZhY3RvciAxPC9rZXl3b3JkPjxrZXl3b3JkPkh5cG94aWEtSW5kdWNpYmxlIEZhY3RvciAx
LCBhbHBoYSBTdWJ1bml0PC9rZXl3b3JkPjxrZXl3b3JkPkltbXVub2hpc3RvY2hlbWlzdHJ5PC9r
ZXl3b3JkPjxrZXl3b3JkPkluIFNpdHUgSHlicmlkaXphdGlvbjwva2V5d29yZD48a2V5d29yZD5O
dWNsZWFyIFByb3RlaW5zL2Jpb3N5bnRoZXNpcy8qbWV0YWJvbGlzbTwva2V5d29yZD48a2V5d29y
ZD5PbGlnb251Y2xlb3RpZGVzLCBBbnRpc2Vuc2UvcGhhcm1hY29sb2d5PC9rZXl3b3JkPjxrZXl3
b3JkPk94eWdlbi8qcGh5c2lvbG9neTwva2V5d29yZD48a2V5d29yZD5QbGFjZW50YS8qcGh5c2lv
bG9neTwva2V5d29yZD48a2V5d29yZD5QcmVnbmFuY3k8L2tleXdvcmQ+PGtleXdvcmQ+Uk5BLCBN
ZXNzZW5nZXIvbWV0YWJvbGlzbTwva2V5d29yZD48a2V5d29yZD4qVHJhbnNjcmlwdGlvbiBGYWN0
b3JzPC9rZXl3b3JkPjxrZXl3b3JkPlRyYW5zZm9ybWluZyBHcm93dGggRmFjdG9yIGJldGEvYmlv
c3ludGhlc2lzL2dlbmV0aWNzLyptZXRhYm9saXNtPC9rZXl3b3JkPjxrZXl3b3JkPlRyb3Bob2Js
YXN0cy9tZXRhYm9saXNtLypwaHlzaW9sb2d5PC9rZXl3b3JkPjwva2V5d29yZHM+PGRhdGVzPjx5
ZWFyPjIwMDA8L3llYXI+PHB1Yi1kYXRlcz48ZGF0ZT5NYXI8L2RhdGU+PC9wdWItZGF0ZXM+PC9k
YXRlcz48aXNibj4wMDIxLTk3MzggKFByaW50KSYjeEQ7MDAyMS05NzM4IChMaW5raW5nKTwvaXNi
bj48YWNjZXNzaW9uLW51bT4xMDcxMjQyOTwvYWNjZXNzaW9uLW51bT48dXJscz48cmVsYXRlZC11
cmxzPjx1cmw+aHR0cHM6Ly93d3cubmNiaS5ubG0ubmloLmdvdi9wdWJtZWQvMTA3MTI0Mjk8L3Vy
bD48L3JlbGF0ZWQtdXJscz48L3VybHM+PGN1c3RvbTI+UE1DMjg5MTc5PC9jdXN0b20yPjxlbGVj
dHJvbmljLXJlc291cmNlLW51bT4xMC4xMTcyL0pDSTgzMTY8L2VsZWN0cm9uaWMtcmVzb3VyY2Ut
bnVtPjwvcmVjb3JkPjwvQ2l0ZT48Q2l0ZT48QXV0aG9yPkdyYWhhbTwvQXV0aG9yPjxZZWFyPjIw
MDA8L1llYXI+PFJlY051bT45MjU8L1JlY051bT48cmVjb3JkPjxyZWMtbnVtYmVyPjkyNTwvcmVj
LW51bWJlcj48Zm9yZWlnbi1rZXlzPjxrZXkgYXBwPSJFTiIgZGItaWQ9ImV0ZnYwcDIyOXN6cnQy
ZWV3ZnJ2MnhkeWYwcnQydjBydnJ6cyIgdGltZXN0YW1wPSIxNTc1MzkwMzUwIj45MjU8L2tleT48
L2ZvcmVpZ24ta2V5cz48cmVmLXR5cGUgbmFtZT0iSm91cm5hbCBBcnRpY2xlIj4xNzwvcmVmLXR5
cGU+PGNvbnRyaWJ1dG9ycz48YXV0aG9ycz48YXV0aG9yPkdyYWhhbSwgQy4gSC48L2F1dGhvcj48
YXV0aG9yPlBvc3Rvdml0LCBMLiBNLjwvYXV0aG9yPjxhdXRob3I+UGFyaywgSC48L2F1dGhvcj48
YXV0aG9yPkNhbm5pbmcsIE0uIFQuPC9hdXRob3I+PGF1dGhvcj5GaXR6cGF0cmljaywgVC4gRS48
L2F1dGhvcj48L2F1dGhvcnM+PC9jb250cmlidXRvcnM+PGF1dGgtYWRkcmVzcz5EZXBhcnRtZW50
IG9mIEFuYXRvbXkgYW5kIENlbGwgQmlvbG9neSwgUXVlZW4mYXBvcztzIFVuaXZlcnNpdHksIEtp
bmdzdG9uLCBPbnRhcmlvLCBDYW5hZGEuIGdyYWhhbWNAcG9zdC5xdWVlbnN1LmNhPC9hdXRoLWFk
ZHJlc3M+PHRpdGxlcz48dGl0bGU+QWRyaWFuYSBhbmQgTHVpc2EgQ2FzdGVsbHVjY2kgYXdhcmQg
bGVjdHVyZSAxOTk5OiByb2xlIG9mIG94eWdlbiBpbiB0aGUgcmVndWxhdGlvbiBvZiB0cm9waG9i
bGFzdCBnZW5lIGV4cHJlc3Npb24gYW5kIGludmFzaW9uPC90aXRsZT48c2Vjb25kYXJ5LXRpdGxl
PlBsYWNlbnRhPC9zZWNvbmRhcnktdGl0bGU+PC90aXRsZXM+PHBlcmlvZGljYWw+PGZ1bGwtdGl0
bGU+UGxhY2VudGE8L2Z1bGwtdGl0bGU+PC9wZXJpb2RpY2FsPjxwYWdlcz40NDMtNTA8L3BhZ2Vz
Pjx2b2x1bWU+MjE8L3ZvbHVtZT48bnVtYmVyPjUtNjwvbnVtYmVyPjxlZGl0aW9uPjIwMDAvMDgv
MTU8L2VkaXRpb24+PGtleXdvcmRzPjxrZXl3b3JkPkFkdWx0PC9rZXl3b3JkPjxrZXl3b3JkPkF1
c3RyaWE8L2tleXdvcmQ+PGtleXdvcmQ+QXdhcmRzIGFuZCBQcml6ZXM8L2tleXdvcmQ+PGtleXdv
cmQ+QmlvbG9neTwva2V5d29yZD48a2V5d29yZD5DZWxsIE1vdmVtZW50L3BoeXNpb2xvZ3k8L2tl
eXdvcmQ+PGtleXdvcmQ+RmVtYWxlPC9rZXl3b3JkPjxrZXl3b3JkPipHZW5lIEV4cHJlc3Npb24g
UmVndWxhdGlvbiwgRGV2ZWxvcG1lbnRhbDwva2V5d29yZD48a2V5d29yZD5HZXN0YXRpb25hbCBB
Z2U8L2tleXdvcmQ+PGtleXdvcmQ+SHVtYW5zPC9rZXl3b3JkPjxrZXl3b3JkPk94eWdlbi8qbWV0
YWJvbGlzbTwva2V5d29yZD48a2V5d29yZD5QaGVub3R5cGU8L2tleXdvcmQ+PGtleXdvcmQ+UGxh
c21pbm9nZW4gQWN0aXZhdG9ycy9nZW5ldGljcy9tZXRhYm9saXNtPC9rZXl3b3JkPjxrZXl3b3Jk
PlByZS1FY2xhbXBzaWEvZ2VuZXRpY3MvcGh5c2lvcGF0aG9sb2d5PC9rZXl3b3JkPjxrZXl3b3Jk
PlByZWduYW5jeTwva2V5d29yZD48a2V5d29yZD5Tb2NpZXRpZXMsIE1lZGljYWw8L2tleXdvcmQ+
PGtleXdvcmQ+VHJvcGhvYmxhc3RzL2N5dG9sb2d5LyptZXRhYm9saXNtPC9rZXl3b3JkPjwva2V5
d29yZHM+PGRhdGVzPjx5ZWFyPjIwMDA8L3llYXI+PHB1Yi1kYXRlcz48ZGF0ZT5KdWwtQXVnPC9k
YXRlPjwvcHViLWRhdGVzPjwvZGF0ZXM+PGlzYm4+MDE0My00MDA0IChQcmludCkmI3hEOzAxNDMt
NDAwNCAoTGlua2luZyk8L2lzYm4+PGFjY2Vzc2lvbi1udW0+MTA5NDAxOTQ8L2FjY2Vzc2lvbi1u
dW0+PHVybHM+PHJlbGF0ZWQtdXJscz48dXJsPmh0dHBzOi8vd3d3Lm5jYmkubmxtLm5paC5nb3Yv
cHVibWVkLzEwOTQwMTk0PC91cmw+PC9yZWxhdGVkLXVybHM+PC91cmxzPjxlbGVjdHJvbmljLXJl
c291cmNlLW51bT4xMC4xMDUzL3BsYWMuMjAwMC4wNTQzPC9lbGVjdHJvbmljLXJlc291cmNlLW51
bT48L3JlY29yZD48L0NpdGU+PENpdGU+PEF1dGhvcj5QcmluZ2xlPC9BdXRob3I+PFllYXI+MjAx
MDwvWWVhcj48UmVjTnVtPjkyNjwvUmVjTnVtPjxyZWNvcmQ+PHJlYy1udW1iZXI+OTI2PC9yZWMt
bnVtYmVyPjxmb3JlaWduLWtleXM+PGtleSBhcHA9IkVOIiBkYi1pZD0iZXRmdjBwMjI5c3pydDJl
ZXdmcnYyeGR5ZjBydDJ2MHJ2cnpzIiB0aW1lc3RhbXA9IjE1NzUzOTA0MTgiPjkyNjwva2V5Pjwv
Zm9yZWlnbi1rZXlzPjxyZWYtdHlwZSBuYW1lPSJKb3VybmFsIEFydGljbGUiPjE3PC9yZWYtdHlw
ZT48Y29udHJpYnV0b3JzPjxhdXRob3JzPjxhdXRob3I+UHJpbmdsZSwgSy4gRy48L2F1dGhvcj48
YXV0aG9yPktpbmQsIEsuIEwuPC9hdXRob3I+PGF1dGhvcj5TZmVycnV6emktUGVycmksIEEuIE4u
PC9hdXRob3I+PGF1dGhvcj5UaG9tcHNvbiwgSi4gRy48L2F1dGhvcj48YXV0aG9yPlJvYmVydHMs
IEMuIFQuPC9hdXRob3I+PC9hdXRob3JzPjwvY29udHJpYnV0b3JzPjxhdXRoLWFkZHJlc3M+UmVz
ZWFyY2ggQ2VudHJlIGZvciBSZXByb2R1Y3RpdmUgSGVhbHRoLCBEaXNjaXBsaW5lIG9mIE9ic3Rl
dHJpY3MgYW5kIEd5bmFlY29sb2d5LCBVbml2ZXJzaXR5IG9mIEFkZWxhaWRlLCBBZGVsYWlkZSwg
U0EgNTAwNSwgQXVzdHJhbGlhLjwvYXV0aC1hZGRyZXNzPjx0aXRsZXM+PHRpdGxlPkJleW9uZCBv
eHlnZW46IGNvbXBsZXggcmVndWxhdGlvbiBhbmQgYWN0aXZpdHkgb2YgaHlwb3hpYSBpbmR1Y2li
bGUgZmFjdG9ycyBpbiBwcmVnbmFuY3k8L3RpdGxlPjxzZWNvbmRhcnktdGl0bGU+SHVtIFJlcHJv
ZCBVcGRhdGU8L3NlY29uZGFyeS10aXRsZT48L3RpdGxlcz48cGVyaW9kaWNhbD48ZnVsbC10aXRs
ZT5IdW0gUmVwcm9kIFVwZGF0ZTwvZnVsbC10aXRsZT48L3BlcmlvZGljYWw+PHBhZ2VzPjQxNS0z
MTwvcGFnZXM+PHZvbHVtZT4xNjwvdm9sdW1lPjxudW1iZXI+NDwvbnVtYmVyPjxlZGl0aW9uPjIw
MDkvMTEvMjE8L2VkaXRpb24+PGtleXdvcmRzPjxrZXl3b3JkPkFuaW1hbHM8L2tleXdvcmQ+PGtl
eXdvcmQ+QmFzaWMgSGVsaXgtTG9vcC1IZWxpeCBUcmFuc2NyaXB0aW9uIEZhY3RvcnMvKm1ldGFi
b2xpc208L2tleXdvcmQ+PGtleXdvcmQ+RmVtYWxlPC9rZXl3b3JkPjxrZXl3b3JkPkh1bWFuczwv
a2V5d29yZD48a2V5d29yZD5IeXBveGlhL2dlbmV0aWNzLyptZXRhYm9saXNtPC9rZXl3b3JkPjxr
ZXl3b3JkPkh5cG94aWEtSW5kdWNpYmxlIEZhY3RvciAxLCBhbHBoYSBTdWJ1bml0LyptZXRhYm9s
aXNtPC9rZXl3b3JkPjxrZXl3b3JkPk1pY2U8L2tleXdvcmQ+PGtleXdvcmQ+T3h5Z2VuLyptZXRh
Ym9saXNtPC9rZXl3b3JkPjxrZXl3b3JkPlBsYWNlbnRhLypibG9vZCBzdXBwbHkvKm1ldGFib2xp
c20vcGF0aG9sb2d5PC9rZXl3b3JkPjxrZXl3b3JkPlBsYWNlbnRhdGlvbjwva2V5d29yZD48a2V5
d29yZD5QcmVnbmFuY3k8L2tleXdvcmQ+PGtleXdvcmQ+UHJlZ25hbmN5IFRyaW1lc3RlciwgRmly
c3QvKm1ldGFib2xpc208L2tleXdvcmQ+PGtleXdvcmQ+UHJlZ25hbmN5IFRyaW1lc3RlciwgVGhp
cmQvbWV0YWJvbGlzbTwva2V5d29yZD48a2V5d29yZD5SYXRzPC9rZXl3b3JkPjxrZXl3b3JkPlRy
b3Bob2JsYXN0cy9tZXRhYm9saXNtPC9rZXl3b3JkPjwva2V5d29yZHM+PGRhdGVzPjx5ZWFyPjIw
MTA8L3llYXI+PHB1Yi1kYXRlcz48ZGF0ZT5KdWwtQXVnPC9kYXRlPjwvcHViLWRhdGVzPjwvZGF0
ZXM+PGlzYm4+MTQ2MC0yMzY5IChFbGVjdHJvbmljKSYjeEQ7MTM1NS00Nzg2IChMaW5raW5nKTwv
aXNibj48YWNjZXNzaW9uLW51bT4xOTkyNjY2MjwvYWNjZXNzaW9uLW51bT48dXJscz48cmVsYXRl
ZC11cmxzPjx1cmw+aHR0cHM6Ly93d3cubmNiaS5ubG0ubmloLmdvdi9wdWJtZWQvMTk5MjY2NjI8
L3VybD48L3JlbGF0ZWQtdXJscz48L3VybHM+PGN1c3RvbTI+UE1DMjg4MDkxMjwvY3VzdG9tMj48
ZWxlY3Ryb25pYy1yZXNvdXJjZS1udW0+MTAuMTA5My9odW11cGQvZG1wMDQ2PC9lbGVjdHJvbmlj
LXJlc291cmNlLW51bT48L3JlY29yZD48L0NpdGU+PC9FbmROb3RlPgB=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DYW5pZ2dpYTwvQXV0aG9yPjxZZWFyPjIwMDA8L1llYXI+
PFJlY051bT45MjQ8L1JlY051bT48RGlzcGxheVRleHQ+KENhbmlnZ2lhIGV0IGFsLiwgMjAwMDsg
R3JhaGFtIGV0IGFsLiwgMjAwMDsgUHJpbmdsZSBldCBhbC4sIDIwMTApPC9EaXNwbGF5VGV4dD48
cmVjb3JkPjxyZWMtbnVtYmVyPjkyNDwvcmVjLW51bWJlcj48Zm9yZWlnbi1rZXlzPjxrZXkgYXBw
PSJFTiIgZGItaWQ9ImV0ZnYwcDIyOXN6cnQyZWV3ZnJ2MnhkeWYwcnQydjBydnJ6cyIgdGltZXN0
YW1wPSIxNTc1MzkwMjgzIj45MjQ8L2tleT48L2ZvcmVpZ24ta2V5cz48cmVmLXR5cGUgbmFtZT0i
Sm91cm5hbCBBcnRpY2xlIj4xNzwvcmVmLXR5cGU+PGNvbnRyaWJ1dG9ycz48YXV0aG9ycz48YXV0
aG9yPkNhbmlnZ2lhLCBJLjwvYXV0aG9yPjxhdXRob3I+TW9zdGFjaGZpLCBILjwvYXV0aG9yPjxh
dXRob3I+V2ludGVyLCBKLjwvYXV0aG9yPjxhdXRob3I+R2Fzc21hbm4sIE0uPC9hdXRob3I+PGF1
dGhvcj5MeWUsIFMuIEouPC9hdXRob3I+PGF1dGhvcj5LdWxpc3pld3NraSwgTS48L2F1dGhvcj48
YXV0aG9yPlBvc3QsIE0uPC9hdXRob3I+PC9hdXRob3JzPjwvY29udHJpYnV0b3JzPjxhdXRoLWFk
ZHJlc3M+RGVwYXJ0bWVudCBvZiBQZWRpYXRyaWNzLCBUaGUgSG9zcGl0YWwgZm9yIFNpY2sgQ2hp
bGRyZW4gUmVzZWFyY2ggSW5zdGl0dXRlLCBIb3NwaXRhbCBmb3IgU2ljayBDaGlsZHJlbiwgVW5p
dmVyc2l0eSBvZiBUb3JvbnRvLCBUb3JvbnRvLCBPbnRhcmlvLCBDYW5hZGEuIENhbmlnZ2lhQG1z
aHJpLm9uLmNhPC9hdXRoLWFkZHJlc3M+PHRpdGxlcz48dGl0bGU+SHlwb3hpYS1pbmR1Y2libGUg
ZmFjdG9yLTEgbWVkaWF0ZXMgdGhlIGJpb2xvZ2ljYWwgZWZmZWN0cyBvZiBveHlnZW4gb24gaHVt
YW4gdHJvcGhvYmxhc3QgZGlmZmVyZW50aWF0aW9uIHRocm91Z2ggVEdGYmV0YSgzKTwvdGl0bGU+
PHNlY29uZGFyeS10aXRsZT5KIENsaW4gSW52ZXN0PC9zZWNvbmRhcnktdGl0bGU+PC90aXRsZXM+
PHBlcmlvZGljYWw+PGZ1bGwtdGl0bGU+SiBDbGluIEludmVzdDwvZnVsbC10aXRsZT48YWJici0x
PlRoZSBKb3VybmFsIG9mIGNsaW5pY2FsIGludmVzdGlnYXRpb248L2FiYnItMT48L3BlcmlvZGlj
YWw+PHBhZ2VzPjU3Ny04NzwvcGFnZXM+PHZvbHVtZT4xMDU8L3ZvbHVtZT48bnVtYmVyPjU8L251
bWJlcj48ZWRpdGlvbj4yMDAwLzAzLzExPC9lZGl0aW9uPjxrZXl3b3Jkcz48a2V5d29yZD5DZWxs
IERpZmZlcmVudGlhdGlvbjwva2V5d29yZD48a2V5d29yZD5DdWx0dXJlIFRlY2huaXF1ZXM8L2tl
eXdvcmQ+PGtleXdvcmQ+RE5BLUJpbmRpbmcgUHJvdGVpbnMvYmlvc3ludGhlc2lzLyptZXRhYm9s
aXNtPC9rZXl3b3JkPjxrZXl3b3JkPkZlbWFsZTwva2V5d29yZD48a2V5d29yZD5GaWJyb25lY3Rp
bnMvbWV0YWJvbGlzbTwva2V5d29yZD48a2V5d29yZD5HZWxhdGluYXNlcy9tZXRhYm9saXNtPC9r
ZXl3b3JkPjxrZXl3b3JkPkdlbmUgRXhwcmVzc2lvbiBSZWd1bGF0aW9uPC9rZXl3b3JkPjxrZXl3
b3JkPkdlc3RhdGlvbmFsIEFnZTwva2V5d29yZD48a2V5d29yZD5IdW1hbnM8L2tleXdvcmQ+PGtl
eXdvcmQ+SHlwb3hpYS9tZXRhYm9saXNtPC9rZXl3b3JkPjxrZXl3b3JkPkh5cG94aWEtSW5kdWNp
YmxlIEZhY3RvciAxPC9rZXl3b3JkPjxrZXl3b3JkPkh5cG94aWEtSW5kdWNpYmxlIEZhY3RvciAx
LCBhbHBoYSBTdWJ1bml0PC9rZXl3b3JkPjxrZXl3b3JkPkltbXVub2hpc3RvY2hlbWlzdHJ5PC9r
ZXl3b3JkPjxrZXl3b3JkPkluIFNpdHUgSHlicmlkaXphdGlvbjwva2V5d29yZD48a2V5d29yZD5O
dWNsZWFyIFByb3RlaW5zL2Jpb3N5bnRoZXNpcy8qbWV0YWJvbGlzbTwva2V5d29yZD48a2V5d29y
ZD5PbGlnb251Y2xlb3RpZGVzLCBBbnRpc2Vuc2UvcGhhcm1hY29sb2d5PC9rZXl3b3JkPjxrZXl3
b3JkPk94eWdlbi8qcGh5c2lvbG9neTwva2V5d29yZD48a2V5d29yZD5QbGFjZW50YS8qcGh5c2lv
bG9neTwva2V5d29yZD48a2V5d29yZD5QcmVnbmFuY3k8L2tleXdvcmQ+PGtleXdvcmQ+Uk5BLCBN
ZXNzZW5nZXIvbWV0YWJvbGlzbTwva2V5d29yZD48a2V5d29yZD4qVHJhbnNjcmlwdGlvbiBGYWN0
b3JzPC9rZXl3b3JkPjxrZXl3b3JkPlRyYW5zZm9ybWluZyBHcm93dGggRmFjdG9yIGJldGEvYmlv
c3ludGhlc2lzL2dlbmV0aWNzLyptZXRhYm9saXNtPC9rZXl3b3JkPjxrZXl3b3JkPlRyb3Bob2Js
YXN0cy9tZXRhYm9saXNtLypwaHlzaW9sb2d5PC9rZXl3b3JkPjwva2V5d29yZHM+PGRhdGVzPjx5
ZWFyPjIwMDA8L3llYXI+PHB1Yi1kYXRlcz48ZGF0ZT5NYXI8L2RhdGU+PC9wdWItZGF0ZXM+PC9k
YXRlcz48aXNibj4wMDIxLTk3MzggKFByaW50KSYjeEQ7MDAyMS05NzM4IChMaW5raW5nKTwvaXNi
bj48YWNjZXNzaW9uLW51bT4xMDcxMjQyOTwvYWNjZXNzaW9uLW51bT48dXJscz48cmVsYXRlZC11
cmxzPjx1cmw+aHR0cHM6Ly93d3cubmNiaS5ubG0ubmloLmdvdi9wdWJtZWQvMTA3MTI0Mjk8L3Vy
bD48L3JlbGF0ZWQtdXJscz48L3VybHM+PGN1c3RvbTI+UE1DMjg5MTc5PC9jdXN0b20yPjxlbGVj
dHJvbmljLXJlc291cmNlLW51bT4xMC4xMTcyL0pDSTgzMTY8L2VsZWN0cm9uaWMtcmVzb3VyY2Ut
bnVtPjwvcmVjb3JkPjwvQ2l0ZT48Q2l0ZT48QXV0aG9yPkdyYWhhbTwvQXV0aG9yPjxZZWFyPjIw
MDA8L1llYXI+PFJlY051bT45MjU8L1JlY051bT48cmVjb3JkPjxyZWMtbnVtYmVyPjkyNTwvcmVj
LW51bWJlcj48Zm9yZWlnbi1rZXlzPjxrZXkgYXBwPSJFTiIgZGItaWQ9ImV0ZnYwcDIyOXN6cnQy
ZWV3ZnJ2MnhkeWYwcnQydjBydnJ6cyIgdGltZXN0YW1wPSIxNTc1MzkwMzUwIj45MjU8L2tleT48
L2ZvcmVpZ24ta2V5cz48cmVmLXR5cGUgbmFtZT0iSm91cm5hbCBBcnRpY2xlIj4xNzwvcmVmLXR5
cGU+PGNvbnRyaWJ1dG9ycz48YXV0aG9ycz48YXV0aG9yPkdyYWhhbSwgQy4gSC48L2F1dGhvcj48
YXV0aG9yPlBvc3Rvdml0LCBMLiBNLjwvYXV0aG9yPjxhdXRob3I+UGFyaywgSC48L2F1dGhvcj48
YXV0aG9yPkNhbm5pbmcsIE0uIFQuPC9hdXRob3I+PGF1dGhvcj5GaXR6cGF0cmljaywgVC4gRS48
L2F1dGhvcj48L2F1dGhvcnM+PC9jb250cmlidXRvcnM+PGF1dGgtYWRkcmVzcz5EZXBhcnRtZW50
IG9mIEFuYXRvbXkgYW5kIENlbGwgQmlvbG9neSwgUXVlZW4mYXBvcztzIFVuaXZlcnNpdHksIEtp
bmdzdG9uLCBPbnRhcmlvLCBDYW5hZGEuIGdyYWhhbWNAcG9zdC5xdWVlbnN1LmNhPC9hdXRoLWFk
ZHJlc3M+PHRpdGxlcz48dGl0bGU+QWRyaWFuYSBhbmQgTHVpc2EgQ2FzdGVsbHVjY2kgYXdhcmQg
bGVjdHVyZSAxOTk5OiByb2xlIG9mIG94eWdlbiBpbiB0aGUgcmVndWxhdGlvbiBvZiB0cm9waG9i
bGFzdCBnZW5lIGV4cHJlc3Npb24gYW5kIGludmFzaW9uPC90aXRsZT48c2Vjb25kYXJ5LXRpdGxl
PlBsYWNlbnRhPC9zZWNvbmRhcnktdGl0bGU+PC90aXRsZXM+PHBlcmlvZGljYWw+PGZ1bGwtdGl0
bGU+UGxhY2VudGE8L2Z1bGwtdGl0bGU+PC9wZXJpb2RpY2FsPjxwYWdlcz40NDMtNTA8L3BhZ2Vz
Pjx2b2x1bWU+MjE8L3ZvbHVtZT48bnVtYmVyPjUtNjwvbnVtYmVyPjxlZGl0aW9uPjIwMDAvMDgv
MTU8L2VkaXRpb24+PGtleXdvcmRzPjxrZXl3b3JkPkFkdWx0PC9rZXl3b3JkPjxrZXl3b3JkPkF1
c3RyaWE8L2tleXdvcmQ+PGtleXdvcmQ+QXdhcmRzIGFuZCBQcml6ZXM8L2tleXdvcmQ+PGtleXdv
cmQ+QmlvbG9neTwva2V5d29yZD48a2V5d29yZD5DZWxsIE1vdmVtZW50L3BoeXNpb2xvZ3k8L2tl
eXdvcmQ+PGtleXdvcmQ+RmVtYWxlPC9rZXl3b3JkPjxrZXl3b3JkPipHZW5lIEV4cHJlc3Npb24g
UmVndWxhdGlvbiwgRGV2ZWxvcG1lbnRhbDwva2V5d29yZD48a2V5d29yZD5HZXN0YXRpb25hbCBB
Z2U8L2tleXdvcmQ+PGtleXdvcmQ+SHVtYW5zPC9rZXl3b3JkPjxrZXl3b3JkPk94eWdlbi8qbWV0
YWJvbGlzbTwva2V5d29yZD48a2V5d29yZD5QaGVub3R5cGU8L2tleXdvcmQ+PGtleXdvcmQ+UGxh
c21pbm9nZW4gQWN0aXZhdG9ycy9nZW5ldGljcy9tZXRhYm9saXNtPC9rZXl3b3JkPjxrZXl3b3Jk
PlByZS1FY2xhbXBzaWEvZ2VuZXRpY3MvcGh5c2lvcGF0aG9sb2d5PC9rZXl3b3JkPjxrZXl3b3Jk
PlByZWduYW5jeTwva2V5d29yZD48a2V5d29yZD5Tb2NpZXRpZXMsIE1lZGljYWw8L2tleXdvcmQ+
PGtleXdvcmQ+VHJvcGhvYmxhc3RzL2N5dG9sb2d5LyptZXRhYm9saXNtPC9rZXl3b3JkPjwva2V5
d29yZHM+PGRhdGVzPjx5ZWFyPjIwMDA8L3llYXI+PHB1Yi1kYXRlcz48ZGF0ZT5KdWwtQXVnPC9k
YXRlPjwvcHViLWRhdGVzPjwvZGF0ZXM+PGlzYm4+MDE0My00MDA0IChQcmludCkmI3hEOzAxNDMt
NDAwNCAoTGlua2luZyk8L2lzYm4+PGFjY2Vzc2lvbi1udW0+MTA5NDAxOTQ8L2FjY2Vzc2lvbi1u
dW0+PHVybHM+PHJlbGF0ZWQtdXJscz48dXJsPmh0dHBzOi8vd3d3Lm5jYmkubmxtLm5paC5nb3Yv
cHVibWVkLzEwOTQwMTk0PC91cmw+PC9yZWxhdGVkLXVybHM+PC91cmxzPjxlbGVjdHJvbmljLXJl
c291cmNlLW51bT4xMC4xMDUzL3BsYWMuMjAwMC4wNTQzPC9lbGVjdHJvbmljLXJlc291cmNlLW51
bT48L3JlY29yZD48L0NpdGU+PENpdGU+PEF1dGhvcj5QcmluZ2xlPC9BdXRob3I+PFllYXI+MjAx
MDwvWWVhcj48UmVjTnVtPjkyNjwvUmVjTnVtPjxyZWNvcmQ+PHJlYy1udW1iZXI+OTI2PC9yZWMt
bnVtYmVyPjxmb3JlaWduLWtleXM+PGtleSBhcHA9IkVOIiBkYi1pZD0iZXRmdjBwMjI5c3pydDJl
ZXdmcnYyeGR5ZjBydDJ2MHJ2cnpzIiB0aW1lc3RhbXA9IjE1NzUzOTA0MTgiPjkyNjwva2V5Pjwv
Zm9yZWlnbi1rZXlzPjxyZWYtdHlwZSBuYW1lPSJKb3VybmFsIEFydGljbGUiPjE3PC9yZWYtdHlw
ZT48Y29udHJpYnV0b3JzPjxhdXRob3JzPjxhdXRob3I+UHJpbmdsZSwgSy4gRy48L2F1dGhvcj48
YXV0aG9yPktpbmQsIEsuIEwuPC9hdXRob3I+PGF1dGhvcj5TZmVycnV6emktUGVycmksIEEuIE4u
PC9hdXRob3I+PGF1dGhvcj5UaG9tcHNvbiwgSi4gRy48L2F1dGhvcj48YXV0aG9yPlJvYmVydHMs
IEMuIFQuPC9hdXRob3I+PC9hdXRob3JzPjwvY29udHJpYnV0b3JzPjxhdXRoLWFkZHJlc3M+UmVz
ZWFyY2ggQ2VudHJlIGZvciBSZXByb2R1Y3RpdmUgSGVhbHRoLCBEaXNjaXBsaW5lIG9mIE9ic3Rl
dHJpY3MgYW5kIEd5bmFlY29sb2d5LCBVbml2ZXJzaXR5IG9mIEFkZWxhaWRlLCBBZGVsYWlkZSwg
U0EgNTAwNSwgQXVzdHJhbGlhLjwvYXV0aC1hZGRyZXNzPjx0aXRsZXM+PHRpdGxlPkJleW9uZCBv
eHlnZW46IGNvbXBsZXggcmVndWxhdGlvbiBhbmQgYWN0aXZpdHkgb2YgaHlwb3hpYSBpbmR1Y2li
bGUgZmFjdG9ycyBpbiBwcmVnbmFuY3k8L3RpdGxlPjxzZWNvbmRhcnktdGl0bGU+SHVtIFJlcHJv
ZCBVcGRhdGU8L3NlY29uZGFyeS10aXRsZT48L3RpdGxlcz48cGVyaW9kaWNhbD48ZnVsbC10aXRs
ZT5IdW0gUmVwcm9kIFVwZGF0ZTwvZnVsbC10aXRsZT48L3BlcmlvZGljYWw+PHBhZ2VzPjQxNS0z
MTwvcGFnZXM+PHZvbHVtZT4xNjwvdm9sdW1lPjxudW1iZXI+NDwvbnVtYmVyPjxlZGl0aW9uPjIw
MDkvMTEvMjE8L2VkaXRpb24+PGtleXdvcmRzPjxrZXl3b3JkPkFuaW1hbHM8L2tleXdvcmQ+PGtl
eXdvcmQ+QmFzaWMgSGVsaXgtTG9vcC1IZWxpeCBUcmFuc2NyaXB0aW9uIEZhY3RvcnMvKm1ldGFi
b2xpc208L2tleXdvcmQ+PGtleXdvcmQ+RmVtYWxlPC9rZXl3b3JkPjxrZXl3b3JkPkh1bWFuczwv
a2V5d29yZD48a2V5d29yZD5IeXBveGlhL2dlbmV0aWNzLyptZXRhYm9saXNtPC9rZXl3b3JkPjxr
ZXl3b3JkPkh5cG94aWEtSW5kdWNpYmxlIEZhY3RvciAxLCBhbHBoYSBTdWJ1bml0LyptZXRhYm9s
aXNtPC9rZXl3b3JkPjxrZXl3b3JkPk1pY2U8L2tleXdvcmQ+PGtleXdvcmQ+T3h5Z2VuLyptZXRh
Ym9saXNtPC9rZXl3b3JkPjxrZXl3b3JkPlBsYWNlbnRhLypibG9vZCBzdXBwbHkvKm1ldGFib2xp
c20vcGF0aG9sb2d5PC9rZXl3b3JkPjxrZXl3b3JkPlBsYWNlbnRhdGlvbjwva2V5d29yZD48a2V5
d29yZD5QcmVnbmFuY3k8L2tleXdvcmQ+PGtleXdvcmQ+UHJlZ25hbmN5IFRyaW1lc3RlciwgRmly
c3QvKm1ldGFib2xpc208L2tleXdvcmQ+PGtleXdvcmQ+UHJlZ25hbmN5IFRyaW1lc3RlciwgVGhp
cmQvbWV0YWJvbGlzbTwva2V5d29yZD48a2V5d29yZD5SYXRzPC9rZXl3b3JkPjxrZXl3b3JkPlRy
b3Bob2JsYXN0cy9tZXRhYm9saXNtPC9rZXl3b3JkPjwva2V5d29yZHM+PGRhdGVzPjx5ZWFyPjIw
MTA8L3llYXI+PHB1Yi1kYXRlcz48ZGF0ZT5KdWwtQXVnPC9kYXRlPjwvcHViLWRhdGVzPjwvZGF0
ZXM+PGlzYm4+MTQ2MC0yMzY5IChFbGVjdHJvbmljKSYjeEQ7MTM1NS00Nzg2IChMaW5raW5nKTwv
aXNibj48YWNjZXNzaW9uLW51bT4xOTkyNjY2MjwvYWNjZXNzaW9uLW51bT48dXJscz48cmVsYXRl
ZC11cmxzPjx1cmw+aHR0cHM6Ly93d3cubmNiaS5ubG0ubmloLmdvdi9wdWJtZWQvMTk5MjY2NjI8
L3VybD48L3JlbGF0ZWQtdXJscz48L3VybHM+PGN1c3RvbTI+UE1DMjg4MDkxMjwvY3VzdG9tMj48
ZWxlY3Ryb25pYy1yZXNvdXJjZS1udW0+MTAuMTA5My9odW11cGQvZG1wMDQ2PC9lbGVjdHJvbmlj
LXJlc291cmNlLW51bT48L3JlY29yZD48L0NpdGU+PC9FbmROb3RlPgB=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Caniggia et al., 2000; Graham et al., 2000; Pringle et al., 2010)</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The transition from histotrophic to </w:t>
      </w:r>
      <w:proofErr w:type="spellStart"/>
      <w:r w:rsidRPr="008B5129">
        <w:rPr>
          <w:rFonts w:ascii="Arial" w:hAnsi="Arial" w:cs="Arial"/>
          <w:color w:val="000000"/>
          <w:sz w:val="20"/>
          <w:szCs w:val="20"/>
          <w:lang w:val="en-GB"/>
        </w:rPr>
        <w:t>hemotrophic</w:t>
      </w:r>
      <w:proofErr w:type="spellEnd"/>
      <w:r w:rsidRPr="008B5129">
        <w:rPr>
          <w:rFonts w:ascii="Arial" w:hAnsi="Arial" w:cs="Arial"/>
          <w:color w:val="000000"/>
          <w:sz w:val="20"/>
          <w:szCs w:val="20"/>
          <w:lang w:val="en-GB"/>
        </w:rPr>
        <w:t xml:space="preserve"> nutrition involves other potential influences, such as the dilution of growth factor support and increased biomechanical forces, including shear stress at the villous surface. Previous studies have compared gene expression in the first trimester placenta as assessed by microarray analysis with that of term placentas </w:t>
      </w:r>
      <w:r w:rsidRPr="008B5129">
        <w:rPr>
          <w:rFonts w:ascii="Arial" w:hAnsi="Arial" w:cs="Arial"/>
          <w:color w:val="000000"/>
          <w:sz w:val="20"/>
          <w:szCs w:val="20"/>
          <w:lang w:val="en-GB"/>
        </w:rPr>
        <w:fldChar w:fldCharType="begin">
          <w:fldData xml:space="preserve">PEVuZE5vdGU+PENpdGU+PEF1dGhvcj5NaWtoZWV2PC9BdXRob3I+PFllYXI+MjAwODwvWWVhcj48
UmVjTnVtPjkxNTwvUmVjTnVtPjxEaXNwbGF5VGV4dD4oTWlraGVldiBldCBhbC4sIDIwMDg7IFNp
dHJhcyBldCBhbC4sIDIwMTIpPC9EaXNwbGF5VGV4dD48cmVjb3JkPjxyZWMtbnVtYmVyPjkxNTwv
cmVjLW51bWJlcj48Zm9yZWlnbi1rZXlzPjxrZXkgYXBwPSJFTiIgZGItaWQ9ImV0ZnYwcDIyOXN6
cnQyZWV3ZnJ2MnhkeWYwcnQydjBydnJ6cyIgdGltZXN0YW1wPSIxNTc1MzAyOTIxIj45MTU8L2tl
eT48L2ZvcmVpZ24ta2V5cz48cmVmLXR5cGUgbmFtZT0iSm91cm5hbCBBcnRpY2xlIj4xNzwvcmVm
LXR5cGU+PGNvbnRyaWJ1dG9ycz48YXV0aG9ycz48YXV0aG9yPk1pa2hlZXYsIEEuIE0uPC9hdXRo
b3I+PGF1dGhvcj5OYWJla3VyYSwgVC48L2F1dGhvcj48YXV0aG9yPkthZGRvdW1pLCBBLjwvYXV0
aG9yPjxhdXRob3I+QmFtbWxlciwgVC4gSy48L2F1dGhvcj48YXV0aG9yPkdvdmluZGFyYWphbiwg
Ui48L2F1dGhvcj48YXV0aG9yPkhlYmVydCwgTS4gRi48L2F1dGhvcj48YXV0aG9yPlVuYWRrYXQs
IEouIEQuPC9hdXRob3I+PC9hdXRob3JzPjwvY29udHJpYnV0b3JzPjxhdXRoLWFkZHJlc3M+RGVw
YXJ0bWVudCBvZiBQaGFybWFjZXV0aWNzLCBVbml2ZXJzaXR5IG9mIFdhc2hpbmd0b24sIFNlYXR0
bGUsIFdhc2hpbmd0b24gOTgxOTUsIFVTQS48L2F1dGgtYWRkcmVzcz48dGl0bGVzPjx0aXRsZT5Q
cm9maWxpbmcgZ2VuZSBleHByZXNzaW9uIGluIGh1bWFuIHBsYWNlbnRhZSBvZiBkaWZmZXJlbnQg
Z2VzdGF0aW9uYWwgYWdlczogYW4gT1BSVSBOZXR3b3JrIGFuZCBVVyBTQ09SIFN0dWR5PC90aXRs
ZT48c2Vjb25kYXJ5LXRpdGxlPlJlcHJvZCBTY2k8L3NlY29uZGFyeS10aXRsZT48L3RpdGxlcz48
cGVyaW9kaWNhbD48ZnVsbC10aXRsZT5SZXByb2QgU2NpPC9mdWxsLXRpdGxlPjxhYmJyLTE+UmVw
cm9kdWN0aXZlIHNjaWVuY2VzIChUaG91c2FuZCBPYWtzLCBDYWxpZjwvYWJici0xPjwvcGVyaW9k
aWNhbD48cGFnZXM+ODY2LTc3PC9wYWdlcz48dm9sdW1lPjE1PC92b2x1bWU+PG51bWJlcj45PC9u
dW1iZXI+PGVkaXRpb24+MjAwOC8xMi8wNDwvZWRpdGlvbj48a2V5d29yZHM+PGtleXdvcmQ+RmVt
YWxlPC9rZXl3b3JkPjxrZXl3b3JkPkdlbmUgRXhwcmVzc2lvbiBQcm9maWxpbmc8L2tleXdvcmQ+
PGtleXdvcmQ+R2VuZSBFeHByZXNzaW9uIFJlZ3VsYXRpb24sIERldmVsb3BtZW50YWwvKnBoeXNp
b2xvZ3k8L2tleXdvcmQ+PGtleXdvcmQ+R2VzdGF0aW9uYWwgQWdlPC9rZXl3b3JkPjxrZXl3b3Jk
Pkh1bWFuczwva2V5d29yZD48a2V5d29yZD5QbGFjZW50YS8qcGh5c2lvbG9neTwva2V5d29yZD48
a2V5d29yZD5QcmVnbmFuY3k8L2tleXdvcmQ+PGtleXdvcmQ+Uk5BLCBNZXNzZW5nZXIvYmlvc3lu
dGhlc2lzL2dlbmV0aWNzPC9rZXl3b3JkPjwva2V5d29yZHM+PGRhdGVzPjx5ZWFyPjIwMDg8L3ll
YXI+PHB1Yi1kYXRlcz48ZGF0ZT5Ob3Y8L2RhdGU+PC9wdWItZGF0ZXM+PC9kYXRlcz48aXNibj4x
OTMzLTcyMDUgKEVsZWN0cm9uaWMpJiN4RDsxOTMzLTcxOTEgKExpbmtpbmcpPC9pc2JuPjxhY2Nl
c3Npb24tbnVtPjE5MDUwMzIwPC9hY2Nlc3Npb24tbnVtPjx1cmxzPjxyZWxhdGVkLXVybHM+PHVy
bD5odHRwczovL3d3dy5uY2JpLm5sbS5uaWguZ292L3B1Ym1lZC8xOTA1MDMyMDwvdXJsPjwvcmVs
YXRlZC11cmxzPjwvdXJscz48Y3VzdG9tMj5QTUMyNzAyMTY1PC9jdXN0b20yPjxlbGVjdHJvbmlj
LXJlc291cmNlLW51bT4xMC4xMTc3LzE5MzM3MTkxMDgzMjI0MjU8L2VsZWN0cm9uaWMtcmVzb3Vy
Y2UtbnVtPjwvcmVjb3JkPjwvQ2l0ZT48Q2l0ZT48QXV0aG9yPlNpdHJhczwvQXV0aG9yPjxZZWFy
PjIwMTI8L1llYXI+PFJlY051bT45Mjc8L1JlY051bT48cmVjb3JkPjxyZWMtbnVtYmVyPjkyNzwv
cmVjLW51bWJlcj48Zm9yZWlnbi1rZXlzPjxrZXkgYXBwPSJFTiIgZGItaWQ9ImV0ZnYwcDIyOXN6
cnQyZWV3ZnJ2MnhkeWYwcnQydjBydnJ6cyIgdGltZXN0YW1wPSIxNTc1MzkwNDg5Ij45Mjc8L2tl
eT48L2ZvcmVpZ24ta2V5cz48cmVmLXR5cGUgbmFtZT0iSm91cm5hbCBBcnRpY2xlIj4xNzwvcmVm
LXR5cGU+PGNvbnRyaWJ1dG9ycz48YXV0aG9ycz48YXV0aG9yPlNpdHJhcywgVi48L2F1dGhvcj48
YXV0aG9yPkZlbnRvbiwgQy48L2F1dGhvcj48YXV0aG9yPlBhdWxzc2VuLCBSLjwvYXV0aG9yPjxh
dXRob3I+VmFydHVuLCBBLjwvYXV0aG9yPjxhdXRob3I+QWNoYXJ5YSwgRy48L2F1dGhvcj48L2F1
dGhvcnM+PC9jb250cmlidXRvcnM+PGF1dGgtYWRkcmVzcz5EZXBhcnRtZW50IG9mIE9ic3RldHJp
Y3MgYW5kIEd5bmVjb2xvZ3ksIEFrZXJzaHVzIFVuaXZlcnNpdHkgSG9zcGl0YWwsIExvcmVuc2tv
ZywgTm9yd2F5LiBWYXNpbGlzLlNpdHJhc0BhaHVzLm5vPC9hdXRoLWFkZHJlc3M+PHRpdGxlcz48
dGl0bGU+RGlmZmVyZW5jZXMgaW4gZ2VuZSBleHByZXNzaW9uIGJldHdlZW4gZmlyc3QgYW5kIHRo
aXJkIHRyaW1lc3RlciBodW1hbiBwbGFjZW50YTogYSBtaWNyb2FycmF5IHN0dWR5PC90aXRsZT48
c2Vjb25kYXJ5LXRpdGxlPlBMb1MgT25lPC9zZWNvbmRhcnktdGl0bGU+PC90aXRsZXM+PHBlcmlv
ZGljYWw+PGZ1bGwtdGl0bGU+UExvUyBPbmU8L2Z1bGwtdGl0bGU+PGFiYnItMT5QbG9TIG9uZTwv
YWJici0xPjwvcGVyaW9kaWNhbD48cGFnZXM+ZTMzMjk0PC9wYWdlcz48dm9sdW1lPjc8L3ZvbHVt
ZT48bnVtYmVyPjM8L251bWJlcj48ZWRpdGlvbj4yMDEyLzAzLzI0PC9lZGl0aW9uPjxrZXl3b3Jk
cz48a2V5d29yZD5BZHVsdDwva2V5d29yZD48a2V5d29yZD5FcGlnZW5lc2lzLCBHZW5ldGljLypw
aHlzaW9sb2d5PC9rZXl3b3JkPjxrZXl3b3JkPkZlbWFsZTwva2V5d29yZD48a2V5d29yZD5HZW5l
IEV4cHJlc3Npb24gUHJvZmlsaW5nPC9rZXl3b3JkPjxrZXl3b3JkPkh1bWFuczwva2V5d29yZD48
a2V5d29yZD5PbGlnb251Y2xlb3RpZGUgQXJyYXkgU2VxdWVuY2UgQW5hbHlzaXM8L2tleXdvcmQ+
PGtleXdvcmQ+UGxhY2VudGEvKm1ldGFib2xpc208L2tleXdvcmQ+PGtleXdvcmQ+UHJlZ25hbmN5
LyptZXRhYm9saXNtPC9rZXl3b3JkPjxrZXl3b3JkPlByZWduYW5jeSBQcm90ZWlucy8qYmlvc3lu
dGhlc2lzPC9rZXl3b3JkPjxrZXl3b3JkPlByZWduYW5jeSBUcmltZXN0ZXIsIEZpcnN0LyptZXRh
Ym9saXNtPC9rZXl3b3JkPjxrZXl3b3JkPlByZWduYW5jeSBUcmltZXN0ZXIsIFRoaXJkLyptZXRh
Ym9saXNtPC9rZXl3b3JkPjwva2V5d29yZHM+PGRhdGVzPjx5ZWFyPjIwMTI8L3llYXI+PC9kYXRl
cz48aXNibj4xOTMyLTYyMDMgKEVsZWN0cm9uaWMpJiN4RDsxOTMyLTYyMDMgKExpbmtpbmcpPC9p
c2JuPjxhY2Nlc3Npb24tbnVtPjIyNDQyNjgyPC9hY2Nlc3Npb24tbnVtPjx1cmxzPjxyZWxhdGVk
LXVybHM+PHVybD5odHRwczovL3d3dy5uY2JpLm5sbS5uaWguZ292L3B1Ym1lZC8yMjQ0MjY4Mjwv
dXJsPjwvcmVsYXRlZC11cmxzPjwvdXJscz48Y3VzdG9tMj5QTUMzMzA3NzMzPC9jdXN0b20yPjxl
bGVjdHJvbmljLXJlc291cmNlLW51bT4xMC4xMzcxL2pvdXJuYWwucG9uZS4wMDMzMjk0PC9lbGVj
dHJvbmljLXJlc291cmNlLW51bT48L3JlY29yZD48L0NpdGU+PC9FbmROb3RlPgB=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NaWtoZWV2PC9BdXRob3I+PFllYXI+MjAwODwvWWVhcj48
UmVjTnVtPjkxNTwvUmVjTnVtPjxEaXNwbGF5VGV4dD4oTWlraGVldiBldCBhbC4sIDIwMDg7IFNp
dHJhcyBldCBhbC4sIDIwMTIpPC9EaXNwbGF5VGV4dD48cmVjb3JkPjxyZWMtbnVtYmVyPjkxNTwv
cmVjLW51bWJlcj48Zm9yZWlnbi1rZXlzPjxrZXkgYXBwPSJFTiIgZGItaWQ9ImV0ZnYwcDIyOXN6
cnQyZWV3ZnJ2MnhkeWYwcnQydjBydnJ6cyIgdGltZXN0YW1wPSIxNTc1MzAyOTIxIj45MTU8L2tl
eT48L2ZvcmVpZ24ta2V5cz48cmVmLXR5cGUgbmFtZT0iSm91cm5hbCBBcnRpY2xlIj4xNzwvcmVm
LXR5cGU+PGNvbnRyaWJ1dG9ycz48YXV0aG9ycz48YXV0aG9yPk1pa2hlZXYsIEEuIE0uPC9hdXRo
b3I+PGF1dGhvcj5OYWJla3VyYSwgVC48L2F1dGhvcj48YXV0aG9yPkthZGRvdW1pLCBBLjwvYXV0
aG9yPjxhdXRob3I+QmFtbWxlciwgVC4gSy48L2F1dGhvcj48YXV0aG9yPkdvdmluZGFyYWphbiwg
Ui48L2F1dGhvcj48YXV0aG9yPkhlYmVydCwgTS4gRi48L2F1dGhvcj48YXV0aG9yPlVuYWRrYXQs
IEouIEQuPC9hdXRob3I+PC9hdXRob3JzPjwvY29udHJpYnV0b3JzPjxhdXRoLWFkZHJlc3M+RGVw
YXJ0bWVudCBvZiBQaGFybWFjZXV0aWNzLCBVbml2ZXJzaXR5IG9mIFdhc2hpbmd0b24sIFNlYXR0
bGUsIFdhc2hpbmd0b24gOTgxOTUsIFVTQS48L2F1dGgtYWRkcmVzcz48dGl0bGVzPjx0aXRsZT5Q
cm9maWxpbmcgZ2VuZSBleHByZXNzaW9uIGluIGh1bWFuIHBsYWNlbnRhZSBvZiBkaWZmZXJlbnQg
Z2VzdGF0aW9uYWwgYWdlczogYW4gT1BSVSBOZXR3b3JrIGFuZCBVVyBTQ09SIFN0dWR5PC90aXRs
ZT48c2Vjb25kYXJ5LXRpdGxlPlJlcHJvZCBTY2k8L3NlY29uZGFyeS10aXRsZT48L3RpdGxlcz48
cGVyaW9kaWNhbD48ZnVsbC10aXRsZT5SZXByb2QgU2NpPC9mdWxsLXRpdGxlPjxhYmJyLTE+UmVw
cm9kdWN0aXZlIHNjaWVuY2VzIChUaG91c2FuZCBPYWtzLCBDYWxpZjwvYWJici0xPjwvcGVyaW9k
aWNhbD48cGFnZXM+ODY2LTc3PC9wYWdlcz48dm9sdW1lPjE1PC92b2x1bWU+PG51bWJlcj45PC9u
dW1iZXI+PGVkaXRpb24+MjAwOC8xMi8wNDwvZWRpdGlvbj48a2V5d29yZHM+PGtleXdvcmQ+RmVt
YWxlPC9rZXl3b3JkPjxrZXl3b3JkPkdlbmUgRXhwcmVzc2lvbiBQcm9maWxpbmc8L2tleXdvcmQ+
PGtleXdvcmQ+R2VuZSBFeHByZXNzaW9uIFJlZ3VsYXRpb24sIERldmVsb3BtZW50YWwvKnBoeXNp
b2xvZ3k8L2tleXdvcmQ+PGtleXdvcmQ+R2VzdGF0aW9uYWwgQWdlPC9rZXl3b3JkPjxrZXl3b3Jk
Pkh1bWFuczwva2V5d29yZD48a2V5d29yZD5QbGFjZW50YS8qcGh5c2lvbG9neTwva2V5d29yZD48
a2V5d29yZD5QcmVnbmFuY3k8L2tleXdvcmQ+PGtleXdvcmQ+Uk5BLCBNZXNzZW5nZXIvYmlvc3lu
dGhlc2lzL2dlbmV0aWNzPC9rZXl3b3JkPjwva2V5d29yZHM+PGRhdGVzPjx5ZWFyPjIwMDg8L3ll
YXI+PHB1Yi1kYXRlcz48ZGF0ZT5Ob3Y8L2RhdGU+PC9wdWItZGF0ZXM+PC9kYXRlcz48aXNibj4x
OTMzLTcyMDUgKEVsZWN0cm9uaWMpJiN4RDsxOTMzLTcxOTEgKExpbmtpbmcpPC9pc2JuPjxhY2Nl
c3Npb24tbnVtPjE5MDUwMzIwPC9hY2Nlc3Npb24tbnVtPjx1cmxzPjxyZWxhdGVkLXVybHM+PHVy
bD5odHRwczovL3d3dy5uY2JpLm5sbS5uaWguZ292L3B1Ym1lZC8xOTA1MDMyMDwvdXJsPjwvcmVs
YXRlZC11cmxzPjwvdXJscz48Y3VzdG9tMj5QTUMyNzAyMTY1PC9jdXN0b20yPjxlbGVjdHJvbmlj
LXJlc291cmNlLW51bT4xMC4xMTc3LzE5MzM3MTkxMDgzMjI0MjU8L2VsZWN0cm9uaWMtcmVzb3Vy
Y2UtbnVtPjwvcmVjb3JkPjwvQ2l0ZT48Q2l0ZT48QXV0aG9yPlNpdHJhczwvQXV0aG9yPjxZZWFy
PjIwMTI8L1llYXI+PFJlY051bT45Mjc8L1JlY051bT48cmVjb3JkPjxyZWMtbnVtYmVyPjkyNzwv
cmVjLW51bWJlcj48Zm9yZWlnbi1rZXlzPjxrZXkgYXBwPSJFTiIgZGItaWQ9ImV0ZnYwcDIyOXN6
cnQyZWV3ZnJ2MnhkeWYwcnQydjBydnJ6cyIgdGltZXN0YW1wPSIxNTc1MzkwNDg5Ij45Mjc8L2tl
eT48L2ZvcmVpZ24ta2V5cz48cmVmLXR5cGUgbmFtZT0iSm91cm5hbCBBcnRpY2xlIj4xNzwvcmVm
LXR5cGU+PGNvbnRyaWJ1dG9ycz48YXV0aG9ycz48YXV0aG9yPlNpdHJhcywgVi48L2F1dGhvcj48
YXV0aG9yPkZlbnRvbiwgQy48L2F1dGhvcj48YXV0aG9yPlBhdWxzc2VuLCBSLjwvYXV0aG9yPjxh
dXRob3I+VmFydHVuLCBBLjwvYXV0aG9yPjxhdXRob3I+QWNoYXJ5YSwgRy48L2F1dGhvcj48L2F1
dGhvcnM+PC9jb250cmlidXRvcnM+PGF1dGgtYWRkcmVzcz5EZXBhcnRtZW50IG9mIE9ic3RldHJp
Y3MgYW5kIEd5bmVjb2xvZ3ksIEFrZXJzaHVzIFVuaXZlcnNpdHkgSG9zcGl0YWwsIExvcmVuc2tv
ZywgTm9yd2F5LiBWYXNpbGlzLlNpdHJhc0BhaHVzLm5vPC9hdXRoLWFkZHJlc3M+PHRpdGxlcz48
dGl0bGU+RGlmZmVyZW5jZXMgaW4gZ2VuZSBleHByZXNzaW9uIGJldHdlZW4gZmlyc3QgYW5kIHRo
aXJkIHRyaW1lc3RlciBodW1hbiBwbGFjZW50YTogYSBtaWNyb2FycmF5IHN0dWR5PC90aXRsZT48
c2Vjb25kYXJ5LXRpdGxlPlBMb1MgT25lPC9zZWNvbmRhcnktdGl0bGU+PC90aXRsZXM+PHBlcmlv
ZGljYWw+PGZ1bGwtdGl0bGU+UExvUyBPbmU8L2Z1bGwtdGl0bGU+PGFiYnItMT5QbG9TIG9uZTwv
YWJici0xPjwvcGVyaW9kaWNhbD48cGFnZXM+ZTMzMjk0PC9wYWdlcz48dm9sdW1lPjc8L3ZvbHVt
ZT48bnVtYmVyPjM8L251bWJlcj48ZWRpdGlvbj4yMDEyLzAzLzI0PC9lZGl0aW9uPjxrZXl3b3Jk
cz48a2V5d29yZD5BZHVsdDwva2V5d29yZD48a2V5d29yZD5FcGlnZW5lc2lzLCBHZW5ldGljLypw
aHlzaW9sb2d5PC9rZXl3b3JkPjxrZXl3b3JkPkZlbWFsZTwva2V5d29yZD48a2V5d29yZD5HZW5l
IEV4cHJlc3Npb24gUHJvZmlsaW5nPC9rZXl3b3JkPjxrZXl3b3JkPkh1bWFuczwva2V5d29yZD48
a2V5d29yZD5PbGlnb251Y2xlb3RpZGUgQXJyYXkgU2VxdWVuY2UgQW5hbHlzaXM8L2tleXdvcmQ+
PGtleXdvcmQ+UGxhY2VudGEvKm1ldGFib2xpc208L2tleXdvcmQ+PGtleXdvcmQ+UHJlZ25hbmN5
LyptZXRhYm9saXNtPC9rZXl3b3JkPjxrZXl3b3JkPlByZWduYW5jeSBQcm90ZWlucy8qYmlvc3lu
dGhlc2lzPC9rZXl3b3JkPjxrZXl3b3JkPlByZWduYW5jeSBUcmltZXN0ZXIsIEZpcnN0LyptZXRh
Ym9saXNtPC9rZXl3b3JkPjxrZXl3b3JkPlByZWduYW5jeSBUcmltZXN0ZXIsIFRoaXJkLyptZXRh
Ym9saXNtPC9rZXl3b3JkPjwva2V5d29yZHM+PGRhdGVzPjx5ZWFyPjIwMTI8L3llYXI+PC9kYXRl
cz48aXNibj4xOTMyLTYyMDMgKEVsZWN0cm9uaWMpJiN4RDsxOTMyLTYyMDMgKExpbmtpbmcpPC9p
c2JuPjxhY2Nlc3Npb24tbnVtPjIyNDQyNjgyPC9hY2Nlc3Npb24tbnVtPjx1cmxzPjxyZWxhdGVk
LXVybHM+PHVybD5odHRwczovL3d3dy5uY2JpLm5sbS5uaWguZ292L3B1Ym1lZC8yMjQ0MjY4Mjwv
dXJsPjwvcmVsYXRlZC11cmxzPjwvdXJscz48Y3VzdG9tMj5QTUMzMzA3NzMzPC9jdXN0b20yPjxl
bGVjdHJvbmljLXJlc291cmNlLW51bT4xMC4xMzcxL2pvdXJuYWwucG9uZS4wMDMzMjk0PC9lbGVj
dHJvbmljLXJlc291cmNlLW51bT48L3JlY29yZD48L0NpdGU+PC9FbmROb3RlPgB=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Mikheev et al., 2008; Sitras et al., 2012)</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In order to address the critical changes taking place during the first-second trimester </w:t>
      </w:r>
      <w:r w:rsidRPr="008B5129">
        <w:rPr>
          <w:rFonts w:ascii="Arial" w:hAnsi="Arial" w:cs="Arial"/>
          <w:color w:val="000000"/>
          <w:sz w:val="20"/>
          <w:szCs w:val="20"/>
          <w:lang w:val="en-GB"/>
        </w:rPr>
        <w:lastRenderedPageBreak/>
        <w:t>transition, we performed RNA-</w:t>
      </w:r>
      <w:proofErr w:type="spellStart"/>
      <w:r w:rsidRPr="008B5129">
        <w:rPr>
          <w:rFonts w:ascii="Arial" w:hAnsi="Arial" w:cs="Arial"/>
          <w:color w:val="000000"/>
          <w:sz w:val="20"/>
          <w:szCs w:val="20"/>
          <w:lang w:val="en-GB"/>
        </w:rPr>
        <w:t>Seq</w:t>
      </w:r>
      <w:proofErr w:type="spellEnd"/>
      <w:r w:rsidRPr="008B5129">
        <w:rPr>
          <w:rFonts w:ascii="Arial" w:hAnsi="Arial" w:cs="Arial"/>
          <w:color w:val="000000"/>
          <w:sz w:val="20"/>
          <w:szCs w:val="20"/>
          <w:lang w:val="en-GB"/>
        </w:rPr>
        <w:t xml:space="preserve"> and array-based DNA methylation profiling</w:t>
      </w:r>
      <w:r w:rsidR="00603F0E" w:rsidRPr="008B5129">
        <w:rPr>
          <w:rFonts w:ascii="Arial" w:hAnsi="Arial" w:cs="Arial"/>
          <w:color w:val="000000"/>
          <w:sz w:val="20"/>
          <w:szCs w:val="20"/>
          <w:lang w:val="en-GB"/>
        </w:rPr>
        <w:t xml:space="preserve"> on </w:t>
      </w:r>
      <w:r w:rsidRPr="008B5129">
        <w:rPr>
          <w:rFonts w:ascii="Arial" w:hAnsi="Arial" w:cs="Arial"/>
          <w:color w:val="000000"/>
          <w:sz w:val="20"/>
          <w:szCs w:val="20"/>
          <w:lang w:val="en-GB"/>
        </w:rPr>
        <w:t>the same samples o</w:t>
      </w:r>
      <w:r w:rsidR="00603F0E" w:rsidRPr="008B5129">
        <w:rPr>
          <w:rFonts w:ascii="Arial" w:hAnsi="Arial" w:cs="Arial"/>
          <w:color w:val="000000"/>
          <w:sz w:val="20"/>
          <w:szCs w:val="20"/>
          <w:lang w:val="en-GB"/>
        </w:rPr>
        <w:t>f</w:t>
      </w:r>
      <w:r w:rsidRPr="008B5129">
        <w:rPr>
          <w:rFonts w:ascii="Arial" w:hAnsi="Arial" w:cs="Arial"/>
          <w:color w:val="000000"/>
          <w:sz w:val="20"/>
          <w:szCs w:val="20"/>
          <w:lang w:val="en-GB"/>
        </w:rPr>
        <w:t xml:space="preserve"> placental villous tissue obtained from accurately dated and narrow windows of gestation; 7-8 weeks and 13-14 weeks. The samples were obtained under optimal conditions using an ultrasound guided chorionic villous sampling (CVS) technique that avoided the stress induced by curettage </w:t>
      </w:r>
      <w:r w:rsidRPr="008B5129">
        <w:rPr>
          <w:rFonts w:ascii="Arial" w:hAnsi="Arial" w:cs="Arial"/>
          <w:color w:val="000000"/>
          <w:sz w:val="20"/>
          <w:szCs w:val="20"/>
          <w:lang w:val="en-GB"/>
        </w:rPr>
        <w:fldChar w:fldCharType="begin">
          <w:fldData xml:space="preserve">PEVuZE5vdGU+PENpdGU+PEF1dGhvcj5DaW5kcm92YS1EYXZpZXM8L0F1dGhvcj48WWVhcj4yMDE1
PC9ZZWFyPjxSZWNOdW0+NjI2PC9SZWNOdW0+PERpc3BsYXlUZXh0PihDaW5kcm92YS1EYXZpZXMg
ZXQgYWwuLCAyMDE1KTwvRGlzcGxheVRleHQ+PHJlY29yZD48cmVjLW51bWJlcj42MjY8L3JlYy1u
dW1iZXI+PGZvcmVpZ24ta2V5cz48a2V5IGFwcD0iRU4iIGRiLWlkPSJldGZ2MHAyMjlzenJ0MmVl
d2ZydjJ4ZHlmMHJ0MnYwcnZyenMiIHRpbWVzdGFtcD0iMTUyNDA1ODA0MCI+NjI2PC9rZXk+PC9m
b3JlaWduLWtleXM+PHJlZi10eXBlIG5hbWU9IkpvdXJuYWwgQXJ0aWNsZSI+MTc8L3JlZi10eXBl
Pjxjb250cmlidXRvcnM+PGF1dGhvcnM+PGF1dGhvcj5DaW5kcm92YS1EYXZpZXMsIFQuPC9hdXRo
b3I+PGF1dGhvcj52YW4gUGF0b3QsIE0uIFQuPC9hdXRob3I+PGF1dGhvcj5HYXJkbmVyLCBMLjwv
YXV0aG9yPjxhdXRob3I+SmF1bmlhdXgsIEUuPC9hdXRob3I+PGF1dGhvcj5CdXJ0b24sIEcuIEou
PC9hdXRob3I+PGF1dGhvcj5DaGFybm9jay1Kb25lcywgRC4gUy48L2F1dGhvcj48L2F1dGhvcnM+
PC9jb250cmlidXRvcnM+PGF1dGgtYWRkcmVzcz5DZW50cmUgZm9yIFRyb3Bob2JsYXN0IFJlc2Vh
cmNoLCBEZXBhcnRtZW50IG9mIFBoeXNpb2xvZ3ksIERldmVsb3BtZW50IGFuZCBOZXVyb3NjaWVu
Y2UsIFVuaXZlcnNpdHkgb2YgQ2FtYnJpZGdlLCBDYW1icmlkZ2UgQ0IyIDNFRywgVUsuJiN4RDtB
Y2FkZW1pYyBEZXBhcnRtZW50IG9mIE9ic3RldHJpY3MgYW5kIEd5bmFlY29sb2d5LCBSb3lhbCBG
cmVlIGFuZCBVbml2ZXJzaXR5IENvbGxlZ2UsIExvbmRvbiwgVUsuJiN4RDtDZW50cmUgZm9yIFRy
b3Bob2JsYXN0IFJlc2VhcmNoLCBEZXBhcnRtZW50IG9mIFBoeXNpb2xvZ3ksIERldmVsb3BtZW50
IGFuZCBOZXVyb3NjaWVuY2UsIFVuaXZlcnNpdHkgb2YgQ2FtYnJpZGdlLCBDYW1icmlkZ2UgQ0Iy
IDNFRywgVUsgZ2piMkBjYW0uYWMudWsuJiN4RDtDZW50cmUgZm9yIFRyb3Bob2JsYXN0IFJlc2Vh
cmNoLCBEZXBhcnRtZW50IG9mIFBoeXNpb2xvZ3ksIERldmVsb3BtZW50IGFuZCBOZXVyb3NjaWVu
Y2UsIFVuaXZlcnNpdHkgb2YgQ2FtYnJpZGdlLCBDYW1icmlkZ2UgQ0IyIDNFRywgVUsgRGVwYXJ0
bWVudCBvZiBPYnN0ZXRyaWNzIGFuZCBHeW5hZWNvbG9neSwgVW5pdmVyc2l0eSBvZiBDYW1icmlk
Z2UsIENhbWJyaWRnZSBDQjIgMFNXLCBVSyBOYXRpb25hbCBJbnN0aXR1dGUgZm9yIEhlYWx0aCBS
ZXNlYXJjaCwgQ2FtYnJpZGdlIENvbXByZWhlbnNpdmUgQmlvbWVkaWNhbCBSZXNlYXJjaCBDZW50
cmUsIENhbWJyaWRnZSwgVUsuPC9hdXRoLWFkZHJlc3M+PHRpdGxlcz48dGl0bGU+RW5lcmd5IHN0
YXR1cyBhbmQgSElGIHNpZ25hbGxpbmcgaW4gY2hvcmlvbmljIHZpbGxpIHNob3cgbm8gZXZpZGVu
Y2Ugb2YgaHlwb3hpYyBzdHJlc3MgZHVyaW5nIGh1bWFuIGVhcmx5IHBsYWNlbnRhbCBkZXZlbG9w
bWVudDwvdGl0bGU+PHNlY29uZGFyeS10aXRsZT5Nb2wgSHVtIFJlcHJvZDwvc2Vjb25kYXJ5LXRp
dGxlPjwvdGl0bGVzPjxwZXJpb2RpY2FsPjxmdWxsLXRpdGxlPk1vbCBIdW0gUmVwcm9kPC9mdWxs
LXRpdGxlPjwvcGVyaW9kaWNhbD48cGFnZXM+Mjk2LTMwODwvcGFnZXM+PHZvbHVtZT4yMTwvdm9s
dW1lPjxudW1iZXI+MzwvbnVtYmVyPjxlZGl0aW9uPjIwMTQvMTEvMTQ8L2VkaXRpb24+PGtleXdv
cmRzPjxrZXl3b3JkPkFkZW5vc2luZSBEaXBob3NwaGF0ZS9tZXRhYm9saXNtPC9rZXl3b3JkPjxr
ZXl3b3JkPkFkZW5vc2luZSBUcmlwaG9zcGhhdGUvbWV0YWJvbGlzbTwva2V5d29yZD48a2V5d29y
ZD5BZHVsdDwva2V5d29yZD48a2V5d29yZD5CYXNpYyBIZWxpeC1Mb29wLUhlbGl4IFRyYW5zY3Jp
cHRpb24gRmFjdG9ycy9nZW5ldGljcy8qbWV0YWJvbGlzbTwva2V5d29yZD48a2V5d29yZD5DZWxs
IEh5cG94aWE8L2tleXdvcmQ+PGtleXdvcmQ+Q2hvcmlvbmljIFZpbGxpLypkcnVnIGVmZmVjdHMv
Z3Jvd3RoICZhbXA7IGRldmVsb3BtZW50L21ldGFib2xpc208L2tleXdvcmQ+PGtleXdvcmQ+RW5l
cmd5IE1ldGFib2xpc20vKmRydWcgZWZmZWN0cy9nZW5ldGljczwva2V5d29yZD48a2V5d29yZD5G
ZW1hbGU8L2tleXdvcmQ+PGtleXdvcmQ+R2VuZSBFeHByZXNzaW9uIFJlZ3VsYXRpb24sIERldmVs
b3BtZW50YWw8L2tleXdvcmQ+PGtleXdvcmQ+R2x1Y29zZSBUcmFuc3BvcnRlciBUeXBlIDMvZ2Vu
ZXRpY3MvbWV0YWJvbGlzbTwva2V5d29yZD48a2V5d29yZD5IdW1hbnM8L2tleXdvcmQ+PGtleXdv
cmQ+SHlkcm9nZW4gUGVyb3hpZGUvcGhhcm1hY29sb2d5PC9rZXl3b3JkPjxrZXl3b3JkPkh5cG94
aWEtSW5kdWNpYmxlIEZhY3RvciAxLCBhbHBoYSBTdWJ1bml0L2dlbmV0aWNzLyptZXRhYm9saXNt
PC9rZXl3b3JkPjxrZXl3b3JkPkltaWRhem9sZXMvcGhhcm1hY29sb2d5PC9rZXl3b3JkPjxrZXl3
b3JkPk1lbWJyYW5lIFByb3RlaW5zL2dlbmV0aWNzL21ldGFib2xpc208L2tleXdvcmQ+PGtleXdv
cmQ+T3h5Z2VuLypwaGFybWFjb2xvZ3k8L2tleXdvcmQ+PGtleXdvcmQ+UGxhY2VudGF0aW9uL3Bo
eXNpb2xvZ3k8L2tleXdvcmQ+PGtleXdvcmQ+UHJlZ25hbmN5PC9rZXl3b3JkPjxrZXl3b3JkPlBy
ZWduYW5jeSBUcmltZXN0ZXJzPC9rZXl3b3JkPjxrZXl3b3JkPlByaW1hcnkgQ2VsbCBDdWx0dXJl
PC9rZXl3b3JkPjxrZXl3b3JkPlNpZ25hbCBUcmFuc2R1Y3Rpb248L2tleXdvcmQ+PGtleXdvcmQ+
VHJhbnNjcmlwdGlvbiwgR2VuZXRpYzwva2V5d29yZD48a2V5d29yZD5WYXNjdWxhciBFbmRvdGhl
bGlhbCBHcm93dGggRmFjdG9yIEEvZ2VuZXRpY3MvbWV0YWJvbGlzbTwva2V5d29yZD48a2V5d29y
ZD5wMzggTWl0b2dlbi1BY3RpdmF0ZWQgUHJvdGVpbiBLaW5hc2VzL2FudGFnb25pc3RzICZhbXA7
PC9rZXl3b3JkPjxrZXl3b3JkPmluaGliaXRvcnMvZ2VuZXRpY3MvbWV0YWJvbGlzbTwva2V5d29y
ZD48a2V5d29yZD5ISUYtMWFscGhhPC9rZXl3b3JkPjxrZXl3b3JkPmVuZXJneSBzdGF0dXM8L2tl
eXdvcmQ+PGtleXdvcmQ+Zmlyc3QgdHJpbWVzdGVyPC9rZXl3b3JkPjxrZXl3b3JkPm1ldGFib2xv
bWljczwva2V5d29yZD48a2V5d29yZD5wbGFjZW50YTwva2V5d29yZD48L2tleXdvcmRzPjxkYXRl
cz48eWVhcj4yMDE1PC95ZWFyPjxwdWItZGF0ZXM+PGRhdGU+TWFyPC9kYXRlPjwvcHViLWRhdGVz
PjwvZGF0ZXM+PGlzYm4+MTQ2MC0yNDA3IChFbGVjdHJvbmljKSYjeEQ7MTM2MC05OTQ3IChMaW5r
aW5nKTwvaXNibj48YWNjZXNzaW9uLW51bT4yNTM5MTI5ODwvYWNjZXNzaW9uLW51bT48dXJscz48
cmVsYXRlZC11cmxzPjx1cmw+aHR0cHM6Ly93d3cubmNiaS5ubG0ubmloLmdvdi9wdWJtZWQvMjUz
OTEyOTg8L3VybD48L3JlbGF0ZWQtdXJscz48L3VybHM+PGN1c3RvbTI+UE1DNDMzOTg1NzwvY3Vz
dG9tMj48ZWxlY3Ryb25pYy1yZXNvdXJjZS1udW0+MTAuMTA5My9tb2xlaHIvZ2F1MTA1PC9lbGVj
dHJvbmljLXJlc291cmNlLW51bT48L3JlY29yZD48L0NpdGU+PC9FbmROb3RlPgB=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DaW5kcm92YS1EYXZpZXM8L0F1dGhvcj48WWVhcj4yMDE1
PC9ZZWFyPjxSZWNOdW0+NjI2PC9SZWNOdW0+PERpc3BsYXlUZXh0PihDaW5kcm92YS1EYXZpZXMg
ZXQgYWwuLCAyMDE1KTwvRGlzcGxheVRleHQ+PHJlY29yZD48cmVjLW51bWJlcj42MjY8L3JlYy1u
dW1iZXI+PGZvcmVpZ24ta2V5cz48a2V5IGFwcD0iRU4iIGRiLWlkPSJldGZ2MHAyMjlzenJ0MmVl
d2ZydjJ4ZHlmMHJ0MnYwcnZyenMiIHRpbWVzdGFtcD0iMTUyNDA1ODA0MCI+NjI2PC9rZXk+PC9m
b3JlaWduLWtleXM+PHJlZi10eXBlIG5hbWU9IkpvdXJuYWwgQXJ0aWNsZSI+MTc8L3JlZi10eXBl
Pjxjb250cmlidXRvcnM+PGF1dGhvcnM+PGF1dGhvcj5DaW5kcm92YS1EYXZpZXMsIFQuPC9hdXRo
b3I+PGF1dGhvcj52YW4gUGF0b3QsIE0uIFQuPC9hdXRob3I+PGF1dGhvcj5HYXJkbmVyLCBMLjwv
YXV0aG9yPjxhdXRob3I+SmF1bmlhdXgsIEUuPC9hdXRob3I+PGF1dGhvcj5CdXJ0b24sIEcuIEou
PC9hdXRob3I+PGF1dGhvcj5DaGFybm9jay1Kb25lcywgRC4gUy48L2F1dGhvcj48L2F1dGhvcnM+
PC9jb250cmlidXRvcnM+PGF1dGgtYWRkcmVzcz5DZW50cmUgZm9yIFRyb3Bob2JsYXN0IFJlc2Vh
cmNoLCBEZXBhcnRtZW50IG9mIFBoeXNpb2xvZ3ksIERldmVsb3BtZW50IGFuZCBOZXVyb3NjaWVu
Y2UsIFVuaXZlcnNpdHkgb2YgQ2FtYnJpZGdlLCBDYW1icmlkZ2UgQ0IyIDNFRywgVUsuJiN4RDtB
Y2FkZW1pYyBEZXBhcnRtZW50IG9mIE9ic3RldHJpY3MgYW5kIEd5bmFlY29sb2d5LCBSb3lhbCBG
cmVlIGFuZCBVbml2ZXJzaXR5IENvbGxlZ2UsIExvbmRvbiwgVUsuJiN4RDtDZW50cmUgZm9yIFRy
b3Bob2JsYXN0IFJlc2VhcmNoLCBEZXBhcnRtZW50IG9mIFBoeXNpb2xvZ3ksIERldmVsb3BtZW50
IGFuZCBOZXVyb3NjaWVuY2UsIFVuaXZlcnNpdHkgb2YgQ2FtYnJpZGdlLCBDYW1icmlkZ2UgQ0Iy
IDNFRywgVUsgZ2piMkBjYW0uYWMudWsuJiN4RDtDZW50cmUgZm9yIFRyb3Bob2JsYXN0IFJlc2Vh
cmNoLCBEZXBhcnRtZW50IG9mIFBoeXNpb2xvZ3ksIERldmVsb3BtZW50IGFuZCBOZXVyb3NjaWVu
Y2UsIFVuaXZlcnNpdHkgb2YgQ2FtYnJpZGdlLCBDYW1icmlkZ2UgQ0IyIDNFRywgVUsgRGVwYXJ0
bWVudCBvZiBPYnN0ZXRyaWNzIGFuZCBHeW5hZWNvbG9neSwgVW5pdmVyc2l0eSBvZiBDYW1icmlk
Z2UsIENhbWJyaWRnZSBDQjIgMFNXLCBVSyBOYXRpb25hbCBJbnN0aXR1dGUgZm9yIEhlYWx0aCBS
ZXNlYXJjaCwgQ2FtYnJpZGdlIENvbXByZWhlbnNpdmUgQmlvbWVkaWNhbCBSZXNlYXJjaCBDZW50
cmUsIENhbWJyaWRnZSwgVUsuPC9hdXRoLWFkZHJlc3M+PHRpdGxlcz48dGl0bGU+RW5lcmd5IHN0
YXR1cyBhbmQgSElGIHNpZ25hbGxpbmcgaW4gY2hvcmlvbmljIHZpbGxpIHNob3cgbm8gZXZpZGVu
Y2Ugb2YgaHlwb3hpYyBzdHJlc3MgZHVyaW5nIGh1bWFuIGVhcmx5IHBsYWNlbnRhbCBkZXZlbG9w
bWVudDwvdGl0bGU+PHNlY29uZGFyeS10aXRsZT5Nb2wgSHVtIFJlcHJvZDwvc2Vjb25kYXJ5LXRp
dGxlPjwvdGl0bGVzPjxwZXJpb2RpY2FsPjxmdWxsLXRpdGxlPk1vbCBIdW0gUmVwcm9kPC9mdWxs
LXRpdGxlPjwvcGVyaW9kaWNhbD48cGFnZXM+Mjk2LTMwODwvcGFnZXM+PHZvbHVtZT4yMTwvdm9s
dW1lPjxudW1iZXI+MzwvbnVtYmVyPjxlZGl0aW9uPjIwMTQvMTEvMTQ8L2VkaXRpb24+PGtleXdv
cmRzPjxrZXl3b3JkPkFkZW5vc2luZSBEaXBob3NwaGF0ZS9tZXRhYm9saXNtPC9rZXl3b3JkPjxr
ZXl3b3JkPkFkZW5vc2luZSBUcmlwaG9zcGhhdGUvbWV0YWJvbGlzbTwva2V5d29yZD48a2V5d29y
ZD5BZHVsdDwva2V5d29yZD48a2V5d29yZD5CYXNpYyBIZWxpeC1Mb29wLUhlbGl4IFRyYW5zY3Jp
cHRpb24gRmFjdG9ycy9nZW5ldGljcy8qbWV0YWJvbGlzbTwva2V5d29yZD48a2V5d29yZD5DZWxs
IEh5cG94aWE8L2tleXdvcmQ+PGtleXdvcmQ+Q2hvcmlvbmljIFZpbGxpLypkcnVnIGVmZmVjdHMv
Z3Jvd3RoICZhbXA7IGRldmVsb3BtZW50L21ldGFib2xpc208L2tleXdvcmQ+PGtleXdvcmQ+RW5l
cmd5IE1ldGFib2xpc20vKmRydWcgZWZmZWN0cy9nZW5ldGljczwva2V5d29yZD48a2V5d29yZD5G
ZW1hbGU8L2tleXdvcmQ+PGtleXdvcmQ+R2VuZSBFeHByZXNzaW9uIFJlZ3VsYXRpb24sIERldmVs
b3BtZW50YWw8L2tleXdvcmQ+PGtleXdvcmQ+R2x1Y29zZSBUcmFuc3BvcnRlciBUeXBlIDMvZ2Vu
ZXRpY3MvbWV0YWJvbGlzbTwva2V5d29yZD48a2V5d29yZD5IdW1hbnM8L2tleXdvcmQ+PGtleXdv
cmQ+SHlkcm9nZW4gUGVyb3hpZGUvcGhhcm1hY29sb2d5PC9rZXl3b3JkPjxrZXl3b3JkPkh5cG94
aWEtSW5kdWNpYmxlIEZhY3RvciAxLCBhbHBoYSBTdWJ1bml0L2dlbmV0aWNzLyptZXRhYm9saXNt
PC9rZXl3b3JkPjxrZXl3b3JkPkltaWRhem9sZXMvcGhhcm1hY29sb2d5PC9rZXl3b3JkPjxrZXl3
b3JkPk1lbWJyYW5lIFByb3RlaW5zL2dlbmV0aWNzL21ldGFib2xpc208L2tleXdvcmQ+PGtleXdv
cmQ+T3h5Z2VuLypwaGFybWFjb2xvZ3k8L2tleXdvcmQ+PGtleXdvcmQ+UGxhY2VudGF0aW9uL3Bo
eXNpb2xvZ3k8L2tleXdvcmQ+PGtleXdvcmQ+UHJlZ25hbmN5PC9rZXl3b3JkPjxrZXl3b3JkPlBy
ZWduYW5jeSBUcmltZXN0ZXJzPC9rZXl3b3JkPjxrZXl3b3JkPlByaW1hcnkgQ2VsbCBDdWx0dXJl
PC9rZXl3b3JkPjxrZXl3b3JkPlNpZ25hbCBUcmFuc2R1Y3Rpb248L2tleXdvcmQ+PGtleXdvcmQ+
VHJhbnNjcmlwdGlvbiwgR2VuZXRpYzwva2V5d29yZD48a2V5d29yZD5WYXNjdWxhciBFbmRvdGhl
bGlhbCBHcm93dGggRmFjdG9yIEEvZ2VuZXRpY3MvbWV0YWJvbGlzbTwva2V5d29yZD48a2V5d29y
ZD5wMzggTWl0b2dlbi1BY3RpdmF0ZWQgUHJvdGVpbiBLaW5hc2VzL2FudGFnb25pc3RzICZhbXA7
PC9rZXl3b3JkPjxrZXl3b3JkPmluaGliaXRvcnMvZ2VuZXRpY3MvbWV0YWJvbGlzbTwva2V5d29y
ZD48a2V5d29yZD5ISUYtMWFscGhhPC9rZXl3b3JkPjxrZXl3b3JkPmVuZXJneSBzdGF0dXM8L2tl
eXdvcmQ+PGtleXdvcmQ+Zmlyc3QgdHJpbWVzdGVyPC9rZXl3b3JkPjxrZXl3b3JkPm1ldGFib2xv
bWljczwva2V5d29yZD48a2V5d29yZD5wbGFjZW50YTwva2V5d29yZD48L2tleXdvcmRzPjxkYXRl
cz48eWVhcj4yMDE1PC95ZWFyPjxwdWItZGF0ZXM+PGRhdGU+TWFyPC9kYXRlPjwvcHViLWRhdGVz
PjwvZGF0ZXM+PGlzYm4+MTQ2MC0yNDA3IChFbGVjdHJvbmljKSYjeEQ7MTM2MC05OTQ3IChMaW5r
aW5nKTwvaXNibj48YWNjZXNzaW9uLW51bT4yNTM5MTI5ODwvYWNjZXNzaW9uLW51bT48dXJscz48
cmVsYXRlZC11cmxzPjx1cmw+aHR0cHM6Ly93d3cubmNiaS5ubG0ubmloLmdvdi9wdWJtZWQvMjUz
OTEyOTg8L3VybD48L3JlbGF0ZWQtdXJscz48L3VybHM+PGN1c3RvbTI+UE1DNDMzOTg1NzwvY3Vz
dG9tMj48ZWxlY3Ryb25pYy1yZXNvdXJjZS1udW0+MTAuMTA5My9tb2xlaHIvZ2F1MTA1PC9lbGVj
dHJvbmljLXJlc291cmNlLW51bT48L3JlY29yZD48L0NpdGU+PC9FbmROb3RlPgB=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Cindrova-Davies et al., 2015)</w:t>
      </w:r>
      <w:r w:rsidRPr="008B5129">
        <w:rPr>
          <w:rFonts w:ascii="Arial" w:hAnsi="Arial" w:cs="Arial"/>
          <w:color w:val="000000"/>
          <w:sz w:val="20"/>
          <w:szCs w:val="20"/>
        </w:rPr>
        <w:fldChar w:fldCharType="end"/>
      </w:r>
      <w:r w:rsidRPr="008B5129">
        <w:rPr>
          <w:rFonts w:ascii="Arial" w:hAnsi="Arial" w:cs="Arial"/>
          <w:color w:val="000000"/>
          <w:sz w:val="20"/>
          <w:szCs w:val="20"/>
          <w:lang w:val="en-GB"/>
        </w:rPr>
        <w:t>, and were frozen immediately. We focussed our analyses on transcripts encoding proteins involved in metabolism, hormonal activity, transport and cell proliferation. We also discuss transcripts with both differential expression and differentially methylated regions found in their promoters/gene-bodies.</w:t>
      </w:r>
    </w:p>
    <w:p w14:paraId="460EA4B8" w14:textId="5C37C01D"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 </w:t>
      </w:r>
      <w:bookmarkStart w:id="5" w:name="_dbfpasdy5aei" w:colFirst="0" w:colLast="0"/>
      <w:bookmarkEnd w:id="5"/>
      <w:r w:rsidRPr="008B5129">
        <w:rPr>
          <w:rFonts w:ascii="Arial" w:hAnsi="Arial" w:cs="Arial"/>
          <w:color w:val="000000"/>
          <w:sz w:val="20"/>
          <w:szCs w:val="20"/>
          <w:lang w:val="en-GB"/>
        </w:rPr>
        <w:br w:type="page"/>
      </w:r>
    </w:p>
    <w:p w14:paraId="3AD1F2AC" w14:textId="5C2A4082"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b/>
          <w:color w:val="000000"/>
          <w:sz w:val="28"/>
          <w:szCs w:val="28"/>
          <w:lang w:val="en-GB"/>
        </w:rPr>
      </w:pPr>
      <w:r w:rsidRPr="008B5129">
        <w:rPr>
          <w:rFonts w:ascii="Arial" w:hAnsi="Arial" w:cs="Arial"/>
          <w:b/>
          <w:color w:val="000000"/>
          <w:sz w:val="28"/>
          <w:szCs w:val="28"/>
          <w:lang w:val="en-GB"/>
        </w:rPr>
        <w:lastRenderedPageBreak/>
        <w:t xml:space="preserve">Results </w:t>
      </w:r>
    </w:p>
    <w:p w14:paraId="5201C79C" w14:textId="0C4C301B" w:rsidR="00F421DE"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Villous samples separated clearly on the basis of gestational age with both principal component analysis (PC</w:t>
      </w:r>
      <w:r w:rsidR="00E308A1">
        <w:rPr>
          <w:rFonts w:ascii="Arial" w:hAnsi="Arial" w:cs="Arial"/>
          <w:color w:val="000000"/>
          <w:sz w:val="20"/>
          <w:szCs w:val="20"/>
          <w:lang w:val="en-GB"/>
        </w:rPr>
        <w:t xml:space="preserve">A) and hierarchical clustering </w:t>
      </w:r>
      <w:r w:rsidRPr="008B5129">
        <w:rPr>
          <w:rFonts w:ascii="Arial" w:hAnsi="Arial" w:cs="Arial"/>
          <w:color w:val="000000"/>
          <w:sz w:val="20"/>
          <w:szCs w:val="20"/>
          <w:lang w:val="en-GB"/>
        </w:rPr>
        <w:t>(Fig. 1A, Suppl. Fig. 1). Differential expression analysis identified 3242 differentially expressed genes (DEG</w:t>
      </w:r>
      <w:proofErr w:type="gramStart"/>
      <w:r w:rsidRPr="008B5129">
        <w:rPr>
          <w:rFonts w:ascii="Arial" w:hAnsi="Arial" w:cs="Arial"/>
          <w:color w:val="000000"/>
          <w:sz w:val="20"/>
          <w:szCs w:val="20"/>
          <w:lang w:val="en-GB"/>
        </w:rPr>
        <w:t>)</w:t>
      </w:r>
      <w:r w:rsidR="00700E24">
        <w:rPr>
          <w:rFonts w:ascii="Arial" w:hAnsi="Arial" w:cs="Arial"/>
          <w:color w:val="000000"/>
          <w:sz w:val="20"/>
          <w:szCs w:val="20"/>
          <w:lang w:val="en-GB"/>
        </w:rPr>
        <w:t>(</w:t>
      </w:r>
      <w:proofErr w:type="spellStart"/>
      <w:proofErr w:type="gramEnd"/>
      <w:r w:rsidR="00700E24">
        <w:rPr>
          <w:rFonts w:ascii="Arial" w:hAnsi="Arial" w:cs="Arial"/>
          <w:color w:val="000000"/>
          <w:sz w:val="20"/>
          <w:szCs w:val="20"/>
          <w:lang w:val="en-GB"/>
        </w:rPr>
        <w:t>P</w:t>
      </w:r>
      <w:r w:rsidR="00700E24" w:rsidRPr="00700E24">
        <w:rPr>
          <w:rFonts w:ascii="Arial" w:hAnsi="Arial" w:cs="Arial"/>
          <w:i/>
          <w:color w:val="000000"/>
          <w:sz w:val="20"/>
          <w:szCs w:val="20"/>
          <w:lang w:val="en-GB"/>
        </w:rPr>
        <w:t>adj</w:t>
      </w:r>
      <w:proofErr w:type="spellEnd"/>
      <w:r w:rsidR="00700E24">
        <w:rPr>
          <w:rFonts w:ascii="Arial" w:hAnsi="Arial" w:cs="Arial"/>
          <w:color w:val="000000"/>
          <w:sz w:val="20"/>
          <w:szCs w:val="20"/>
          <w:lang w:val="en-GB"/>
        </w:rPr>
        <w:t>.</w:t>
      </w:r>
      <w:r w:rsidRPr="008B5129">
        <w:rPr>
          <w:rFonts w:ascii="Arial" w:hAnsi="Arial" w:cs="Arial"/>
          <w:color w:val="000000"/>
          <w:sz w:val="20"/>
          <w:szCs w:val="20"/>
          <w:lang w:val="en-GB"/>
        </w:rPr>
        <w:t xml:space="preserve"> ≤ 0.05</w:t>
      </w:r>
      <w:r w:rsidR="00700E24">
        <w:rPr>
          <w:rFonts w:ascii="Arial" w:hAnsi="Arial" w:cs="Arial"/>
          <w:color w:val="000000"/>
          <w:sz w:val="20"/>
          <w:szCs w:val="20"/>
          <w:lang w:val="en-GB"/>
        </w:rPr>
        <w:t>, a</w:t>
      </w:r>
      <w:r w:rsidRPr="008B5129">
        <w:rPr>
          <w:rFonts w:ascii="Arial" w:hAnsi="Arial" w:cs="Arial"/>
          <w:color w:val="000000"/>
          <w:sz w:val="20"/>
          <w:szCs w:val="20"/>
          <w:lang w:val="en-GB"/>
        </w:rPr>
        <w:t xml:space="preserve">bsolute fold change </w:t>
      </w:r>
      <w:r w:rsidR="00700E24">
        <w:rPr>
          <w:rFonts w:ascii="Arial" w:hAnsi="Arial" w:cs="Arial"/>
          <w:color w:val="000000"/>
          <w:sz w:val="20"/>
          <w:szCs w:val="20"/>
          <w:lang w:val="en-GB"/>
        </w:rPr>
        <w:t xml:space="preserve">≥ 2; </w:t>
      </w:r>
      <w:r w:rsidRPr="008B5129">
        <w:rPr>
          <w:rFonts w:ascii="Arial" w:hAnsi="Arial" w:cs="Arial"/>
          <w:color w:val="000000"/>
          <w:sz w:val="20"/>
          <w:szCs w:val="20"/>
          <w:lang w:val="en-GB"/>
        </w:rPr>
        <w:t xml:space="preserve">Fig. 1B, Suppl. Table 1). </w:t>
      </w:r>
      <w:r w:rsidR="00F421DE" w:rsidRPr="008B5129">
        <w:rPr>
          <w:rFonts w:ascii="Arial" w:hAnsi="Arial" w:cs="Arial"/>
          <w:color w:val="000000"/>
          <w:sz w:val="20"/>
          <w:szCs w:val="20"/>
          <w:lang w:val="en-GB"/>
        </w:rPr>
        <w:t>In view of the se</w:t>
      </w:r>
      <w:r w:rsidR="00E308A1">
        <w:rPr>
          <w:rFonts w:ascii="Arial" w:hAnsi="Arial" w:cs="Arial"/>
          <w:color w:val="000000"/>
          <w:sz w:val="20"/>
          <w:szCs w:val="20"/>
          <w:lang w:val="en-GB"/>
        </w:rPr>
        <w:t>x bias in sample numbers (Fig.</w:t>
      </w:r>
      <w:r w:rsidR="00F421DE" w:rsidRPr="008B5129">
        <w:rPr>
          <w:rFonts w:ascii="Arial" w:hAnsi="Arial" w:cs="Arial"/>
          <w:color w:val="000000"/>
          <w:sz w:val="20"/>
          <w:szCs w:val="20"/>
          <w:lang w:val="en-GB"/>
        </w:rPr>
        <w:t xml:space="preserve"> 1A), we performed a sex-adjustment analysis. Sex of the samples was confirmed using sex specific genes, </w:t>
      </w:r>
      <w:proofErr w:type="spellStart"/>
      <w:r w:rsidR="00F421DE" w:rsidRPr="008B5129">
        <w:rPr>
          <w:rFonts w:ascii="Arial" w:hAnsi="Arial" w:cs="Arial"/>
          <w:i/>
          <w:iCs/>
          <w:color w:val="000000"/>
          <w:sz w:val="20"/>
          <w:szCs w:val="20"/>
        </w:rPr>
        <w:t>Xist</w:t>
      </w:r>
      <w:proofErr w:type="spellEnd"/>
      <w:r w:rsidR="00F421DE" w:rsidRPr="008B5129">
        <w:rPr>
          <w:rFonts w:ascii="Arial" w:hAnsi="Arial" w:cs="Arial"/>
          <w:i/>
          <w:iCs/>
          <w:color w:val="000000"/>
          <w:sz w:val="20"/>
          <w:szCs w:val="20"/>
        </w:rPr>
        <w:t xml:space="preserve">, Rps4y1, Ddx3y, Usp9y </w:t>
      </w:r>
      <w:r w:rsidR="00F421DE" w:rsidRPr="008B5129">
        <w:rPr>
          <w:rFonts w:ascii="Arial" w:hAnsi="Arial" w:cs="Arial"/>
          <w:iCs/>
          <w:color w:val="000000"/>
          <w:sz w:val="20"/>
          <w:szCs w:val="20"/>
        </w:rPr>
        <w:t>and</w:t>
      </w:r>
      <w:r w:rsidR="00F421DE" w:rsidRPr="008B5129">
        <w:rPr>
          <w:rFonts w:ascii="Arial" w:hAnsi="Arial" w:cs="Arial"/>
          <w:i/>
          <w:iCs/>
          <w:color w:val="000000"/>
          <w:sz w:val="20"/>
          <w:szCs w:val="20"/>
        </w:rPr>
        <w:t xml:space="preserve"> </w:t>
      </w:r>
      <w:proofErr w:type="spellStart"/>
      <w:r w:rsidR="00F421DE" w:rsidRPr="008B5129">
        <w:rPr>
          <w:rFonts w:ascii="Arial" w:hAnsi="Arial" w:cs="Arial"/>
          <w:i/>
          <w:iCs/>
          <w:color w:val="000000"/>
          <w:sz w:val="20"/>
          <w:szCs w:val="20"/>
        </w:rPr>
        <w:t>Sry</w:t>
      </w:r>
      <w:proofErr w:type="spellEnd"/>
      <w:r w:rsidR="00F421DE" w:rsidRPr="008B5129">
        <w:rPr>
          <w:rFonts w:ascii="Arial" w:hAnsi="Arial" w:cs="Arial"/>
          <w:i/>
          <w:iCs/>
          <w:color w:val="000000"/>
          <w:sz w:val="20"/>
          <w:szCs w:val="20"/>
        </w:rPr>
        <w:t>,</w:t>
      </w:r>
      <w:r w:rsidR="00F421DE" w:rsidRPr="008B5129">
        <w:rPr>
          <w:rFonts w:ascii="Arial" w:hAnsi="Arial" w:cs="Arial"/>
          <w:color w:val="000000"/>
          <w:sz w:val="20"/>
          <w:szCs w:val="20"/>
          <w:lang w:val="en-GB"/>
        </w:rPr>
        <w:t xml:space="preserve"> and was included in the design formula (~ sex + condition) as a blocking factor to account for variation in the data. </w:t>
      </w:r>
    </w:p>
    <w:p w14:paraId="1572E106" w14:textId="77777777" w:rsidR="00F421DE" w:rsidRPr="008B5129" w:rsidRDefault="00F421DE"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684E6119" w14:textId="2B7E1645"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Using </w:t>
      </w:r>
      <w:proofErr w:type="spellStart"/>
      <w:r w:rsidRPr="008B5129">
        <w:rPr>
          <w:rFonts w:ascii="Arial" w:hAnsi="Arial" w:cs="Arial"/>
          <w:color w:val="000000"/>
          <w:sz w:val="20"/>
          <w:szCs w:val="20"/>
          <w:lang w:val="en-GB"/>
        </w:rPr>
        <w:t>Kegg</w:t>
      </w:r>
      <w:proofErr w:type="spellEnd"/>
      <w:r w:rsidRPr="008B5129">
        <w:rPr>
          <w:rFonts w:ascii="Arial" w:hAnsi="Arial" w:cs="Arial"/>
          <w:color w:val="000000"/>
          <w:sz w:val="20"/>
          <w:szCs w:val="20"/>
          <w:lang w:val="en-GB"/>
        </w:rPr>
        <w:t xml:space="preserve"> pathway analysis and Gene </w:t>
      </w:r>
      <w:r w:rsidR="00A07F3D" w:rsidRPr="008B5129">
        <w:rPr>
          <w:rFonts w:ascii="Arial" w:hAnsi="Arial" w:cs="Arial"/>
          <w:color w:val="000000"/>
          <w:sz w:val="20"/>
          <w:szCs w:val="20"/>
          <w:lang w:val="en-GB"/>
        </w:rPr>
        <w:t>Ontology analysis</w:t>
      </w:r>
      <w:r w:rsidRPr="008B5129">
        <w:rPr>
          <w:rFonts w:ascii="Arial" w:hAnsi="Arial" w:cs="Arial"/>
          <w:color w:val="000000"/>
          <w:sz w:val="20"/>
          <w:szCs w:val="20"/>
          <w:lang w:val="en-GB"/>
        </w:rPr>
        <w:t xml:space="preserve"> (</w:t>
      </w:r>
      <w:r w:rsidR="00A07F3D" w:rsidRPr="008B5129">
        <w:rPr>
          <w:rFonts w:ascii="Arial" w:hAnsi="Arial" w:cs="Arial"/>
          <w:color w:val="000000"/>
          <w:sz w:val="20"/>
          <w:szCs w:val="20"/>
          <w:lang w:val="en-GB"/>
        </w:rPr>
        <w:t>GO</w:t>
      </w:r>
      <w:r w:rsidRPr="008B5129">
        <w:rPr>
          <w:rFonts w:ascii="Arial" w:hAnsi="Arial" w:cs="Arial"/>
          <w:color w:val="000000"/>
          <w:sz w:val="20"/>
          <w:szCs w:val="20"/>
          <w:lang w:val="en-GB"/>
        </w:rPr>
        <w:t>) we identified several classes of genes that change simultaneously between the first and second trimesters (Figs. 1C-F, Suppl. Tables 2-5).  Notably, genes associated with protein processing in the endoplasmic reticulum (ER) were amongst the most differentially expressed, as were genes regulating cellular metabolism and hormone secretion, transport, and extracellular matrix (Figs. 1C-F). Changes for selected transcripts were validated at the protein level, using either western blotting or immunohistochemistry. To ascribe the DEGs to individual cell types the RNA-</w:t>
      </w:r>
      <w:proofErr w:type="spellStart"/>
      <w:r w:rsidRPr="008B5129">
        <w:rPr>
          <w:rFonts w:ascii="Arial" w:hAnsi="Arial" w:cs="Arial"/>
          <w:color w:val="000000"/>
          <w:sz w:val="20"/>
          <w:szCs w:val="20"/>
          <w:lang w:val="en-GB"/>
        </w:rPr>
        <w:t>Seq</w:t>
      </w:r>
      <w:proofErr w:type="spellEnd"/>
      <w:r w:rsidRPr="008B5129">
        <w:rPr>
          <w:rFonts w:ascii="Arial" w:hAnsi="Arial" w:cs="Arial"/>
          <w:color w:val="000000"/>
          <w:sz w:val="20"/>
          <w:szCs w:val="20"/>
          <w:lang w:val="en-GB"/>
        </w:rPr>
        <w:t xml:space="preserve"> results were compared with a published </w:t>
      </w:r>
      <w:proofErr w:type="spellStart"/>
      <w:r w:rsidRPr="008B5129">
        <w:rPr>
          <w:rFonts w:ascii="Arial" w:hAnsi="Arial" w:cs="Arial"/>
          <w:color w:val="000000"/>
          <w:sz w:val="20"/>
          <w:szCs w:val="20"/>
          <w:lang w:val="en-GB"/>
        </w:rPr>
        <w:t>scRNA-Seq</w:t>
      </w:r>
      <w:proofErr w:type="spellEnd"/>
      <w:r w:rsidRPr="008B5129">
        <w:rPr>
          <w:rFonts w:ascii="Arial" w:hAnsi="Arial" w:cs="Arial"/>
          <w:color w:val="000000"/>
          <w:sz w:val="20"/>
          <w:szCs w:val="20"/>
          <w:lang w:val="en-GB"/>
        </w:rPr>
        <w:t xml:space="preserve"> dataset </w:t>
      </w:r>
      <w:r w:rsidRPr="008B5129">
        <w:rPr>
          <w:rFonts w:ascii="Arial" w:hAnsi="Arial" w:cs="Arial"/>
          <w:color w:val="000000"/>
          <w:sz w:val="20"/>
          <w:szCs w:val="20"/>
          <w:lang w:val="en-GB"/>
        </w:rPr>
        <w:fldChar w:fldCharType="begin">
          <w:fldData xml:space="preserve">PEVuZE5vdGU+PENpdGU+PEF1dGhvcj5MaXU8L0F1dGhvcj48WWVhcj4yMDE4PC9ZZWFyPjxSZWNO
dW0+OTA1PC9SZWNOdW0+PERpc3BsYXlUZXh0PihMaXUgZXQgYWwuLCAyMDE4KTwvRGlzcGxheVRl
eHQ+PHJlY29yZD48cmVjLW51bWJlcj45MDU8L3JlYy1udW1iZXI+PGZvcmVpZ24ta2V5cz48a2V5
IGFwcD0iRU4iIGRiLWlkPSJldGZ2MHAyMjlzenJ0MmVld2ZydjJ4ZHlmMHJ0MnYwcnZyenMiIHRp
bWVzdGFtcD0iMTU3NDk1OTQyMSI+OTA1PC9rZXk+PC9mb3JlaWduLWtleXM+PHJlZi10eXBlIG5h
bWU9IkpvdXJuYWwgQXJ0aWNsZSI+MTc8L3JlZi10eXBlPjxjb250cmlidXRvcnM+PGF1dGhvcnM+
PGF1dGhvcj5MaXUsIFkuPC9hdXRob3I+PGF1dGhvcj5GYW4sIFguPC9hdXRob3I+PGF1dGhvcj5X
YW5nLCBSLjwvYXV0aG9yPjxhdXRob3I+THUsIFguPC9hdXRob3I+PGF1dGhvcj5EYW5nLCBZLiBM
LjwvYXV0aG9yPjxhdXRob3I+V2FuZywgSC48L2F1dGhvcj48YXV0aG9yPkxpbiwgSC4gWS48L2F1
dGhvcj48YXV0aG9yPlpodSwgQy48L2F1dGhvcj48YXV0aG9yPkdlLCBILjwvYXV0aG9yPjxhdXRo
b3I+Q3Jvc3MsIEouIEMuPC9hdXRob3I+PGF1dGhvcj5XYW5nLCBILjwvYXV0aG9yPjwvYXV0aG9y
cz48L2NvbnRyaWJ1dG9ycz48YXV0aC1hZGRyZXNzPlN0YXRlIEtleSBMYWJvcmF0b3J5IG9mIFN0
ZW0gQ2VsbCBhbmQgUmVwcm9kdWN0aXZlIEJpb2xvZ3ksIEluc3RpdHV0ZSBvZiBab29sb2d5LCBD
aGluZXNlIEFjYWRlbXkgb2YgU2NpZW5jZXMsIDEwMDEwMSwgQmVpamluZywgQ2hpbmEuJiN4RDtC
aW9tZWRpY2FsIFBpb25lZXJpbmcgSW5ub3ZhdGlvbiBDZW50ZXIsIENvbGxlZ2Ugb2YgTGlmZSBT
Y2llbmNlLCBQZWtpbmcgVW5pdmVyc2l0eSwgMTAwODcxLCBCZWlqaW5nLCBDaGluYS4mI3hEO0Rl
cGFydG1lbnQgb2YgRXhwZXJpbWVudGFsIFJhZGlhdGlvbiBPbmNvbG9neSwgVGhlIFVuaXZlcnNp
dHkgb2YgVGV4YXMgTUQgQW5kZXJzb24gQ2FuY2VyIENlbnRlciwgSG91c3RvbiwgVFgsIDc3MDMw
LCBVU0EuJiN4RDtEZXBhcnRtZW50IG9mIE9ic3RldHJpY3MgYW5kIEd5bmVjb2xvZ3ksIFRoZSAz
MDZ0aCBIb3NwaXRhbCBvZiBQTEEsIDEwMDEwMSwgQmVpamluZywgQ2hpbmEuJiN4RDtEZXBhcnRt
ZW50IG9mIE9ic3RldHJpY3MgYW5kIEd5bmVjb2xvZ3ksIEJlaWppbmcgU2hpaml0YW4gSG9zcGl0
YWwsIDEwMDAzOCwgQmVpamluZywgQ2hpbmEuJiN4RDtEZXBhcnRtZW50cyBvZiBCaW9jaGVtaXN0
cnkgYW5kIE1vbGVjdWxhciBCaW9sb2d5LCBDb21wYXJhdGl2ZSBCaW9sb2d5IGFuZCBFeHBlcmlt
ZW50YWwgTWVkaWNpbmUsIE9ic3RldHJpY3MgYW5kIEd5bmVjb2xvZ3ksIGFuZCBNZWRpY2FsIEdl
bmV0aWNzLCBVbml2ZXJzaXR5IG9mIENhbGdhcnksIENhbGdhcnksIEFCLCBUMk4gNE4xLCBDYW5h
ZGEuIGpjcm9zc0B1Y2FsZ2FyeS5jYS4mI3hEO1N0YXRlIEtleSBMYWJvcmF0b3J5IG9mIFN0ZW0g
Q2VsbCBhbmQgUmVwcm9kdWN0aXZlIEJpb2xvZ3ksIEluc3RpdHV0ZSBvZiBab29sb2d5LCBDaGlu
ZXNlIEFjYWRlbXkgb2YgU2NpZW5jZXMsIDEwMDEwMSwgQmVpamluZywgQ2hpbmEuIHdhbmdobUBp
b3ouYWMuY24uPC9hdXRoLWFkZHJlc3M+PHRpdGxlcz48dGl0bGU+U2luZ2xlLWNlbGwgUk5BLXNl
cSByZXZlYWxzIHRoZSBkaXZlcnNpdHkgb2YgdHJvcGhvYmxhc3Qgc3VidHlwZXMgYW5kIHBhdHRl
cm5zIG9mIGRpZmZlcmVudGlhdGlvbiBpbiB0aGUgaHVtYW4gcGxhY2VudGE8L3RpdGxlPjxzZWNv
bmRhcnktdGl0bGU+Q2VsbCBSZXM8L3NlY29uZGFyeS10aXRsZT48L3RpdGxlcz48cGVyaW9kaWNh
bD48ZnVsbC10aXRsZT5DZWxsIFJlczwvZnVsbC10aXRsZT48L3BlcmlvZGljYWw+PHBhZ2VzPjgx
OS04MzI8L3BhZ2VzPjx2b2x1bWU+Mjg8L3ZvbHVtZT48bnVtYmVyPjg8L251bWJlcj48ZWRpdGlv
bj4yMDE4LzA3LzI2PC9lZGl0aW9uPjxrZXl3b3Jkcz48a2V5d29yZD5CYXNlIFNlcXVlbmNlPC9r
ZXl3b3JkPjxrZXl3b3JkPkNlbGwgRGlmZmVyZW50aWF0aW9uPC9rZXl3b3JkPjxrZXl3b3JkPkZl
bWFsZTwva2V5d29yZD48a2V5d29yZD5HZW5lIEV4cHJlc3Npb248L2tleXdvcmQ+PGtleXdvcmQ+
SHVtYW5zPC9rZXl3b3JkPjxrZXl3b3JkPk1lc2VuY2h5bWFsIFN0ZW0gQ2VsbHMvY3l0b2xvZ3kv
bWV0YWJvbGlzbTwva2V5d29yZD48a2V5d29yZD5QZXB0aWRlIEhvcm1vbmVzLypnZW5ldGljczwv
a2V5d29yZD48a2V5d29yZD5QbGFjZW50YS8qY3l0b2xvZ3k8L2tleXdvcmQ+PGtleXdvcmQ+UGxh
Y2VudGF0aW9uLypnZW5ldGljczwva2V5d29yZD48a2V5d29yZD5QcmVnbmFuY3k8L2tleXdvcmQ+
PGtleXdvcmQ+UHJlZ25hbmN5IFRyaW1lc3RlciwgRmlyc3QvZ2VuZXRpY3MvbWV0YWJvbGlzbTwv
a2V5d29yZD48a2V5d29yZD5QcmVnbmFuY3kgVHJpbWVzdGVyLCBTZWNvbmQvZ2VuZXRpY3MvbWV0
YWJvbGlzbTwva2V5d29yZD48a2V5d29yZD5TZXF1ZW5jZSBBbmFseXNpcywgUk5BL21ldGhvZHM8
L2tleXdvcmQ+PGtleXdvcmQ+U2luZ2xlLUNlbGwgQW5hbHlzaXMvbWV0aG9kczwva2V5d29yZD48
a2V5d29yZD5Ucm9waG9ibGFzdHMvKm1ldGFib2xpc208L2tleXdvcmQ+PC9rZXl3b3Jkcz48ZGF0
ZXM+PHllYXI+MjAxODwveWVhcj48cHViLWRhdGVzPjxkYXRlPkF1ZzwvZGF0ZT48L3B1Yi1kYXRl
cz48L2RhdGVzPjxpc2JuPjE3NDgtNzgzOCAoRWxlY3Ryb25pYykmI3hEOzEwMDEtMDYwMiAoTGlu
a2luZyk8L2lzYm4+PGFjY2Vzc2lvbi1udW0+MzAwNDIzODQ8L2FjY2Vzc2lvbi1udW0+PHVybHM+
PHJlbGF0ZWQtdXJscz48dXJsPmh0dHBzOi8vd3d3Lm5jYmkubmxtLm5paC5nb3YvcHVibWVkLzMw
MDQyMzg0PC91cmw+PC9yZWxhdGVkLXVybHM+PC91cmxzPjxjdXN0b20yPlBNQzYwODI5MDc8L2N1
c3RvbTI+PGVsZWN0cm9uaWMtcmVzb3VyY2UtbnVtPjEwLjEwMzgvczQxNDIyLTAxOC0wMDY2LXk8
L2VsZWN0cm9uaWMtcmVzb3VyY2UtbnVtPjwvcmVjb3JkPjwvQ2l0ZT48L0VuZE5vdGU+AG==
</w:fldData>
        </w:fldChar>
      </w:r>
      <w:r w:rsidR="00E308A1">
        <w:rPr>
          <w:rFonts w:ascii="Arial" w:hAnsi="Arial" w:cs="Arial"/>
          <w:color w:val="000000"/>
          <w:sz w:val="20"/>
          <w:szCs w:val="20"/>
          <w:lang w:val="en-GB"/>
        </w:rPr>
        <w:instrText xml:space="preserve"> ADDIN EN.CITE </w:instrText>
      </w:r>
      <w:r w:rsidR="00E308A1">
        <w:rPr>
          <w:rFonts w:ascii="Arial" w:hAnsi="Arial" w:cs="Arial"/>
          <w:color w:val="000000"/>
          <w:sz w:val="20"/>
          <w:szCs w:val="20"/>
          <w:lang w:val="en-GB"/>
        </w:rPr>
        <w:fldChar w:fldCharType="begin">
          <w:fldData xml:space="preserve">PEVuZE5vdGU+PENpdGU+PEF1dGhvcj5MaXU8L0F1dGhvcj48WWVhcj4yMDE4PC9ZZWFyPjxSZWNO
dW0+OTA1PC9SZWNOdW0+PERpc3BsYXlUZXh0PihMaXUgZXQgYWwuLCAyMDE4KTwvRGlzcGxheVRl
eHQ+PHJlY29yZD48cmVjLW51bWJlcj45MDU8L3JlYy1udW1iZXI+PGZvcmVpZ24ta2V5cz48a2V5
IGFwcD0iRU4iIGRiLWlkPSJldGZ2MHAyMjlzenJ0MmVld2ZydjJ4ZHlmMHJ0MnYwcnZyenMiIHRp
bWVzdGFtcD0iMTU3NDk1OTQyMSI+OTA1PC9rZXk+PC9mb3JlaWduLWtleXM+PHJlZi10eXBlIG5h
bWU9IkpvdXJuYWwgQXJ0aWNsZSI+MTc8L3JlZi10eXBlPjxjb250cmlidXRvcnM+PGF1dGhvcnM+
PGF1dGhvcj5MaXUsIFkuPC9hdXRob3I+PGF1dGhvcj5GYW4sIFguPC9hdXRob3I+PGF1dGhvcj5X
YW5nLCBSLjwvYXV0aG9yPjxhdXRob3I+THUsIFguPC9hdXRob3I+PGF1dGhvcj5EYW5nLCBZLiBM
LjwvYXV0aG9yPjxhdXRob3I+V2FuZywgSC48L2F1dGhvcj48YXV0aG9yPkxpbiwgSC4gWS48L2F1
dGhvcj48YXV0aG9yPlpodSwgQy48L2F1dGhvcj48YXV0aG9yPkdlLCBILjwvYXV0aG9yPjxhdXRo
b3I+Q3Jvc3MsIEouIEMuPC9hdXRob3I+PGF1dGhvcj5XYW5nLCBILjwvYXV0aG9yPjwvYXV0aG9y
cz48L2NvbnRyaWJ1dG9ycz48YXV0aC1hZGRyZXNzPlN0YXRlIEtleSBMYWJvcmF0b3J5IG9mIFN0
ZW0gQ2VsbCBhbmQgUmVwcm9kdWN0aXZlIEJpb2xvZ3ksIEluc3RpdHV0ZSBvZiBab29sb2d5LCBD
aGluZXNlIEFjYWRlbXkgb2YgU2NpZW5jZXMsIDEwMDEwMSwgQmVpamluZywgQ2hpbmEuJiN4RDtC
aW9tZWRpY2FsIFBpb25lZXJpbmcgSW5ub3ZhdGlvbiBDZW50ZXIsIENvbGxlZ2Ugb2YgTGlmZSBT
Y2llbmNlLCBQZWtpbmcgVW5pdmVyc2l0eSwgMTAwODcxLCBCZWlqaW5nLCBDaGluYS4mI3hEO0Rl
cGFydG1lbnQgb2YgRXhwZXJpbWVudGFsIFJhZGlhdGlvbiBPbmNvbG9neSwgVGhlIFVuaXZlcnNp
dHkgb2YgVGV4YXMgTUQgQW5kZXJzb24gQ2FuY2VyIENlbnRlciwgSG91c3RvbiwgVFgsIDc3MDMw
LCBVU0EuJiN4RDtEZXBhcnRtZW50IG9mIE9ic3RldHJpY3MgYW5kIEd5bmVjb2xvZ3ksIFRoZSAz
MDZ0aCBIb3NwaXRhbCBvZiBQTEEsIDEwMDEwMSwgQmVpamluZywgQ2hpbmEuJiN4RDtEZXBhcnRt
ZW50IG9mIE9ic3RldHJpY3MgYW5kIEd5bmVjb2xvZ3ksIEJlaWppbmcgU2hpaml0YW4gSG9zcGl0
YWwsIDEwMDAzOCwgQmVpamluZywgQ2hpbmEuJiN4RDtEZXBhcnRtZW50cyBvZiBCaW9jaGVtaXN0
cnkgYW5kIE1vbGVjdWxhciBCaW9sb2d5LCBDb21wYXJhdGl2ZSBCaW9sb2d5IGFuZCBFeHBlcmlt
ZW50YWwgTWVkaWNpbmUsIE9ic3RldHJpY3MgYW5kIEd5bmVjb2xvZ3ksIGFuZCBNZWRpY2FsIEdl
bmV0aWNzLCBVbml2ZXJzaXR5IG9mIENhbGdhcnksIENhbGdhcnksIEFCLCBUMk4gNE4xLCBDYW5h
ZGEuIGpjcm9zc0B1Y2FsZ2FyeS5jYS4mI3hEO1N0YXRlIEtleSBMYWJvcmF0b3J5IG9mIFN0ZW0g
Q2VsbCBhbmQgUmVwcm9kdWN0aXZlIEJpb2xvZ3ksIEluc3RpdHV0ZSBvZiBab29sb2d5LCBDaGlu
ZXNlIEFjYWRlbXkgb2YgU2NpZW5jZXMsIDEwMDEwMSwgQmVpamluZywgQ2hpbmEuIHdhbmdobUBp
b3ouYWMuY24uPC9hdXRoLWFkZHJlc3M+PHRpdGxlcz48dGl0bGU+U2luZ2xlLWNlbGwgUk5BLXNl
cSByZXZlYWxzIHRoZSBkaXZlcnNpdHkgb2YgdHJvcGhvYmxhc3Qgc3VidHlwZXMgYW5kIHBhdHRl
cm5zIG9mIGRpZmZlcmVudGlhdGlvbiBpbiB0aGUgaHVtYW4gcGxhY2VudGE8L3RpdGxlPjxzZWNv
bmRhcnktdGl0bGU+Q2VsbCBSZXM8L3NlY29uZGFyeS10aXRsZT48L3RpdGxlcz48cGVyaW9kaWNh
bD48ZnVsbC10aXRsZT5DZWxsIFJlczwvZnVsbC10aXRsZT48L3BlcmlvZGljYWw+PHBhZ2VzPjgx
OS04MzI8L3BhZ2VzPjx2b2x1bWU+Mjg8L3ZvbHVtZT48bnVtYmVyPjg8L251bWJlcj48ZWRpdGlv
bj4yMDE4LzA3LzI2PC9lZGl0aW9uPjxrZXl3b3Jkcz48a2V5d29yZD5CYXNlIFNlcXVlbmNlPC9r
ZXl3b3JkPjxrZXl3b3JkPkNlbGwgRGlmZmVyZW50aWF0aW9uPC9rZXl3b3JkPjxrZXl3b3JkPkZl
bWFsZTwva2V5d29yZD48a2V5d29yZD5HZW5lIEV4cHJlc3Npb248L2tleXdvcmQ+PGtleXdvcmQ+
SHVtYW5zPC9rZXl3b3JkPjxrZXl3b3JkPk1lc2VuY2h5bWFsIFN0ZW0gQ2VsbHMvY3l0b2xvZ3kv
bWV0YWJvbGlzbTwva2V5d29yZD48a2V5d29yZD5QZXB0aWRlIEhvcm1vbmVzLypnZW5ldGljczwv
a2V5d29yZD48a2V5d29yZD5QbGFjZW50YS8qY3l0b2xvZ3k8L2tleXdvcmQ+PGtleXdvcmQ+UGxh
Y2VudGF0aW9uLypnZW5ldGljczwva2V5d29yZD48a2V5d29yZD5QcmVnbmFuY3k8L2tleXdvcmQ+
PGtleXdvcmQ+UHJlZ25hbmN5IFRyaW1lc3RlciwgRmlyc3QvZ2VuZXRpY3MvbWV0YWJvbGlzbTwv
a2V5d29yZD48a2V5d29yZD5QcmVnbmFuY3kgVHJpbWVzdGVyLCBTZWNvbmQvZ2VuZXRpY3MvbWV0
YWJvbGlzbTwva2V5d29yZD48a2V5d29yZD5TZXF1ZW5jZSBBbmFseXNpcywgUk5BL21ldGhvZHM8
L2tleXdvcmQ+PGtleXdvcmQ+U2luZ2xlLUNlbGwgQW5hbHlzaXMvbWV0aG9kczwva2V5d29yZD48
a2V5d29yZD5Ucm9waG9ibGFzdHMvKm1ldGFib2xpc208L2tleXdvcmQ+PC9rZXl3b3Jkcz48ZGF0
ZXM+PHllYXI+MjAxODwveWVhcj48cHViLWRhdGVzPjxkYXRlPkF1ZzwvZGF0ZT48L3B1Yi1kYXRl
cz48L2RhdGVzPjxpc2JuPjE3NDgtNzgzOCAoRWxlY3Ryb25pYykmI3hEOzEwMDEtMDYwMiAoTGlu
a2luZyk8L2lzYm4+PGFjY2Vzc2lvbi1udW0+MzAwNDIzODQ8L2FjY2Vzc2lvbi1udW0+PHVybHM+
PHJlbGF0ZWQtdXJscz48dXJsPmh0dHBzOi8vd3d3Lm5jYmkubmxtLm5paC5nb3YvcHVibWVkLzMw
MDQyMzg0PC91cmw+PC9yZWxhdGVkLXVybHM+PC91cmxzPjxjdXN0b20yPlBNQzYwODI5MDc8L2N1
c3RvbTI+PGVsZWN0cm9uaWMtcmVzb3VyY2UtbnVtPjEwLjEwMzgvczQxNDIyLTAxOC0wMDY2LXk8
L2VsZWN0cm9uaWMtcmVzb3VyY2UtbnVtPjwvcmVjb3JkPjwvQ2l0ZT48L0VuZE5vdGU+AG==
</w:fldData>
        </w:fldChar>
      </w:r>
      <w:r w:rsidR="00E308A1">
        <w:rPr>
          <w:rFonts w:ascii="Arial" w:hAnsi="Arial" w:cs="Arial"/>
          <w:color w:val="000000"/>
          <w:sz w:val="20"/>
          <w:szCs w:val="20"/>
          <w:lang w:val="en-GB"/>
        </w:rPr>
        <w:instrText xml:space="preserve"> ADDIN EN.CITE.DATA </w:instrText>
      </w:r>
      <w:r w:rsidR="00E308A1">
        <w:rPr>
          <w:rFonts w:ascii="Arial" w:hAnsi="Arial" w:cs="Arial"/>
          <w:color w:val="000000"/>
          <w:sz w:val="20"/>
          <w:szCs w:val="20"/>
          <w:lang w:val="en-GB"/>
        </w:rPr>
      </w:r>
      <w:r w:rsidR="00E308A1">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E308A1">
        <w:rPr>
          <w:rFonts w:ascii="Arial" w:hAnsi="Arial" w:cs="Arial"/>
          <w:noProof/>
          <w:color w:val="000000"/>
          <w:sz w:val="20"/>
          <w:szCs w:val="20"/>
          <w:lang w:val="en-GB"/>
        </w:rPr>
        <w:t>(Liu et al., 2018)</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ith first (8 weeks) and late second trimester (24 weeks) samples. The </w:t>
      </w:r>
      <w:proofErr w:type="spellStart"/>
      <w:r w:rsidRPr="008B5129">
        <w:rPr>
          <w:rFonts w:ascii="Arial" w:hAnsi="Arial" w:cs="Arial"/>
          <w:color w:val="000000"/>
          <w:sz w:val="20"/>
          <w:szCs w:val="20"/>
          <w:lang w:val="en-GB"/>
        </w:rPr>
        <w:t>scRNA-Seq</w:t>
      </w:r>
      <w:proofErr w:type="spellEnd"/>
      <w:r w:rsidRPr="008B5129">
        <w:rPr>
          <w:rFonts w:ascii="Arial" w:hAnsi="Arial" w:cs="Arial"/>
          <w:color w:val="000000"/>
          <w:sz w:val="20"/>
          <w:szCs w:val="20"/>
          <w:lang w:val="en-GB"/>
        </w:rPr>
        <w:t xml:space="preserve"> identified several cell types in 8-week placentas, including cytotrophoblast (CTB), </w:t>
      </w:r>
      <w:proofErr w:type="spellStart"/>
      <w:r w:rsidRPr="008B5129">
        <w:rPr>
          <w:rFonts w:ascii="Arial" w:hAnsi="Arial" w:cs="Arial"/>
          <w:color w:val="000000"/>
          <w:sz w:val="20"/>
          <w:szCs w:val="20"/>
          <w:lang w:val="en-GB"/>
        </w:rPr>
        <w:t>syncytiotrophoblast</w:t>
      </w:r>
      <w:proofErr w:type="spellEnd"/>
      <w:r w:rsidRPr="008B5129">
        <w:rPr>
          <w:rFonts w:ascii="Arial" w:hAnsi="Arial" w:cs="Arial"/>
          <w:color w:val="000000"/>
          <w:sz w:val="20"/>
          <w:szCs w:val="20"/>
          <w:lang w:val="en-GB"/>
        </w:rPr>
        <w:t xml:space="preserve"> (STB), </w:t>
      </w:r>
      <w:proofErr w:type="spellStart"/>
      <w:r w:rsidRPr="008B5129">
        <w:rPr>
          <w:rFonts w:ascii="Arial" w:hAnsi="Arial" w:cs="Arial"/>
          <w:color w:val="000000"/>
          <w:sz w:val="20"/>
          <w:szCs w:val="20"/>
          <w:lang w:val="en-GB"/>
        </w:rPr>
        <w:t>extravillous</w:t>
      </w:r>
      <w:proofErr w:type="spellEnd"/>
      <w:r w:rsidRPr="008B5129">
        <w:rPr>
          <w:rFonts w:ascii="Arial" w:hAnsi="Arial" w:cs="Arial"/>
          <w:color w:val="000000"/>
          <w:sz w:val="20"/>
          <w:szCs w:val="20"/>
          <w:lang w:val="en-GB"/>
        </w:rPr>
        <w:t xml:space="preserve"> trophoblast (EVT) and stromal cells (STR), and EVT in 24-week placentas. </w:t>
      </w:r>
    </w:p>
    <w:p w14:paraId="21EFF4A5"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bookmarkStart w:id="6" w:name="_kf9a1yu7nzjo" w:colFirst="0" w:colLast="0"/>
      <w:bookmarkEnd w:id="6"/>
    </w:p>
    <w:p w14:paraId="0D891B63"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5FEC5657"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Metabolism</w:t>
      </w:r>
    </w:p>
    <w:p w14:paraId="08B93C59" w14:textId="015DFD4B"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Analysis of </w:t>
      </w:r>
      <w:r w:rsidR="00DD5C44" w:rsidRPr="008B5129">
        <w:rPr>
          <w:rFonts w:ascii="Arial" w:hAnsi="Arial" w:cs="Arial"/>
          <w:color w:val="000000"/>
          <w:sz w:val="20"/>
          <w:szCs w:val="20"/>
          <w:lang w:val="en-GB"/>
        </w:rPr>
        <w:t xml:space="preserve">GO </w:t>
      </w:r>
      <w:r w:rsidRPr="008B5129">
        <w:rPr>
          <w:rFonts w:ascii="Arial" w:hAnsi="Arial" w:cs="Arial"/>
          <w:color w:val="000000"/>
          <w:sz w:val="20"/>
          <w:szCs w:val="20"/>
          <w:lang w:val="en-GB"/>
        </w:rPr>
        <w:t xml:space="preserve">and </w:t>
      </w:r>
      <w:proofErr w:type="spellStart"/>
      <w:r w:rsidRPr="008B5129">
        <w:rPr>
          <w:rFonts w:ascii="Arial" w:hAnsi="Arial" w:cs="Arial"/>
          <w:color w:val="000000"/>
          <w:sz w:val="20"/>
          <w:szCs w:val="20"/>
          <w:lang w:val="en-GB"/>
        </w:rPr>
        <w:t>Kegg</w:t>
      </w:r>
      <w:proofErr w:type="spellEnd"/>
      <w:r w:rsidRPr="008B5129">
        <w:rPr>
          <w:rFonts w:ascii="Arial" w:hAnsi="Arial" w:cs="Arial"/>
          <w:color w:val="000000"/>
          <w:sz w:val="20"/>
          <w:szCs w:val="20"/>
          <w:lang w:val="en-GB"/>
        </w:rPr>
        <w:t xml:space="preserve"> pathway enrichment showed genes associated with protein processing in the endoplasmic reticulum (ER) to be amongst the most differentially expressed between the two time points. The </w:t>
      </w:r>
      <w:proofErr w:type="spellStart"/>
      <w:r w:rsidRPr="008B5129">
        <w:rPr>
          <w:rFonts w:ascii="Arial" w:hAnsi="Arial" w:cs="Arial"/>
          <w:color w:val="000000"/>
          <w:sz w:val="20"/>
          <w:szCs w:val="20"/>
          <w:lang w:val="en-GB"/>
        </w:rPr>
        <w:t>Kegg</w:t>
      </w:r>
      <w:proofErr w:type="spellEnd"/>
      <w:r w:rsidRPr="008B5129">
        <w:rPr>
          <w:rFonts w:ascii="Arial" w:hAnsi="Arial" w:cs="Arial"/>
          <w:color w:val="000000"/>
          <w:sz w:val="20"/>
          <w:szCs w:val="20"/>
          <w:lang w:val="en-GB"/>
        </w:rPr>
        <w:t xml:space="preserve"> pathway ‘Protein processing in ER’ was enriched in the first trimester (</w:t>
      </w:r>
      <w:proofErr w:type="spellStart"/>
      <w:r w:rsidRPr="008B5129">
        <w:rPr>
          <w:rFonts w:ascii="Arial" w:hAnsi="Arial" w:cs="Arial"/>
          <w:i/>
          <w:color w:val="000000"/>
          <w:sz w:val="20"/>
          <w:szCs w:val="20"/>
          <w:lang w:val="en-GB"/>
        </w:rPr>
        <w:t>P.adj</w:t>
      </w:r>
      <w:proofErr w:type="spellEnd"/>
      <w:r w:rsidRPr="008B5129">
        <w:rPr>
          <w:rFonts w:ascii="Arial" w:hAnsi="Arial" w:cs="Arial"/>
          <w:color w:val="000000"/>
          <w:sz w:val="20"/>
          <w:szCs w:val="20"/>
          <w:lang w:val="en-GB"/>
        </w:rPr>
        <w:t xml:space="preserve"> = 1.</w:t>
      </w:r>
      <w:r w:rsidR="00DD5C44" w:rsidRPr="008B5129">
        <w:rPr>
          <w:rFonts w:ascii="Arial" w:hAnsi="Arial" w:cs="Arial"/>
          <w:color w:val="000000"/>
          <w:sz w:val="20"/>
          <w:szCs w:val="20"/>
          <w:lang w:val="en-GB"/>
        </w:rPr>
        <w:t xml:space="preserve">63 </w:t>
      </w:r>
      <w:r w:rsidRPr="008B5129">
        <w:rPr>
          <w:rFonts w:ascii="Arial" w:hAnsi="Arial" w:cs="Arial"/>
          <w:color w:val="000000"/>
          <w:sz w:val="20"/>
          <w:szCs w:val="20"/>
          <w:lang w:val="en-GB"/>
        </w:rPr>
        <w:t>x 10</w:t>
      </w:r>
      <w:r w:rsidRPr="008B5129">
        <w:rPr>
          <w:rFonts w:ascii="Arial" w:hAnsi="Arial" w:cs="Arial"/>
          <w:color w:val="000000"/>
          <w:sz w:val="20"/>
          <w:szCs w:val="20"/>
          <w:vertAlign w:val="superscript"/>
          <w:lang w:val="en-GB"/>
        </w:rPr>
        <w:t>-</w:t>
      </w:r>
      <w:r w:rsidR="00DD5C44" w:rsidRPr="008B5129">
        <w:rPr>
          <w:rFonts w:ascii="Arial" w:hAnsi="Arial" w:cs="Arial"/>
          <w:color w:val="000000"/>
          <w:sz w:val="20"/>
          <w:szCs w:val="20"/>
          <w:vertAlign w:val="superscript"/>
          <w:lang w:val="en-GB"/>
        </w:rPr>
        <w:t>3</w:t>
      </w:r>
      <w:r w:rsidRPr="008B5129">
        <w:rPr>
          <w:rFonts w:ascii="Arial" w:hAnsi="Arial" w:cs="Arial"/>
          <w:color w:val="000000"/>
          <w:sz w:val="20"/>
          <w:szCs w:val="20"/>
          <w:lang w:val="en-GB"/>
        </w:rPr>
        <w:t xml:space="preserve">) (Suppl. Fig. 2), as </w:t>
      </w:r>
      <w:r w:rsidR="00DD5C44" w:rsidRPr="008B5129">
        <w:rPr>
          <w:rFonts w:ascii="Arial" w:hAnsi="Arial" w:cs="Arial"/>
          <w:color w:val="000000"/>
          <w:sz w:val="20"/>
          <w:szCs w:val="20"/>
          <w:lang w:val="en-GB"/>
        </w:rPr>
        <w:t xml:space="preserve">were </w:t>
      </w:r>
      <w:r w:rsidRPr="008B5129">
        <w:rPr>
          <w:rFonts w:ascii="Arial" w:hAnsi="Arial" w:cs="Arial"/>
          <w:color w:val="000000"/>
          <w:sz w:val="20"/>
          <w:szCs w:val="20"/>
          <w:lang w:val="en-GB"/>
        </w:rPr>
        <w:t xml:space="preserve">the </w:t>
      </w:r>
      <w:r w:rsidR="00DD5C44" w:rsidRPr="008B5129">
        <w:rPr>
          <w:rFonts w:ascii="Arial" w:hAnsi="Arial" w:cs="Arial"/>
          <w:color w:val="000000"/>
          <w:sz w:val="20"/>
          <w:szCs w:val="20"/>
          <w:lang w:val="en-GB"/>
        </w:rPr>
        <w:t xml:space="preserve">GO </w:t>
      </w:r>
      <w:r w:rsidRPr="008B5129">
        <w:rPr>
          <w:rFonts w:ascii="Arial" w:hAnsi="Arial" w:cs="Arial"/>
          <w:color w:val="000000"/>
          <w:sz w:val="20"/>
          <w:szCs w:val="20"/>
          <w:lang w:val="en-GB"/>
        </w:rPr>
        <w:t>term ‘</w:t>
      </w:r>
      <w:r w:rsidR="00DD5C44" w:rsidRPr="008B5129">
        <w:rPr>
          <w:rFonts w:ascii="Arial" w:hAnsi="Arial" w:cs="Arial"/>
          <w:color w:val="000000"/>
          <w:sz w:val="20"/>
          <w:szCs w:val="20"/>
          <w:lang w:val="en-GB"/>
        </w:rPr>
        <w:t>protein folding in ER</w:t>
      </w:r>
      <w:r w:rsidRPr="008B5129">
        <w:rPr>
          <w:rFonts w:ascii="Arial" w:hAnsi="Arial" w:cs="Arial"/>
          <w:color w:val="000000"/>
          <w:sz w:val="20"/>
          <w:szCs w:val="20"/>
          <w:lang w:val="en-GB"/>
        </w:rPr>
        <w:t>’ (</w:t>
      </w:r>
      <w:proofErr w:type="spellStart"/>
      <w:r w:rsidRPr="008B5129">
        <w:rPr>
          <w:rFonts w:ascii="Arial" w:hAnsi="Arial" w:cs="Arial"/>
          <w:i/>
          <w:color w:val="000000"/>
          <w:sz w:val="20"/>
          <w:szCs w:val="20"/>
          <w:lang w:val="en-GB"/>
        </w:rPr>
        <w:t>P.adj</w:t>
      </w:r>
      <w:proofErr w:type="spellEnd"/>
      <w:r w:rsidRPr="008B5129">
        <w:rPr>
          <w:rFonts w:ascii="Arial" w:hAnsi="Arial" w:cs="Arial"/>
          <w:i/>
          <w:color w:val="000000"/>
          <w:sz w:val="20"/>
          <w:szCs w:val="20"/>
          <w:lang w:val="en-GB"/>
        </w:rPr>
        <w:t xml:space="preserve"> </w:t>
      </w:r>
      <w:r w:rsidRPr="008B5129">
        <w:rPr>
          <w:rFonts w:ascii="Arial" w:hAnsi="Arial" w:cs="Arial"/>
          <w:color w:val="000000"/>
          <w:sz w:val="20"/>
          <w:szCs w:val="20"/>
          <w:lang w:val="en-GB"/>
        </w:rPr>
        <w:t xml:space="preserve">= </w:t>
      </w:r>
      <w:r w:rsidR="00DD5C44" w:rsidRPr="008B5129">
        <w:rPr>
          <w:rFonts w:ascii="Arial" w:hAnsi="Arial" w:cs="Arial"/>
          <w:color w:val="000000"/>
          <w:sz w:val="20"/>
          <w:szCs w:val="20"/>
          <w:lang w:val="en-GB"/>
        </w:rPr>
        <w:t>6</w:t>
      </w:r>
      <w:r w:rsidRPr="008B5129">
        <w:rPr>
          <w:rFonts w:ascii="Arial" w:hAnsi="Arial" w:cs="Arial"/>
          <w:color w:val="000000"/>
          <w:sz w:val="20"/>
          <w:szCs w:val="20"/>
          <w:lang w:val="en-GB"/>
        </w:rPr>
        <w:t>.</w:t>
      </w:r>
      <w:r w:rsidR="00DD5C44" w:rsidRPr="008B5129">
        <w:rPr>
          <w:rFonts w:ascii="Arial" w:hAnsi="Arial" w:cs="Arial"/>
          <w:color w:val="000000"/>
          <w:sz w:val="20"/>
          <w:szCs w:val="20"/>
          <w:lang w:val="en-GB"/>
        </w:rPr>
        <w:t>31</w:t>
      </w:r>
      <w:r w:rsidRPr="008B5129">
        <w:rPr>
          <w:rFonts w:ascii="Arial" w:hAnsi="Arial" w:cs="Arial"/>
          <w:color w:val="000000"/>
          <w:sz w:val="20"/>
          <w:szCs w:val="20"/>
          <w:lang w:val="en-GB"/>
        </w:rPr>
        <w:t xml:space="preserve"> x 10</w:t>
      </w:r>
      <w:r w:rsidRPr="008B5129">
        <w:rPr>
          <w:rFonts w:ascii="Arial" w:hAnsi="Arial" w:cs="Arial"/>
          <w:color w:val="000000"/>
          <w:sz w:val="20"/>
          <w:szCs w:val="20"/>
          <w:vertAlign w:val="superscript"/>
          <w:lang w:val="en-GB"/>
        </w:rPr>
        <w:t>-</w:t>
      </w:r>
      <w:r w:rsidR="00DD5C44" w:rsidRPr="008B5129">
        <w:rPr>
          <w:rFonts w:ascii="Arial" w:hAnsi="Arial" w:cs="Arial"/>
          <w:color w:val="000000"/>
          <w:sz w:val="20"/>
          <w:szCs w:val="20"/>
          <w:vertAlign w:val="superscript"/>
          <w:lang w:val="en-GB"/>
        </w:rPr>
        <w:t>3</w:t>
      </w:r>
      <w:r w:rsidRPr="008B5129">
        <w:rPr>
          <w:rFonts w:ascii="Arial" w:hAnsi="Arial" w:cs="Arial"/>
          <w:color w:val="000000"/>
          <w:sz w:val="20"/>
          <w:szCs w:val="20"/>
          <w:lang w:val="en-GB"/>
        </w:rPr>
        <w:t>)</w:t>
      </w:r>
      <w:r w:rsidR="00DD5C44" w:rsidRPr="008B5129">
        <w:rPr>
          <w:rFonts w:ascii="Arial" w:hAnsi="Arial" w:cs="Arial"/>
          <w:color w:val="000000"/>
          <w:sz w:val="20"/>
          <w:szCs w:val="20"/>
          <w:lang w:val="en-GB"/>
        </w:rPr>
        <w:t xml:space="preserve"> and ‘regulation of protein secretion’ (</w:t>
      </w:r>
      <w:proofErr w:type="spellStart"/>
      <w:r w:rsidR="00DD5C44" w:rsidRPr="008B5129">
        <w:rPr>
          <w:rFonts w:ascii="Arial" w:hAnsi="Arial" w:cs="Arial"/>
          <w:i/>
          <w:color w:val="000000"/>
          <w:sz w:val="20"/>
          <w:szCs w:val="20"/>
          <w:lang w:val="en-GB"/>
        </w:rPr>
        <w:t>P.adj</w:t>
      </w:r>
      <w:proofErr w:type="spellEnd"/>
      <w:r w:rsidR="00DD5C44" w:rsidRPr="008B5129">
        <w:rPr>
          <w:rFonts w:ascii="Arial" w:hAnsi="Arial" w:cs="Arial"/>
          <w:i/>
          <w:color w:val="000000"/>
          <w:sz w:val="20"/>
          <w:szCs w:val="20"/>
          <w:lang w:val="en-GB"/>
        </w:rPr>
        <w:t xml:space="preserve"> </w:t>
      </w:r>
      <w:r w:rsidR="00DD5C44" w:rsidRPr="008B5129">
        <w:rPr>
          <w:rFonts w:ascii="Arial" w:hAnsi="Arial" w:cs="Arial"/>
          <w:color w:val="000000"/>
          <w:sz w:val="20"/>
          <w:szCs w:val="20"/>
          <w:lang w:val="en-GB"/>
        </w:rPr>
        <w:t>= 3.70 x 10</w:t>
      </w:r>
      <w:r w:rsidR="00DD5C44" w:rsidRPr="008B5129">
        <w:rPr>
          <w:rFonts w:ascii="Arial" w:hAnsi="Arial" w:cs="Arial"/>
          <w:color w:val="000000"/>
          <w:sz w:val="20"/>
          <w:szCs w:val="20"/>
          <w:vertAlign w:val="superscript"/>
          <w:lang w:val="en-GB"/>
        </w:rPr>
        <w:t>-8</w:t>
      </w:r>
      <w:r w:rsidR="00DD5C44" w:rsidRPr="008B5129">
        <w:rPr>
          <w:rFonts w:ascii="Arial" w:hAnsi="Arial" w:cs="Arial"/>
          <w:color w:val="000000"/>
          <w:sz w:val="20"/>
          <w:szCs w:val="20"/>
          <w:lang w:val="en-GB"/>
        </w:rPr>
        <w:t xml:space="preserve">) </w:t>
      </w:r>
      <w:r w:rsidRPr="008B5129">
        <w:rPr>
          <w:rFonts w:ascii="Arial" w:hAnsi="Arial" w:cs="Arial"/>
          <w:color w:val="000000"/>
          <w:sz w:val="20"/>
          <w:szCs w:val="20"/>
          <w:lang w:val="en-GB"/>
        </w:rPr>
        <w:t xml:space="preserve">(Figs. 1C-F). These, and other related </w:t>
      </w:r>
      <w:r w:rsidR="00DD5C44" w:rsidRPr="008B5129">
        <w:rPr>
          <w:rFonts w:ascii="Arial" w:hAnsi="Arial" w:cs="Arial"/>
          <w:color w:val="000000"/>
          <w:sz w:val="20"/>
          <w:szCs w:val="20"/>
          <w:lang w:val="en-GB"/>
        </w:rPr>
        <w:t xml:space="preserve">GO </w:t>
      </w:r>
      <w:r w:rsidRPr="008B5129">
        <w:rPr>
          <w:rFonts w:ascii="Arial" w:hAnsi="Arial" w:cs="Arial"/>
          <w:color w:val="000000"/>
          <w:sz w:val="20"/>
          <w:szCs w:val="20"/>
          <w:lang w:val="en-GB"/>
        </w:rPr>
        <w:t>terms suggest that ER functional activity is greater during the first than the second trimester, despite the relatively low oxygen concentration.</w:t>
      </w:r>
    </w:p>
    <w:p w14:paraId="3D6FE523" w14:textId="77777777" w:rsidR="00C37600" w:rsidRPr="008B5129" w:rsidRDefault="00C37600"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454CD5A8" w14:textId="536052B2"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The transcript profile observed provides further evidence that placental tissues are not energetically compromised during the first trimester.  Glycolysis is the primary route to energy generation, supported by the polyol pathways that preserve carbon skeletons for synthesis of purines and other molecules required for rapid cell proliferation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urton&lt;/Author&gt;&lt;Year&gt;2017&lt;/Year&gt;&lt;RecNum&gt;868&lt;/RecNum&gt;&lt;DisplayText&gt;(Burton et al., 2017)&lt;/DisplayText&gt;&lt;record&gt;&lt;rec-number&gt;868&lt;/rec-number&gt;&lt;foreign-keys&gt;&lt;key app="EN" db-id="etfv0p229szrt2eewfrv2xdyf0rt2v0rvrzs" timestamp="1574955043"&gt;868&lt;/key&gt;&lt;/foreign-keys&gt;&lt;ref-type name="Journal Article"&gt;17&lt;/ref-type&gt;&lt;contributors&gt;&lt;authors&gt;&lt;author&gt;Burton, G. J.,&lt;/author&gt;&lt;author&gt;Jauniaux, E.,&lt;/author&gt;&lt;author&gt;Murray, A. J.,&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UCL Institute for Women&amp;apos;s Health, University College London (UCL), London, UK.&amp;#xD;Centre for Trophoblast Research, Department of Physiology, Development and Neuroscience, University of Cambridge, Cambridge, UK.&lt;/auth-address&gt;&lt;titles&gt;&lt;title&gt;Oxygen and placental development; parallels and differences with tumour biology&lt;/title&gt;&lt;secondary-title&gt;Placenta&lt;/secondary-title&gt;&lt;/titles&gt;&lt;periodical&gt;&lt;full-title&gt;Placenta&lt;/full-title&gt;&lt;/periodical&gt;&lt;pages&gt;14-18&lt;/pages&gt;&lt;volume&gt;56&lt;/volume&gt;&lt;keywords&gt;&lt;keyword&gt;Glycolysis&lt;/keyword&gt;&lt;keyword&gt;Metabolism&lt;/keyword&gt;&lt;keyword&gt;Oxidative stress&lt;/keyword&gt;&lt;keyword&gt;Oxygen&lt;/keyword&gt;&lt;/keywords&gt;&lt;dates&gt;&lt;year&gt;2017&lt;/year&gt;&lt;pub-dates&gt;&lt;date&gt;Aug&lt;/date&gt;&lt;/pub-dates&gt;&lt;/dates&gt;&lt;isbn&gt;1532-3102 (Electronic)&amp;#xD;0143-4004 (Linking)&lt;/isbn&gt;&lt;accession-num&gt;28187917&lt;/accession-num&gt;&lt;urls&gt;&lt;related-urls&gt;&lt;url&gt;https://www.ncbi.nlm.nih.gov/pubmed/28187917&lt;/url&gt;&lt;/related-urls&gt;&lt;/urls&gt;&lt;electronic-resource-num&gt;10.1016/j.placenta.2017.01.130&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urton et al., 2017)</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Consistent with this metabolic profile is the finding that </w:t>
      </w:r>
      <w:r w:rsidRPr="008B5129">
        <w:rPr>
          <w:rFonts w:ascii="Arial" w:hAnsi="Arial" w:cs="Arial"/>
          <w:i/>
          <w:color w:val="000000"/>
          <w:sz w:val="20"/>
          <w:szCs w:val="20"/>
          <w:lang w:val="en-GB"/>
        </w:rPr>
        <w:t>HK2</w:t>
      </w:r>
      <w:r w:rsidRPr="008B5129">
        <w:rPr>
          <w:rFonts w:ascii="Arial" w:hAnsi="Arial" w:cs="Arial"/>
          <w:color w:val="000000"/>
          <w:sz w:val="20"/>
          <w:szCs w:val="20"/>
          <w:lang w:val="en-GB"/>
        </w:rPr>
        <w:t xml:space="preserve"> and </w:t>
      </w:r>
      <w:r w:rsidRPr="008B5129">
        <w:rPr>
          <w:rFonts w:ascii="Arial" w:hAnsi="Arial" w:cs="Arial"/>
          <w:i/>
          <w:color w:val="000000"/>
          <w:sz w:val="20"/>
          <w:szCs w:val="20"/>
          <w:lang w:val="en-GB"/>
        </w:rPr>
        <w:t>PKLR</w:t>
      </w:r>
      <w:r w:rsidRPr="008B5129">
        <w:rPr>
          <w:rFonts w:ascii="Arial" w:hAnsi="Arial" w:cs="Arial"/>
          <w:color w:val="000000"/>
          <w:sz w:val="20"/>
          <w:szCs w:val="20"/>
          <w:lang w:val="en-GB"/>
        </w:rPr>
        <w:t xml:space="preserve">, which encode the key regulators of glycolysis - hexokinase </w:t>
      </w:r>
      <w:r w:rsidRPr="008B5129">
        <w:rPr>
          <w:rFonts w:ascii="Arial" w:hAnsi="Arial" w:cs="Arial"/>
          <w:color w:val="000000"/>
          <w:sz w:val="20"/>
          <w:szCs w:val="20"/>
          <w:lang w:val="en-GB"/>
        </w:rPr>
        <w:lastRenderedPageBreak/>
        <w:t xml:space="preserve">and pyruvate kinase, are among the most differentially expressed genes (Figs. 2C-D).  Whilst present at low levels in most normal adult cells, HK2 is highly expressed in embryonic tissues and in many cancer cells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Patra&lt;/Author&gt;&lt;Year&gt;2013&lt;/Year&gt;&lt;RecNum&gt;953&lt;/RecNum&gt;&lt;DisplayText&gt;(Patra and Hay, 2013)&lt;/DisplayText&gt;&lt;record&gt;&lt;rec-number&gt;953&lt;/rec-number&gt;&lt;foreign-keys&gt;&lt;key app="EN" db-id="etfv0p229szrt2eewfrv2xdyf0rt2v0rvrzs" timestamp="1579797869"&gt;953&lt;/key&gt;&lt;/foreign-keys&gt;&lt;ref-type name="Journal Article"&gt;17&lt;/ref-type&gt;&lt;contributors&gt;&lt;authors&gt;&lt;author&gt;Patra, K. C.&lt;/author&gt;&lt;author&gt;Hay, N.&lt;/author&gt;&lt;/authors&gt;&lt;/contributors&gt;&lt;auth-address&gt;Massachusetts General Hospital Cancer Center, Harvard Medical School, Boston, MA 02114, USA.&lt;/auth-address&gt;&lt;titles&gt;&lt;title&gt;Hexokinase 2 as oncotarget&lt;/title&gt;&lt;secondary-title&gt;Oncotarget&lt;/secondary-title&gt;&lt;/titles&gt;&lt;periodical&gt;&lt;full-title&gt;Oncotarget&lt;/full-title&gt;&lt;/periodical&gt;&lt;pages&gt;1862-3&lt;/pages&gt;&lt;volume&gt;4&lt;/volume&gt;&lt;number&gt;11&lt;/number&gt;&lt;edition&gt;2013/11/08&lt;/edition&gt;&lt;keywords&gt;&lt;keyword&gt;Animals&lt;/keyword&gt;&lt;keyword&gt;Glucose/metabolism&lt;/keyword&gt;&lt;keyword&gt;Glutamine/metabolism&lt;/keyword&gt;&lt;keyword&gt;Hexokinase/antagonists &amp;amp; inhibitors/*metabolism&lt;/keyword&gt;&lt;keyword&gt;Humans&lt;/keyword&gt;&lt;keyword&gt;Mice&lt;/keyword&gt;&lt;keyword&gt;Molecular Targeted Therapy&lt;/keyword&gt;&lt;keyword&gt;Neoplasms/drug therapy/*enzymology/genetics/*therapy&lt;/keyword&gt;&lt;/keywords&gt;&lt;dates&gt;&lt;year&gt;2013&lt;/year&gt;&lt;pub-dates&gt;&lt;date&gt;Nov&lt;/date&gt;&lt;/pub-dates&gt;&lt;/dates&gt;&lt;isbn&gt;1949-2553 (Electronic)&amp;#xD;1949-2553 (Linking)&lt;/isbn&gt;&lt;accession-num&gt;24196563&lt;/accession-num&gt;&lt;urls&gt;&lt;related-urls&gt;&lt;url&gt;https://www.ncbi.nlm.nih.gov/pubmed/24196563&lt;/url&gt;&lt;/related-urls&gt;&lt;/urls&gt;&lt;custom2&gt;PMC3875752&lt;/custom2&gt;&lt;electronic-resource-num&gt;10.18632/oncotarget.1563&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Patra and Hay, 2013)</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e found HK2 expression to be significantly higher in the first trimester, with a switch to the HK3 isoform during the second trimester. HK3 is regulated by hypoxia, when it exerts protective effects against oxidative stress by increasing ATP levels, reducing oxidant-induced ROS production, preserving mitochondrial membrane potential, and increasing mitochondrial biogenesis </w:t>
      </w:r>
      <w:r w:rsidRPr="008B5129">
        <w:rPr>
          <w:rFonts w:ascii="Arial" w:hAnsi="Arial" w:cs="Arial"/>
          <w:color w:val="000000"/>
          <w:sz w:val="20"/>
          <w:szCs w:val="20"/>
          <w:lang w:val="en-GB"/>
        </w:rPr>
        <w:fldChar w:fldCharType="begin">
          <w:fldData xml:space="preserve">PEVuZE5vdGU+PENpdGU+PEF1dGhvcj5XeWF0dDwvQXV0aG9yPjxZZWFyPjIwMTA8L1llYXI+PFJl
Y051bT45NTQ8L1JlY051bT48RGlzcGxheVRleHQ+KFd5YXR0IGV0IGFsLiwgMjAxMCk8L0Rpc3Bs
YXlUZXh0PjxyZWNvcmQ+PHJlYy1udW1iZXI+OTU0PC9yZWMtbnVtYmVyPjxmb3JlaWduLWtleXM+
PGtleSBhcHA9IkVOIiBkYi1pZD0iZXRmdjBwMjI5c3pydDJlZXdmcnYyeGR5ZjBydDJ2MHJ2cnpz
IiB0aW1lc3RhbXA9IjE1Nzk3OTg0OTAiPjk1NDwva2V5PjwvZm9yZWlnbi1rZXlzPjxyZWYtdHlw
ZSBuYW1lPSJKb3VybmFsIEFydGljbGUiPjE3PC9yZWYtdHlwZT48Y29udHJpYnV0b3JzPjxhdXRo
b3JzPjxhdXRob3I+V3lhdHQsIEUuPC9hdXRob3I+PGF1dGhvcj5XdSwgUi48L2F1dGhvcj48YXV0
aG9yPlJhYmVoLCBXLjwvYXV0aG9yPjxhdXRob3I+UGFyaywgSC4gVy48L2F1dGhvcj48YXV0aG9y
PkdoYW5lZmFyLCBNLjwvYXV0aG9yPjxhdXRob3I+QXJkZWhhbGksIEguPC9hdXRob3I+PC9hdXRo
b3JzPjwvY29udHJpYnV0b3JzPjxhdXRoLWFkZHJlc3M+RGl2aXNpb24gb2YgQ2FyZGlvbG9neSwg
RGVwYXJ0bWVudCBvZiBNZWRpY2luZSwgTm9ydGh3ZXN0ZXJuIFVuaXZlcnNpdHkgRmVpbmJlcmcg
U2Nob29sIG9mIE1lZGljaW5lLCBDaGljYWdvLCBJbGxpbm9pcywgVW5pdGVkIFN0YXRlcyBvZiBB
bWVyaWNhLjwvYXV0aC1hZGRyZXNzPjx0aXRsZXM+PHRpdGxlPlJlZ3VsYXRpb24gYW5kIGN5dG9w
cm90ZWN0aXZlIHJvbGUgb2YgaGV4b2tpbmFzZSBJSUk8L3RpdGxlPjxzZWNvbmRhcnktdGl0bGU+
UExvUyBPbmU8L3NlY29uZGFyeS10aXRsZT48L3RpdGxlcz48cGVyaW9kaWNhbD48ZnVsbC10aXRs
ZT5QTG9TIE9uZTwvZnVsbC10aXRsZT48YWJici0xPlBsb1Mgb25lPC9hYmJyLTE+PC9wZXJpb2Rp
Y2FsPjxwYWdlcz5lMTM4MjM8L3BhZ2VzPjx2b2x1bWU+NTwvdm9sdW1lPjxudW1iZXI+MTE8L251
bWJlcj48ZWRpdGlvbj4yMDEwLzExLzEzPC9lZGl0aW9uPjxrZXl3b3Jkcz48a2V5d29yZD5BZGVu
b3NpbmUgVHJpcGhvc3BoYXRlL21ldGFib2xpc208L2tleXdvcmQ+PGtleXdvcmQ+QW5pbWFsczwv
a2V5d29yZD48a2V5d29yZD5CbG90dGluZywgV2VzdGVybjwva2V5d29yZD48a2V5d29yZD5DYXRh
bHl0aWMgRG9tYWluL2dlbmV0aWNzPC9rZXl3b3JkPjxrZXl3b3JkPkNlbGwgSHlwb3hpYTwva2V5
d29yZD48a2V5d29yZD5DZWxsIExpbmUsIFR1bW9yPC9rZXl3b3JkPjxrZXl3b3JkPkNlbGwgU3Vy
dml2YWwvZHJ1ZyBlZmZlY3RzPC9rZXl3b3JkPjxrZXl3b3JkPkN5dG9wcm90ZWN0aW9uLypnZW5l
dGljczwva2V5d29yZD48a2V5d29yZD4qR2VuZSBFeHByZXNzaW9uIFJlZ3VsYXRpb24sIEVuenlt
b2xvZ2ljPC9rZXl3b3JkPjxrZXl3b3JkPkdyZWVuIEZsdW9yZXNjZW50IFByb3RlaW5zL2dlbmV0
aWNzL21ldGFib2xpc208L2tleXdvcmQ+PGtleXdvcmQ+SEVLMjkzIENlbGxzPC9rZXl3b3JkPjxr
ZXl3b3JkPkhleG9raW5hc2UvKmdlbmV0aWNzL21ldGFib2xpc208L2tleXdvcmQ+PGtleXdvcmQ+
SHVtYW5zPC9rZXl3b3JkPjxrZXl3b3JkPkh5ZHJvZ2VuIFBlcm94aWRlL3BoYXJtYWNvbG9neTwv
a2V5d29yZD48a2V5d29yZD5IeXBveGlhLUluZHVjaWJsZSBGYWN0b3IgMS9nZW5ldGljcy9tZXRh
Ym9saXNtPC9rZXl3b3JkPjxrZXl3b3JkPklzb2VuenltZXMvZ2VuZXRpY3MvbWV0YWJvbGlzbTwv
a2V5d29yZD48a2V5d29yZD5NZW1icmFuZSBQb3RlbnRpYWwsIE1pdG9jaG9uZHJpYWwvcGh5c2lv
bG9neTwva2V5d29yZD48a2V5d29yZD5NaWNyb3Njb3B5LCBDb25mb2NhbDwva2V5d29yZD48a2V5
d29yZD5NdXRhdGlvbjwva2V5d29yZD48a2V5d29yZD5PeGlkYW50cy9waGFybWFjb2xvZ3k8L2tl
eXdvcmQ+PGtleXdvcmQ+UmVhY3RpdmUgT3h5Z2VuIFNwZWNpZXMvbWV0YWJvbGlzbTwva2V5d29y
ZD48a2V5d29yZD5SZXZlcnNlIFRyYW5zY3JpcHRhc2UgUG9seW1lcmFzZSBDaGFpbiBSZWFjdGlv
bjwva2V5d29yZD48a2V5d29yZD5TaWduYWwgVHJhbnNkdWN0aW9uL3BoeXNpb2xvZ3k8L2tleXdv
cmQ+PGtleXdvcmQ+VHJhbnNmZWN0aW9uPC9rZXl3b3JkPjwva2V5d29yZHM+PGRhdGVzPjx5ZWFy
PjIwMTA8L3llYXI+PHB1Yi1kYXRlcz48ZGF0ZT5Ob3YgMzwvZGF0ZT48L3B1Yi1kYXRlcz48L2Rh
dGVzPjxpc2JuPjE5MzItNjIwMyAoRWxlY3Ryb25pYykmI3hEOzE5MzItNjIwMyAoTGlua2luZyk8
L2lzYm4+PGFjY2Vzc2lvbi1udW0+MjEwNzIyMDU8L2FjY2Vzc2lvbi1udW0+PHVybHM+PHJlbGF0
ZWQtdXJscz48dXJsPmh0dHBzOi8vd3d3Lm5jYmkubmxtLm5paC5nb3YvcHVibWVkLzIxMDcyMjA1
PC91cmw+PC9yZWxhdGVkLXVybHM+PC91cmxzPjxjdXN0b20yPlBNQzI5NzIyMTU8L2N1c3RvbTI+
PGVsZWN0cm9uaWMtcmVzb3VyY2UtbnVtPjEwLjEzNzEvam91cm5hbC5wb25lLjAwMTM4MjM8L2Vs
ZWN0cm9uaWMtcmVzb3VyY2UtbnVtPjwvcmVjb3JkPjwvQ2l0ZT48L0VuZE5vdGU+AG==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XeWF0dDwvQXV0aG9yPjxZZWFyPjIwMTA8L1llYXI+PFJl
Y051bT45NTQ8L1JlY051bT48RGlzcGxheVRleHQ+KFd5YXR0IGV0IGFsLiwgMjAxMCk8L0Rpc3Bs
YXlUZXh0PjxyZWNvcmQ+PHJlYy1udW1iZXI+OTU0PC9yZWMtbnVtYmVyPjxmb3JlaWduLWtleXM+
PGtleSBhcHA9IkVOIiBkYi1pZD0iZXRmdjBwMjI5c3pydDJlZXdmcnYyeGR5ZjBydDJ2MHJ2cnpz
IiB0aW1lc3RhbXA9IjE1Nzk3OTg0OTAiPjk1NDwva2V5PjwvZm9yZWlnbi1rZXlzPjxyZWYtdHlw
ZSBuYW1lPSJKb3VybmFsIEFydGljbGUiPjE3PC9yZWYtdHlwZT48Y29udHJpYnV0b3JzPjxhdXRo
b3JzPjxhdXRob3I+V3lhdHQsIEUuPC9hdXRob3I+PGF1dGhvcj5XdSwgUi48L2F1dGhvcj48YXV0
aG9yPlJhYmVoLCBXLjwvYXV0aG9yPjxhdXRob3I+UGFyaywgSC4gVy48L2F1dGhvcj48YXV0aG9y
PkdoYW5lZmFyLCBNLjwvYXV0aG9yPjxhdXRob3I+QXJkZWhhbGksIEguPC9hdXRob3I+PC9hdXRo
b3JzPjwvY29udHJpYnV0b3JzPjxhdXRoLWFkZHJlc3M+RGl2aXNpb24gb2YgQ2FyZGlvbG9neSwg
RGVwYXJ0bWVudCBvZiBNZWRpY2luZSwgTm9ydGh3ZXN0ZXJuIFVuaXZlcnNpdHkgRmVpbmJlcmcg
U2Nob29sIG9mIE1lZGljaW5lLCBDaGljYWdvLCBJbGxpbm9pcywgVW5pdGVkIFN0YXRlcyBvZiBB
bWVyaWNhLjwvYXV0aC1hZGRyZXNzPjx0aXRsZXM+PHRpdGxlPlJlZ3VsYXRpb24gYW5kIGN5dG9w
cm90ZWN0aXZlIHJvbGUgb2YgaGV4b2tpbmFzZSBJSUk8L3RpdGxlPjxzZWNvbmRhcnktdGl0bGU+
UExvUyBPbmU8L3NlY29uZGFyeS10aXRsZT48L3RpdGxlcz48cGVyaW9kaWNhbD48ZnVsbC10aXRs
ZT5QTG9TIE9uZTwvZnVsbC10aXRsZT48YWJici0xPlBsb1Mgb25lPC9hYmJyLTE+PC9wZXJpb2Rp
Y2FsPjxwYWdlcz5lMTM4MjM8L3BhZ2VzPjx2b2x1bWU+NTwvdm9sdW1lPjxudW1iZXI+MTE8L251
bWJlcj48ZWRpdGlvbj4yMDEwLzExLzEzPC9lZGl0aW9uPjxrZXl3b3Jkcz48a2V5d29yZD5BZGVu
b3NpbmUgVHJpcGhvc3BoYXRlL21ldGFib2xpc208L2tleXdvcmQ+PGtleXdvcmQ+QW5pbWFsczwv
a2V5d29yZD48a2V5d29yZD5CbG90dGluZywgV2VzdGVybjwva2V5d29yZD48a2V5d29yZD5DYXRh
bHl0aWMgRG9tYWluL2dlbmV0aWNzPC9rZXl3b3JkPjxrZXl3b3JkPkNlbGwgSHlwb3hpYTwva2V5
d29yZD48a2V5d29yZD5DZWxsIExpbmUsIFR1bW9yPC9rZXl3b3JkPjxrZXl3b3JkPkNlbGwgU3Vy
dml2YWwvZHJ1ZyBlZmZlY3RzPC9rZXl3b3JkPjxrZXl3b3JkPkN5dG9wcm90ZWN0aW9uLypnZW5l
dGljczwva2V5d29yZD48a2V5d29yZD4qR2VuZSBFeHByZXNzaW9uIFJlZ3VsYXRpb24sIEVuenlt
b2xvZ2ljPC9rZXl3b3JkPjxrZXl3b3JkPkdyZWVuIEZsdW9yZXNjZW50IFByb3RlaW5zL2dlbmV0
aWNzL21ldGFib2xpc208L2tleXdvcmQ+PGtleXdvcmQ+SEVLMjkzIENlbGxzPC9rZXl3b3JkPjxr
ZXl3b3JkPkhleG9raW5hc2UvKmdlbmV0aWNzL21ldGFib2xpc208L2tleXdvcmQ+PGtleXdvcmQ+
SHVtYW5zPC9rZXl3b3JkPjxrZXl3b3JkPkh5ZHJvZ2VuIFBlcm94aWRlL3BoYXJtYWNvbG9neTwv
a2V5d29yZD48a2V5d29yZD5IeXBveGlhLUluZHVjaWJsZSBGYWN0b3IgMS9nZW5ldGljcy9tZXRh
Ym9saXNtPC9rZXl3b3JkPjxrZXl3b3JkPklzb2VuenltZXMvZ2VuZXRpY3MvbWV0YWJvbGlzbTwv
a2V5d29yZD48a2V5d29yZD5NZW1icmFuZSBQb3RlbnRpYWwsIE1pdG9jaG9uZHJpYWwvcGh5c2lv
bG9neTwva2V5d29yZD48a2V5d29yZD5NaWNyb3Njb3B5LCBDb25mb2NhbDwva2V5d29yZD48a2V5
d29yZD5NdXRhdGlvbjwva2V5d29yZD48a2V5d29yZD5PeGlkYW50cy9waGFybWFjb2xvZ3k8L2tl
eXdvcmQ+PGtleXdvcmQ+UmVhY3RpdmUgT3h5Z2VuIFNwZWNpZXMvbWV0YWJvbGlzbTwva2V5d29y
ZD48a2V5d29yZD5SZXZlcnNlIFRyYW5zY3JpcHRhc2UgUG9seW1lcmFzZSBDaGFpbiBSZWFjdGlv
bjwva2V5d29yZD48a2V5d29yZD5TaWduYWwgVHJhbnNkdWN0aW9uL3BoeXNpb2xvZ3k8L2tleXdv
cmQ+PGtleXdvcmQ+VHJhbnNmZWN0aW9uPC9rZXl3b3JkPjwva2V5d29yZHM+PGRhdGVzPjx5ZWFy
PjIwMTA8L3llYXI+PHB1Yi1kYXRlcz48ZGF0ZT5Ob3YgMzwvZGF0ZT48L3B1Yi1kYXRlcz48L2Rh
dGVzPjxpc2JuPjE5MzItNjIwMyAoRWxlY3Ryb25pYykmI3hEOzE5MzItNjIwMyAoTGlua2luZyk8
L2lzYm4+PGFjY2Vzc2lvbi1udW0+MjEwNzIyMDU8L2FjY2Vzc2lvbi1udW0+PHVybHM+PHJlbGF0
ZWQtdXJscz48dXJsPmh0dHBzOi8vd3d3Lm5jYmkubmxtLm5paC5nb3YvcHVibWVkLzIxMDcyMjA1
PC91cmw+PC9yZWxhdGVkLXVybHM+PC91cmxzPjxjdXN0b20yPlBNQzI5NzIyMTU8L2N1c3RvbTI+
PGVsZWN0cm9uaWMtcmVzb3VyY2UtbnVtPjEwLjEzNzEvam91cm5hbC5wb25lLjAwMTM4MjM8L2Vs
ZWN0cm9uaWMtcmVzb3VyY2UtbnVtPjwvcmVjb3JkPjwvQ2l0ZT48L0VuZE5vdGU+AG==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Wyatt et al., 2010)</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Our data thus support the notion that glycolysis is replaced by oxidative mitochondrial respiration as the primary method of energy generation. Indeed, this is underpinned by the upregulation of the transcriptional co-repressor, </w:t>
      </w:r>
      <w:r w:rsidRPr="008B5129">
        <w:rPr>
          <w:rFonts w:ascii="Arial" w:hAnsi="Arial" w:cs="Arial"/>
          <w:i/>
          <w:iCs/>
          <w:color w:val="000000"/>
          <w:sz w:val="20"/>
          <w:szCs w:val="20"/>
          <w:lang w:val="en-GB"/>
        </w:rPr>
        <w:t>CBFA2T3,</w:t>
      </w:r>
      <w:r w:rsidRPr="008B5129">
        <w:rPr>
          <w:rFonts w:ascii="Arial" w:hAnsi="Arial" w:cs="Arial"/>
          <w:iCs/>
          <w:color w:val="000000"/>
          <w:sz w:val="20"/>
          <w:szCs w:val="20"/>
          <w:lang w:val="en-GB"/>
        </w:rPr>
        <w:t xml:space="preserve"> in the second trimester, which </w:t>
      </w:r>
      <w:r w:rsidRPr="008B5129">
        <w:rPr>
          <w:rFonts w:ascii="Arial" w:hAnsi="Arial" w:cs="Arial"/>
          <w:color w:val="000000"/>
          <w:sz w:val="20"/>
          <w:szCs w:val="20"/>
          <w:lang w:val="en-GB"/>
        </w:rPr>
        <w:t>contributes to inhibition of glycolysis and stimulation of mitochondrial respiration</w:t>
      </w:r>
      <w:r w:rsidRPr="008B5129">
        <w:rPr>
          <w:rFonts w:ascii="Arial" w:hAnsi="Arial" w:cs="Arial"/>
          <w:iCs/>
          <w:color w:val="000000"/>
          <w:sz w:val="20"/>
          <w:szCs w:val="20"/>
          <w:lang w:val="en-GB"/>
        </w:rPr>
        <w:t xml:space="preserve"> </w:t>
      </w:r>
      <w:r w:rsidRPr="008B5129">
        <w:rPr>
          <w:rFonts w:ascii="Arial" w:hAnsi="Arial" w:cs="Arial"/>
          <w:color w:val="000000"/>
          <w:sz w:val="20"/>
          <w:szCs w:val="20"/>
          <w:lang w:val="en-GB"/>
        </w:rPr>
        <w:fldChar w:fldCharType="begin">
          <w:fldData xml:space="preserve">PEVuZE5vdGU+PENpdGU+PEF1dGhvcj5LdW1hcjwvQXV0aG9yPjxZZWFyPjIwMTM8L1llYXI+PFJl
Y051bT45NTU8L1JlY051bT48RGlzcGxheVRleHQ+KEt1bWFyIGV0IGFsLiwgMjAxMyk8L0Rpc3Bs
YXlUZXh0PjxyZWNvcmQ+PHJlYy1udW1iZXI+OTU1PC9yZWMtbnVtYmVyPjxmb3JlaWduLWtleXM+
PGtleSBhcHA9IkVOIiBkYi1pZD0iZXRmdjBwMjI5c3pydDJlZXdmcnYyeGR5ZjBydDJ2MHJ2cnpz
IiB0aW1lc3RhbXA9IjE1ODAyMDYwNDEiPjk1NTwva2V5PjwvZm9yZWlnbi1rZXlzPjxyZWYtdHlw
ZSBuYW1lPSJKb3VybmFsIEFydGljbGUiPjE3PC9yZWYtdHlwZT48Y29udHJpYnV0b3JzPjxhdXRo
b3JzPjxhdXRob3I+S3VtYXIsIFAuPC9hdXRob3I+PGF1dGhvcj5TaGFyb3lrbywgVi4gVi48L2F1
dGhvcj48YXV0aG9yPlNwZWdlbCwgUC48L2F1dGhvcj48YXV0aG9yPkd1bGxiZXJnLCBVLjwvYXV0
aG9yPjxhdXRob3I+TXVsZGVyLCBILjwvYXV0aG9yPjxhdXRob3I+T2xzc29uLCBJLjwvYXV0aG9y
PjxhdXRob3I+QWpvcmUsIFIuPC9hdXRob3I+PC9hdXRob3JzPjwvY29udHJpYnV0b3JzPjxhdXRo
LWFkZHJlc3M+RGVwYXJ0bWVudCBvZiBIZW1hdG9sb2d5LCBMdW5kIFVuaXZlcnNpdHksIEx1bmQs
IFN3ZWRlbi48L2F1dGgtYWRkcmVzcz48dGl0bGVzPjx0aXRsZT5UaGUgdHJhbnNjcmlwdGlvbmFs
IGNvLXJlcHJlc3NvciBteWVsb2lkIHRyYW5zbG9jYXRpb24gZ2VuZSAxNiBpbmhpYml0cyBnbHlj
b2x5c2lzIGFuZCBzdGltdWxhdGVzIG1pdG9jaG9uZHJpYWwgcmVzcGlyYXRpb248L3RpdGxlPjxz
ZWNvbmRhcnktdGl0bGU+UExvUyBPbmU8L3NlY29uZGFyeS10aXRsZT48L3RpdGxlcz48cGVyaW9k
aWNhbD48ZnVsbC10aXRsZT5QTG9TIE9uZTwvZnVsbC10aXRsZT48YWJici0xPlBsb1Mgb25lPC9h
YmJyLTE+PC9wZXJpb2RpY2FsPjxwYWdlcz5lNjg1MDI8L3BhZ2VzPjx2b2x1bWU+ODwvdm9sdW1l
PjxudW1iZXI+NzwvbnVtYmVyPjxlZGl0aW9uPjIwMTMvMDcvMTE8L2VkaXRpb24+PGtleXdvcmRz
PjxrZXl3b3JkPkNlbGwgSHlwb3hpYTwva2V5d29yZD48a2V5d29yZD5DZWxsIExpbmUsIFR1bW9y
PC9rZXl3b3JkPjxrZXl3b3JkPkNlbGwgUHJvbGlmZXJhdGlvbjwva2V5d29yZD48a2V5d29yZD5H
ZW5lIEV4cHJlc3Npb24gUmVndWxhdGlvbjwva2V5d29yZD48a2V5d29yZD4qR2x5Y29seXNpczwv
a2V5d29yZD48a2V5d29yZD5IdW1hbnM8L2tleXdvcmQ+PGtleXdvcmQ+TUFQIEtpbmFzZSBTaWdu
YWxpbmcgU3lzdGVtPC9rZXl3b3JkPjxrZXl3b3JkPk1pdG9jaG9uZHJpYS8qbWV0YWJvbGlzbTwv
a2V5d29yZD48a2V5d29yZD5NaXRvZ2VuLUFjdGl2YXRlZCBQcm90ZWluIEtpbmFzZSA4L21ldGFi
b2xpc208L2tleXdvcmQ+PGtleXdvcmQ+T3h5Z2VuIENvbnN1bXB0aW9uPC9rZXl3b3JkPjxrZXl3
b3JkPlBob3NwaG9mcnVjdG9raW5hc2UtMi9nZW5ldGljcy9tZXRhYm9saXNtPC9rZXl3b3JkPjxr
ZXl3b3JkPlByb3RlaW4tU2VyaW5lLVRocmVvbmluZSBLaW5hc2VzL2dlbmV0aWNzL21ldGFib2xp
c208L2tleXdvcmQ+PGtleXdvcmQ+UHlydXZhdGUgRGVoeWRyb2dlbmFzZSAoQWNldHlsLVRyYW5z
ZmVycmluZykgS2luYXNlPC9rZXl3b3JkPjxrZXl3b3JkPlJlcHJlc3NvciBQcm90ZWlucy8qZ2Vu
ZXRpY3MvKm1ldGFib2xpc208L2tleXdvcmQ+PGtleXdvcmQ+VHVtb3IgU3VwcHJlc3NvciBQcm90
ZWlucy8qZ2VuZXRpY3MvKm1ldGFib2xpc208L2tleXdvcmQ+PC9rZXl3b3Jkcz48ZGF0ZXM+PHll
YXI+MjAxMzwveWVhcj48L2RhdGVzPjxpc2JuPjE5MzItNjIwMyAoRWxlY3Ryb25pYykmI3hEOzE5
MzItNjIwMyAoTGlua2luZyk8L2lzYm4+PGFjY2Vzc2lvbi1udW0+MjM4NDA4OTY8L2FjY2Vzc2lv
bi1udW0+PHVybHM+PHJlbGF0ZWQtdXJscz48dXJsPmh0dHBzOi8vd3d3Lm5jYmkubmxtLm5paC5n
b3YvcHVibWVkLzIzODQwODk2PC91cmw+PC9yZWxhdGVkLXVybHM+PC91cmxzPjxjdXN0b20yPlBN
QzM2OTgxNzY8L2N1c3RvbTI+PGVsZWN0cm9uaWMtcmVzb3VyY2UtbnVtPjEwLjEzNzEvam91cm5h
bC5wb25lLjAwNjg1MDI8L2VsZWN0cm9uaWMtcmVzb3VyY2UtbnVtPjwvcmVjb3JkPjwvQ2l0ZT48
L0VuZE5vdGU+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LdW1hcjwvQXV0aG9yPjxZZWFyPjIwMTM8L1llYXI+PFJl
Y051bT45NTU8L1JlY051bT48RGlzcGxheVRleHQ+KEt1bWFyIGV0IGFsLiwgMjAxMyk8L0Rpc3Bs
YXlUZXh0PjxyZWNvcmQ+PHJlYy1udW1iZXI+OTU1PC9yZWMtbnVtYmVyPjxmb3JlaWduLWtleXM+
PGtleSBhcHA9IkVOIiBkYi1pZD0iZXRmdjBwMjI5c3pydDJlZXdmcnYyeGR5ZjBydDJ2MHJ2cnpz
IiB0aW1lc3RhbXA9IjE1ODAyMDYwNDEiPjk1NTwva2V5PjwvZm9yZWlnbi1rZXlzPjxyZWYtdHlw
ZSBuYW1lPSJKb3VybmFsIEFydGljbGUiPjE3PC9yZWYtdHlwZT48Y29udHJpYnV0b3JzPjxhdXRo
b3JzPjxhdXRob3I+S3VtYXIsIFAuPC9hdXRob3I+PGF1dGhvcj5TaGFyb3lrbywgVi4gVi48L2F1
dGhvcj48YXV0aG9yPlNwZWdlbCwgUC48L2F1dGhvcj48YXV0aG9yPkd1bGxiZXJnLCBVLjwvYXV0
aG9yPjxhdXRob3I+TXVsZGVyLCBILjwvYXV0aG9yPjxhdXRob3I+T2xzc29uLCBJLjwvYXV0aG9y
PjxhdXRob3I+QWpvcmUsIFIuPC9hdXRob3I+PC9hdXRob3JzPjwvY29udHJpYnV0b3JzPjxhdXRo
LWFkZHJlc3M+RGVwYXJ0bWVudCBvZiBIZW1hdG9sb2d5LCBMdW5kIFVuaXZlcnNpdHksIEx1bmQs
IFN3ZWRlbi48L2F1dGgtYWRkcmVzcz48dGl0bGVzPjx0aXRsZT5UaGUgdHJhbnNjcmlwdGlvbmFs
IGNvLXJlcHJlc3NvciBteWVsb2lkIHRyYW5zbG9jYXRpb24gZ2VuZSAxNiBpbmhpYml0cyBnbHlj
b2x5c2lzIGFuZCBzdGltdWxhdGVzIG1pdG9jaG9uZHJpYWwgcmVzcGlyYXRpb248L3RpdGxlPjxz
ZWNvbmRhcnktdGl0bGU+UExvUyBPbmU8L3NlY29uZGFyeS10aXRsZT48L3RpdGxlcz48cGVyaW9k
aWNhbD48ZnVsbC10aXRsZT5QTG9TIE9uZTwvZnVsbC10aXRsZT48YWJici0xPlBsb1Mgb25lPC9h
YmJyLTE+PC9wZXJpb2RpY2FsPjxwYWdlcz5lNjg1MDI8L3BhZ2VzPjx2b2x1bWU+ODwvdm9sdW1l
PjxudW1iZXI+NzwvbnVtYmVyPjxlZGl0aW9uPjIwMTMvMDcvMTE8L2VkaXRpb24+PGtleXdvcmRz
PjxrZXl3b3JkPkNlbGwgSHlwb3hpYTwva2V5d29yZD48a2V5d29yZD5DZWxsIExpbmUsIFR1bW9y
PC9rZXl3b3JkPjxrZXl3b3JkPkNlbGwgUHJvbGlmZXJhdGlvbjwva2V5d29yZD48a2V5d29yZD5H
ZW5lIEV4cHJlc3Npb24gUmVndWxhdGlvbjwva2V5d29yZD48a2V5d29yZD4qR2x5Y29seXNpczwv
a2V5d29yZD48a2V5d29yZD5IdW1hbnM8L2tleXdvcmQ+PGtleXdvcmQ+TUFQIEtpbmFzZSBTaWdu
YWxpbmcgU3lzdGVtPC9rZXl3b3JkPjxrZXl3b3JkPk1pdG9jaG9uZHJpYS8qbWV0YWJvbGlzbTwv
a2V5d29yZD48a2V5d29yZD5NaXRvZ2VuLUFjdGl2YXRlZCBQcm90ZWluIEtpbmFzZSA4L21ldGFi
b2xpc208L2tleXdvcmQ+PGtleXdvcmQ+T3h5Z2VuIENvbnN1bXB0aW9uPC9rZXl3b3JkPjxrZXl3
b3JkPlBob3NwaG9mcnVjdG9raW5hc2UtMi9nZW5ldGljcy9tZXRhYm9saXNtPC9rZXl3b3JkPjxr
ZXl3b3JkPlByb3RlaW4tU2VyaW5lLVRocmVvbmluZSBLaW5hc2VzL2dlbmV0aWNzL21ldGFib2xp
c208L2tleXdvcmQ+PGtleXdvcmQ+UHlydXZhdGUgRGVoeWRyb2dlbmFzZSAoQWNldHlsLVRyYW5z
ZmVycmluZykgS2luYXNlPC9rZXl3b3JkPjxrZXl3b3JkPlJlcHJlc3NvciBQcm90ZWlucy8qZ2Vu
ZXRpY3MvKm1ldGFib2xpc208L2tleXdvcmQ+PGtleXdvcmQ+VHVtb3IgU3VwcHJlc3NvciBQcm90
ZWlucy8qZ2VuZXRpY3MvKm1ldGFib2xpc208L2tleXdvcmQ+PC9rZXl3b3Jkcz48ZGF0ZXM+PHll
YXI+MjAxMzwveWVhcj48L2RhdGVzPjxpc2JuPjE5MzItNjIwMyAoRWxlY3Ryb25pYykmI3hEOzE5
MzItNjIwMyAoTGlua2luZyk8L2lzYm4+PGFjY2Vzc2lvbi1udW0+MjM4NDA4OTY8L2FjY2Vzc2lv
bi1udW0+PHVybHM+PHJlbGF0ZWQtdXJscz48dXJsPmh0dHBzOi8vd3d3Lm5jYmkubmxtLm5paC5n
b3YvcHVibWVkLzIzODQwODk2PC91cmw+PC9yZWxhdGVkLXVybHM+PC91cmxzPjxjdXN0b20yPlBN
QzM2OTgxNzY8L2N1c3RvbTI+PGVsZWN0cm9uaWMtcmVzb3VyY2UtbnVtPjEwLjEzNzEvam91cm5h
bC5wb25lLjAwNjg1MDI8L2VsZWN0cm9uaWMtcmVzb3VyY2UtbnVtPjwvcmVjb3JkPjwvQ2l0ZT48
L0VuZE5vdGU+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Kumar et al., 2013)</w:t>
      </w:r>
      <w:r w:rsidRPr="008B5129">
        <w:rPr>
          <w:rFonts w:ascii="Arial" w:hAnsi="Arial" w:cs="Arial"/>
          <w:color w:val="000000"/>
          <w:sz w:val="20"/>
          <w:szCs w:val="20"/>
        </w:rPr>
        <w:fldChar w:fldCharType="end"/>
      </w:r>
      <w:r w:rsidRPr="008B5129">
        <w:rPr>
          <w:rFonts w:ascii="Arial" w:hAnsi="Arial" w:cs="Arial"/>
          <w:iCs/>
          <w:color w:val="000000"/>
          <w:sz w:val="20"/>
          <w:szCs w:val="20"/>
          <w:lang w:val="en-GB"/>
        </w:rPr>
        <w:t>,</w:t>
      </w:r>
      <w:r w:rsidRPr="008B5129">
        <w:rPr>
          <w:rFonts w:ascii="Arial" w:hAnsi="Arial" w:cs="Arial"/>
          <w:color w:val="000000"/>
          <w:sz w:val="20"/>
          <w:szCs w:val="20"/>
          <w:lang w:val="en-GB"/>
        </w:rPr>
        <w:t xml:space="preserve"> once the utero-placental circulation is established. Conversely, β-oxidation of fatty acids appears to be suppressed in the first trimester. Transcripts encoding long-chain acyl-CoA dehydrogenase (</w:t>
      </w:r>
      <w:r w:rsidRPr="008B5129">
        <w:rPr>
          <w:rFonts w:ascii="Arial" w:hAnsi="Arial" w:cs="Arial"/>
          <w:i/>
          <w:color w:val="000000"/>
          <w:sz w:val="20"/>
          <w:szCs w:val="20"/>
          <w:lang w:val="en-GB"/>
        </w:rPr>
        <w:t>ACADL</w:t>
      </w:r>
      <w:r w:rsidRPr="008B5129">
        <w:rPr>
          <w:rFonts w:ascii="Arial" w:hAnsi="Arial" w:cs="Arial"/>
          <w:color w:val="000000"/>
          <w:sz w:val="20"/>
          <w:szCs w:val="20"/>
          <w:lang w:val="en-GB"/>
        </w:rPr>
        <w:t xml:space="preserve">) rise in the second trimester (Fig. 2B).  These changes may serve to protect the placental tissues from excessive production of reactive oxygen species when oxygen availability is low </w:t>
      </w:r>
      <w:r w:rsidRPr="008B5129">
        <w:rPr>
          <w:rFonts w:ascii="Arial" w:hAnsi="Arial" w:cs="Arial"/>
          <w:color w:val="000000"/>
          <w:sz w:val="20"/>
          <w:szCs w:val="20"/>
          <w:lang w:val="en-GB"/>
        </w:rPr>
        <w:fldChar w:fldCharType="begin">
          <w:fldData xml:space="preserve">PEVuZE5vdGU+PENpdGU+PEF1dGhvcj5IdWFuZzwvQXV0aG9yPjxZZWFyPjIwMTQ8L1llYXI+PFJl
Y051bT45NDU8L1JlY051bT48RGlzcGxheVRleHQ+KEJ1cnRvbiBldCBhbC4sIDIwMTc7IEh1YW5n
IGV0IGFsLiwgMjAxNCk8L0Rpc3BsYXlUZXh0PjxyZWNvcmQ+PHJlYy1udW1iZXI+OTQ1PC9yZWMt
bnVtYmVyPjxmb3JlaWduLWtleXM+PGtleSBhcHA9IkVOIiBkYi1pZD0iZXRmdjBwMjI5c3pydDJl
ZXdmcnYyeGR5ZjBydDJ2MHJ2cnpzIiB0aW1lc3RhbXA9IjE1NzgzMjEwMDEiPjk0NTwva2V5Pjwv
Zm9yZWlnbi1rZXlzPjxyZWYtdHlwZSBuYW1lPSJKb3VybmFsIEFydGljbGUiPjE3PC9yZWYtdHlw
ZT48Y29udHJpYnV0b3JzPjxhdXRob3JzPjxhdXRob3I+SHVhbmcsPC9hdXRob3I+PGF1dGhvcj5M
aSwgVC48L2F1dGhvcj48YXV0aG9yPkxpLCBYLjwvYXV0aG9yPjxhdXRob3I+WmhhbmcsIEwuPC9h
dXRob3I+PGF1dGhvcj5TdW4sIEwuPC9hdXRob3I+PGF1dGhvcj5IZSwgWC48L2F1dGhvcj48YXV0
aG9yPlpob25nLCBYLjwvYXV0aG9yPjxhdXRob3I+SmlhLCBELjwvYXV0aG9yPjxhdXRob3I+U29u
ZywgTC48L2F1dGhvcj48YXV0aG9yPlNlbWVuemEsIEcuIEwuPC9hdXRob3I+PGF1dGhvcj5HYW8s
IFAuPC9hdXRob3I+PGF1dGhvcj5aaGFuZywgSC48L2F1dGhvcj48L2F1dGhvcnM+PC9jb250cmli
dXRvcnM+PGF1dGgtYWRkcmVzcz5JbnN0aXR1dGUgZm9yIENhbmNlciBSZXNlYXJjaCBhbmQgQ0FT
IEtleSBMYWJvcmF0b3J5IG9mIElubmF0ZSBJbW11bml0eSBhbmQgQ2hyb25pYyBEaXNlYXNlLCBJ
bm5vdmF0aW9uIENlbnRlciBmb3IgQ2VsbCBCaW9sb2d5LCBTY2hvb2wgb2YgTGlmZSBTY2llbmNl
LCBVbml2ZXJzaXR5IG9mIFNjaWVuY2UgYW5kIFRlY2hub2xvZ3kgb2YgQ2hpbmEsIEhlZmVpIDIz
MDAyNywgQ2hpbmEuJiN4RDtTdGF0ZSBLZXkgTGFib3JhdG9yeSBvZiBPbmNvbG9neSBpbiBTb3V0
aGVybiBDaGluYSBhbmQgRGVwYXJ0bWVudHMgb2YgRXhwZXJpbWVudGFsIFJlc2VhcmNoLCBTdW4g
WWF0LXNlbiBVbml2ZXJzaXR5IENhbmNlciBDZW50ZXIsIEd1YW5nemhvdSA1MTAwNjAsIENoaW5h
LiYjeEQ7Sm9obnMgSG9wa2lucyBVbml2ZXJzaXR5IFNjaG9vbCBvZiBNZWRpY2luZSwgQmFsdGlt
b3JlLCBNRCAyMTIwNSwgVVNBLiYjeEQ7SW5zdGl0dXRlIGZvciBDYW5jZXIgUmVzZWFyY2ggYW5k
IENBUyBLZXkgTGFib3JhdG9yeSBvZiBJbm5hdGUgSW1tdW5pdHkgYW5kIENocm9uaWMgRGlzZWFz
ZSwgSW5ub3ZhdGlvbiBDZW50ZXIgZm9yIENlbGwgQmlvbG9neSwgU2Nob29sIG9mIExpZmUgU2Np
ZW5jZSwgVW5pdmVyc2l0eSBvZiBTY2llbmNlIGFuZCBUZWNobm9sb2d5IG9mIENoaW5hLCBIZWZl
aSAyMzAwMjcsIENoaW5hLiBFbGVjdHJvbmljIGFkZHJlc3M6IGh6aGFuZzIyQHVzdGMuZWR1LmNu
LjwvYXV0aC1hZGRyZXNzPjx0aXRsZXM+PHRpdGxlPkhJRi0xLW1lZGlhdGVkIHN1cHByZXNzaW9u
IG9mIGFjeWwtQ29BIGRlaHlkcm9nZW5hc2VzIGFuZCBmYXR0eSBhY2lkIG94aWRhdGlvbiBpcyBj
cml0aWNhbCBmb3IgY2FuY2VyIHByb2dyZXNzaW9uPC90aXRsZT48c2Vjb25kYXJ5LXRpdGxlPkNl
bGwgUmVwPC9zZWNvbmRhcnktdGl0bGU+PC90aXRsZXM+PHBlcmlvZGljYWw+PGZ1bGwtdGl0bGU+
Q2VsbCBSZXA8L2Z1bGwtdGl0bGU+PC9wZXJpb2RpY2FsPjxwYWdlcz4xOTMwLTE5NDI8L3BhZ2Vz
Pjx2b2x1bWU+ODwvdm9sdW1lPjxudW1iZXI+NjwvbnVtYmVyPjxrZXl3b3Jkcz48a2V5d29yZD5B
Y3lsLUNvQSBEZWh5ZHJvZ2VuYXNlL2FudGFnb25pc3RzICZhbXA7IGluaGliaXRvcnMvZ2VuZXRp
Y3MvKm1ldGFib2xpc208L2tleXdvcmQ+PGtleXdvcmQ+QWN5bC1Db0EgRGVoeWRyb2dlbmFzZSwg
TG9uZy1DaGFpbi9hbnRhZ29uaXN0cyAmYW1wOyBpbmhpYml0b3JzL2dlbmV0aWNzLyptZXRhYm9s
aXNtPC9rZXl3b3JkPjxrZXl3b3JkPkNhcnJpZXIgUHJvdGVpbnMvYW50YWdvbmlzdHMgJmFtcDsg
aW5oaWJpdG9ycy9nZW5ldGljcy9tZXRhYm9saXNtPC9rZXl3b3JkPjxrZXl3b3JkPkNlbGwgSHlw
b3hpYTwva2V5d29yZD48a2V5d29yZD5DZWxsIExpbmUsIFR1bW9yPC9rZXl3b3JkPjxrZXl3b3Jk
PkNlbGwgUHJvbGlmZXJhdGlvbjwva2V5d29yZD48a2V5d29yZD5GYXR0eSBBY2lkcy8qbWV0YWJv
bGlzbTwva2V5d29yZD48a2V5d29yZD5IZXAgRzIgQ2VsbHM8L2tleXdvcmQ+PGtleXdvcmQ+SHVt
YW5zPC9rZXl3b3JkPjxrZXl3b3JkPkh5cG94aWEtSW5kdWNpYmxlIEZhY3RvciAxLCBhbHBoYSBT
dWJ1bml0L2FudGFnb25pc3RzICZhbXA7PC9rZXl3b3JkPjxrZXl3b3JkPmluaGliaXRvcnMvZ2Vu
ZXRpY3MvKm1ldGFib2xpc208L2tleXdvcmQ+PGtleXdvcmQ+S2FwbGFuLU1laWVyIEVzdGltYXRl
PC9rZXl3b3JkPjxrZXl3b3JkPkxpcGlkIFBlcm94aWRhdGlvbjwva2V5d29yZD48a2V5d29yZD5M
aXZlciBOZW9wbGFzbXMvbWV0YWJvbGlzbS9tb3J0YWxpdHkvKnBhdGhvbG9neTwva2V5d29yZD48
a2V5d29yZD5NaXRvY2hvbmRyaWEvbWV0YWJvbGlzbTwva2V5d29yZD48a2V5d29yZD5QVEVOIFBo
b3NwaG9oeWRyb2xhc2UvZ2VuZXRpY3MvbWV0YWJvbGlzbTwva2V5d29yZD48a2V5d29yZD5Qcm90
by1PbmNvZ2VuZSBQcm90ZWlucyBjLWFrdC9tZXRhYm9saXNtPC9rZXl3b3JkPjxrZXl3b3JkPlJO
QSBJbnRlcmZlcmVuY2U8L2tleXdvcmQ+PGtleXdvcmQ+Uk5BLCBTbWFsbCBJbnRlcmZlcmluZy9t
ZXRhYm9saXNtPC9rZXl3b3JkPjxrZXl3b3JkPlJlYWN0aXZlIE94eWdlbiBTcGVjaWVzL21ldGFi
b2xpc208L2tleXdvcmQ+PC9rZXl3b3Jkcz48ZGF0ZXM+PHllYXI+MjAxNDwveWVhcj48cHViLWRh
dGVzPjxkYXRlPlNlcCAyNTwvZGF0ZT48L3B1Yi1kYXRlcz48L2RhdGVzPjxpc2JuPjIyMTEtMTI0
NyAoRWxlY3Ryb25pYyk8L2lzYm4+PGFjY2Vzc2lvbi1udW0+MjUyNDIzMTk8L2FjY2Vzc2lvbi1u
dW0+PHVybHM+PHJlbGF0ZWQtdXJscz48dXJsPmh0dHBzOi8vd3d3Lm5jYmkubmxtLm5paC5nb3Yv
cHVibWVkLzI1MjQyMzE5PC91cmw+PC9yZWxhdGVkLXVybHM+PC91cmxzPjxlbGVjdHJvbmljLXJl
c291cmNlLW51bT4xMC4xMDE2L2ouY2VscmVwLjIwMTQuMDguMDI4PC9lbGVjdHJvbmljLXJlc291
cmNlLW51bT48L3JlY29yZD48L0NpdGU+PENpdGU+PEF1dGhvcj5CdXJ0b248L0F1dGhvcj48WWVh
cj4yMDE3PC9ZZWFyPjxSZWNOdW0+ODY4PC9SZWNOdW0+PHJlY29yZD48cmVjLW51bWJlcj44Njg8
L3JlYy1udW1iZXI+PGZvcmVpZ24ta2V5cz48a2V5IGFwcD0iRU4iIGRiLWlkPSJldGZ2MHAyMjlz
enJ0MmVld2ZydjJ4ZHlmMHJ0MnYwcnZyenMiIHRpbWVzdGFtcD0iMTU3NDk1NTA0MyI+ODY4PC9r
ZXk+PC9mb3JlaWduLWtleXM+PHJlZi10eXBlIG5hbWU9IkpvdXJuYWwgQXJ0aWNsZSI+MTc8L3Jl
Zi10eXBlPjxjb250cmlidXRvcnM+PGF1dGhvcnM+PGF1dGhvcj5CdXJ0b24sIEcuIEouLDwvYXV0
aG9yPjxhdXRob3I+SmF1bmlhdXgsIEUuLDwvYXV0aG9yPjxhdXRob3I+TXVycmF5LCBBLiBKLiw8
L2F1dGhvcj48L2F1dGhvcnM+PC9jb250cmlidXRvcnM+PGF1dGgtYWRkcmVzcz5DZW50cmUgZm9y
IFRyb3Bob2JsYXN0IFJlc2VhcmNoLCBEZXBhcnRtZW50IG9mIFBoeXNpb2xvZ3ksIERldmVsb3Bt
ZW50IGFuZCBOZXVyb3NjaWVuY2UsIFVuaXZlcnNpdHkgb2YgQ2FtYnJpZGdlLCBDYW1icmlkZ2Us
IFVLLiBFbGVjdHJvbmljIGFkZHJlc3M6IGdqYjJAY2FtLmFjLnVrLiYjeEQ7RGVwYXJ0bWVudCBv
ZiBPYnN0ZXRyaWNzIGFuZCBHeW5hZWNvbG9neSwgVW5pdmVyc2l0eSBDb2xsZWdlIExvbmRvbiBI
b3NwaXRhbHMgYW5kIFVDTCBJbnN0aXR1dGUgZm9yIFdvbWVuJmFwb3M7cyBIZWFsdGgsIFVuaXZl
cnNpdHkgQ29sbGVnZSBMb25kb24gKFVDTCksIExvbmRvbiwgVUsuJiN4RDtDZW50cmUgZm9yIFRy
b3Bob2JsYXN0IFJlc2VhcmNoLCBEZXBhcnRtZW50IG9mIFBoeXNpb2xvZ3ksIERldmVsb3BtZW50
IGFuZCBOZXVyb3NjaWVuY2UsIFVuaXZlcnNpdHkgb2YgQ2FtYnJpZGdlLCBDYW1icmlkZ2UsIFVL
LjwvYXV0aC1hZGRyZXNzPjx0aXRsZXM+PHRpdGxlPk94eWdlbiBhbmQgcGxhY2VudGFsIGRldmVs
b3BtZW50OyBwYXJhbGxlbHMgYW5kIGRpZmZlcmVuY2VzIHdpdGggdHVtb3VyIGJpb2xvZ3k8L3Rp
dGxlPjxzZWNvbmRhcnktdGl0bGU+UGxhY2VudGE8L3NlY29uZGFyeS10aXRsZT48L3RpdGxlcz48
cGVyaW9kaWNhbD48ZnVsbC10aXRsZT5QbGFjZW50YTwvZnVsbC10aXRsZT48L3BlcmlvZGljYWw+
PHBhZ2VzPjE0LTE4PC9wYWdlcz48dm9sdW1lPjU2PC92b2x1bWU+PGtleXdvcmRzPjxrZXl3b3Jk
PkdseWNvbHlzaXM8L2tleXdvcmQ+PGtleXdvcmQ+TWV0YWJvbGlzbTwva2V5d29yZD48a2V5d29y
ZD5PeGlkYXRpdmUgc3RyZXNzPC9rZXl3b3JkPjxrZXl3b3JkPk94eWdlbjwva2V5d29yZD48L2tl
eXdvcmRzPjxkYXRlcz48eWVhcj4yMDE3PC95ZWFyPjxwdWItZGF0ZXM+PGRhdGU+QXVnPC9kYXRl
PjwvcHViLWRhdGVzPjwvZGF0ZXM+PGlzYm4+MTUzMi0zMTAyIChFbGVjdHJvbmljKSYjeEQ7MDE0
My00MDA0IChMaW5raW5nKTwvaXNibj48YWNjZXNzaW9uLW51bT4yODE4NzkxNzwvYWNjZXNzaW9u
LW51bT48dXJscz48cmVsYXRlZC11cmxzPjx1cmw+aHR0cHM6Ly93d3cubmNiaS5ubG0ubmloLmdv
di9wdWJtZWQvMjgxODc5MTc8L3VybD48L3JlbGF0ZWQtdXJscz48L3VybHM+PGVsZWN0cm9uaWMt
cmVzb3VyY2UtbnVtPjEwLjEwMTYvai5wbGFjZW50YS4yMDE3LjAxLjEzMDwvZWxlY3Ryb25pYy1y
ZXNvdXJjZS1udW0+PC9yZWNvcmQ+PC9DaXRlPjwvRW5kTm90ZT5=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IdWFuZzwvQXV0aG9yPjxZZWFyPjIwMTQ8L1llYXI+PFJl
Y051bT45NDU8L1JlY051bT48RGlzcGxheVRleHQ+KEJ1cnRvbiBldCBhbC4sIDIwMTc7IEh1YW5n
IGV0IGFsLiwgMjAxNCk8L0Rpc3BsYXlUZXh0PjxyZWNvcmQ+PHJlYy1udW1iZXI+OTQ1PC9yZWMt
bnVtYmVyPjxmb3JlaWduLWtleXM+PGtleSBhcHA9IkVOIiBkYi1pZD0iZXRmdjBwMjI5c3pydDJl
ZXdmcnYyeGR5ZjBydDJ2MHJ2cnpzIiB0aW1lc3RhbXA9IjE1NzgzMjEwMDEiPjk0NTwva2V5Pjwv
Zm9yZWlnbi1rZXlzPjxyZWYtdHlwZSBuYW1lPSJKb3VybmFsIEFydGljbGUiPjE3PC9yZWYtdHlw
ZT48Y29udHJpYnV0b3JzPjxhdXRob3JzPjxhdXRob3I+SHVhbmcsPC9hdXRob3I+PGF1dGhvcj5M
aSwgVC48L2F1dGhvcj48YXV0aG9yPkxpLCBYLjwvYXV0aG9yPjxhdXRob3I+WmhhbmcsIEwuPC9h
dXRob3I+PGF1dGhvcj5TdW4sIEwuPC9hdXRob3I+PGF1dGhvcj5IZSwgWC48L2F1dGhvcj48YXV0
aG9yPlpob25nLCBYLjwvYXV0aG9yPjxhdXRob3I+SmlhLCBELjwvYXV0aG9yPjxhdXRob3I+U29u
ZywgTC48L2F1dGhvcj48YXV0aG9yPlNlbWVuemEsIEcuIEwuPC9hdXRob3I+PGF1dGhvcj5HYW8s
IFAuPC9hdXRob3I+PGF1dGhvcj5aaGFuZywgSC48L2F1dGhvcj48L2F1dGhvcnM+PC9jb250cmli
dXRvcnM+PGF1dGgtYWRkcmVzcz5JbnN0aXR1dGUgZm9yIENhbmNlciBSZXNlYXJjaCBhbmQgQ0FT
IEtleSBMYWJvcmF0b3J5IG9mIElubmF0ZSBJbW11bml0eSBhbmQgQ2hyb25pYyBEaXNlYXNlLCBJ
bm5vdmF0aW9uIENlbnRlciBmb3IgQ2VsbCBCaW9sb2d5LCBTY2hvb2wgb2YgTGlmZSBTY2llbmNl
LCBVbml2ZXJzaXR5IG9mIFNjaWVuY2UgYW5kIFRlY2hub2xvZ3kgb2YgQ2hpbmEsIEhlZmVpIDIz
MDAyNywgQ2hpbmEuJiN4RDtTdGF0ZSBLZXkgTGFib3JhdG9yeSBvZiBPbmNvbG9neSBpbiBTb3V0
aGVybiBDaGluYSBhbmQgRGVwYXJ0bWVudHMgb2YgRXhwZXJpbWVudGFsIFJlc2VhcmNoLCBTdW4g
WWF0LXNlbiBVbml2ZXJzaXR5IENhbmNlciBDZW50ZXIsIEd1YW5nemhvdSA1MTAwNjAsIENoaW5h
LiYjeEQ7Sm9obnMgSG9wa2lucyBVbml2ZXJzaXR5IFNjaG9vbCBvZiBNZWRpY2luZSwgQmFsdGlt
b3JlLCBNRCAyMTIwNSwgVVNBLiYjeEQ7SW5zdGl0dXRlIGZvciBDYW5jZXIgUmVzZWFyY2ggYW5k
IENBUyBLZXkgTGFib3JhdG9yeSBvZiBJbm5hdGUgSW1tdW5pdHkgYW5kIENocm9uaWMgRGlzZWFz
ZSwgSW5ub3ZhdGlvbiBDZW50ZXIgZm9yIENlbGwgQmlvbG9neSwgU2Nob29sIG9mIExpZmUgU2Np
ZW5jZSwgVW5pdmVyc2l0eSBvZiBTY2llbmNlIGFuZCBUZWNobm9sb2d5IG9mIENoaW5hLCBIZWZl
aSAyMzAwMjcsIENoaW5hLiBFbGVjdHJvbmljIGFkZHJlc3M6IGh6aGFuZzIyQHVzdGMuZWR1LmNu
LjwvYXV0aC1hZGRyZXNzPjx0aXRsZXM+PHRpdGxlPkhJRi0xLW1lZGlhdGVkIHN1cHByZXNzaW9u
IG9mIGFjeWwtQ29BIGRlaHlkcm9nZW5hc2VzIGFuZCBmYXR0eSBhY2lkIG94aWRhdGlvbiBpcyBj
cml0aWNhbCBmb3IgY2FuY2VyIHByb2dyZXNzaW9uPC90aXRsZT48c2Vjb25kYXJ5LXRpdGxlPkNl
bGwgUmVwPC9zZWNvbmRhcnktdGl0bGU+PC90aXRsZXM+PHBlcmlvZGljYWw+PGZ1bGwtdGl0bGU+
Q2VsbCBSZXA8L2Z1bGwtdGl0bGU+PC9wZXJpb2RpY2FsPjxwYWdlcz4xOTMwLTE5NDI8L3BhZ2Vz
Pjx2b2x1bWU+ODwvdm9sdW1lPjxudW1iZXI+NjwvbnVtYmVyPjxrZXl3b3Jkcz48a2V5d29yZD5B
Y3lsLUNvQSBEZWh5ZHJvZ2VuYXNlL2FudGFnb25pc3RzICZhbXA7IGluaGliaXRvcnMvZ2VuZXRp
Y3MvKm1ldGFib2xpc208L2tleXdvcmQ+PGtleXdvcmQ+QWN5bC1Db0EgRGVoeWRyb2dlbmFzZSwg
TG9uZy1DaGFpbi9hbnRhZ29uaXN0cyAmYW1wOyBpbmhpYml0b3JzL2dlbmV0aWNzLyptZXRhYm9s
aXNtPC9rZXl3b3JkPjxrZXl3b3JkPkNhcnJpZXIgUHJvdGVpbnMvYW50YWdvbmlzdHMgJmFtcDsg
aW5oaWJpdG9ycy9nZW5ldGljcy9tZXRhYm9saXNtPC9rZXl3b3JkPjxrZXl3b3JkPkNlbGwgSHlw
b3hpYTwva2V5d29yZD48a2V5d29yZD5DZWxsIExpbmUsIFR1bW9yPC9rZXl3b3JkPjxrZXl3b3Jk
PkNlbGwgUHJvbGlmZXJhdGlvbjwva2V5d29yZD48a2V5d29yZD5GYXR0eSBBY2lkcy8qbWV0YWJv
bGlzbTwva2V5d29yZD48a2V5d29yZD5IZXAgRzIgQ2VsbHM8L2tleXdvcmQ+PGtleXdvcmQ+SHVt
YW5zPC9rZXl3b3JkPjxrZXl3b3JkPkh5cG94aWEtSW5kdWNpYmxlIEZhY3RvciAxLCBhbHBoYSBT
dWJ1bml0L2FudGFnb25pc3RzICZhbXA7PC9rZXl3b3JkPjxrZXl3b3JkPmluaGliaXRvcnMvZ2Vu
ZXRpY3MvKm1ldGFib2xpc208L2tleXdvcmQ+PGtleXdvcmQ+S2FwbGFuLU1laWVyIEVzdGltYXRl
PC9rZXl3b3JkPjxrZXl3b3JkPkxpcGlkIFBlcm94aWRhdGlvbjwva2V5d29yZD48a2V5d29yZD5M
aXZlciBOZW9wbGFzbXMvbWV0YWJvbGlzbS9tb3J0YWxpdHkvKnBhdGhvbG9neTwva2V5d29yZD48
a2V5d29yZD5NaXRvY2hvbmRyaWEvbWV0YWJvbGlzbTwva2V5d29yZD48a2V5d29yZD5QVEVOIFBo
b3NwaG9oeWRyb2xhc2UvZ2VuZXRpY3MvbWV0YWJvbGlzbTwva2V5d29yZD48a2V5d29yZD5Qcm90
by1PbmNvZ2VuZSBQcm90ZWlucyBjLWFrdC9tZXRhYm9saXNtPC9rZXl3b3JkPjxrZXl3b3JkPlJO
QSBJbnRlcmZlcmVuY2U8L2tleXdvcmQ+PGtleXdvcmQ+Uk5BLCBTbWFsbCBJbnRlcmZlcmluZy9t
ZXRhYm9saXNtPC9rZXl3b3JkPjxrZXl3b3JkPlJlYWN0aXZlIE94eWdlbiBTcGVjaWVzL21ldGFi
b2xpc208L2tleXdvcmQ+PC9rZXl3b3Jkcz48ZGF0ZXM+PHllYXI+MjAxNDwveWVhcj48cHViLWRh
dGVzPjxkYXRlPlNlcCAyNTwvZGF0ZT48L3B1Yi1kYXRlcz48L2RhdGVzPjxpc2JuPjIyMTEtMTI0
NyAoRWxlY3Ryb25pYyk8L2lzYm4+PGFjY2Vzc2lvbi1udW0+MjUyNDIzMTk8L2FjY2Vzc2lvbi1u
dW0+PHVybHM+PHJlbGF0ZWQtdXJscz48dXJsPmh0dHBzOi8vd3d3Lm5jYmkubmxtLm5paC5nb3Yv
cHVibWVkLzI1MjQyMzE5PC91cmw+PC9yZWxhdGVkLXVybHM+PC91cmxzPjxlbGVjdHJvbmljLXJl
c291cmNlLW51bT4xMC4xMDE2L2ouY2VscmVwLjIwMTQuMDguMDI4PC9lbGVjdHJvbmljLXJlc291
cmNlLW51bT48L3JlY29yZD48L0NpdGU+PENpdGU+PEF1dGhvcj5CdXJ0b248L0F1dGhvcj48WWVh
cj4yMDE3PC9ZZWFyPjxSZWNOdW0+ODY4PC9SZWNOdW0+PHJlY29yZD48cmVjLW51bWJlcj44Njg8
L3JlYy1udW1iZXI+PGZvcmVpZ24ta2V5cz48a2V5IGFwcD0iRU4iIGRiLWlkPSJldGZ2MHAyMjlz
enJ0MmVld2ZydjJ4ZHlmMHJ0MnYwcnZyenMiIHRpbWVzdGFtcD0iMTU3NDk1NTA0MyI+ODY4PC9r
ZXk+PC9mb3JlaWduLWtleXM+PHJlZi10eXBlIG5hbWU9IkpvdXJuYWwgQXJ0aWNsZSI+MTc8L3Jl
Zi10eXBlPjxjb250cmlidXRvcnM+PGF1dGhvcnM+PGF1dGhvcj5CdXJ0b24sIEcuIEouLDwvYXV0
aG9yPjxhdXRob3I+SmF1bmlhdXgsIEUuLDwvYXV0aG9yPjxhdXRob3I+TXVycmF5LCBBLiBKLiw8
L2F1dGhvcj48L2F1dGhvcnM+PC9jb250cmlidXRvcnM+PGF1dGgtYWRkcmVzcz5DZW50cmUgZm9y
IFRyb3Bob2JsYXN0IFJlc2VhcmNoLCBEZXBhcnRtZW50IG9mIFBoeXNpb2xvZ3ksIERldmVsb3Bt
ZW50IGFuZCBOZXVyb3NjaWVuY2UsIFVuaXZlcnNpdHkgb2YgQ2FtYnJpZGdlLCBDYW1icmlkZ2Us
IFVLLiBFbGVjdHJvbmljIGFkZHJlc3M6IGdqYjJAY2FtLmFjLnVrLiYjeEQ7RGVwYXJ0bWVudCBv
ZiBPYnN0ZXRyaWNzIGFuZCBHeW5hZWNvbG9neSwgVW5pdmVyc2l0eSBDb2xsZWdlIExvbmRvbiBI
b3NwaXRhbHMgYW5kIFVDTCBJbnN0aXR1dGUgZm9yIFdvbWVuJmFwb3M7cyBIZWFsdGgsIFVuaXZl
cnNpdHkgQ29sbGVnZSBMb25kb24gKFVDTCksIExvbmRvbiwgVUsuJiN4RDtDZW50cmUgZm9yIFRy
b3Bob2JsYXN0IFJlc2VhcmNoLCBEZXBhcnRtZW50IG9mIFBoeXNpb2xvZ3ksIERldmVsb3BtZW50
IGFuZCBOZXVyb3NjaWVuY2UsIFVuaXZlcnNpdHkgb2YgQ2FtYnJpZGdlLCBDYW1icmlkZ2UsIFVL
LjwvYXV0aC1hZGRyZXNzPjx0aXRsZXM+PHRpdGxlPk94eWdlbiBhbmQgcGxhY2VudGFsIGRldmVs
b3BtZW50OyBwYXJhbGxlbHMgYW5kIGRpZmZlcmVuY2VzIHdpdGggdHVtb3VyIGJpb2xvZ3k8L3Rp
dGxlPjxzZWNvbmRhcnktdGl0bGU+UGxhY2VudGE8L3NlY29uZGFyeS10aXRsZT48L3RpdGxlcz48
cGVyaW9kaWNhbD48ZnVsbC10aXRsZT5QbGFjZW50YTwvZnVsbC10aXRsZT48L3BlcmlvZGljYWw+
PHBhZ2VzPjE0LTE4PC9wYWdlcz48dm9sdW1lPjU2PC92b2x1bWU+PGtleXdvcmRzPjxrZXl3b3Jk
PkdseWNvbHlzaXM8L2tleXdvcmQ+PGtleXdvcmQ+TWV0YWJvbGlzbTwva2V5d29yZD48a2V5d29y
ZD5PeGlkYXRpdmUgc3RyZXNzPC9rZXl3b3JkPjxrZXl3b3JkPk94eWdlbjwva2V5d29yZD48L2tl
eXdvcmRzPjxkYXRlcz48eWVhcj4yMDE3PC95ZWFyPjxwdWItZGF0ZXM+PGRhdGU+QXVnPC9kYXRl
PjwvcHViLWRhdGVzPjwvZGF0ZXM+PGlzYm4+MTUzMi0zMTAyIChFbGVjdHJvbmljKSYjeEQ7MDE0
My00MDA0IChMaW5raW5nKTwvaXNibj48YWNjZXNzaW9uLW51bT4yODE4NzkxNzwvYWNjZXNzaW9u
LW51bT48dXJscz48cmVsYXRlZC11cmxzPjx1cmw+aHR0cHM6Ly93d3cubmNiaS5ubG0ubmloLmdv
di9wdWJtZWQvMjgxODc5MTc8L3VybD48L3JlbGF0ZWQtdXJscz48L3VybHM+PGVsZWN0cm9uaWMt
cmVzb3VyY2UtbnVtPjEwLjEwMTYvai5wbGFjZW50YS4yMDE3LjAxLjEzMDwvZWxlY3Ryb25pYy1y
ZXNvdXJjZS1udW0+PC9yZWNvcmQ+PC9DaXRlPjwvRW5kTm90ZT5=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urton et al., 2017; Huang et al., 2014)</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p>
    <w:p w14:paraId="5161FE97" w14:textId="77777777" w:rsidR="00C37600" w:rsidRPr="008B5129" w:rsidRDefault="00C37600"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2FAD7822" w14:textId="599FDB0B"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rPr>
        <w:t>The endoplasmic reticulum is a key intracellular organelle responsible for the synthesis and post-translational modification of secreted and membrane proteins, and for intracellular Ca</w:t>
      </w:r>
      <w:r w:rsidRPr="008B5129">
        <w:rPr>
          <w:rFonts w:ascii="Arial" w:hAnsi="Arial" w:cs="Arial"/>
          <w:color w:val="000000"/>
          <w:sz w:val="20"/>
          <w:szCs w:val="20"/>
          <w:vertAlign w:val="superscript"/>
        </w:rPr>
        <w:t>2+</w:t>
      </w:r>
      <w:r w:rsidRPr="008B5129">
        <w:rPr>
          <w:rFonts w:ascii="Arial" w:hAnsi="Arial" w:cs="Arial"/>
          <w:color w:val="000000"/>
          <w:sz w:val="20"/>
          <w:szCs w:val="20"/>
        </w:rPr>
        <w:t xml:space="preserve"> storage. Loss of homeostasis activates the ER stress response pathway, the unfolded protein response (UPR), which is mediated by three </w:t>
      </w:r>
      <w:r w:rsidRPr="008B5129">
        <w:rPr>
          <w:rFonts w:ascii="Arial" w:hAnsi="Arial" w:cs="Arial"/>
          <w:color w:val="000000"/>
          <w:sz w:val="20"/>
          <w:szCs w:val="20"/>
          <w:lang w:val="en-GB"/>
        </w:rPr>
        <w:t>conserved signalling transducers</w:t>
      </w:r>
      <w:r w:rsidRPr="008B5129">
        <w:rPr>
          <w:rFonts w:ascii="Arial" w:hAnsi="Arial" w:cs="Arial"/>
          <w:color w:val="000000"/>
          <w:sz w:val="20"/>
          <w:szCs w:val="20"/>
        </w:rPr>
        <w:t xml:space="preserve">: </w:t>
      </w:r>
      <w:r w:rsidRPr="008B5129">
        <w:rPr>
          <w:rFonts w:ascii="Arial" w:hAnsi="Arial" w:cs="Arial"/>
          <w:color w:val="000000"/>
          <w:sz w:val="20"/>
          <w:szCs w:val="20"/>
          <w:lang w:val="en-GB"/>
        </w:rPr>
        <w:t xml:space="preserve">IRE-1 (inositol-requiring transmembrane kinase-endoribonuclease 1), PERK (PKR-like endoplasmic reticulum kinase) and ATF6 (activating transcription factor 6).  Activity of these transducers is inhibited in the physiological state by binding of the ER chaperone protein </w:t>
      </w:r>
      <w:proofErr w:type="spellStart"/>
      <w:r w:rsidRPr="008B5129">
        <w:rPr>
          <w:rFonts w:ascii="Arial" w:hAnsi="Arial" w:cs="Arial"/>
          <w:color w:val="000000"/>
          <w:sz w:val="20"/>
          <w:szCs w:val="20"/>
          <w:lang w:val="en-GB"/>
        </w:rPr>
        <w:t>BiP</w:t>
      </w:r>
      <w:proofErr w:type="spellEnd"/>
      <w:r w:rsidRPr="008B5129">
        <w:rPr>
          <w:rFonts w:ascii="Arial" w:hAnsi="Arial" w:cs="Arial"/>
          <w:color w:val="000000"/>
          <w:sz w:val="20"/>
          <w:szCs w:val="20"/>
          <w:lang w:val="en-GB"/>
        </w:rPr>
        <w:t xml:space="preserve">/GRP78/HSPA5. </w:t>
      </w:r>
      <w:r w:rsidRPr="008B5129">
        <w:rPr>
          <w:rFonts w:ascii="Arial" w:hAnsi="Arial" w:cs="Arial"/>
          <w:color w:val="000000"/>
          <w:sz w:val="20"/>
          <w:szCs w:val="20"/>
        </w:rPr>
        <w:t>Transcripts</w:t>
      </w:r>
      <w:r w:rsidRPr="008B5129">
        <w:rPr>
          <w:rFonts w:ascii="Arial" w:hAnsi="Arial" w:cs="Arial"/>
          <w:color w:val="000000"/>
          <w:sz w:val="20"/>
          <w:szCs w:val="20"/>
          <w:lang w:val="en-GB"/>
        </w:rPr>
        <w:t xml:space="preserve"> encoding the sensor </w:t>
      </w:r>
      <w:r w:rsidRPr="008B5129">
        <w:rPr>
          <w:rFonts w:ascii="Arial" w:hAnsi="Arial" w:cs="Arial"/>
          <w:i/>
          <w:color w:val="000000"/>
          <w:sz w:val="20"/>
          <w:szCs w:val="20"/>
          <w:lang w:val="en-GB"/>
        </w:rPr>
        <w:t>IRE1</w:t>
      </w:r>
      <w:r w:rsidRPr="008B5129">
        <w:rPr>
          <w:rFonts w:ascii="Arial" w:hAnsi="Arial" w:cs="Arial"/>
          <w:color w:val="000000"/>
          <w:sz w:val="20"/>
          <w:szCs w:val="20"/>
          <w:lang w:val="en-GB"/>
        </w:rPr>
        <w:t xml:space="preserve">, known as </w:t>
      </w:r>
      <w:r w:rsidRPr="008B5129">
        <w:rPr>
          <w:rFonts w:ascii="Arial" w:hAnsi="Arial" w:cs="Arial"/>
          <w:i/>
          <w:iCs/>
          <w:color w:val="000000"/>
          <w:sz w:val="20"/>
          <w:szCs w:val="20"/>
          <w:lang w:val="en-GB"/>
        </w:rPr>
        <w:t xml:space="preserve">ERN1 </w:t>
      </w:r>
      <w:r w:rsidRPr="008B5129">
        <w:rPr>
          <w:rFonts w:ascii="Arial" w:hAnsi="Arial" w:cs="Arial"/>
          <w:color w:val="000000"/>
          <w:sz w:val="20"/>
          <w:szCs w:val="20"/>
          <w:lang w:val="en-GB"/>
        </w:rPr>
        <w:t>(Fig. 2A), and its downstream X-box binding protein 1 (</w:t>
      </w:r>
      <w:r w:rsidRPr="008B5129">
        <w:rPr>
          <w:rFonts w:ascii="Arial" w:hAnsi="Arial" w:cs="Arial"/>
          <w:i/>
          <w:iCs/>
          <w:color w:val="000000"/>
          <w:sz w:val="20"/>
          <w:szCs w:val="20"/>
          <w:lang w:val="en-GB"/>
        </w:rPr>
        <w:t>XBP1</w:t>
      </w:r>
      <w:r w:rsidRPr="008B5129">
        <w:rPr>
          <w:rFonts w:ascii="Arial" w:hAnsi="Arial" w:cs="Arial"/>
          <w:color w:val="000000"/>
          <w:sz w:val="20"/>
          <w:szCs w:val="20"/>
          <w:lang w:val="en-GB"/>
        </w:rPr>
        <w:t xml:space="preserve">) were significantly higher in the first trimester (Figs. 2A, G-H), with no change in </w:t>
      </w:r>
      <w:r w:rsidRPr="008B5129">
        <w:rPr>
          <w:rFonts w:ascii="Arial" w:hAnsi="Arial" w:cs="Arial"/>
          <w:i/>
          <w:color w:val="000000"/>
          <w:sz w:val="20"/>
          <w:szCs w:val="20"/>
          <w:lang w:val="en-GB"/>
        </w:rPr>
        <w:t>ATF6</w:t>
      </w:r>
      <w:r w:rsidRPr="008B5129">
        <w:rPr>
          <w:rFonts w:ascii="Arial" w:hAnsi="Arial" w:cs="Arial"/>
          <w:color w:val="000000"/>
          <w:sz w:val="20"/>
          <w:szCs w:val="20"/>
          <w:lang w:val="en-GB"/>
        </w:rPr>
        <w:t xml:space="preserve"> (Fig. 2H), and a modest increase in </w:t>
      </w:r>
      <w:r w:rsidRPr="008B5129">
        <w:rPr>
          <w:rFonts w:ascii="Arial" w:hAnsi="Arial" w:cs="Arial"/>
          <w:i/>
          <w:color w:val="000000"/>
          <w:sz w:val="20"/>
          <w:szCs w:val="20"/>
          <w:lang w:val="en-GB"/>
        </w:rPr>
        <w:t>PERK</w:t>
      </w:r>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EIF2AK3)</w:t>
      </w:r>
      <w:r w:rsidRPr="008B5129">
        <w:rPr>
          <w:rFonts w:ascii="Arial" w:hAnsi="Arial" w:cs="Arial"/>
          <w:color w:val="000000"/>
          <w:sz w:val="20"/>
          <w:szCs w:val="20"/>
          <w:lang w:val="en-GB"/>
        </w:rPr>
        <w:t xml:space="preserve"> (Fig. 2A, and Suppl. Fig. 2). In addition, transcripts encoding several heat shock proteins (</w:t>
      </w:r>
      <w:r w:rsidRPr="008B5129">
        <w:rPr>
          <w:rFonts w:ascii="Arial" w:hAnsi="Arial" w:cs="Arial"/>
          <w:i/>
          <w:iCs/>
          <w:color w:val="000000"/>
          <w:sz w:val="20"/>
          <w:szCs w:val="20"/>
          <w:lang w:val="en-GB"/>
        </w:rPr>
        <w:t>DNAJB9, DNAJB11, DNAJC3, HSPA5, HSP90B1</w:t>
      </w:r>
      <w:r w:rsidRPr="008B5129">
        <w:rPr>
          <w:rFonts w:ascii="Arial" w:hAnsi="Arial" w:cs="Arial"/>
          <w:color w:val="000000"/>
          <w:sz w:val="20"/>
          <w:szCs w:val="20"/>
          <w:lang w:val="en-GB"/>
        </w:rPr>
        <w:t>), those involved in protein post-translational modifications (</w:t>
      </w:r>
      <w:r w:rsidRPr="008B5129">
        <w:rPr>
          <w:rFonts w:ascii="Arial" w:hAnsi="Arial" w:cs="Arial"/>
          <w:i/>
          <w:color w:val="000000"/>
          <w:sz w:val="20"/>
          <w:szCs w:val="20"/>
          <w:lang w:val="en-GB"/>
        </w:rPr>
        <w:t>LMAN1, MAN1C1, MAN1A2, PDIA6, PDIA3, ERO1A</w:t>
      </w:r>
      <w:r w:rsidRPr="008B5129">
        <w:rPr>
          <w:rFonts w:ascii="Arial" w:hAnsi="Arial" w:cs="Arial"/>
          <w:color w:val="000000"/>
          <w:sz w:val="20"/>
          <w:szCs w:val="20"/>
          <w:lang w:val="en-GB"/>
        </w:rPr>
        <w:t>) and protein quality control (</w:t>
      </w:r>
      <w:r w:rsidRPr="008B5129">
        <w:rPr>
          <w:rFonts w:ascii="Arial" w:hAnsi="Arial" w:cs="Arial"/>
          <w:i/>
          <w:color w:val="000000"/>
          <w:sz w:val="20"/>
          <w:szCs w:val="20"/>
          <w:lang w:val="en-GB"/>
        </w:rPr>
        <w:t>ERP44, HERPUD1, EDEM2</w:t>
      </w:r>
      <w:r w:rsidRPr="008B5129">
        <w:rPr>
          <w:rFonts w:ascii="Arial" w:hAnsi="Arial" w:cs="Arial"/>
          <w:color w:val="000000"/>
          <w:sz w:val="20"/>
          <w:szCs w:val="20"/>
          <w:lang w:val="en-GB"/>
        </w:rPr>
        <w:t xml:space="preserve">), were also higher in the first trimester (Fig. 2A). These are likely to be homeostatic responses to a high synthetic activity. </w:t>
      </w:r>
    </w:p>
    <w:p w14:paraId="2CE66B9F"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1EBB803D" w14:textId="3FE87EB6"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Heat shock proteins perform chaperone functions by stabilizing new polypeptides, while PDIAs, ERO1A and MAN1s assist in disulphide bond formation and glycosylation to ensure correct folding or refolding of proteins. Activation of IRE-1 and its downstream XBP1 are involved in the synthesis of lipoproteins essential for cell and organelle membranes</w:t>
      </w:r>
      <w:r w:rsidRPr="008B5129">
        <w:rPr>
          <w:rFonts w:ascii="Arial" w:hAnsi="Arial" w:cs="Arial"/>
          <w:color w:val="000000"/>
          <w:sz w:val="20"/>
          <w:szCs w:val="20"/>
        </w:rPr>
        <w:t xml:space="preserve">. </w:t>
      </w:r>
      <w:r w:rsidRPr="008B5129">
        <w:rPr>
          <w:rFonts w:ascii="Arial" w:hAnsi="Arial" w:cs="Arial"/>
          <w:color w:val="000000"/>
          <w:sz w:val="20"/>
          <w:szCs w:val="20"/>
          <w:lang w:val="en-GB"/>
        </w:rPr>
        <w:t xml:space="preserve">However, the actions of these pathways may be broader than just restoration of ER homeostasis and support of cell proliferation as </w:t>
      </w:r>
      <w:r w:rsidRPr="008B5129">
        <w:rPr>
          <w:rFonts w:ascii="Arial" w:hAnsi="Arial" w:cs="Arial"/>
          <w:color w:val="000000"/>
          <w:sz w:val="20"/>
          <w:szCs w:val="20"/>
          <w:lang w:val="en-GB"/>
        </w:rPr>
        <w:lastRenderedPageBreak/>
        <w:t xml:space="preserve">activation of the IRE-1 pathway has been observed during the development of the labyrinth zone </w:t>
      </w:r>
      <w:r w:rsidR="00700E24">
        <w:rPr>
          <w:rFonts w:ascii="Arial" w:hAnsi="Arial" w:cs="Arial"/>
          <w:color w:val="000000"/>
          <w:sz w:val="20"/>
          <w:szCs w:val="20"/>
          <w:lang w:val="en-GB"/>
        </w:rPr>
        <w:t>and k</w:t>
      </w:r>
      <w:r w:rsidR="00700E24" w:rsidRPr="008B5129">
        <w:rPr>
          <w:rFonts w:ascii="Arial" w:hAnsi="Arial" w:cs="Arial"/>
          <w:color w:val="000000"/>
          <w:sz w:val="20"/>
          <w:szCs w:val="20"/>
          <w:lang w:val="en-GB"/>
        </w:rPr>
        <w:t xml:space="preserve">nock-out of the gene leads to abnormal vascularisation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Iwawaki&lt;/Author&gt;&lt;Year&gt;2009&lt;/Year&gt;&lt;RecNum&gt;935&lt;/RecNum&gt;&lt;DisplayText&gt;(Iwawaki et al., 2009)&lt;/DisplayText&gt;&lt;record&gt;&lt;rec-number&gt;935&lt;/rec-number&gt;&lt;foreign-keys&gt;&lt;key app="EN" db-id="etfv0p229szrt2eewfrv2xdyf0rt2v0rvrzs" timestamp="1575391947"&gt;935&lt;/key&gt;&lt;/foreign-keys&gt;&lt;ref-type name="Journal Article"&gt;17&lt;/ref-type&gt;&lt;contributors&gt;&lt;authors&gt;&lt;author&gt;Iwawaki, T.&lt;/author&gt;&lt;author&gt;Akai, R.&lt;/author&gt;&lt;author&gt;Yamanaka, S.&lt;/author&gt;&lt;author&gt;Kohno, K.&lt;/author&gt;&lt;/authors&gt;&lt;/contributors&gt;&lt;auth-address&gt;Iwawaki Initiative Research Unit, Advanced Science Institute, RIKEN, 2-1 Hirosawa, Wako, Saitama, Japan. iwawaki@riken.jp&lt;/auth-address&gt;&lt;titles&gt;&lt;title&gt;Function of IRE1 alpha in the placenta is essential for placental development and embryonic viability&lt;/title&gt;&lt;secondary-title&gt;Proc Natl Acad Sci U S A&lt;/secondary-title&gt;&lt;/titles&gt;&lt;periodical&gt;&lt;full-title&gt;Proc Natl Acad Sci U S A&lt;/full-title&gt;&lt;/periodical&gt;&lt;pages&gt;16657-62&lt;/pages&gt;&lt;volume&gt;106&lt;/volume&gt;&lt;number&gt;39&lt;/number&gt;&lt;edition&gt;2009/10/07&lt;/edition&gt;&lt;keywords&gt;&lt;keyword&gt;Animals&lt;/keyword&gt;&lt;keyword&gt;Embryo Loss/metabolism&lt;/keyword&gt;&lt;keyword&gt;Embryo, Mammalian/*metabolism&lt;/keyword&gt;&lt;keyword&gt;Embryonic Development&lt;/keyword&gt;&lt;keyword&gt;Endoplasmic Reticulum/metabolism&lt;/keyword&gt;&lt;keyword&gt;Endoribonucleases/genetics/*metabolism&lt;/keyword&gt;&lt;keyword&gt;Female&lt;/keyword&gt;&lt;keyword&gt;Membrane Proteins/genetics/*metabolism&lt;/keyword&gt;&lt;keyword&gt;Mice&lt;/keyword&gt;&lt;keyword&gt;Mice, Knockout&lt;/keyword&gt;&lt;keyword&gt;Mice, Transgenic&lt;/keyword&gt;&lt;keyword&gt;Placenta/*metabolism&lt;/keyword&gt;&lt;keyword&gt;Pregnancy&lt;/keyword&gt;&lt;keyword&gt;Protein-Serine-Threonine Kinases/genetics/*metabolism&lt;/keyword&gt;&lt;/keywords&gt;&lt;dates&gt;&lt;year&gt;2009&lt;/year&gt;&lt;pub-dates&gt;&lt;date&gt;Sep 29&lt;/date&gt;&lt;/pub-dates&gt;&lt;/dates&gt;&lt;isbn&gt;1091-6490 (Electronic)&amp;#xD;0027-8424 (Linking)&lt;/isbn&gt;&lt;accession-num&gt;19805353&lt;/accession-num&gt;&lt;urls&gt;&lt;related-urls&gt;&lt;url&gt;https://www.ncbi.nlm.nih.gov/pubmed/19805353&lt;/url&gt;&lt;/related-urls&gt;&lt;/urls&gt;&lt;custom2&gt;PMC2757843&lt;/custom2&gt;&lt;electronic-resource-num&gt;10.1073/pnas.0903775106&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Iwawaki et al., 2009)</w:t>
      </w:r>
      <w:r w:rsidRPr="008B5129">
        <w:rPr>
          <w:rFonts w:ascii="Arial" w:hAnsi="Arial" w:cs="Arial"/>
          <w:color w:val="000000"/>
          <w:sz w:val="20"/>
          <w:szCs w:val="20"/>
        </w:rPr>
        <w:fldChar w:fldCharType="end"/>
      </w:r>
      <w:r w:rsidRPr="008B5129">
        <w:rPr>
          <w:rFonts w:ascii="Arial" w:hAnsi="Arial" w:cs="Arial"/>
          <w:color w:val="000000"/>
          <w:sz w:val="20"/>
          <w:szCs w:val="20"/>
          <w:lang w:val="en-GB"/>
        </w:rPr>
        <w:t>.</w:t>
      </w:r>
      <w:r w:rsidR="00700E24">
        <w:rPr>
          <w:rFonts w:ascii="Arial" w:hAnsi="Arial" w:cs="Arial"/>
          <w:color w:val="000000"/>
          <w:sz w:val="20"/>
          <w:szCs w:val="20"/>
          <w:lang w:val="en-GB"/>
        </w:rPr>
        <w:t xml:space="preserve"> </w:t>
      </w:r>
      <w:r w:rsidRPr="008B5129">
        <w:rPr>
          <w:rFonts w:ascii="Arial" w:hAnsi="Arial" w:cs="Arial"/>
          <w:color w:val="000000"/>
          <w:sz w:val="20"/>
          <w:szCs w:val="20"/>
          <w:lang w:val="en-GB"/>
        </w:rPr>
        <w:t xml:space="preserve">We confirmed activation of the IRE-1/XBP1 pathway in the first trimester by immunostaining. XBP1 was strongly expressed by the villous and </w:t>
      </w:r>
      <w:proofErr w:type="spellStart"/>
      <w:r w:rsidRPr="008B5129">
        <w:rPr>
          <w:rFonts w:ascii="Arial" w:hAnsi="Arial" w:cs="Arial"/>
          <w:color w:val="000000"/>
          <w:sz w:val="20"/>
          <w:szCs w:val="20"/>
          <w:lang w:val="en-GB"/>
        </w:rPr>
        <w:t>extravillous</w:t>
      </w:r>
      <w:proofErr w:type="spellEnd"/>
      <w:r w:rsidRPr="008B5129">
        <w:rPr>
          <w:rFonts w:ascii="Arial" w:hAnsi="Arial" w:cs="Arial"/>
          <w:color w:val="000000"/>
          <w:sz w:val="20"/>
          <w:szCs w:val="20"/>
          <w:lang w:val="en-GB"/>
        </w:rPr>
        <w:t xml:space="preserve"> trophoblast of the cell columns and XBP1 expression coincided with that of IRE-1 and P-IRE-1 (Fig. 2H).  </w:t>
      </w:r>
    </w:p>
    <w:p w14:paraId="1A3376F5"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436763D4" w14:textId="60464B35"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As expected, there was upregulation of genes associated with antioxidant defences during the second trimester, most notably </w:t>
      </w:r>
      <w:r w:rsidRPr="008B5129">
        <w:rPr>
          <w:rFonts w:ascii="Arial" w:hAnsi="Arial" w:cs="Arial"/>
          <w:i/>
          <w:color w:val="000000"/>
          <w:sz w:val="20"/>
          <w:szCs w:val="20"/>
          <w:lang w:val="en-GB"/>
        </w:rPr>
        <w:t xml:space="preserve">GPX1, CAT, SOD3, HIF3A, COX4I2, CYP1A1, CYP1A2 </w:t>
      </w:r>
      <w:r w:rsidRPr="008B5129">
        <w:rPr>
          <w:rFonts w:ascii="Arial" w:hAnsi="Arial" w:cs="Arial"/>
          <w:color w:val="000000"/>
          <w:sz w:val="20"/>
          <w:szCs w:val="20"/>
          <w:lang w:val="en-GB"/>
        </w:rPr>
        <w:t xml:space="preserve">and </w:t>
      </w:r>
      <w:r w:rsidRPr="008B5129">
        <w:rPr>
          <w:rFonts w:ascii="Arial" w:hAnsi="Arial" w:cs="Arial"/>
          <w:i/>
          <w:color w:val="000000"/>
          <w:sz w:val="20"/>
          <w:szCs w:val="20"/>
          <w:lang w:val="en-GB"/>
        </w:rPr>
        <w:t>NOS1AP</w:t>
      </w:r>
      <w:r w:rsidRPr="008B5129">
        <w:rPr>
          <w:rFonts w:ascii="Arial" w:hAnsi="Arial" w:cs="Arial"/>
          <w:color w:val="000000"/>
          <w:sz w:val="20"/>
          <w:szCs w:val="20"/>
          <w:lang w:val="en-GB"/>
        </w:rPr>
        <w:t xml:space="preserve"> (Figs. 2B, F), in agreement with our previous findings </w:t>
      </w:r>
      <w:r w:rsidRPr="008B5129">
        <w:rPr>
          <w:rFonts w:ascii="Arial" w:hAnsi="Arial" w:cs="Arial"/>
          <w:color w:val="000000"/>
          <w:sz w:val="20"/>
          <w:szCs w:val="20"/>
          <w:lang w:val="en-GB"/>
        </w:rPr>
        <w:fldChar w:fldCharType="begin">
          <w:fldData xml:space="preserve">PEVuZE5vdGU+PENpdGU+PEF1dGhvcj5KYXVuaWF1eDwvQXV0aG9yPjxZZWFyPjIwMDA8L1llYXI+
PFJlY051bT44Mzc8L1JlY051bT48RGlzcGxheVRleHQ+KEphdW5pYXV4IGV0IGFsLiwgMjAwMCk8
L0Rpc3BsYXlUZXh0PjxyZWNvcmQ+PHJlYy1udW1iZXI+ODM3PC9yZWMtbnVtYmVyPjxmb3JlaWdu
LWtleXM+PGtleSBhcHA9IkVOIiBkYi1pZD0iZXRmdjBwMjI5c3pydDJlZXdmcnYyeGR5ZjBydDJ2
MHJ2cnpzIiB0aW1lc3RhbXA9IjE1NDg4NTIzNjgiPjgzNzwva2V5PjwvZm9yZWlnbi1rZXlzPjxy
ZWYtdHlwZSBuYW1lPSJKb3VybmFsIEFydGljbGUiPjE3PC9yZWYtdHlwZT48Y29udHJpYnV0b3Jz
PjxhdXRob3JzPjxhdXRob3I+SmF1bmlhdXgsIEUuPC9hdXRob3I+PGF1dGhvcj5XYXRzb24sIEEu
IEwuPC9hdXRob3I+PGF1dGhvcj5IZW1wc3RvY2ssIEouPC9hdXRob3I+PGF1dGhvcj5CYW8sIFku
IFAuPC9hdXRob3I+PGF1dGhvcj5Ta2VwcGVyLCBKLiBOLjwvYXV0aG9yPjxhdXRob3I+QnVydG9u
LCBHLiBKLjwvYXV0aG9yPjwvYXV0aG9ycz48L2NvbnRyaWJ1dG9ycz48YXV0aC1hZGRyZXNzPkFj
YWRlbWljIERlcGFydG1lbnQgb2YgT2JzdGV0cmljcyBhbmQgR3luYWVjb2xvZ3ksIFVuaXZlcnNp
dHkgQ29sbGVnZSBMb25kb24sIExvbmRvbiwgVW5pdGVkIEtpbmdkb20uPC9hdXRoLWFkZHJlc3M+
PHRpdGxlcz48dGl0bGU+T25zZXQgb2YgbWF0ZXJuYWwgYXJ0ZXJpYWwgYmxvb2QgZmxvdyBhbmQg
cGxhY2VudGFsIG94aWRhdGl2ZSBzdHJlc3MuIEEgcG9zc2libGUgZmFjdG9yIGluIGh1bWFuIGVh
cmx5IHByZWduYW5jeSBmYWlsdXJlPC90aXRsZT48c2Vjb25kYXJ5LXRpdGxlPkFtIEogUGF0aG9s
PC9zZWNvbmRhcnktdGl0bGU+PC90aXRsZXM+PHBlcmlvZGljYWw+PGZ1bGwtdGl0bGU+QW0gSiBQ
YXRob2w8L2Z1bGwtdGl0bGU+PC9wZXJpb2RpY2FsPjxwYWdlcz4yMTExLTIyPC9wYWdlcz48dm9s
dW1lPjE1Nzwvdm9sdW1lPjxudW1iZXI+NjwvbnVtYmVyPjxlZGl0aW9uPjIwMDAvMTIvMDc8L2Vk
aXRpb24+PGtleXdvcmRzPjxrZXl3b3JkPkFib3J0aW9uLCBTcG9udGFuZW91cy9ldGlvbG9neTwv
a2V5d29yZD48a2V5d29yZD5BcnRlcmllcy9waHlzaW9sb2d5PC9rZXl3b3JkPjxrZXl3b3JkPkRy
dWcgUmVzaWR1ZXMvbWV0YWJvbGlzbTwva2V5d29yZD48a2V5d29yZD5GZW1hbGU8L2tleXdvcmQ+
PGtleXdvcmQ+SFNQNzAgSGVhdC1TaG9jayBQcm90ZWlucy9tZXRhYm9saXNtPC9rZXl3b3JkPjxr
ZXl3b3JkPkh1bWFuczwva2V5d29yZD48a2V5d29yZD5NaXRvY2hvbmRyaWEvdWx0cmFzdHJ1Y3R1
cmU8L2tleXdvcmQ+PGtleXdvcmQ+Kk94aWRhdGl2ZSBTdHJlc3M8L2tleXdvcmQ+PGtleXdvcmQ+
T3hpZG9yZWR1Y3Rhc2VzL2dlbmV0aWNzPC9rZXl3b3JkPjxrZXl3b3JkPk94eWdlbi9ibG9vZDwv
a2V5d29yZD48a2V5d29yZD5QYXJ0aWFsIFByZXNzdXJlPC9rZXl3b3JkPjxrZXl3b3JkPlBsYWNl
bnRhLypibG9vZCBzdXBwbHkvZW56eW1vbG9neS8qbWV0YWJvbGlzbTwva2V5d29yZD48a2V5d29y
ZD5QcmVnbmFuY3kvKnBoeXNpb2xvZ3k8L2tleXdvcmQ+PGtleXdvcmQ+UHJlZ25hbmN5IFRyaW1l
c3RlciwgRmlyc3Q8L2tleXdvcmQ+PGtleXdvcmQ+Uk5BLCBNZXNzZW5nZXIvbWV0YWJvbGlzbTwv
a2V5d29yZD48a2V5d29yZD5SZWdpb25hbCBCbG9vZCBGbG93PC9rZXl3b3JkPjxrZXl3b3JkPlR5
cm9zaW5lLyphbmFsb2dzICZhbXA7IGRlcml2YXRpdmVzL21ldGFib2xpc208L2tleXdvcmQ+PC9r
ZXl3b3Jkcz48ZGF0ZXM+PHllYXI+MjAwMDwveWVhcj48cHViLWRhdGVzPjxkYXRlPkRlYzwvZGF0
ZT48L3B1Yi1kYXRlcz48L2RhdGVzPjxpc2JuPjAwMDItOTQ0MCAoUHJpbnQpJiN4RDswMDAyLTk0
NDAgKExpbmtpbmcpPC9pc2JuPjxhY2Nlc3Npb24tbnVtPjExMTA2NTgzPC9hY2Nlc3Npb24tbnVt
Pjx1cmxzPjxyZWxhdGVkLXVybHM+PHVybD5odHRwczovL3d3dy5uY2JpLm5sbS5uaWguZ292L3B1
Ym1lZC8xMTEwNjU4MzwvdXJsPjwvcmVsYXRlZC11cmxzPjwvdXJscz48Y3VzdG9tMj5QTUMxODg1
NzU0PC9jdXN0b20yPjxlbGVjdHJvbmljLXJlc291cmNlLW51bT4xMC4xMDE2L1MwMDAyLTk0NDAo
MTApNjQ4NDktMzwvZWxlY3Ryb25pYy1yZXNvdXJjZS1udW0+PC9yZWNvcmQ+PC9DaXRlPjwvRW5k
Tm90ZT4A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KYXVuaWF1eDwvQXV0aG9yPjxZZWFyPjIwMDA8L1llYXI+
PFJlY051bT44Mzc8L1JlY051bT48RGlzcGxheVRleHQ+KEphdW5pYXV4IGV0IGFsLiwgMjAwMCk8
L0Rpc3BsYXlUZXh0PjxyZWNvcmQ+PHJlYy1udW1iZXI+ODM3PC9yZWMtbnVtYmVyPjxmb3JlaWdu
LWtleXM+PGtleSBhcHA9IkVOIiBkYi1pZD0iZXRmdjBwMjI5c3pydDJlZXdmcnYyeGR5ZjBydDJ2
MHJ2cnpzIiB0aW1lc3RhbXA9IjE1NDg4NTIzNjgiPjgzNzwva2V5PjwvZm9yZWlnbi1rZXlzPjxy
ZWYtdHlwZSBuYW1lPSJKb3VybmFsIEFydGljbGUiPjE3PC9yZWYtdHlwZT48Y29udHJpYnV0b3Jz
PjxhdXRob3JzPjxhdXRob3I+SmF1bmlhdXgsIEUuPC9hdXRob3I+PGF1dGhvcj5XYXRzb24sIEEu
IEwuPC9hdXRob3I+PGF1dGhvcj5IZW1wc3RvY2ssIEouPC9hdXRob3I+PGF1dGhvcj5CYW8sIFku
IFAuPC9hdXRob3I+PGF1dGhvcj5Ta2VwcGVyLCBKLiBOLjwvYXV0aG9yPjxhdXRob3I+QnVydG9u
LCBHLiBKLjwvYXV0aG9yPjwvYXV0aG9ycz48L2NvbnRyaWJ1dG9ycz48YXV0aC1hZGRyZXNzPkFj
YWRlbWljIERlcGFydG1lbnQgb2YgT2JzdGV0cmljcyBhbmQgR3luYWVjb2xvZ3ksIFVuaXZlcnNp
dHkgQ29sbGVnZSBMb25kb24sIExvbmRvbiwgVW5pdGVkIEtpbmdkb20uPC9hdXRoLWFkZHJlc3M+
PHRpdGxlcz48dGl0bGU+T25zZXQgb2YgbWF0ZXJuYWwgYXJ0ZXJpYWwgYmxvb2QgZmxvdyBhbmQg
cGxhY2VudGFsIG94aWRhdGl2ZSBzdHJlc3MuIEEgcG9zc2libGUgZmFjdG9yIGluIGh1bWFuIGVh
cmx5IHByZWduYW5jeSBmYWlsdXJlPC90aXRsZT48c2Vjb25kYXJ5LXRpdGxlPkFtIEogUGF0aG9s
PC9zZWNvbmRhcnktdGl0bGU+PC90aXRsZXM+PHBlcmlvZGljYWw+PGZ1bGwtdGl0bGU+QW0gSiBQ
YXRob2w8L2Z1bGwtdGl0bGU+PC9wZXJpb2RpY2FsPjxwYWdlcz4yMTExLTIyPC9wYWdlcz48dm9s
dW1lPjE1Nzwvdm9sdW1lPjxudW1iZXI+NjwvbnVtYmVyPjxlZGl0aW9uPjIwMDAvMTIvMDc8L2Vk
aXRpb24+PGtleXdvcmRzPjxrZXl3b3JkPkFib3J0aW9uLCBTcG9udGFuZW91cy9ldGlvbG9neTwv
a2V5d29yZD48a2V5d29yZD5BcnRlcmllcy9waHlzaW9sb2d5PC9rZXl3b3JkPjxrZXl3b3JkPkRy
dWcgUmVzaWR1ZXMvbWV0YWJvbGlzbTwva2V5d29yZD48a2V5d29yZD5GZW1hbGU8L2tleXdvcmQ+
PGtleXdvcmQ+SFNQNzAgSGVhdC1TaG9jayBQcm90ZWlucy9tZXRhYm9saXNtPC9rZXl3b3JkPjxr
ZXl3b3JkPkh1bWFuczwva2V5d29yZD48a2V5d29yZD5NaXRvY2hvbmRyaWEvdWx0cmFzdHJ1Y3R1
cmU8L2tleXdvcmQ+PGtleXdvcmQ+Kk94aWRhdGl2ZSBTdHJlc3M8L2tleXdvcmQ+PGtleXdvcmQ+
T3hpZG9yZWR1Y3Rhc2VzL2dlbmV0aWNzPC9rZXl3b3JkPjxrZXl3b3JkPk94eWdlbi9ibG9vZDwv
a2V5d29yZD48a2V5d29yZD5QYXJ0aWFsIFByZXNzdXJlPC9rZXl3b3JkPjxrZXl3b3JkPlBsYWNl
bnRhLypibG9vZCBzdXBwbHkvZW56eW1vbG9neS8qbWV0YWJvbGlzbTwva2V5d29yZD48a2V5d29y
ZD5QcmVnbmFuY3kvKnBoeXNpb2xvZ3k8L2tleXdvcmQ+PGtleXdvcmQ+UHJlZ25hbmN5IFRyaW1l
c3RlciwgRmlyc3Q8L2tleXdvcmQ+PGtleXdvcmQ+Uk5BLCBNZXNzZW5nZXIvbWV0YWJvbGlzbTwv
a2V5d29yZD48a2V5d29yZD5SZWdpb25hbCBCbG9vZCBGbG93PC9rZXl3b3JkPjxrZXl3b3JkPlR5
cm9zaW5lLyphbmFsb2dzICZhbXA7IGRlcml2YXRpdmVzL21ldGFib2xpc208L2tleXdvcmQ+PC9r
ZXl3b3Jkcz48ZGF0ZXM+PHllYXI+MjAwMDwveWVhcj48cHViLWRhdGVzPjxkYXRlPkRlYzwvZGF0
ZT48L3B1Yi1kYXRlcz48L2RhdGVzPjxpc2JuPjAwMDItOTQ0MCAoUHJpbnQpJiN4RDswMDAyLTk0
NDAgKExpbmtpbmcpPC9pc2JuPjxhY2Nlc3Npb24tbnVtPjExMTA2NTgzPC9hY2Nlc3Npb24tbnVt
Pjx1cmxzPjxyZWxhdGVkLXVybHM+PHVybD5odHRwczovL3d3dy5uY2JpLm5sbS5uaWguZ292L3B1
Ym1lZC8xMTEwNjU4MzwvdXJsPjwvcmVsYXRlZC11cmxzPjwvdXJscz48Y3VzdG9tMj5QTUMxODg1
NzU0PC9jdXN0b20yPjxlbGVjdHJvbmljLXJlc291cmNlLW51bT4xMC4xMDE2L1MwMDAyLTk0NDAo
MTApNjQ4NDktMzwvZWxlY3Ryb25pYy1yZXNvdXJjZS1udW0+PC9yZWNvcmQ+PC9DaXRlPjwvRW5k
Tm90ZT4A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Jauniaux et al., 2000)</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Several </w:t>
      </w:r>
      <w:r w:rsidR="00E87163" w:rsidRPr="008B5129">
        <w:rPr>
          <w:rFonts w:ascii="Arial" w:hAnsi="Arial" w:cs="Arial"/>
          <w:color w:val="000000"/>
          <w:sz w:val="20"/>
          <w:szCs w:val="20"/>
          <w:lang w:val="en-GB"/>
        </w:rPr>
        <w:t xml:space="preserve">GO </w:t>
      </w:r>
      <w:r w:rsidRPr="008B5129">
        <w:rPr>
          <w:rFonts w:ascii="Arial" w:hAnsi="Arial" w:cs="Arial"/>
          <w:color w:val="000000"/>
          <w:sz w:val="20"/>
          <w:szCs w:val="20"/>
          <w:lang w:val="en-GB"/>
        </w:rPr>
        <w:t>terms associated with metabolism of oxygen are also significantly different between the gestational ages, including ‘</w:t>
      </w:r>
      <w:r w:rsidR="00E87163" w:rsidRPr="008B5129">
        <w:rPr>
          <w:rFonts w:ascii="Tahoma" w:hAnsi="Tahoma" w:cs="Tahoma"/>
          <w:color w:val="000000"/>
          <w:sz w:val="20"/>
          <w:szCs w:val="20"/>
          <w:lang w:val="en-GB"/>
        </w:rPr>
        <w:t>﻿</w:t>
      </w:r>
      <w:r w:rsidR="00E87163" w:rsidRPr="008B5129">
        <w:rPr>
          <w:rFonts w:ascii="Arial" w:hAnsi="Arial" w:cs="Arial"/>
          <w:color w:val="000000"/>
          <w:sz w:val="20"/>
          <w:szCs w:val="20"/>
          <w:lang w:val="en-GB"/>
        </w:rPr>
        <w:t>reactive oxygen species metabolic process</w:t>
      </w:r>
      <w:r w:rsidRPr="008B5129">
        <w:rPr>
          <w:rFonts w:ascii="Arial" w:hAnsi="Arial" w:cs="Arial"/>
          <w:color w:val="000000"/>
          <w:sz w:val="20"/>
          <w:szCs w:val="20"/>
          <w:lang w:val="en-GB"/>
        </w:rPr>
        <w:t>’ and ‘</w:t>
      </w:r>
      <w:r w:rsidR="00E87163" w:rsidRPr="008B5129">
        <w:rPr>
          <w:rFonts w:ascii="Tahoma" w:hAnsi="Tahoma" w:cs="Tahoma"/>
          <w:color w:val="000000"/>
          <w:sz w:val="20"/>
          <w:szCs w:val="20"/>
          <w:lang w:val="en-GB"/>
        </w:rPr>
        <w:t>﻿</w:t>
      </w:r>
      <w:r w:rsidR="00E87163" w:rsidRPr="008B5129">
        <w:rPr>
          <w:rFonts w:ascii="Arial" w:hAnsi="Arial" w:cs="Arial"/>
          <w:color w:val="000000"/>
          <w:sz w:val="20"/>
          <w:szCs w:val="20"/>
          <w:lang w:val="en-GB"/>
        </w:rPr>
        <w:t>reactive oxygen species biosynthetic process</w:t>
      </w:r>
      <w:r w:rsidRPr="008B5129">
        <w:rPr>
          <w:rFonts w:ascii="Arial" w:hAnsi="Arial" w:cs="Arial"/>
          <w:color w:val="000000"/>
          <w:sz w:val="20"/>
          <w:szCs w:val="20"/>
          <w:lang w:val="en-GB"/>
        </w:rPr>
        <w:t xml:space="preserve">’ (see Suppl. Tables 3-5).  </w:t>
      </w:r>
      <w:bookmarkStart w:id="7" w:name="_venvylqqd30i" w:colFirst="0" w:colLast="0"/>
      <w:bookmarkEnd w:id="7"/>
      <w:r w:rsidRPr="008B5129">
        <w:rPr>
          <w:rFonts w:ascii="Arial" w:hAnsi="Arial" w:cs="Arial"/>
          <w:color w:val="000000"/>
          <w:sz w:val="20"/>
          <w:szCs w:val="20"/>
          <w:lang w:val="en-GB"/>
        </w:rPr>
        <w:t xml:space="preserve">Consistent with these terms, we observed increased phosphorylation of eIF2α in the second trimester (Fig. 2E). </w:t>
      </w:r>
    </w:p>
    <w:p w14:paraId="706D9926"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37993E8A"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0D01182A"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Hormonal activity</w:t>
      </w:r>
    </w:p>
    <w:p w14:paraId="7E08C989" w14:textId="40293F7C"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Transcripts encoding peptide hormones showed considerable differential expression, with some being higher in the first trimester and others </w:t>
      </w:r>
      <w:r w:rsidR="00B47E5C" w:rsidRPr="008B5129">
        <w:rPr>
          <w:rFonts w:ascii="Arial" w:hAnsi="Arial" w:cs="Arial"/>
          <w:color w:val="000000"/>
          <w:sz w:val="20"/>
          <w:szCs w:val="20"/>
          <w:lang w:val="en-GB"/>
        </w:rPr>
        <w:t>upregulated in the second trimester</w:t>
      </w:r>
      <w:r w:rsidRPr="008B5129">
        <w:rPr>
          <w:rFonts w:ascii="Arial" w:hAnsi="Arial" w:cs="Arial"/>
          <w:color w:val="000000"/>
          <w:sz w:val="20"/>
          <w:szCs w:val="20"/>
          <w:lang w:val="en-GB"/>
        </w:rPr>
        <w:t xml:space="preserve"> (Figs. 3A-B). The former included sub-units of </w:t>
      </w:r>
      <w:proofErr w:type="spellStart"/>
      <w:r w:rsidRPr="008B5129">
        <w:rPr>
          <w:rFonts w:ascii="Arial" w:hAnsi="Arial" w:cs="Arial"/>
          <w:color w:val="000000"/>
          <w:sz w:val="20"/>
          <w:szCs w:val="20"/>
          <w:lang w:val="en-GB"/>
        </w:rPr>
        <w:t>hCG</w:t>
      </w:r>
      <w:proofErr w:type="spellEnd"/>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CGA</w:t>
      </w:r>
      <w:r w:rsidRPr="008B5129">
        <w:rPr>
          <w:rFonts w:ascii="Arial" w:hAnsi="Arial" w:cs="Arial"/>
          <w:color w:val="000000"/>
          <w:sz w:val="20"/>
          <w:szCs w:val="20"/>
          <w:lang w:val="en-GB"/>
        </w:rPr>
        <w:t xml:space="preserve"> showed a 3.79-fold change while </w:t>
      </w:r>
      <w:r w:rsidRPr="008B5129">
        <w:rPr>
          <w:rFonts w:ascii="Arial" w:hAnsi="Arial" w:cs="Arial"/>
          <w:i/>
          <w:color w:val="000000"/>
          <w:sz w:val="20"/>
          <w:szCs w:val="20"/>
          <w:lang w:val="en-GB"/>
        </w:rPr>
        <w:t>CGB1</w:t>
      </w:r>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CGB2</w:t>
      </w:r>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CGB3</w:t>
      </w:r>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CGB5</w:t>
      </w:r>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CGB7</w:t>
      </w:r>
      <w:r w:rsidRPr="008B5129">
        <w:rPr>
          <w:rFonts w:ascii="Arial" w:hAnsi="Arial" w:cs="Arial"/>
          <w:color w:val="000000"/>
          <w:sz w:val="20"/>
          <w:szCs w:val="20"/>
          <w:lang w:val="en-GB"/>
        </w:rPr>
        <w:t xml:space="preserve"> and </w:t>
      </w:r>
      <w:r w:rsidRPr="008B5129">
        <w:rPr>
          <w:rFonts w:ascii="Arial" w:hAnsi="Arial" w:cs="Arial"/>
          <w:i/>
          <w:color w:val="000000"/>
          <w:sz w:val="20"/>
          <w:szCs w:val="20"/>
          <w:lang w:val="en-GB"/>
        </w:rPr>
        <w:t>CGB8</w:t>
      </w:r>
      <w:r w:rsidRPr="008B5129">
        <w:rPr>
          <w:rFonts w:ascii="Arial" w:hAnsi="Arial" w:cs="Arial"/>
          <w:color w:val="000000"/>
          <w:sz w:val="20"/>
          <w:szCs w:val="20"/>
          <w:lang w:val="en-GB"/>
        </w:rPr>
        <w:t xml:space="preserve"> showed fold changes of 3.68, 6.69, 3.84, 3.87, 4.94 and 3.59, respectively.  These results confirmed previous findings that all six </w:t>
      </w:r>
      <w:proofErr w:type="spellStart"/>
      <w:r w:rsidRPr="008B5129">
        <w:rPr>
          <w:rFonts w:ascii="Arial" w:hAnsi="Arial" w:cs="Arial"/>
          <w:color w:val="000000"/>
          <w:sz w:val="20"/>
          <w:szCs w:val="20"/>
          <w:lang w:val="en-GB"/>
        </w:rPr>
        <w:t>hCG</w:t>
      </w:r>
      <w:proofErr w:type="spellEnd"/>
      <w:r w:rsidRPr="008B5129">
        <w:rPr>
          <w:rFonts w:ascii="Arial" w:hAnsi="Arial" w:cs="Arial"/>
          <w:color w:val="000000"/>
          <w:sz w:val="20"/>
          <w:szCs w:val="20"/>
          <w:lang w:val="en-GB"/>
        </w:rPr>
        <w:t xml:space="preserve"> genes are transcribed </w:t>
      </w:r>
      <w:r w:rsidRPr="008B5129">
        <w:rPr>
          <w:rFonts w:ascii="Arial" w:hAnsi="Arial" w:cs="Arial"/>
          <w:i/>
          <w:color w:val="000000"/>
          <w:sz w:val="20"/>
          <w:szCs w:val="20"/>
          <w:lang w:val="en-GB"/>
        </w:rPr>
        <w:t xml:space="preserve">in vivo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o&lt;/Author&gt;&lt;Year&gt;1992&lt;/Year&gt;&lt;RecNum&gt;907&lt;/RecNum&gt;&lt;DisplayText&gt;(Bo and Boime, 1992)&lt;/DisplayText&gt;&lt;record&gt;&lt;rec-number&gt;907&lt;/rec-number&gt;&lt;foreign-keys&gt;&lt;key app="EN" db-id="etfv0p229szrt2eewfrv2xdyf0rt2v0rvrzs" timestamp="1575037403"&gt;907&lt;/key&gt;&lt;/foreign-keys&gt;&lt;ref-type name="Journal Article"&gt;17&lt;/ref-type&gt;&lt;contributors&gt;&lt;authors&gt;&lt;author&gt;Bo, M.&lt;/author&gt;&lt;author&gt;Boime, I.&lt;/author&gt;&lt;/authors&gt;&lt;/contributors&gt;&lt;auth-address&gt;Department of Molecular Biology and Pharmacology, Washington University School of Medicine, St. Louis, Missouri 63110.&lt;/auth-address&gt;&lt;titles&gt;&lt;title&gt;Identification of the transcriptionally active genes of the chorionic gonadotropin beta gene cluster in vivo&lt;/title&gt;&lt;secondary-title&gt;J Biol Chem&lt;/secondary-title&gt;&lt;/titles&gt;&lt;periodical&gt;&lt;full-title&gt;J Biol Chem&lt;/full-title&gt;&lt;abbr-1&gt;The Journal of biological chemistry&lt;/abbr-1&gt;&lt;/periodical&gt;&lt;pages&gt;3179-84&lt;/pages&gt;&lt;volume&gt;267&lt;/volume&gt;&lt;number&gt;5&lt;/number&gt;&lt;edition&gt;1992/02/15&lt;/edition&gt;&lt;keywords&gt;&lt;keyword&gt;Base Sequence&lt;/keyword&gt;&lt;keyword&gt;Blotting, Northern&lt;/keyword&gt;&lt;keyword&gt;Cell Line&lt;/keyword&gt;&lt;keyword&gt;Chorionic Gonadotropin/*genetics&lt;/keyword&gt;&lt;keyword&gt;Chorionic Gonadotropin, beta Subunit, Human&lt;/keyword&gt;&lt;keyword&gt;Cloning, Molecular&lt;/keyword&gt;&lt;keyword&gt;Female&lt;/keyword&gt;&lt;keyword&gt;Humans&lt;/keyword&gt;&lt;keyword&gt;Molecular Sequence Data&lt;/keyword&gt;&lt;keyword&gt;*Multigene Family&lt;/keyword&gt;&lt;keyword&gt;Oligodeoxyribonucleotides&lt;/keyword&gt;&lt;keyword&gt;Peptide Fragments/*genetics&lt;/keyword&gt;&lt;keyword&gt;Placenta/physiology&lt;/keyword&gt;&lt;keyword&gt;Polymerase Chain Reaction&lt;/keyword&gt;&lt;keyword&gt;Pregnancy&lt;/keyword&gt;&lt;keyword&gt;RNA Splicing&lt;/keyword&gt;&lt;keyword&gt;RNA, Messenger/genetics&lt;/keyword&gt;&lt;keyword&gt;Restriction Mapping&lt;/keyword&gt;&lt;keyword&gt;*Transcription, Genetic&lt;/keyword&gt;&lt;/keywords&gt;&lt;dates&gt;&lt;year&gt;1992&lt;/year&gt;&lt;pub-dates&gt;&lt;date&gt;Feb 15&lt;/date&gt;&lt;/pub-dates&gt;&lt;/dates&gt;&lt;isbn&gt;0021-9258 (Print)&amp;#xD;0021-9258 (Linking)&lt;/isbn&gt;&lt;accession-num&gt;1371113&lt;/accession-num&gt;&lt;urls&gt;&lt;related-urls&gt;&lt;url&gt;https://www.ncbi.nlm.nih.gov/pubmed/1371113&lt;/url&gt;&lt;/related-urls&gt;&lt;/urls&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o and Boime, 1992)</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and are consistent with secretion of </w:t>
      </w:r>
      <w:proofErr w:type="spellStart"/>
      <w:r w:rsidRPr="008B5129">
        <w:rPr>
          <w:rFonts w:ascii="Arial" w:hAnsi="Arial" w:cs="Arial"/>
          <w:color w:val="000000"/>
          <w:sz w:val="20"/>
          <w:szCs w:val="20"/>
          <w:lang w:val="en-GB"/>
        </w:rPr>
        <w:t>hCG</w:t>
      </w:r>
      <w:proofErr w:type="spellEnd"/>
      <w:r w:rsidRPr="008B5129">
        <w:rPr>
          <w:rFonts w:ascii="Arial" w:hAnsi="Arial" w:cs="Arial"/>
          <w:color w:val="000000"/>
          <w:sz w:val="20"/>
          <w:szCs w:val="20"/>
          <w:lang w:val="en-GB"/>
        </w:rPr>
        <w:t xml:space="preserve"> peaking at around 10 weeks of gestation, and then declining</w:t>
      </w:r>
      <w:r w:rsidR="00737D0B">
        <w:rPr>
          <w:rFonts w:ascii="Arial" w:hAnsi="Arial" w:cs="Arial"/>
          <w:color w:val="000000"/>
          <w:sz w:val="20"/>
          <w:szCs w:val="20"/>
          <w:lang w:val="en-GB"/>
        </w:rPr>
        <w:t>, its secretion likely</w:t>
      </w:r>
      <w:r w:rsidRPr="008B5129">
        <w:rPr>
          <w:rFonts w:ascii="Arial" w:hAnsi="Arial" w:cs="Arial"/>
          <w:color w:val="000000"/>
          <w:sz w:val="20"/>
          <w:szCs w:val="20"/>
          <w:lang w:val="en-GB"/>
        </w:rPr>
        <w:t xml:space="preserve"> stimulated by the epidermal growth factor receptor (EGFR) pathway </w:t>
      </w:r>
      <w:r w:rsidRPr="008B5129">
        <w:rPr>
          <w:rFonts w:ascii="Arial" w:hAnsi="Arial" w:cs="Arial"/>
          <w:color w:val="000000"/>
          <w:sz w:val="20"/>
          <w:szCs w:val="20"/>
          <w:lang w:val="en-GB"/>
        </w:rPr>
        <w:fldChar w:fldCharType="begin">
          <w:fldData xml:space="preserve">PEVuZE5vdGU+PENpdGU+PEF1dGhvcj5XYW5nPC9BdXRob3I+PFllYXI+MjAxODwvWWVhcj48UmVj
TnVtPjk0NjwvUmVjTnVtPjxEaXNwbGF5VGV4dD4oV2FuZyBldCBhbC4sIDIwMTgpPC9EaXNwbGF5
VGV4dD48cmVjb3JkPjxyZWMtbnVtYmVyPjk0NjwvcmVjLW51bWJlcj48Zm9yZWlnbi1rZXlzPjxr
ZXkgYXBwPSJFTiIgZGItaWQ9ImV0ZnYwcDIyOXN6cnQyZWV3ZnJ2MnhkeWYwcnQydjBydnJ6cyIg
dGltZXN0YW1wPSIxNTc4MzIxMDAxIj45NDY8L2tleT48L2ZvcmVpZ24ta2V5cz48cmVmLXR5cGUg
bmFtZT0iSm91cm5hbCBBcnRpY2xlIj4xNzwvcmVmLXR5cGU+PGNvbnRyaWJ1dG9ycz48YXV0aG9y
cz48YXV0aG9yPldhbmcsIFcuPC9hdXRob3I+PGF1dGhvcj5CYWksIEcuPC9hdXRob3I+PGF1dGhv
cj5aaGFuZywgWS48L2F1dGhvcj48YXV0aG9yPlpoYW5nLCBULjwvYXV0aG9yPjxhdXRob3I+TGks
IEMuPC9hdXRob3I+PGF1dGhvcj5ZdWFuLCBZLjwvYXV0aG9yPjxhdXRob3I+TGl1LCBTLjwvYXV0
aG9yPjxhdXRob3I+V2FuZywgQy48L2F1dGhvcj48L2F1dGhvcnM+PC9jb250cmlidXRvcnM+PGF1
dGgtYWRkcmVzcz5EZXBhcnRtZW50IG9mIEd5bmVjb2xvZ3kgYW5kIE9ic3RldHJpY3MsIHRoZSBG
aXJzdCBBZmZpbGlhdGVkIEhvc3BpdGFsIG9mIFhpJmFwb3M7YW4gSmlhb3RvbmcgVW5pdmVyc2l0
eSwgTm8uIDI3NywgWWFudGEgV2VzdCBSb2FkLCBYaSZhcG9zO2FuIENpdHksIDcxMDA2MSwgU2hh
YW54aSBQcm92aW5jZSwgQ2hpbmEuJiN4RDtDb2xsZWdlIG9mIExpZmUgU2NpZW5jZSBhbmQgVGVj
aG5vbG9neSwgWGkmYXBvczthbiBKaWFvdG9uZyBVbml2ZXJzaXR5LCBYaSZhcG9zO2FuIENpdHks
IENoaW5hLjwvYXV0aC1hZGRyZXNzPjx0aXRsZXM+PHRpdGxlPkhCeEFnIHN1cHByZXNzZXMgY2Vs
bCBhcG9wdG9zaXMgYW5kIHByb21vdGVzIHRoZSBzZWNyZXRpb24gb2YgcGxhY2VudGFsIGhvcm1v
bmVzIGluIGh1bWFuIHBsYWNlbnRhbCB0cm9waG9ibGFzdHMgdmlhIGFjdGl2YXRpb24gb2YgdGhl
IEVHRlIvQWt0IHBhdGh3YXk8L3RpdGxlPjxzZWNvbmRhcnktdGl0bGU+Q2VsbCBCaW9sIEludDwv
c2Vjb25kYXJ5LXRpdGxlPjwvdGl0bGVzPjxwZXJpb2RpY2FsPjxmdWxsLXRpdGxlPkNlbGwgQmlv
bCBJbnQ8L2Z1bGwtdGl0bGU+PC9wZXJpb2RpY2FsPjxwYWdlcz4yMzctMjQ3PC9wYWdlcz48dm9s
dW1lPjQyPC92b2x1bWU+PG51bWJlcj4yPC9udW1iZXI+PGtleXdvcmRzPjxrZXl3b3JkPkFkdWx0
PC9rZXl3b3JkPjxrZXl3b3JkPipBcG9wdG9zaXM8L2tleXdvcmQ+PGtleXdvcmQ+Q2FycmllciBT
dGF0ZTwva2V5d29yZD48a2V5d29yZD5DZWxsIExpbmU8L2tleXdvcmQ+PGtleXdvcmQ+RmVtYWxl
PC9rZXl3b3JkPjxrZXl3b3JkPkhlcGF0aXRpcyBCIHZpcnVzL2lzb2xhdGlvbiAmYW1wOyBwdXJp
ZmljYXRpb248L2tleXdvcmQ+PGtleXdvcmQ+SHVtYW5zPC9rZXl3b3JkPjxrZXl3b3JkPlBsYWNl
bnRhL21ldGFib2xpc208L2tleXdvcmQ+PGtleXdvcmQ+UGxhY2VudGFsIEhvcm1vbmVzLypzZWNy
ZXRpb248L2tleXdvcmQ+PGtleXdvcmQ+UHJlZ25hbmN5PC9rZXl3b3JkPjxrZXl3b3JkPlByb3Rv
LU9uY29nZW5lIFByb3RlaW5zIGMtYWt0PC9rZXl3b3JkPjxrZXl3b3JkPlJlY2VwdG9yLCBFcGlk
ZXJtYWwgR3Jvd3RoIEZhY3Rvci8qbWV0YWJvbGlzbTwva2V5d29yZD48a2V5d29yZD5TaWduYWwg
VHJhbnNkdWN0aW9uPC9rZXl3b3JkPjxrZXl3b3JkPlRyYW5zLUFjdGl2YXRvcnMvKm1ldGFib2xp
c208L2tleXdvcmQ+PGtleXdvcmQ+VHJvcGhvYmxhc3RzL2Vuenltb2xvZ3kvKm1ldGFib2xpc20v
c2VjcmV0aW9uPC9rZXl3b3JkPjxrZXl3b3JkPlZpcmFsIExvYWQ8L2tleXdvcmQ+PGtleXdvcmQ+
WW91bmcgQWR1bHQ8L2tleXdvcmQ+PGtleXdvcmQ+RUdGUi9Ba3QgcGF0aHdheTwva2V5d29yZD48
a2V5d29yZD5hcG9wdG9zaXM8L2tleXdvcmQ+PGtleXdvcmQ+aGVwYXRpdGlzIEIgdmlydXMgeDwv
a2V5d29yZD48a2V5d29yZD5wbGFjZW50YWwgaG9ybW9uZXM8L2tleXdvcmQ+PGtleXdvcmQ+dHJv
cGhvYmxhc3RzPC9rZXl3b3JkPjwva2V5d29yZHM+PGRhdGVzPjx5ZWFyPjIwMTg8L3llYXI+PHB1
Yi1kYXRlcz48ZGF0ZT5GZWI8L2RhdGU+PC9wdWItZGF0ZXM+PC9kYXRlcz48aXNibj4xMDk1LTgz
NTUgKEVsZWN0cm9uaWMpJiN4RDsxMDY1LTY5OTUgKExpbmtpbmcpPC9pc2JuPjxhY2Nlc3Npb24t
bnVtPjI5MDUyOTA4PC9hY2Nlc3Npb24tbnVtPjx1cmxzPjxyZWxhdGVkLXVybHM+PHVybD5odHRw
czovL3d3dy5uY2JpLm5sbS5uaWguZ292L3B1Ym1lZC8yOTA1MjkwODwvdXJsPjwvcmVsYXRlZC11
cmxzPjwvdXJscz48ZWxlY3Ryb25pYy1yZXNvdXJjZS1udW0+MTAuMTAwMi9jYmluLjEwODkxPC9l
bGVjdHJvbmljLXJlc291cmNlLW51bT48L3JlY29yZD48L0NpdGU+PC9FbmROb3RlPgB=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XYW5nPC9BdXRob3I+PFllYXI+MjAxODwvWWVhcj48UmVj
TnVtPjk0NjwvUmVjTnVtPjxEaXNwbGF5VGV4dD4oV2FuZyBldCBhbC4sIDIwMTgpPC9EaXNwbGF5
VGV4dD48cmVjb3JkPjxyZWMtbnVtYmVyPjk0NjwvcmVjLW51bWJlcj48Zm9yZWlnbi1rZXlzPjxr
ZXkgYXBwPSJFTiIgZGItaWQ9ImV0ZnYwcDIyOXN6cnQyZWV3ZnJ2MnhkeWYwcnQydjBydnJ6cyIg
dGltZXN0YW1wPSIxNTc4MzIxMDAxIj45NDY8L2tleT48L2ZvcmVpZ24ta2V5cz48cmVmLXR5cGUg
bmFtZT0iSm91cm5hbCBBcnRpY2xlIj4xNzwvcmVmLXR5cGU+PGNvbnRyaWJ1dG9ycz48YXV0aG9y
cz48YXV0aG9yPldhbmcsIFcuPC9hdXRob3I+PGF1dGhvcj5CYWksIEcuPC9hdXRob3I+PGF1dGhv
cj5aaGFuZywgWS48L2F1dGhvcj48YXV0aG9yPlpoYW5nLCBULjwvYXV0aG9yPjxhdXRob3I+TGks
IEMuPC9hdXRob3I+PGF1dGhvcj5ZdWFuLCBZLjwvYXV0aG9yPjxhdXRob3I+TGl1LCBTLjwvYXV0
aG9yPjxhdXRob3I+V2FuZywgQy48L2F1dGhvcj48L2F1dGhvcnM+PC9jb250cmlidXRvcnM+PGF1
dGgtYWRkcmVzcz5EZXBhcnRtZW50IG9mIEd5bmVjb2xvZ3kgYW5kIE9ic3RldHJpY3MsIHRoZSBG
aXJzdCBBZmZpbGlhdGVkIEhvc3BpdGFsIG9mIFhpJmFwb3M7YW4gSmlhb3RvbmcgVW5pdmVyc2l0
eSwgTm8uIDI3NywgWWFudGEgV2VzdCBSb2FkLCBYaSZhcG9zO2FuIENpdHksIDcxMDA2MSwgU2hh
YW54aSBQcm92aW5jZSwgQ2hpbmEuJiN4RDtDb2xsZWdlIG9mIExpZmUgU2NpZW5jZSBhbmQgVGVj
aG5vbG9neSwgWGkmYXBvczthbiBKaWFvdG9uZyBVbml2ZXJzaXR5LCBYaSZhcG9zO2FuIENpdHks
IENoaW5hLjwvYXV0aC1hZGRyZXNzPjx0aXRsZXM+PHRpdGxlPkhCeEFnIHN1cHByZXNzZXMgY2Vs
bCBhcG9wdG9zaXMgYW5kIHByb21vdGVzIHRoZSBzZWNyZXRpb24gb2YgcGxhY2VudGFsIGhvcm1v
bmVzIGluIGh1bWFuIHBsYWNlbnRhbCB0cm9waG9ibGFzdHMgdmlhIGFjdGl2YXRpb24gb2YgdGhl
IEVHRlIvQWt0IHBhdGh3YXk8L3RpdGxlPjxzZWNvbmRhcnktdGl0bGU+Q2VsbCBCaW9sIEludDwv
c2Vjb25kYXJ5LXRpdGxlPjwvdGl0bGVzPjxwZXJpb2RpY2FsPjxmdWxsLXRpdGxlPkNlbGwgQmlv
bCBJbnQ8L2Z1bGwtdGl0bGU+PC9wZXJpb2RpY2FsPjxwYWdlcz4yMzctMjQ3PC9wYWdlcz48dm9s
dW1lPjQyPC92b2x1bWU+PG51bWJlcj4yPC9udW1iZXI+PGtleXdvcmRzPjxrZXl3b3JkPkFkdWx0
PC9rZXl3b3JkPjxrZXl3b3JkPipBcG9wdG9zaXM8L2tleXdvcmQ+PGtleXdvcmQ+Q2FycmllciBT
dGF0ZTwva2V5d29yZD48a2V5d29yZD5DZWxsIExpbmU8L2tleXdvcmQ+PGtleXdvcmQ+RmVtYWxl
PC9rZXl3b3JkPjxrZXl3b3JkPkhlcGF0aXRpcyBCIHZpcnVzL2lzb2xhdGlvbiAmYW1wOyBwdXJp
ZmljYXRpb248L2tleXdvcmQ+PGtleXdvcmQ+SHVtYW5zPC9rZXl3b3JkPjxrZXl3b3JkPlBsYWNl
bnRhL21ldGFib2xpc208L2tleXdvcmQ+PGtleXdvcmQ+UGxhY2VudGFsIEhvcm1vbmVzLypzZWNy
ZXRpb248L2tleXdvcmQ+PGtleXdvcmQ+UHJlZ25hbmN5PC9rZXl3b3JkPjxrZXl3b3JkPlByb3Rv
LU9uY29nZW5lIFByb3RlaW5zIGMtYWt0PC9rZXl3b3JkPjxrZXl3b3JkPlJlY2VwdG9yLCBFcGlk
ZXJtYWwgR3Jvd3RoIEZhY3Rvci8qbWV0YWJvbGlzbTwva2V5d29yZD48a2V5d29yZD5TaWduYWwg
VHJhbnNkdWN0aW9uPC9rZXl3b3JkPjxrZXl3b3JkPlRyYW5zLUFjdGl2YXRvcnMvKm1ldGFib2xp
c208L2tleXdvcmQ+PGtleXdvcmQ+VHJvcGhvYmxhc3RzL2Vuenltb2xvZ3kvKm1ldGFib2xpc20v
c2VjcmV0aW9uPC9rZXl3b3JkPjxrZXl3b3JkPlZpcmFsIExvYWQ8L2tleXdvcmQ+PGtleXdvcmQ+
WW91bmcgQWR1bHQ8L2tleXdvcmQ+PGtleXdvcmQ+RUdGUi9Ba3QgcGF0aHdheTwva2V5d29yZD48
a2V5d29yZD5hcG9wdG9zaXM8L2tleXdvcmQ+PGtleXdvcmQ+aGVwYXRpdGlzIEIgdmlydXMgeDwv
a2V5d29yZD48a2V5d29yZD5wbGFjZW50YWwgaG9ybW9uZXM8L2tleXdvcmQ+PGtleXdvcmQ+dHJv
cGhvYmxhc3RzPC9rZXl3b3JkPjwva2V5d29yZHM+PGRhdGVzPjx5ZWFyPjIwMTg8L3llYXI+PHB1
Yi1kYXRlcz48ZGF0ZT5GZWI8L2RhdGU+PC9wdWItZGF0ZXM+PC9kYXRlcz48aXNibj4xMDk1LTgz
NTUgKEVsZWN0cm9uaWMpJiN4RDsxMDY1LTY5OTUgKExpbmtpbmcpPC9pc2JuPjxhY2Nlc3Npb24t
bnVtPjI5MDUyOTA4PC9hY2Nlc3Npb24tbnVtPjx1cmxzPjxyZWxhdGVkLXVybHM+PHVybD5odHRw
czovL3d3dy5uY2JpLm5sbS5uaWguZ292L3B1Ym1lZC8yOTA1MjkwODwvdXJsPjwvcmVsYXRlZC11
cmxzPjwvdXJscz48ZWxlY3Ryb25pYy1yZXNvdXJjZS1udW0+MTAuMTAwMi9jYmluLjEwODkxPC9l
bGVjdHJvbmljLXJlc291cmNlLW51bT48L3JlY29yZD48L0NpdGU+PC9FbmROb3RlPgB=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Wang et al., 2018)</w:t>
      </w:r>
      <w:r w:rsidRPr="008B5129">
        <w:rPr>
          <w:rFonts w:ascii="Arial" w:hAnsi="Arial" w:cs="Arial"/>
          <w:color w:val="000000"/>
          <w:sz w:val="20"/>
          <w:szCs w:val="20"/>
        </w:rPr>
        <w:fldChar w:fldCharType="end"/>
      </w:r>
      <w:r w:rsidRPr="008B5129">
        <w:rPr>
          <w:rFonts w:ascii="Arial" w:hAnsi="Arial" w:cs="Arial"/>
          <w:color w:val="000000"/>
          <w:sz w:val="20"/>
          <w:szCs w:val="20"/>
          <w:lang w:val="en-GB"/>
        </w:rPr>
        <w:t>. EGF is produced by the endometrial glands</w:t>
      </w:r>
      <w:r w:rsidRPr="008B5129" w:rsidDel="0096537E">
        <w:rPr>
          <w:rFonts w:ascii="Arial" w:hAnsi="Arial" w:cs="Arial"/>
          <w:color w:val="000000"/>
          <w:sz w:val="20"/>
          <w:szCs w:val="20"/>
          <w:lang w:val="en-GB"/>
        </w:rPr>
        <w:t xml:space="preserve"> </w:t>
      </w:r>
      <w:r w:rsidRPr="008B5129">
        <w:rPr>
          <w:rFonts w:ascii="Arial" w:hAnsi="Arial" w:cs="Arial"/>
          <w:color w:val="000000"/>
          <w:sz w:val="20"/>
          <w:szCs w:val="20"/>
          <w:lang w:val="en-GB"/>
        </w:rPr>
        <w:t>(</w:t>
      </w:r>
      <w:proofErr w:type="spellStart"/>
      <w:r w:rsidRPr="008B5129">
        <w:rPr>
          <w:rFonts w:ascii="Arial" w:hAnsi="Arial" w:cs="Arial"/>
          <w:color w:val="000000"/>
          <w:sz w:val="20"/>
          <w:szCs w:val="20"/>
          <w:lang w:val="en-GB"/>
        </w:rPr>
        <w:t>histotroph</w:t>
      </w:r>
      <w:proofErr w:type="spellEnd"/>
      <w:r w:rsidRPr="008B5129">
        <w:rPr>
          <w:rFonts w:ascii="Arial" w:hAnsi="Arial" w:cs="Arial"/>
          <w:color w:val="000000"/>
          <w:sz w:val="20"/>
          <w:szCs w:val="20"/>
          <w:lang w:val="en-GB"/>
        </w:rPr>
        <w:t xml:space="preserve"> pathway), and so this signalling loop may be part of the trophoblast-endometrial dialogue that stimulates early placental development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urton&lt;/Author&gt;&lt;Year&gt;2020&lt;/Year&gt;&lt;RecNum&gt;991&lt;/RecNum&gt;&lt;DisplayText&gt;(Burton et al., 2020)&lt;/DisplayText&gt;&lt;record&gt;&lt;rec-number&gt;991&lt;/rec-number&gt;&lt;foreign-keys&gt;&lt;key app="EN" db-id="etfv0p229szrt2eewfrv2xdyf0rt2v0rvrzs" timestamp="1591968681"&gt;991&lt;/key&gt;&lt;/foreign-keys&gt;&lt;ref-type name="Journal Article"&gt;17&lt;/ref-type&gt;&lt;contributors&gt;&lt;authors&gt;&lt;author&gt;Burton, G.J.&lt;/author&gt;&lt;author&gt;Cindrova-Davies, T.&lt;/author&gt;&lt;author&gt;Turco, M.Y.&lt;/author&gt;&lt;/authors&gt;&lt;/contributors&gt;&lt;titles&gt;&lt;title&gt;Review: Histotrophic nutrition and the placental-endometrial dialogue during human early pregnancy&lt;/title&gt;&lt;secondary-title&gt;Placenta&lt;/secondary-title&gt;&lt;/titles&gt;&lt;periodical&gt;&lt;full-title&gt;Placenta&lt;/full-title&gt;&lt;/periodical&gt;&lt;volume&gt;in press, doi.org/10.1016/j.placenta.2020.02.008.&lt;/volume&gt;&lt;number&gt;doi.org/10.1016/j.placenta.2020.02.008.&lt;/number&gt;&lt;dates&gt;&lt;year&gt;2020&lt;/year&gt;&lt;/dates&gt;&lt;urls&gt;&lt;/urls&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urton et al., 2020)</w:t>
      </w:r>
      <w:r w:rsidRPr="008B5129">
        <w:rPr>
          <w:rFonts w:ascii="Arial" w:hAnsi="Arial" w:cs="Arial"/>
          <w:color w:val="000000"/>
          <w:sz w:val="20"/>
          <w:szCs w:val="20"/>
        </w:rPr>
        <w:fldChar w:fldCharType="end"/>
      </w:r>
      <w:r w:rsidRPr="008B5129">
        <w:rPr>
          <w:rFonts w:ascii="Arial" w:hAnsi="Arial" w:cs="Arial"/>
          <w:color w:val="000000"/>
          <w:sz w:val="20"/>
          <w:szCs w:val="20"/>
          <w:lang w:val="en-GB"/>
        </w:rPr>
        <w:t>.  Also higher in the first trimester were transcripts encoding leptin (</w:t>
      </w:r>
      <w:r w:rsidRPr="008B5129">
        <w:rPr>
          <w:rFonts w:ascii="Arial" w:hAnsi="Arial" w:cs="Arial"/>
          <w:i/>
          <w:iCs/>
          <w:color w:val="000000"/>
          <w:sz w:val="20"/>
          <w:szCs w:val="20"/>
          <w:lang w:val="en-GB"/>
        </w:rPr>
        <w:t>LEP</w:t>
      </w:r>
      <w:r w:rsidRPr="008B5129">
        <w:rPr>
          <w:rFonts w:ascii="Arial" w:hAnsi="Arial" w:cs="Arial"/>
          <w:color w:val="000000"/>
          <w:sz w:val="20"/>
          <w:szCs w:val="20"/>
          <w:lang w:val="en-GB"/>
        </w:rPr>
        <w:t xml:space="preserve">) (fold change 3.16, Fig. 3A-B), </w:t>
      </w:r>
      <w:proofErr w:type="spellStart"/>
      <w:r w:rsidRPr="008B5129">
        <w:rPr>
          <w:rFonts w:ascii="Arial" w:hAnsi="Arial" w:cs="Arial"/>
          <w:color w:val="000000"/>
          <w:sz w:val="20"/>
          <w:szCs w:val="20"/>
          <w:lang w:val="en-GB"/>
        </w:rPr>
        <w:t>relaxin</w:t>
      </w:r>
      <w:proofErr w:type="spellEnd"/>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RLN1</w:t>
      </w:r>
      <w:r w:rsidRPr="008B5129">
        <w:rPr>
          <w:rFonts w:ascii="Arial" w:hAnsi="Arial" w:cs="Arial"/>
          <w:color w:val="000000"/>
          <w:sz w:val="20"/>
          <w:szCs w:val="20"/>
          <w:lang w:val="en-GB"/>
        </w:rPr>
        <w:t>) (fold change 2.82) and insulin like 4 (</w:t>
      </w:r>
      <w:r w:rsidRPr="008B5129">
        <w:rPr>
          <w:rFonts w:ascii="Arial" w:hAnsi="Arial" w:cs="Arial"/>
          <w:i/>
          <w:iCs/>
          <w:color w:val="000000"/>
          <w:sz w:val="20"/>
          <w:szCs w:val="20"/>
          <w:lang w:val="en-GB"/>
        </w:rPr>
        <w:t>INSL4</w:t>
      </w:r>
      <w:r w:rsidRPr="008B5129">
        <w:rPr>
          <w:rFonts w:ascii="Arial" w:hAnsi="Arial" w:cs="Arial"/>
          <w:color w:val="000000"/>
          <w:sz w:val="20"/>
          <w:szCs w:val="20"/>
          <w:lang w:val="en-GB"/>
        </w:rPr>
        <w:t xml:space="preserve">) (fold change 3.15). Comparisons with the </w:t>
      </w:r>
      <w:proofErr w:type="spellStart"/>
      <w:r w:rsidRPr="008B5129">
        <w:rPr>
          <w:rFonts w:ascii="Arial" w:hAnsi="Arial" w:cs="Arial"/>
          <w:color w:val="000000"/>
          <w:sz w:val="20"/>
          <w:szCs w:val="20"/>
          <w:lang w:val="en-GB"/>
        </w:rPr>
        <w:t>scRNA-Seq</w:t>
      </w:r>
      <w:proofErr w:type="spellEnd"/>
      <w:r w:rsidRPr="008B5129">
        <w:rPr>
          <w:rFonts w:ascii="Arial" w:hAnsi="Arial" w:cs="Arial"/>
          <w:color w:val="000000"/>
          <w:sz w:val="20"/>
          <w:szCs w:val="20"/>
          <w:lang w:val="en-GB"/>
        </w:rPr>
        <w:t xml:space="preserve"> data indicated the transcripts were enriched in the </w:t>
      </w:r>
      <w:proofErr w:type="spellStart"/>
      <w:r w:rsidRPr="008B5129">
        <w:rPr>
          <w:rFonts w:ascii="Arial" w:hAnsi="Arial" w:cs="Arial"/>
          <w:color w:val="000000"/>
          <w:sz w:val="20"/>
          <w:szCs w:val="20"/>
          <w:lang w:val="en-GB"/>
        </w:rPr>
        <w:t>syncytiotrophoblast</w:t>
      </w:r>
      <w:proofErr w:type="spellEnd"/>
      <w:r w:rsidRPr="008B5129">
        <w:rPr>
          <w:rFonts w:ascii="Arial" w:hAnsi="Arial" w:cs="Arial"/>
          <w:color w:val="000000"/>
          <w:sz w:val="20"/>
          <w:szCs w:val="20"/>
          <w:lang w:val="en-GB"/>
        </w:rPr>
        <w:t xml:space="preserve"> (Fig. 3A). This corresponds to the known site of expression of </w:t>
      </w:r>
      <w:proofErr w:type="spellStart"/>
      <w:r w:rsidRPr="008B5129">
        <w:rPr>
          <w:rFonts w:ascii="Arial" w:hAnsi="Arial" w:cs="Arial"/>
          <w:color w:val="000000"/>
          <w:sz w:val="20"/>
          <w:szCs w:val="20"/>
          <w:lang w:val="en-GB"/>
        </w:rPr>
        <w:t>hCG</w:t>
      </w:r>
      <w:proofErr w:type="spellEnd"/>
      <w:r w:rsidRPr="008B5129">
        <w:rPr>
          <w:rFonts w:ascii="Arial" w:hAnsi="Arial" w:cs="Arial"/>
          <w:color w:val="000000"/>
          <w:sz w:val="20"/>
          <w:szCs w:val="20"/>
          <w:lang w:val="en-GB"/>
        </w:rPr>
        <w:t xml:space="preserve">, supporting our analytical approach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eck&lt;/Author&gt;&lt;Year&gt;1986&lt;/Year&gt;&lt;RecNum&gt;1001&lt;/RecNum&gt;&lt;DisplayText&gt;(Beck et al., 1986)&lt;/DisplayText&gt;&lt;record&gt;&lt;rec-number&gt;1001&lt;/rec-number&gt;&lt;foreign-keys&gt;&lt;key app="EN" db-id="etfv0p229szrt2eewfrv2xdyf0rt2v0rvrzs" timestamp="1593182873"&gt;1001&lt;/key&gt;&lt;/foreign-keys&gt;&lt;ref-type name="Journal Article"&gt;17&lt;/ref-type&gt;&lt;contributors&gt;&lt;authors&gt;&lt;author&gt;Beck, T.&lt;/author&gt;&lt;author&gt;Schweikhart, G.&lt;/author&gt;&lt;author&gt;Stolz, E.&lt;/author&gt;&lt;/authors&gt;&lt;/contributors&gt;&lt;titles&gt;&lt;title&gt;Immunohistochemical location of HPL, SP1 and beta-HCG in normal placentas of varying gestational age&lt;/title&gt;&lt;secondary-title&gt;Arch Gynecol&lt;/secondary-title&gt;&lt;/titles&gt;&lt;periodical&gt;&lt;full-title&gt;Arch Gynecol&lt;/full-title&gt;&lt;/periodical&gt;&lt;pages&gt;63-74&lt;/pages&gt;&lt;volume&gt;239&lt;/volume&gt;&lt;number&gt;2&lt;/number&gt;&lt;edition&gt;1986/01/01&lt;/edition&gt;&lt;keywords&gt;&lt;keyword&gt;Chorionic Gonadotropin/*analysis&lt;/keyword&gt;&lt;keyword&gt;Chorionic Villi/metabolism&lt;/keyword&gt;&lt;keyword&gt;Female&lt;/keyword&gt;&lt;keyword&gt;Histocytochemistry&lt;/keyword&gt;&lt;keyword&gt;Humans&lt;/keyword&gt;&lt;keyword&gt;Immunoenzyme Techniques&lt;/keyword&gt;&lt;keyword&gt;Placenta/*metabolism&lt;/keyword&gt;&lt;keyword&gt;Placental Lactogen/*analysis&lt;/keyword&gt;&lt;keyword&gt;Pregnancy&lt;/keyword&gt;&lt;keyword&gt;Pregnancy Proteins/*analysis&lt;/keyword&gt;&lt;keyword&gt;Pregnancy-Specific beta 1-Glycoproteins/*analysis&lt;/keyword&gt;&lt;keyword&gt;Staining and Labeling&lt;/keyword&gt;&lt;keyword&gt;Time Factors&lt;/keyword&gt;&lt;keyword&gt;Trophoblasts/metabolism&lt;/keyword&gt;&lt;/keywords&gt;&lt;dates&gt;&lt;year&gt;1986&lt;/year&gt;&lt;/dates&gt;&lt;isbn&gt;0170-9925 (Print)&amp;#xD;0170-9925 (Linking)&lt;/isbn&gt;&lt;accession-num&gt;2430527&lt;/accession-num&gt;&lt;urls&gt;&lt;related-urls&gt;&lt;url&gt;https://www.ncbi.nlm.nih.gov/pubmed/2430527&lt;/url&gt;&lt;/related-urls&gt;&lt;/urls&gt;&lt;electronic-resource-num&gt;10.1007/BF02133965&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eck et al., 1986)</w:t>
      </w:r>
      <w:r w:rsidRPr="008B5129">
        <w:rPr>
          <w:rFonts w:ascii="Arial" w:hAnsi="Arial" w:cs="Arial"/>
          <w:color w:val="000000"/>
          <w:sz w:val="20"/>
          <w:szCs w:val="20"/>
        </w:rPr>
        <w:fldChar w:fldCharType="end"/>
      </w:r>
      <w:r w:rsidRPr="008B5129">
        <w:rPr>
          <w:rFonts w:ascii="Arial" w:hAnsi="Arial" w:cs="Arial"/>
          <w:color w:val="000000"/>
          <w:sz w:val="20"/>
          <w:szCs w:val="20"/>
          <w:lang w:val="en-GB"/>
        </w:rPr>
        <w:t>.</w:t>
      </w:r>
    </w:p>
    <w:p w14:paraId="32289B82"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4A70B5B1" w14:textId="73672EB3"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Of the transcripts </w:t>
      </w:r>
      <w:r w:rsidR="00B47E5C" w:rsidRPr="008B5129">
        <w:rPr>
          <w:rFonts w:ascii="Arial" w:hAnsi="Arial" w:cs="Arial"/>
          <w:color w:val="000000"/>
          <w:sz w:val="20"/>
          <w:szCs w:val="20"/>
          <w:lang w:val="en-GB"/>
        </w:rPr>
        <w:t>upregulated</w:t>
      </w:r>
      <w:r w:rsidRPr="008B5129">
        <w:rPr>
          <w:rFonts w:ascii="Arial" w:hAnsi="Arial" w:cs="Arial"/>
          <w:color w:val="000000"/>
          <w:sz w:val="20"/>
          <w:szCs w:val="20"/>
          <w:lang w:val="en-GB"/>
        </w:rPr>
        <w:t xml:space="preserve"> in the second trimester, the greatest change was observed for </w:t>
      </w:r>
      <w:proofErr w:type="spellStart"/>
      <w:r w:rsidRPr="008B5129">
        <w:rPr>
          <w:rFonts w:ascii="Arial" w:hAnsi="Arial" w:cs="Arial"/>
          <w:color w:val="000000"/>
          <w:sz w:val="20"/>
          <w:szCs w:val="20"/>
          <w:lang w:val="en-GB"/>
        </w:rPr>
        <w:t>spexin</w:t>
      </w:r>
      <w:proofErr w:type="spellEnd"/>
      <w:r w:rsidRPr="008B5129">
        <w:rPr>
          <w:rFonts w:ascii="Arial" w:hAnsi="Arial" w:cs="Arial"/>
          <w:color w:val="000000"/>
          <w:sz w:val="20"/>
          <w:szCs w:val="20"/>
          <w:lang w:val="en-GB"/>
        </w:rPr>
        <w:t xml:space="preserve"> (</w:t>
      </w:r>
      <w:r w:rsidRPr="008B5129">
        <w:rPr>
          <w:rFonts w:ascii="Arial" w:hAnsi="Arial" w:cs="Arial"/>
          <w:i/>
          <w:iCs/>
          <w:color w:val="000000"/>
          <w:sz w:val="20"/>
          <w:szCs w:val="20"/>
          <w:lang w:val="en-GB"/>
        </w:rPr>
        <w:t>SPX</w:t>
      </w:r>
      <w:r w:rsidRPr="008B5129">
        <w:rPr>
          <w:rFonts w:ascii="Arial" w:hAnsi="Arial" w:cs="Arial"/>
          <w:color w:val="000000"/>
          <w:sz w:val="20"/>
          <w:szCs w:val="20"/>
          <w:lang w:val="en-GB"/>
        </w:rPr>
        <w:t xml:space="preserve">) (fold change 11.08) (Figs. 3A, C). Immunostaining showed it to be localised to the </w:t>
      </w:r>
      <w:proofErr w:type="spellStart"/>
      <w:r w:rsidRPr="008B5129">
        <w:rPr>
          <w:rFonts w:ascii="Arial" w:hAnsi="Arial" w:cs="Arial"/>
          <w:color w:val="000000"/>
          <w:sz w:val="20"/>
          <w:szCs w:val="20"/>
          <w:lang w:val="en-GB"/>
        </w:rPr>
        <w:t>syncytiotrophoblast</w:t>
      </w:r>
      <w:proofErr w:type="spellEnd"/>
      <w:r w:rsidRPr="008B5129">
        <w:rPr>
          <w:rFonts w:ascii="Arial" w:hAnsi="Arial" w:cs="Arial"/>
          <w:color w:val="000000"/>
          <w:sz w:val="20"/>
          <w:szCs w:val="20"/>
          <w:lang w:val="en-GB"/>
        </w:rPr>
        <w:t xml:space="preserve"> (Fig. 3C). The hypocretin receptor 2 (</w:t>
      </w:r>
      <w:r w:rsidRPr="008B5129">
        <w:rPr>
          <w:rFonts w:ascii="Arial" w:hAnsi="Arial" w:cs="Arial"/>
          <w:i/>
          <w:iCs/>
          <w:color w:val="000000"/>
          <w:sz w:val="20"/>
          <w:szCs w:val="20"/>
          <w:lang w:val="en-GB"/>
        </w:rPr>
        <w:t>HCRTR2</w:t>
      </w:r>
      <w:r w:rsidRPr="008B5129">
        <w:rPr>
          <w:rFonts w:ascii="Arial" w:hAnsi="Arial" w:cs="Arial"/>
          <w:color w:val="000000"/>
          <w:sz w:val="20"/>
          <w:szCs w:val="20"/>
          <w:lang w:val="en-GB"/>
        </w:rPr>
        <w:t>), also known as orexin receptor 2</w:t>
      </w:r>
      <w:r w:rsidR="00737D0B">
        <w:rPr>
          <w:rFonts w:ascii="Arial" w:hAnsi="Arial" w:cs="Arial"/>
          <w:color w:val="000000"/>
          <w:sz w:val="20"/>
          <w:szCs w:val="20"/>
          <w:lang w:val="en-GB"/>
        </w:rPr>
        <w:t>,</w:t>
      </w:r>
      <w:r w:rsidRPr="008B5129">
        <w:rPr>
          <w:rFonts w:ascii="Arial" w:hAnsi="Arial" w:cs="Arial"/>
          <w:color w:val="000000"/>
          <w:sz w:val="20"/>
          <w:szCs w:val="20"/>
          <w:lang w:val="en-GB"/>
        </w:rPr>
        <w:t xml:space="preserve"> is another pathway that regulates appetite and lipid metabolism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urdakov&lt;/Author&gt;&lt;Year&gt;2005&lt;/Year&gt;&lt;RecNum&gt;1002&lt;/RecNum&gt;&lt;DisplayText&gt;(Burdakov and Alexopoulos, 2005)&lt;/DisplayText&gt;&lt;record&gt;&lt;rec-number&gt;1002&lt;/rec-number&gt;&lt;foreign-keys&gt;&lt;key app="EN" db-id="etfv0p229szrt2eewfrv2xdyf0rt2v0rvrzs" timestamp="1593427981"&gt;1002&lt;/key&gt;&lt;/foreign-keys&gt;&lt;ref-type name="Journal Article"&gt;17&lt;/ref-type&gt;&lt;contributors&gt;&lt;authors&gt;&lt;author&gt;Burdakov, D.&lt;/author&gt;&lt;author&gt;Alexopoulos, H.&lt;/author&gt;&lt;/authors&gt;&lt;/contributors&gt;&lt;auth-address&gt;Faculty of Life Sciences, University of Manchester, UK. denis.burdakov@manchester.ac.uk&lt;/auth-address&gt;&lt;titles&gt;&lt;title&gt;Metabolic state signalling through central hypocretin/orexin neurons&lt;/title&gt;&lt;secondary-title&gt;J Cell Mol Med&lt;/secondary-title&gt;&lt;/titles&gt;&lt;periodical&gt;&lt;full-title&gt;J Cell Mol Med&lt;/full-title&gt;&lt;/periodical&gt;&lt;pages&gt;795-803&lt;/pages&gt;&lt;volume&gt;9&lt;/volume&gt;&lt;number&gt;4&lt;/number&gt;&lt;edition&gt;2005/12/21&lt;/edition&gt;&lt;keywords&gt;&lt;keyword&gt;Animals&lt;/keyword&gt;&lt;keyword&gt;Body Weight&lt;/keyword&gt;&lt;keyword&gt;Glucose/metabolism&lt;/keyword&gt;&lt;keyword&gt;Humans&lt;/keyword&gt;&lt;keyword&gt;Hunger&lt;/keyword&gt;&lt;keyword&gt;Hypothalamus/pathology&lt;/keyword&gt;&lt;keyword&gt;Intracellular Signaling Peptides and Proteins/*genetics/*metabolism&lt;/keyword&gt;&lt;keyword&gt;Narcolepsy/pathology&lt;/keyword&gt;&lt;keyword&gt;Neurons/*metabolism&lt;/keyword&gt;&lt;keyword&gt;Neuropeptides/*genetics/*metabolism&lt;/keyword&gt;&lt;keyword&gt;Orexins&lt;/keyword&gt;&lt;keyword&gt;Signal Transduction&lt;/keyword&gt;&lt;keyword&gt;Sleep&lt;/keyword&gt;&lt;keyword&gt;Time Factors&lt;/keyword&gt;&lt;keyword&gt;Wakefulness&lt;/keyword&gt;&lt;/keywords&gt;&lt;dates&gt;&lt;year&gt;2005&lt;/year&gt;&lt;pub-dates&gt;&lt;date&gt;Oct-Dec&lt;/date&gt;&lt;/pub-dates&gt;&lt;/dates&gt;&lt;isbn&gt;1582-1838 (Print)&amp;#xD;1582-1838 (Linking)&lt;/isbn&gt;&lt;accession-num&gt;16364191&lt;/accession-num&gt;&lt;urls&gt;&lt;related-urls&gt;&lt;url&gt;https://www.ncbi.nlm.nih.gov/pubmed/16364191&lt;/url&gt;&lt;/related-urls&gt;&lt;/urls&gt;&lt;custom2&gt;PMC6740127&lt;/custom2&gt;&lt;electronic-resource-num&gt;10.1111/j.1582-4934.2005.tb00380.x&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urdakov and Alexopoulos, 2005)</w:t>
      </w:r>
      <w:r w:rsidRPr="008B5129">
        <w:rPr>
          <w:rFonts w:ascii="Arial" w:hAnsi="Arial" w:cs="Arial"/>
          <w:color w:val="000000"/>
          <w:sz w:val="20"/>
          <w:szCs w:val="20"/>
        </w:rPr>
        <w:fldChar w:fldCharType="end"/>
      </w:r>
      <w:r w:rsidR="00737D0B">
        <w:rPr>
          <w:rFonts w:ascii="Arial" w:hAnsi="Arial" w:cs="Arial"/>
          <w:color w:val="000000"/>
          <w:sz w:val="20"/>
          <w:szCs w:val="20"/>
        </w:rPr>
        <w:t>,</w:t>
      </w:r>
      <w:r w:rsidRPr="008B5129">
        <w:rPr>
          <w:rFonts w:ascii="Arial" w:hAnsi="Arial" w:cs="Arial"/>
          <w:color w:val="000000"/>
          <w:sz w:val="20"/>
          <w:szCs w:val="20"/>
          <w:lang w:val="en-GB"/>
        </w:rPr>
        <w:t xml:space="preserve"> and we found that its mRNA increased 8.55 fold between the first and second trimester (Fig. </w:t>
      </w:r>
      <w:r w:rsidRPr="008B5129">
        <w:rPr>
          <w:rFonts w:ascii="Arial" w:hAnsi="Arial" w:cs="Arial"/>
          <w:color w:val="000000"/>
          <w:sz w:val="20"/>
          <w:szCs w:val="20"/>
          <w:lang w:val="en-GB"/>
        </w:rPr>
        <w:lastRenderedPageBreak/>
        <w:t xml:space="preserve">3A).  By contrast, the mRNA encoding the hunger and satiety-maintaining hormone leptin was higher in the first trimester placenta (Fig. 3A-B). </w:t>
      </w:r>
    </w:p>
    <w:p w14:paraId="60F71AC5"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02CADEBF" w14:textId="4F366B2E"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roofErr w:type="spellStart"/>
      <w:r w:rsidRPr="008B5129">
        <w:rPr>
          <w:rFonts w:ascii="Arial" w:hAnsi="Arial" w:cs="Arial"/>
          <w:color w:val="000000"/>
          <w:sz w:val="20"/>
          <w:szCs w:val="20"/>
          <w:lang w:val="en-GB"/>
        </w:rPr>
        <w:t>Kegg</w:t>
      </w:r>
      <w:proofErr w:type="spellEnd"/>
      <w:r w:rsidRPr="008B5129">
        <w:rPr>
          <w:rFonts w:ascii="Arial" w:hAnsi="Arial" w:cs="Arial"/>
          <w:color w:val="000000"/>
          <w:sz w:val="20"/>
          <w:szCs w:val="20"/>
          <w:lang w:val="en-GB"/>
        </w:rPr>
        <w:t xml:space="preserve"> pathway analysis showed that transcripts associated with ‘autoimmune thyroid disease’ and ‘parathyroid hormone synthesis, secretion and action’ were differentially expressed across the transition</w:t>
      </w:r>
      <w:r w:rsidR="00E87163" w:rsidRPr="008B5129">
        <w:rPr>
          <w:rFonts w:ascii="Arial" w:hAnsi="Arial" w:cs="Arial"/>
          <w:color w:val="000000"/>
          <w:sz w:val="20"/>
          <w:szCs w:val="20"/>
          <w:lang w:val="en-GB"/>
        </w:rPr>
        <w:t xml:space="preserve"> (Fig. 1C, Suppl. Table 2)</w:t>
      </w:r>
      <w:r w:rsidRPr="008B5129">
        <w:rPr>
          <w:rFonts w:ascii="Arial" w:hAnsi="Arial" w:cs="Arial"/>
          <w:color w:val="000000"/>
          <w:sz w:val="20"/>
          <w:szCs w:val="20"/>
          <w:lang w:val="en-GB"/>
        </w:rPr>
        <w:t xml:space="preserve">. Thyroid hormones are important for </w:t>
      </w:r>
      <w:proofErr w:type="spellStart"/>
      <w:r w:rsidRPr="008B5129">
        <w:rPr>
          <w:rFonts w:ascii="Arial" w:hAnsi="Arial" w:cs="Arial"/>
          <w:color w:val="000000"/>
          <w:sz w:val="20"/>
          <w:szCs w:val="20"/>
          <w:lang w:val="en-GB"/>
        </w:rPr>
        <w:t>fetal</w:t>
      </w:r>
      <w:proofErr w:type="spellEnd"/>
      <w:r w:rsidRPr="008B5129">
        <w:rPr>
          <w:rFonts w:ascii="Arial" w:hAnsi="Arial" w:cs="Arial"/>
          <w:color w:val="000000"/>
          <w:sz w:val="20"/>
          <w:szCs w:val="20"/>
          <w:lang w:val="en-GB"/>
        </w:rPr>
        <w:t xml:space="preserve"> development during the first trimester, in particular for the central nervous system, and must be transported across the placenta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Chan&lt;/Author&gt;&lt;Year&gt;2009&lt;/Year&gt;&lt;RecNum&gt;937&lt;/RecNum&gt;&lt;DisplayText&gt;(Chan et al., 2009)&lt;/DisplayText&gt;&lt;record&gt;&lt;rec-number&gt;937&lt;/rec-number&gt;&lt;foreign-keys&gt;&lt;key app="EN" db-id="etfv0p229szrt2eewfrv2xdyf0rt2v0rvrzs" timestamp="1575394532"&gt;937&lt;/key&gt;&lt;/foreign-keys&gt;&lt;ref-type name="Journal Article"&gt;17&lt;/ref-type&gt;&lt;contributors&gt;&lt;authors&gt;&lt;author&gt;Chan, S. Y.&lt;/author&gt;&lt;author&gt;Vasilopoulou, E.&lt;/author&gt;&lt;author&gt;Kilby, M. D.&lt;/author&gt;&lt;/authors&gt;&lt;/contributors&gt;&lt;auth-address&gt;School of Clinical and Experimental Medicine, College of Medical and Dental Sciences, University of Birmingham, Birmingham, UK.&lt;/auth-address&gt;&lt;titles&gt;&lt;title&gt;The role of the placenta in thyroid hormone delivery to the fetus&lt;/title&gt;&lt;secondary-title&gt;Nat Clin Pract Endocrinol Metab&lt;/secondary-title&gt;&lt;/titles&gt;&lt;periodical&gt;&lt;full-title&gt;Nat Clin Pract Endocrinol Metab&lt;/full-title&gt;&lt;/periodical&gt;&lt;pages&gt;45-54&lt;/pages&gt;&lt;volume&gt;5&lt;/volume&gt;&lt;number&gt;1&lt;/number&gt;&lt;edition&gt;2008/12/17&lt;/edition&gt;&lt;keywords&gt;&lt;keyword&gt;Female&lt;/keyword&gt;&lt;keyword&gt;Fetus/*metabolism&lt;/keyword&gt;&lt;keyword&gt;Humans&lt;/keyword&gt;&lt;keyword&gt;Maternal-Fetal Exchange/*physiology&lt;/keyword&gt;&lt;keyword&gt;Placenta/*metabolism/*physiology&lt;/keyword&gt;&lt;keyword&gt;Pregnancy&lt;/keyword&gt;&lt;keyword&gt;Thyroid Hormones/*metabolism&lt;/keyword&gt;&lt;/keywords&gt;&lt;dates&gt;&lt;year&gt;2009&lt;/year&gt;&lt;pub-dates&gt;&lt;date&gt;Jan&lt;/date&gt;&lt;/pub-dates&gt;&lt;/dates&gt;&lt;isbn&gt;1745-8374 (Electronic)&amp;#xD;1745-8366 (Linking)&lt;/isbn&gt;&lt;accession-num&gt;19079273&lt;/accession-num&gt;&lt;urls&gt;&lt;related-urls&gt;&lt;url&gt;https://www.ncbi.nlm.nih.gov/pubmed/19079273&lt;/url&gt;&lt;/related-urls&gt;&lt;/urls&gt;&lt;electronic-resource-num&gt;10.1038/ncpendmet1026&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Chan et al., 2009)</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The three major binding proteins, T4 binding globulin, transthyretin and albumin have all been identified in the mature placenta </w:t>
      </w:r>
      <w:r w:rsidRPr="008B5129">
        <w:rPr>
          <w:rFonts w:ascii="Arial" w:hAnsi="Arial" w:cs="Arial"/>
          <w:color w:val="000000"/>
          <w:sz w:val="20"/>
          <w:szCs w:val="20"/>
          <w:lang w:val="en-GB"/>
        </w:rPr>
        <w:fldChar w:fldCharType="begin">
          <w:fldData xml:space="preserve">PEVuZE5vdGU+PENpdGU+PEF1dGhvcj5NY0tpbm5vbjwvQXV0aG9yPjxZZWFyPjIwMDU8L1llYXI+
PFJlY051bT45MzA8L1JlY051bT48RGlzcGxheVRleHQ+KE1jS2lubm9uIGV0IGFsLiwgMjAwNSk8
L0Rpc3BsYXlUZXh0PjxyZWNvcmQ+PHJlYy1udW1iZXI+OTMwPC9yZWMtbnVtYmVyPjxmb3JlaWdu
LWtleXM+PGtleSBhcHA9IkVOIiBkYi1pZD0iZXRmdjBwMjI5c3pydDJlZXdmcnYyeGR5ZjBydDJ2
MHJ2cnpzIiB0aW1lc3RhbXA9IjE1NzUzOTA5NjIiPjkzMDwva2V5PjwvZm9yZWlnbi1rZXlzPjxy
ZWYtdHlwZSBuYW1lPSJKb3VybmFsIEFydGljbGUiPjE3PC9yZWYtdHlwZT48Y29udHJpYnV0b3Jz
PjxhdXRob3JzPjxhdXRob3I+TWNLaW5ub24sIEIuPC9hdXRob3I+PGF1dGhvcj5MaSwgSC48L2F1
dGhvcj48YXV0aG9yPlJpY2hhcmQsIEsuPC9hdXRob3I+PGF1dGhvcj5Nb3J0aW1lciwgUi48L2F1
dGhvcj48L2F1dGhvcnM+PC9jb250cmlidXRvcnM+PGF1dGgtYWRkcmVzcz5Db25qb2ludCBFbmRv
Y3JpbmUgTGFib3JhdG9yeSwgQ2xpbmljYWwgUmVzZWFyY2ggQ2VudHJlLCBSb3lhbCBCcmlzYmFu
ZSBhbmQgV29tZW4mYXBvcztzIEhvc3BpdGFsLCBCYXNlIEhvc3BpdGFscyBQTywgSGVyc3Rvbiwg
UXVlZW5zbGFuZCA0MDI5LCBBdXN0cmFsaWEuPC9hdXRoLWFkZHJlc3M+PHRpdGxlcz48dGl0bGU+
U3ludGhlc2lzIG9mIHRoeXJvaWQgaG9ybW9uZSBiaW5kaW5nIHByb3RlaW5zIHRyYW5zdGh5cmV0
aW4gYW5kIGFsYnVtaW4gYnkgaHVtYW4gdHJvcGhvYmxhc3Q8L3RpdGxlPjxzZWNvbmRhcnktdGl0
bGU+SiBDbGluIEVuZG9jcmlub2wgTWV0YWI8L3NlY29uZGFyeS10aXRsZT48L3RpdGxlcz48cGVy
aW9kaWNhbD48ZnVsbC10aXRsZT5KIENsaW4gRW5kb2NyaW5vbCBNZXRhYjwvZnVsbC10aXRsZT48
L3BlcmlvZGljYWw+PHBhZ2VzPjY3MTQtMjA8L3BhZ2VzPjx2b2x1bWU+OTA8L3ZvbHVtZT48bnVt
YmVyPjEyPC9udW1iZXI+PGVkaXRpb24+MjAwNS8wOS8xNTwvZWRpdGlvbj48a2V5d29yZHM+PGtl
eXdvcmQ+QWxidW1pbnMvKmJpb3N5bnRoZXNpcy9nZW5ldGljczwva2V5d29yZD48a2V5d29yZD5C
bG90dGluZywgV2VzdGVybjwva2V5d29yZD48a2V5d29yZD5DYXJyaWVyIFByb3RlaW5zLypiaW9z
eW50aGVzaXMvaXNvbGF0aW9uICZhbXA7IHB1cmlmaWNhdGlvbjwva2V5d29yZD48a2V5d29yZD5G
ZW1hbGU8L2tleXdvcmQ+PGtleXdvcmQ+Rmx1b3Jlc2NlbnQgQW50aWJvZHkgVGVjaG5pcXVlPC9r
ZXl3b3JkPjxrZXl3b3JkPkh1bWFuczwva2V5d29yZD48a2V5d29yZD5JbW11bm9oaXN0b2NoZW1p
c3RyeTwva2V5d29yZD48a2V5d29yZD5JbiBWaXRybyBUZWNobmlxdWVzPC9rZXl3b3JkPjxrZXl3
b3JkPk1lbWJyYW5lIFByb3RlaW5zLypiaW9zeW50aGVzaXMvaXNvbGF0aW9uICZhbXA7IHB1cmlm
aWNhdGlvbjwva2V5d29yZD48a2V5d29yZD5QbGFjZW50YS9jaGVtaXN0cnkvbWV0YWJvbGlzbTwv
a2V5d29yZD48a2V5d29yZD5QcmVhbGJ1bWluLypiaW9zeW50aGVzaXMvZ2VuZXRpY3M8L2tleXdv
cmQ+PGtleXdvcmQ+UHJlZ25hbmN5PC9rZXl3b3JkPjxrZXl3b3JkPlJOQSwgTWVzc2VuZ2VyL21l
dGFib2xpc208L2tleXdvcmQ+PGtleXdvcmQ+UmV2ZXJzZSBUcmFuc2NyaXB0YXNlIFBvbHltZXJh
c2UgQ2hhaW4gUmVhY3Rpb248L2tleXdvcmQ+PGtleXdvcmQ+VGh5cm9pZCBIb3Jtb25lcy8qYmlv
c3ludGhlc2lzL2lzb2xhdGlvbiAmYW1wOyBwdXJpZmljYXRpb248L2tleXdvcmQ+PGtleXdvcmQ+
VGh5cm94aW5lL21ldGFib2xpc208L2tleXdvcmQ+PGtleXdvcmQ+VHJpaW9kb3RoeXJvbmluZS9t
ZXRhYm9saXNtPC9rZXl3b3JkPjxrZXl3b3JkPlRyb3Bob2JsYXN0cy8qbWV0YWJvbGlzbTwva2V5
d29yZD48L2tleXdvcmRzPjxkYXRlcz48eWVhcj4yMDA1PC95ZWFyPjxwdWItZGF0ZXM+PGRhdGU+
RGVjPC9kYXRlPjwvcHViLWRhdGVzPjwvZGF0ZXM+PGlzYm4+MDAyMS05NzJYIChQcmludCkmI3hE
OzAwMjEtOTcyWCAoTGlua2luZyk8L2lzYm4+PGFjY2Vzc2lvbi1udW0+MTYxNTk5Mzk8L2FjY2Vz
c2lvbi1udW0+PHVybHM+PHJlbGF0ZWQtdXJscz48dXJsPmh0dHBzOi8vd3d3Lm5jYmkubmxtLm5p
aC5nb3YvcHVibWVkLzE2MTU5OTM5PC91cmw+PC9yZWxhdGVkLXVybHM+PC91cmxzPjxlbGVjdHJv
bmljLXJlc291cmNlLW51bT4xMC4xMjEwL2pjLjIwMDUtMDY5NjwvZWxlY3Ryb25pYy1yZXNvdXJj
ZS1udW0+PC9yZWNvcmQ+PC9DaXRlPjwvRW5kTm90ZT4A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NY0tpbm5vbjwvQXV0aG9yPjxZZWFyPjIwMDU8L1llYXI+
PFJlY051bT45MzA8L1JlY051bT48RGlzcGxheVRleHQ+KE1jS2lubm9uIGV0IGFsLiwgMjAwNSk8
L0Rpc3BsYXlUZXh0PjxyZWNvcmQ+PHJlYy1udW1iZXI+OTMwPC9yZWMtbnVtYmVyPjxmb3JlaWdu
LWtleXM+PGtleSBhcHA9IkVOIiBkYi1pZD0iZXRmdjBwMjI5c3pydDJlZXdmcnYyeGR5ZjBydDJ2
MHJ2cnpzIiB0aW1lc3RhbXA9IjE1NzUzOTA5NjIiPjkzMDwva2V5PjwvZm9yZWlnbi1rZXlzPjxy
ZWYtdHlwZSBuYW1lPSJKb3VybmFsIEFydGljbGUiPjE3PC9yZWYtdHlwZT48Y29udHJpYnV0b3Jz
PjxhdXRob3JzPjxhdXRob3I+TWNLaW5ub24sIEIuPC9hdXRob3I+PGF1dGhvcj5MaSwgSC48L2F1
dGhvcj48YXV0aG9yPlJpY2hhcmQsIEsuPC9hdXRob3I+PGF1dGhvcj5Nb3J0aW1lciwgUi48L2F1
dGhvcj48L2F1dGhvcnM+PC9jb250cmlidXRvcnM+PGF1dGgtYWRkcmVzcz5Db25qb2ludCBFbmRv
Y3JpbmUgTGFib3JhdG9yeSwgQ2xpbmljYWwgUmVzZWFyY2ggQ2VudHJlLCBSb3lhbCBCcmlzYmFu
ZSBhbmQgV29tZW4mYXBvcztzIEhvc3BpdGFsLCBCYXNlIEhvc3BpdGFscyBQTywgSGVyc3Rvbiwg
UXVlZW5zbGFuZCA0MDI5LCBBdXN0cmFsaWEuPC9hdXRoLWFkZHJlc3M+PHRpdGxlcz48dGl0bGU+
U3ludGhlc2lzIG9mIHRoeXJvaWQgaG9ybW9uZSBiaW5kaW5nIHByb3RlaW5zIHRyYW5zdGh5cmV0
aW4gYW5kIGFsYnVtaW4gYnkgaHVtYW4gdHJvcGhvYmxhc3Q8L3RpdGxlPjxzZWNvbmRhcnktdGl0
bGU+SiBDbGluIEVuZG9jcmlub2wgTWV0YWI8L3NlY29uZGFyeS10aXRsZT48L3RpdGxlcz48cGVy
aW9kaWNhbD48ZnVsbC10aXRsZT5KIENsaW4gRW5kb2NyaW5vbCBNZXRhYjwvZnVsbC10aXRsZT48
L3BlcmlvZGljYWw+PHBhZ2VzPjY3MTQtMjA8L3BhZ2VzPjx2b2x1bWU+OTA8L3ZvbHVtZT48bnVt
YmVyPjEyPC9udW1iZXI+PGVkaXRpb24+MjAwNS8wOS8xNTwvZWRpdGlvbj48a2V5d29yZHM+PGtl
eXdvcmQ+QWxidW1pbnMvKmJpb3N5bnRoZXNpcy9nZW5ldGljczwva2V5d29yZD48a2V5d29yZD5C
bG90dGluZywgV2VzdGVybjwva2V5d29yZD48a2V5d29yZD5DYXJyaWVyIFByb3RlaW5zLypiaW9z
eW50aGVzaXMvaXNvbGF0aW9uICZhbXA7IHB1cmlmaWNhdGlvbjwva2V5d29yZD48a2V5d29yZD5G
ZW1hbGU8L2tleXdvcmQ+PGtleXdvcmQ+Rmx1b3Jlc2NlbnQgQW50aWJvZHkgVGVjaG5pcXVlPC9r
ZXl3b3JkPjxrZXl3b3JkPkh1bWFuczwva2V5d29yZD48a2V5d29yZD5JbW11bm9oaXN0b2NoZW1p
c3RyeTwva2V5d29yZD48a2V5d29yZD5JbiBWaXRybyBUZWNobmlxdWVzPC9rZXl3b3JkPjxrZXl3
b3JkPk1lbWJyYW5lIFByb3RlaW5zLypiaW9zeW50aGVzaXMvaXNvbGF0aW9uICZhbXA7IHB1cmlm
aWNhdGlvbjwva2V5d29yZD48a2V5d29yZD5QbGFjZW50YS9jaGVtaXN0cnkvbWV0YWJvbGlzbTwv
a2V5d29yZD48a2V5d29yZD5QcmVhbGJ1bWluLypiaW9zeW50aGVzaXMvZ2VuZXRpY3M8L2tleXdv
cmQ+PGtleXdvcmQ+UHJlZ25hbmN5PC9rZXl3b3JkPjxrZXl3b3JkPlJOQSwgTWVzc2VuZ2VyL21l
dGFib2xpc208L2tleXdvcmQ+PGtleXdvcmQ+UmV2ZXJzZSBUcmFuc2NyaXB0YXNlIFBvbHltZXJh
c2UgQ2hhaW4gUmVhY3Rpb248L2tleXdvcmQ+PGtleXdvcmQ+VGh5cm9pZCBIb3Jtb25lcy8qYmlv
c3ludGhlc2lzL2lzb2xhdGlvbiAmYW1wOyBwdXJpZmljYXRpb248L2tleXdvcmQ+PGtleXdvcmQ+
VGh5cm94aW5lL21ldGFib2xpc208L2tleXdvcmQ+PGtleXdvcmQ+VHJpaW9kb3RoeXJvbmluZS9t
ZXRhYm9saXNtPC9rZXl3b3JkPjxrZXl3b3JkPlRyb3Bob2JsYXN0cy8qbWV0YWJvbGlzbTwva2V5
d29yZD48L2tleXdvcmRzPjxkYXRlcz48eWVhcj4yMDA1PC95ZWFyPjxwdWItZGF0ZXM+PGRhdGU+
RGVjPC9kYXRlPjwvcHViLWRhdGVzPjwvZGF0ZXM+PGlzYm4+MDAyMS05NzJYIChQcmludCkmI3hE
OzAwMjEtOTcyWCAoTGlua2luZyk8L2lzYm4+PGFjY2Vzc2lvbi1udW0+MTYxNTk5Mzk8L2FjY2Vz
c2lvbi1udW0+PHVybHM+PHJlbGF0ZWQtdXJscz48dXJsPmh0dHBzOi8vd3d3Lm5jYmkubmxtLm5p
aC5nb3YvcHVibWVkLzE2MTU5OTM5PC91cmw+PC9yZWxhdGVkLXVybHM+PC91cmxzPjxlbGVjdHJv
bmljLXJlc291cmNlLW51bT4xMC4xMjEwL2pjLjIwMDUtMDY5NjwvZWxlY3Ryb25pYy1yZXNvdXJj
ZS1udW0+PC9yZWNvcmQ+PC9DaXRlPjwvRW5kTm90ZT4A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McKinnon et al., 2005)</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Here, we show for the first time that transcripts of </w:t>
      </w:r>
      <w:r w:rsidRPr="008B5129">
        <w:rPr>
          <w:rFonts w:ascii="Arial" w:hAnsi="Arial" w:cs="Arial"/>
          <w:i/>
          <w:color w:val="000000"/>
          <w:sz w:val="20"/>
          <w:szCs w:val="20"/>
          <w:lang w:val="en-GB"/>
        </w:rPr>
        <w:t>CRYM</w:t>
      </w:r>
      <w:r w:rsidRPr="008B5129">
        <w:rPr>
          <w:rFonts w:ascii="Arial" w:hAnsi="Arial" w:cs="Arial"/>
          <w:color w:val="000000"/>
          <w:sz w:val="20"/>
          <w:szCs w:val="20"/>
          <w:lang w:val="en-GB"/>
        </w:rPr>
        <w:t xml:space="preserve">, which encodes crystalline mu, a T3 binding protein, are present in the placenta and higher during the first trimester (fold change 2.97).  By contrast, </w:t>
      </w:r>
      <w:r w:rsidRPr="008B5129">
        <w:rPr>
          <w:rFonts w:ascii="Arial" w:hAnsi="Arial" w:cs="Arial"/>
          <w:i/>
          <w:color w:val="000000"/>
          <w:sz w:val="20"/>
          <w:szCs w:val="20"/>
          <w:lang w:val="en-GB"/>
        </w:rPr>
        <w:t>TTR</w:t>
      </w:r>
      <w:r w:rsidRPr="008B5129">
        <w:rPr>
          <w:rFonts w:ascii="Arial" w:hAnsi="Arial" w:cs="Arial"/>
          <w:color w:val="000000"/>
          <w:sz w:val="20"/>
          <w:szCs w:val="20"/>
          <w:lang w:val="en-GB"/>
        </w:rPr>
        <w:t xml:space="preserve"> encoding transthyretin is more highly expressed in the second trimester (fold change 2.9) (Figs. 3A-B). These findings suggest novel regulatory pathways for the transfer of thyroid hormones across the placenta, which may change as pregnancy progresses.</w:t>
      </w:r>
    </w:p>
    <w:p w14:paraId="3BCFFD6F"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353A6012" w14:textId="734ABCCB"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The corpus luteum, under the trophic stimulation by </w:t>
      </w:r>
      <w:proofErr w:type="spellStart"/>
      <w:r w:rsidRPr="008B5129">
        <w:rPr>
          <w:rFonts w:ascii="Arial" w:hAnsi="Arial" w:cs="Arial"/>
          <w:color w:val="000000"/>
          <w:sz w:val="20"/>
          <w:szCs w:val="20"/>
          <w:lang w:val="en-GB"/>
        </w:rPr>
        <w:t>hCG</w:t>
      </w:r>
      <w:proofErr w:type="spellEnd"/>
      <w:r w:rsidRPr="008B5129">
        <w:rPr>
          <w:rFonts w:ascii="Arial" w:hAnsi="Arial" w:cs="Arial"/>
          <w:color w:val="000000"/>
          <w:sz w:val="20"/>
          <w:szCs w:val="20"/>
          <w:lang w:val="en-GB"/>
        </w:rPr>
        <w:t xml:space="preserve">, is the source of progesterone and </w:t>
      </w:r>
      <w:proofErr w:type="spellStart"/>
      <w:r w:rsidRPr="008B5129">
        <w:rPr>
          <w:rFonts w:ascii="Arial" w:hAnsi="Arial" w:cs="Arial"/>
          <w:color w:val="000000"/>
          <w:sz w:val="20"/>
          <w:szCs w:val="20"/>
          <w:lang w:val="en-GB"/>
        </w:rPr>
        <w:t>estrogen</w:t>
      </w:r>
      <w:proofErr w:type="spellEnd"/>
      <w:r w:rsidRPr="008B5129">
        <w:rPr>
          <w:rFonts w:ascii="Arial" w:hAnsi="Arial" w:cs="Arial"/>
          <w:color w:val="000000"/>
          <w:sz w:val="20"/>
          <w:szCs w:val="20"/>
          <w:lang w:val="en-GB"/>
        </w:rPr>
        <w:t xml:space="preserve"> during the first trimester. Luteal production of progesterone declines after 6-8 weeks of pregnancy and the placental </w:t>
      </w:r>
      <w:proofErr w:type="spellStart"/>
      <w:r w:rsidRPr="008B5129">
        <w:rPr>
          <w:rFonts w:ascii="Arial" w:hAnsi="Arial" w:cs="Arial"/>
          <w:color w:val="000000"/>
          <w:sz w:val="20"/>
          <w:szCs w:val="20"/>
          <w:lang w:val="en-GB"/>
        </w:rPr>
        <w:t>syncytiotrophoblast</w:t>
      </w:r>
      <w:proofErr w:type="spellEnd"/>
      <w:r w:rsidRPr="008B5129">
        <w:rPr>
          <w:rFonts w:ascii="Arial" w:hAnsi="Arial" w:cs="Arial"/>
          <w:color w:val="000000"/>
          <w:sz w:val="20"/>
          <w:szCs w:val="20"/>
          <w:lang w:val="en-GB"/>
        </w:rPr>
        <w:t xml:space="preserve"> takes over as the main source by the end of the first trimester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Aspillaga&lt;/Author&gt;&lt;Year&gt;1983&lt;/Year&gt;&lt;RecNum&gt;958&lt;/RecNum&gt;&lt;DisplayText&gt;(Aspillaga et al., 1983)&lt;/DisplayText&gt;&lt;record&gt;&lt;rec-number&gt;958&lt;/rec-number&gt;&lt;foreign-keys&gt;&lt;key app="EN" db-id="etfv0p229szrt2eewfrv2xdyf0rt2v0rvrzs" timestamp="1580306515"&gt;958&lt;/key&gt;&lt;/foreign-keys&gt;&lt;ref-type name="Journal Article"&gt;17&lt;/ref-type&gt;&lt;contributors&gt;&lt;authors&gt;&lt;author&gt;Aspillaga, M. O.&lt;/author&gt;&lt;author&gt;Whittaker, P. G.&lt;/author&gt;&lt;author&gt;Grey, C. E.&lt;/author&gt;&lt;author&gt;Lind, T.&lt;/author&gt;&lt;/authors&gt;&lt;/contributors&gt;&lt;titles&gt;&lt;title&gt;Endocrinologic events in early pregnancy failure&lt;/title&gt;&lt;secondary-title&gt;Am J Obstet Gynecol&lt;/secondary-title&gt;&lt;/titles&gt;&lt;periodical&gt;&lt;full-title&gt;Am J Obstet Gynecol&lt;/full-title&gt;&lt;/periodical&gt;&lt;pages&gt;903-8&lt;/pages&gt;&lt;volume&gt;147&lt;/volume&gt;&lt;number&gt;8&lt;/number&gt;&lt;edition&gt;1983/12/15&lt;/edition&gt;&lt;keywords&gt;&lt;keyword&gt;Abortion, Spontaneous/*blood&lt;/keyword&gt;&lt;keyword&gt;Chorionic Gonadotropin/blood&lt;/keyword&gt;&lt;keyword&gt;Estradiol/blood&lt;/keyword&gt;&lt;keyword&gt;Female&lt;/keyword&gt;&lt;keyword&gt;Humans&lt;/keyword&gt;&lt;keyword&gt;Hydroxyprogesterones/blood&lt;/keyword&gt;&lt;keyword&gt;Placental Lactogen/blood&lt;/keyword&gt;&lt;keyword&gt;Pregnancy&lt;/keyword&gt;&lt;keyword&gt;Pregnancy Trimester, First&lt;/keyword&gt;&lt;keyword&gt;Progesterone/blood&lt;/keyword&gt;&lt;keyword&gt;Prolactin/blood&lt;/keyword&gt;&lt;keyword&gt;Radioimmunoassay&lt;/keyword&gt;&lt;/keywords&gt;&lt;dates&gt;&lt;year&gt;1983&lt;/year&gt;&lt;pub-dates&gt;&lt;date&gt;Dec 15&lt;/date&gt;&lt;/pub-dates&gt;&lt;/dates&gt;&lt;isbn&gt;0002-9378 (Print)&amp;#xD;0002-9378 (Linking)&lt;/isbn&gt;&lt;accession-num&gt;6650626&lt;/accession-num&gt;&lt;urls&gt;&lt;related-urls&gt;&lt;url&gt;https://www.ncbi.nlm.nih.gov/pubmed/6650626&lt;/url&gt;&lt;/related-urls&gt;&lt;/urls&gt;&lt;electronic-resource-num&gt;10.1016/0002-9378(83)90243-0&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Aspillaga et al., 1983)</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e found that the transcripts for two enzymes that catalyse the conversion of cholesterol to progesterone (via pregnenolone), </w:t>
      </w:r>
      <w:r w:rsidRPr="008B5129">
        <w:rPr>
          <w:rFonts w:ascii="Arial" w:hAnsi="Arial" w:cs="Arial"/>
          <w:i/>
          <w:color w:val="000000"/>
          <w:sz w:val="20"/>
          <w:szCs w:val="20"/>
          <w:lang w:val="en-GB"/>
        </w:rPr>
        <w:t xml:space="preserve">CYP11A1 </w:t>
      </w:r>
      <w:r w:rsidRPr="008B5129">
        <w:rPr>
          <w:rFonts w:ascii="Arial" w:hAnsi="Arial" w:cs="Arial"/>
          <w:color w:val="000000"/>
          <w:sz w:val="20"/>
          <w:szCs w:val="20"/>
          <w:lang w:val="en-GB"/>
        </w:rPr>
        <w:t xml:space="preserve">(P450scc) or </w:t>
      </w:r>
      <w:r w:rsidRPr="008B5129">
        <w:rPr>
          <w:rFonts w:ascii="Arial" w:hAnsi="Arial" w:cs="Arial"/>
          <w:i/>
          <w:color w:val="000000"/>
          <w:sz w:val="20"/>
          <w:szCs w:val="20"/>
          <w:lang w:val="en-GB"/>
        </w:rPr>
        <w:t>CYP17A1</w:t>
      </w:r>
      <w:r w:rsidRPr="008B5129">
        <w:rPr>
          <w:rFonts w:ascii="Arial" w:hAnsi="Arial" w:cs="Arial"/>
          <w:color w:val="000000"/>
          <w:sz w:val="20"/>
          <w:szCs w:val="20"/>
          <w:lang w:val="en-GB"/>
        </w:rPr>
        <w:t>, did not change significantly between the first and second trimesters. By contrast, the gene encoding cholesterol 25-hydroxylase (</w:t>
      </w:r>
      <w:r w:rsidRPr="008B5129">
        <w:rPr>
          <w:rFonts w:ascii="Arial" w:hAnsi="Arial" w:cs="Arial"/>
          <w:i/>
          <w:color w:val="000000"/>
          <w:sz w:val="20"/>
          <w:szCs w:val="20"/>
          <w:lang w:val="en-GB"/>
        </w:rPr>
        <w:t>CH25H</w:t>
      </w:r>
      <w:r w:rsidRPr="008B5129">
        <w:rPr>
          <w:rFonts w:ascii="Arial" w:hAnsi="Arial" w:cs="Arial"/>
          <w:color w:val="000000"/>
          <w:sz w:val="20"/>
          <w:szCs w:val="20"/>
          <w:lang w:val="en-GB"/>
        </w:rPr>
        <w:t xml:space="preserve">), which converts cholesterol to 25-hydroxycholesterol (25OHC), was significantly </w:t>
      </w:r>
      <w:r w:rsidR="00B47E5C" w:rsidRPr="008B5129">
        <w:rPr>
          <w:rFonts w:ascii="Arial" w:hAnsi="Arial" w:cs="Arial"/>
          <w:color w:val="000000"/>
          <w:sz w:val="20"/>
          <w:szCs w:val="20"/>
          <w:lang w:val="en-GB"/>
        </w:rPr>
        <w:t>upregulated</w:t>
      </w:r>
      <w:r w:rsidRPr="008B5129">
        <w:rPr>
          <w:rFonts w:ascii="Arial" w:hAnsi="Arial" w:cs="Arial"/>
          <w:color w:val="000000"/>
          <w:sz w:val="20"/>
          <w:szCs w:val="20"/>
          <w:lang w:val="en-GB"/>
        </w:rPr>
        <w:t xml:space="preserve"> in the second trimester (Figs. 2B, 3A), and seems to be </w:t>
      </w:r>
      <w:r w:rsidR="00112DAB" w:rsidRPr="008B5129">
        <w:rPr>
          <w:rFonts w:ascii="Arial" w:hAnsi="Arial" w:cs="Arial"/>
          <w:color w:val="000000"/>
          <w:sz w:val="20"/>
          <w:szCs w:val="20"/>
          <w:lang w:val="en-GB"/>
        </w:rPr>
        <w:t xml:space="preserve">regulated through </w:t>
      </w:r>
      <w:r w:rsidRPr="008B5129">
        <w:rPr>
          <w:rFonts w:ascii="Arial" w:hAnsi="Arial" w:cs="Arial"/>
          <w:color w:val="000000"/>
          <w:sz w:val="20"/>
          <w:szCs w:val="20"/>
          <w:lang w:val="en-GB"/>
        </w:rPr>
        <w:t xml:space="preserve">methylation (Fig. 5E). 25OHC and other oxysterols are substrates of P450scc, and 25OHC enhances the production of steroids by the ovary and testis </w:t>
      </w:r>
      <w:r w:rsidRPr="008B5129">
        <w:rPr>
          <w:rFonts w:ascii="Arial" w:hAnsi="Arial" w:cs="Arial"/>
          <w:color w:val="000000"/>
          <w:sz w:val="20"/>
          <w:szCs w:val="20"/>
          <w:lang w:val="en-GB"/>
        </w:rPr>
        <w:fldChar w:fldCharType="begin">
          <w:fldData xml:space="preserve">PEVuZE5vdGU+PENpdGU+PEF1dGhvcj5Ub2FmZjwvQXV0aG9yPjxZZWFyPjE5ODI8L1llYXI+PFJl
Y051bT45NTk8L1JlY051bT48RGlzcGxheVRleHQ+KFJpc2JyaWRnZXIgZXQgYWwuLCAxOTg2OyBU
b2FmZiBldCBhbC4sIDE5ODIpPC9EaXNwbGF5VGV4dD48cmVjb3JkPjxyZWMtbnVtYmVyPjk1OTwv
cmVjLW51bWJlcj48Zm9yZWlnbi1rZXlzPjxrZXkgYXBwPSJFTiIgZGItaWQ9ImV0ZnYwcDIyOXN6
cnQyZWV3ZnJ2MnhkeWYwcnQydjBydnJ6cyIgdGltZXN0YW1wPSIxNTgwMzE0MTkxIj45NTk8L2tl
eT48L2ZvcmVpZ24ta2V5cz48cmVmLXR5cGUgbmFtZT0iSm91cm5hbCBBcnRpY2xlIj4xNzwvcmVm
LXR5cGU+PGNvbnRyaWJ1dG9ycz48YXV0aG9ycz48YXV0aG9yPlRvYWZmLCBNLiBFLjwvYXV0aG9y
PjxhdXRob3I+U2NobGV5ZXIsIEguPC9hdXRob3I+PGF1dGhvcj5TdHJhdXNzLCBKLiBGLiwgM3Jk
PC9hdXRob3I+PC9hdXRob3JzPjwvY29udHJpYnV0b3JzPjx0aXRsZXM+PHRpdGxlPk1ldGFib2xp
c20gb2YgMjUtaHlkcm94eWNob2xlc3Rlcm9sIGJ5IHJhdCBsdXRlYWwgbWl0b2Nob25kcmlhIGFu
ZCBkaXNwZXJzZWQgY2VsbHM8L3RpdGxlPjxzZWNvbmRhcnktdGl0bGU+RW5kb2NyaW5vbG9neTwv
c2Vjb25kYXJ5LXRpdGxlPjwvdGl0bGVzPjxwZXJpb2RpY2FsPjxmdWxsLXRpdGxlPkVuZG9jcmlu
b2xvZ3k8L2Z1bGwtdGl0bGU+PGFiYnItMT5FbmRvY3Jpbm9sb2d5PC9hYmJyLTE+PC9wZXJpb2Rp
Y2FsPjxwYWdlcz4xNzg1LTkwPC9wYWdlcz48dm9sdW1lPjExMTwvdm9sdW1lPjxudW1iZXI+Njwv
bnVtYmVyPjxlZGl0aW9uPjE5ODIvMTIvMDE8L2VkaXRpb24+PGtleXdvcmRzPjxrZXl3b3JkPkFt
aW5vZ2x1dGV0aGltaWRlL3BoYXJtYWNvbG9neTwva2V5d29yZD48a2V5d29yZD5BbmltYWxzPC9r
ZXl3b3JkPjxrZXl3b3JkPkJ1Y2xhZGVzaW5lL3BoYXJtYWNvbG9neTwva2V5d29yZD48a2V5d29y
ZD5DaG9yaW9uaWMgR29uYWRvdHJvcGluL3BoYXJtYWNvbG9neTwva2V5d29yZD48a2V5d29yZD5D
b3JwdXMgTHV0ZXVtL2RydWcgZWZmZWN0cy8qbWV0YWJvbGlzbTwva2V5d29yZD48a2V5d29yZD5D
eWNsb2hleGltaWRlL3BoYXJtYWNvbG9neTwva2V5d29yZD48a2V5d29yZD5GZW1hbGU8L2tleXdv
cmQ+PGtleXdvcmQ+SHlkcm94eWNob2xlc3Rlcm9scy8qbWV0YWJvbGlzbTwva2V5d29yZD48a2V5
d29yZD5MdXRlaW5pemluZyBIb3Jtb25lL3BoYXJtYWNvbG9neTwva2V5d29yZD48a2V5d29yZD5N
aXRvY2hvbmRyaWEvbWV0YWJvbGlzbTwva2V5d29yZD48a2V5d29yZD5Qcm9nZXN0aW5zL21ldGFi
b2xpc208L2tleXdvcmQ+PGtleXdvcmQ+UmF0czwva2V5d29yZD48a2V5d29yZD5UaW1lIEZhY3Rv
cnM8L2tleXdvcmQ+PC9rZXl3b3Jkcz48ZGF0ZXM+PHllYXI+MTk4MjwveWVhcj48cHViLWRhdGVz
PjxkYXRlPkRlYzwvZGF0ZT48L3B1Yi1kYXRlcz48L2RhdGVzPjxpc2JuPjAwMTMtNzIyNyAoUHJp
bnQpJiN4RDswMDEzLTcyMjcgKExpbmtpbmcpPC9pc2JuPjxhY2Nlc3Npb24tbnVtPjYyOTE5MDA8
L2FjY2Vzc2lvbi1udW0+PHVybHM+PHJlbGF0ZWQtdXJscz48dXJsPmh0dHBzOi8vd3d3Lm5jYmku
bmxtLm5paC5nb3YvcHVibWVkLzYyOTE5MDA8L3VybD48L3JlbGF0ZWQtdXJscz48L3VybHM+PGVs
ZWN0cm9uaWMtcmVzb3VyY2UtbnVtPjEwLjEyMTAvZW5kby0xMTEtNi0xNzg1PC9lbGVjdHJvbmlj
LXJlc291cmNlLW51bT48L3JlY29yZD48L0NpdGU+PENpdGU+PEF1dGhvcj5SaXNicmlkZ2VyPC9B
dXRob3I+PFllYXI+MTk4NjwvWWVhcj48UmVjTnVtPjk2MDwvUmVjTnVtPjxyZWNvcmQ+PHJlYy1u
dW1iZXI+OTYwPC9yZWMtbnVtYmVyPjxmb3JlaWduLWtleXM+PGtleSBhcHA9IkVOIiBkYi1pZD0i
ZXRmdjBwMjI5c3pydDJlZXdmcnYyeGR5ZjBydDJ2MHJ2cnpzIiB0aW1lc3RhbXA9IjE1ODAzMTQz
MjgiPjk2MDwva2V5PjwvZm9yZWlnbi1rZXlzPjxyZWYtdHlwZSBuYW1lPSJKb3VybmFsIEFydGlj
bGUiPjE3PC9yZWYtdHlwZT48Y29udHJpYnV0b3JzPjxhdXRob3JzPjxhdXRob3I+UmlzYnJpZGdl
ciwgRy4gUC48L2F1dGhvcj48YXV0aG9yPkplbmtpbiwgRy48L2F1dGhvcj48YXV0aG9yPmRlIEty
ZXRzZXIsIEQuIE0uPC9hdXRob3I+PC9hdXRob3JzPjwvY29udHJpYnV0b3JzPjx0aXRsZXM+PHRp
dGxlPlRoZSBpbnRlcmFjdGlvbiBvZiBoQ0csIGh5ZHJveHlzdGVyb2lkcyBhbmQgaW50ZXJzdGl0
aWFsIGZsdWlkIG9uIHJhdCBMZXlkaWcgY2VsbCBzdGVyb2lkb2dlbmVzaXMgaW4gdml0cm88L3Rp
dGxlPjxzZWNvbmRhcnktdGl0bGU+SiBSZXByb2QgRmVydGlsPC9zZWNvbmRhcnktdGl0bGU+PC90
aXRsZXM+PHBlcmlvZGljYWw+PGZ1bGwtdGl0bGU+SiBSZXByb2QgRmVydGlsPC9mdWxsLXRpdGxl
PjwvcGVyaW9kaWNhbD48cGFnZXM+MjM5LTQ1PC9wYWdlcz48dm9sdW1lPjc3PC92b2x1bWU+PG51
bWJlcj4xPC9udW1iZXI+PGVkaXRpb24+MTk4Ni8wNS8wMTwvZWRpdGlvbj48a2V5d29yZHM+PGtl
eXdvcmQ+QW5pbWFsczwva2V5d29yZD48a2V5d29yZD5DZWxscywgQ3VsdHVyZWQ8L2tleXdvcmQ+
PGtleXdvcmQ+Q2hvcmlvbmljIEdvbmFkb3Ryb3Bpbi8qcGhhcm1hY29sb2d5PC9rZXl3b3JkPjxr
ZXl3b3JkPkRvc2UtUmVzcG9uc2UgUmVsYXRpb25zaGlwLCBEcnVnPC9rZXl3b3JkPjxrZXl3b3Jk
PkV4dHJhY2VsbHVsYXIgU3BhY2UvKm1ldGFib2xpc208L2tleXdvcmQ+PGtleXdvcmQ+SHlkcm94
eWNob2xlc3Rlcm9scy8qcGhhcm1hY29sb2d5PC9rZXl3b3JkPjxrZXl3b3JkPkluIFZpdHJvIFRl
Y2huaXF1ZXM8L2tleXdvcmQ+PGtleXdvcmQ+TGV5ZGlnIENlbGxzL2RydWcgZWZmZWN0cy8qbWV0
YWJvbGlzbTwva2V5d29yZD48a2V5d29yZD5NYWxlPC9rZXl3b3JkPjxrZXl3b3JkPlJhdHM8L2tl
eXdvcmQ+PGtleXdvcmQ+UmF0cywgSW5icmVkIFN0cmFpbnM8L2tleXdvcmQ+PGtleXdvcmQ+U3Rp
bXVsYXRpb24sIENoZW1pY2FsPC9rZXl3b3JkPjxrZXl3b3JkPlRlc3Rvc3Rlcm9uZS8qYmlvc3lu
dGhlc2lzPC9rZXl3b3JkPjwva2V5d29yZHM+PGRhdGVzPjx5ZWFyPjE5ODY8L3llYXI+PHB1Yi1k
YXRlcz48ZGF0ZT5NYXk8L2RhdGU+PC9wdWItZGF0ZXM+PC9kYXRlcz48aXNibj4wMDIyLTQyNTEg
KFByaW50KSYjeEQ7MDAyMi00MjUxIChMaW5raW5nKTwvaXNibj48YWNjZXNzaW9uLW51bT4zNzIz
NDcxPC9hY2Nlc3Npb24tbnVtPjx1cmxzPjxyZWxhdGVkLXVybHM+PHVybD5odHRwczovL3d3dy5u
Y2JpLm5sbS5uaWguZ292L3B1Ym1lZC8zNzIzNDcxPC91cmw+PC9yZWxhdGVkLXVybHM+PC91cmxz
PjxlbGVjdHJvbmljLXJlc291cmNlLW51bT4xMC4xNTMwL2pyZi4wLjA3NzAyMzk8L2VsZWN0cm9u
aWMtcmVzb3VyY2UtbnVtPjwvcmVjb3JkPjwvQ2l0ZT48L0VuZE5vdGU+AG==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Ub2FmZjwvQXV0aG9yPjxZZWFyPjE5ODI8L1llYXI+PFJl
Y051bT45NTk8L1JlY051bT48RGlzcGxheVRleHQ+KFJpc2JyaWRnZXIgZXQgYWwuLCAxOTg2OyBU
b2FmZiBldCBhbC4sIDE5ODIpPC9EaXNwbGF5VGV4dD48cmVjb3JkPjxyZWMtbnVtYmVyPjk1OTwv
cmVjLW51bWJlcj48Zm9yZWlnbi1rZXlzPjxrZXkgYXBwPSJFTiIgZGItaWQ9ImV0ZnYwcDIyOXN6
cnQyZWV3ZnJ2MnhkeWYwcnQydjBydnJ6cyIgdGltZXN0YW1wPSIxNTgwMzE0MTkxIj45NTk8L2tl
eT48L2ZvcmVpZ24ta2V5cz48cmVmLXR5cGUgbmFtZT0iSm91cm5hbCBBcnRpY2xlIj4xNzwvcmVm
LXR5cGU+PGNvbnRyaWJ1dG9ycz48YXV0aG9ycz48YXV0aG9yPlRvYWZmLCBNLiBFLjwvYXV0aG9y
PjxhdXRob3I+U2NobGV5ZXIsIEguPC9hdXRob3I+PGF1dGhvcj5TdHJhdXNzLCBKLiBGLiwgM3Jk
PC9hdXRob3I+PC9hdXRob3JzPjwvY29udHJpYnV0b3JzPjx0aXRsZXM+PHRpdGxlPk1ldGFib2xp
c20gb2YgMjUtaHlkcm94eWNob2xlc3Rlcm9sIGJ5IHJhdCBsdXRlYWwgbWl0b2Nob25kcmlhIGFu
ZCBkaXNwZXJzZWQgY2VsbHM8L3RpdGxlPjxzZWNvbmRhcnktdGl0bGU+RW5kb2NyaW5vbG9neTwv
c2Vjb25kYXJ5LXRpdGxlPjwvdGl0bGVzPjxwZXJpb2RpY2FsPjxmdWxsLXRpdGxlPkVuZG9jcmlu
b2xvZ3k8L2Z1bGwtdGl0bGU+PGFiYnItMT5FbmRvY3Jpbm9sb2d5PC9hYmJyLTE+PC9wZXJpb2Rp
Y2FsPjxwYWdlcz4xNzg1LTkwPC9wYWdlcz48dm9sdW1lPjExMTwvdm9sdW1lPjxudW1iZXI+Njwv
bnVtYmVyPjxlZGl0aW9uPjE5ODIvMTIvMDE8L2VkaXRpb24+PGtleXdvcmRzPjxrZXl3b3JkPkFt
aW5vZ2x1dGV0aGltaWRlL3BoYXJtYWNvbG9neTwva2V5d29yZD48a2V5d29yZD5BbmltYWxzPC9r
ZXl3b3JkPjxrZXl3b3JkPkJ1Y2xhZGVzaW5lL3BoYXJtYWNvbG9neTwva2V5d29yZD48a2V5d29y
ZD5DaG9yaW9uaWMgR29uYWRvdHJvcGluL3BoYXJtYWNvbG9neTwva2V5d29yZD48a2V5d29yZD5D
b3JwdXMgTHV0ZXVtL2RydWcgZWZmZWN0cy8qbWV0YWJvbGlzbTwva2V5d29yZD48a2V5d29yZD5D
eWNsb2hleGltaWRlL3BoYXJtYWNvbG9neTwva2V5d29yZD48a2V5d29yZD5GZW1hbGU8L2tleXdv
cmQ+PGtleXdvcmQ+SHlkcm94eWNob2xlc3Rlcm9scy8qbWV0YWJvbGlzbTwva2V5d29yZD48a2V5
d29yZD5MdXRlaW5pemluZyBIb3Jtb25lL3BoYXJtYWNvbG9neTwva2V5d29yZD48a2V5d29yZD5N
aXRvY2hvbmRyaWEvbWV0YWJvbGlzbTwva2V5d29yZD48a2V5d29yZD5Qcm9nZXN0aW5zL21ldGFi
b2xpc208L2tleXdvcmQ+PGtleXdvcmQ+UmF0czwva2V5d29yZD48a2V5d29yZD5UaW1lIEZhY3Rv
cnM8L2tleXdvcmQ+PC9rZXl3b3Jkcz48ZGF0ZXM+PHllYXI+MTk4MjwveWVhcj48cHViLWRhdGVz
PjxkYXRlPkRlYzwvZGF0ZT48L3B1Yi1kYXRlcz48L2RhdGVzPjxpc2JuPjAwMTMtNzIyNyAoUHJp
bnQpJiN4RDswMDEzLTcyMjcgKExpbmtpbmcpPC9pc2JuPjxhY2Nlc3Npb24tbnVtPjYyOTE5MDA8
L2FjY2Vzc2lvbi1udW0+PHVybHM+PHJlbGF0ZWQtdXJscz48dXJsPmh0dHBzOi8vd3d3Lm5jYmku
bmxtLm5paC5nb3YvcHVibWVkLzYyOTE5MDA8L3VybD48L3JlbGF0ZWQtdXJscz48L3VybHM+PGVs
ZWN0cm9uaWMtcmVzb3VyY2UtbnVtPjEwLjEyMTAvZW5kby0xMTEtNi0xNzg1PC9lbGVjdHJvbmlj
LXJlc291cmNlLW51bT48L3JlY29yZD48L0NpdGU+PENpdGU+PEF1dGhvcj5SaXNicmlkZ2VyPC9B
dXRob3I+PFllYXI+MTk4NjwvWWVhcj48UmVjTnVtPjk2MDwvUmVjTnVtPjxyZWNvcmQ+PHJlYy1u
dW1iZXI+OTYwPC9yZWMtbnVtYmVyPjxmb3JlaWduLWtleXM+PGtleSBhcHA9IkVOIiBkYi1pZD0i
ZXRmdjBwMjI5c3pydDJlZXdmcnYyeGR5ZjBydDJ2MHJ2cnpzIiB0aW1lc3RhbXA9IjE1ODAzMTQz
MjgiPjk2MDwva2V5PjwvZm9yZWlnbi1rZXlzPjxyZWYtdHlwZSBuYW1lPSJKb3VybmFsIEFydGlj
bGUiPjE3PC9yZWYtdHlwZT48Y29udHJpYnV0b3JzPjxhdXRob3JzPjxhdXRob3I+UmlzYnJpZGdl
ciwgRy4gUC48L2F1dGhvcj48YXV0aG9yPkplbmtpbiwgRy48L2F1dGhvcj48YXV0aG9yPmRlIEty
ZXRzZXIsIEQuIE0uPC9hdXRob3I+PC9hdXRob3JzPjwvY29udHJpYnV0b3JzPjx0aXRsZXM+PHRp
dGxlPlRoZSBpbnRlcmFjdGlvbiBvZiBoQ0csIGh5ZHJveHlzdGVyb2lkcyBhbmQgaW50ZXJzdGl0
aWFsIGZsdWlkIG9uIHJhdCBMZXlkaWcgY2VsbCBzdGVyb2lkb2dlbmVzaXMgaW4gdml0cm88L3Rp
dGxlPjxzZWNvbmRhcnktdGl0bGU+SiBSZXByb2QgRmVydGlsPC9zZWNvbmRhcnktdGl0bGU+PC90
aXRsZXM+PHBlcmlvZGljYWw+PGZ1bGwtdGl0bGU+SiBSZXByb2QgRmVydGlsPC9mdWxsLXRpdGxl
PjwvcGVyaW9kaWNhbD48cGFnZXM+MjM5LTQ1PC9wYWdlcz48dm9sdW1lPjc3PC92b2x1bWU+PG51
bWJlcj4xPC9udW1iZXI+PGVkaXRpb24+MTk4Ni8wNS8wMTwvZWRpdGlvbj48a2V5d29yZHM+PGtl
eXdvcmQ+QW5pbWFsczwva2V5d29yZD48a2V5d29yZD5DZWxscywgQ3VsdHVyZWQ8L2tleXdvcmQ+
PGtleXdvcmQ+Q2hvcmlvbmljIEdvbmFkb3Ryb3Bpbi8qcGhhcm1hY29sb2d5PC9rZXl3b3JkPjxr
ZXl3b3JkPkRvc2UtUmVzcG9uc2UgUmVsYXRpb25zaGlwLCBEcnVnPC9rZXl3b3JkPjxrZXl3b3Jk
PkV4dHJhY2VsbHVsYXIgU3BhY2UvKm1ldGFib2xpc208L2tleXdvcmQ+PGtleXdvcmQ+SHlkcm94
eWNob2xlc3Rlcm9scy8qcGhhcm1hY29sb2d5PC9rZXl3b3JkPjxrZXl3b3JkPkluIFZpdHJvIFRl
Y2huaXF1ZXM8L2tleXdvcmQ+PGtleXdvcmQ+TGV5ZGlnIENlbGxzL2RydWcgZWZmZWN0cy8qbWV0
YWJvbGlzbTwva2V5d29yZD48a2V5d29yZD5NYWxlPC9rZXl3b3JkPjxrZXl3b3JkPlJhdHM8L2tl
eXdvcmQ+PGtleXdvcmQ+UmF0cywgSW5icmVkIFN0cmFpbnM8L2tleXdvcmQ+PGtleXdvcmQ+U3Rp
bXVsYXRpb24sIENoZW1pY2FsPC9rZXl3b3JkPjxrZXl3b3JkPlRlc3Rvc3Rlcm9uZS8qYmlvc3lu
dGhlc2lzPC9rZXl3b3JkPjwva2V5d29yZHM+PGRhdGVzPjx5ZWFyPjE5ODY8L3llYXI+PHB1Yi1k
YXRlcz48ZGF0ZT5NYXk8L2RhdGU+PC9wdWItZGF0ZXM+PC9kYXRlcz48aXNibj4wMDIyLTQyNTEg
KFByaW50KSYjeEQ7MDAyMi00MjUxIChMaW5raW5nKTwvaXNibj48YWNjZXNzaW9uLW51bT4zNzIz
NDcxPC9hY2Nlc3Npb24tbnVtPjx1cmxzPjxyZWxhdGVkLXVybHM+PHVybD5odHRwczovL3d3dy5u
Y2JpLm5sbS5uaWguZ292L3B1Ym1lZC8zNzIzNDcxPC91cmw+PC9yZWxhdGVkLXVybHM+PC91cmxz
PjxlbGVjdHJvbmljLXJlc291cmNlLW51bT4xMC4xNTMwL2pyZi4wLjA3NzAyMzk8L2VsZWN0cm9u
aWMtcmVzb3VyY2UtbnVtPjwvcmVjb3JkPjwvQ2l0ZT48L0VuZE5vdGU+AG==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Risbridger et al., 1986; Toaff et al., 1982)</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bookmarkStart w:id="8" w:name="_jsi2x1c7wuvw" w:colFirst="0" w:colLast="0"/>
      <w:bookmarkEnd w:id="8"/>
      <w:r w:rsidRPr="008B5129">
        <w:rPr>
          <w:rFonts w:ascii="Arial" w:hAnsi="Arial" w:cs="Arial"/>
          <w:color w:val="000000"/>
          <w:sz w:val="20"/>
          <w:szCs w:val="20"/>
          <w:lang w:val="en-GB"/>
        </w:rPr>
        <w:t xml:space="preserve">The increase in </w:t>
      </w:r>
      <w:r w:rsidRPr="008B5129">
        <w:rPr>
          <w:rFonts w:ascii="Arial" w:hAnsi="Arial" w:cs="Arial"/>
          <w:i/>
          <w:color w:val="000000"/>
          <w:sz w:val="20"/>
          <w:szCs w:val="20"/>
          <w:lang w:val="en-GB"/>
        </w:rPr>
        <w:t>CH25H</w:t>
      </w:r>
      <w:r w:rsidRPr="008B5129">
        <w:rPr>
          <w:rFonts w:ascii="Arial" w:hAnsi="Arial" w:cs="Arial"/>
          <w:color w:val="000000"/>
          <w:sz w:val="20"/>
          <w:szCs w:val="20"/>
          <w:lang w:val="en-GB"/>
        </w:rPr>
        <w:t xml:space="preserve"> may contribute to the increase in progesterone synthesis by the placenta at the end of the first trimester, and which is pivotal to maintain the pregnancy.</w:t>
      </w:r>
    </w:p>
    <w:p w14:paraId="1B846DBB"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42725495"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3723B411"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Transport</w:t>
      </w:r>
    </w:p>
    <w:p w14:paraId="6FBFC524" w14:textId="624C38EB"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Our data show that the transcripts encoding proteins mediating oxygen, lipid, protein, glucose, and ion transport changed significantly between the first and second trimesters (Figs. 3D-E). Transcripts encoding the </w:t>
      </w:r>
      <w:proofErr w:type="spellStart"/>
      <w:r w:rsidRPr="008B5129">
        <w:rPr>
          <w:rFonts w:ascii="Arial" w:hAnsi="Arial" w:cs="Arial"/>
          <w:color w:val="000000"/>
          <w:sz w:val="20"/>
          <w:szCs w:val="20"/>
          <w:lang w:val="en-GB"/>
        </w:rPr>
        <w:t>hemoglobin</w:t>
      </w:r>
      <w:proofErr w:type="spellEnd"/>
      <w:r w:rsidRPr="008B5129">
        <w:rPr>
          <w:rFonts w:ascii="Arial" w:hAnsi="Arial" w:cs="Arial"/>
          <w:color w:val="000000"/>
          <w:sz w:val="20"/>
          <w:szCs w:val="20"/>
          <w:lang w:val="en-GB"/>
        </w:rPr>
        <w:t xml:space="preserve"> subunits epsilon 1 and zeta (</w:t>
      </w:r>
      <w:r w:rsidRPr="008B5129">
        <w:rPr>
          <w:rFonts w:ascii="Arial" w:hAnsi="Arial" w:cs="Arial"/>
          <w:i/>
          <w:color w:val="000000"/>
          <w:sz w:val="20"/>
          <w:szCs w:val="20"/>
          <w:lang w:val="en-GB"/>
        </w:rPr>
        <w:t>HBE1</w:t>
      </w:r>
      <w:r w:rsidRPr="008B5129">
        <w:rPr>
          <w:rFonts w:ascii="Arial" w:hAnsi="Arial" w:cs="Arial"/>
          <w:color w:val="000000"/>
          <w:sz w:val="20"/>
          <w:szCs w:val="20"/>
          <w:lang w:val="en-GB"/>
        </w:rPr>
        <w:t xml:space="preserve"> and </w:t>
      </w:r>
      <w:r w:rsidRPr="008B5129">
        <w:rPr>
          <w:rFonts w:ascii="Arial" w:hAnsi="Arial" w:cs="Arial"/>
          <w:i/>
          <w:color w:val="000000"/>
          <w:sz w:val="20"/>
          <w:szCs w:val="20"/>
          <w:lang w:val="en-GB"/>
        </w:rPr>
        <w:t>HBZ</w:t>
      </w:r>
      <w:r w:rsidRPr="008B5129">
        <w:rPr>
          <w:rFonts w:ascii="Arial" w:hAnsi="Arial" w:cs="Arial"/>
          <w:color w:val="000000"/>
          <w:sz w:val="20"/>
          <w:szCs w:val="20"/>
          <w:lang w:val="en-GB"/>
        </w:rPr>
        <w:t xml:space="preserve">) were within the top 3 differentially expressed </w:t>
      </w:r>
      <w:proofErr w:type="gramStart"/>
      <w:r w:rsidRPr="008B5129">
        <w:rPr>
          <w:rFonts w:ascii="Arial" w:hAnsi="Arial" w:cs="Arial"/>
          <w:color w:val="000000"/>
          <w:sz w:val="20"/>
          <w:szCs w:val="20"/>
          <w:lang w:val="en-GB"/>
        </w:rPr>
        <w:t>genes, and</w:t>
      </w:r>
      <w:proofErr w:type="gramEnd"/>
      <w:r w:rsidRPr="008B5129">
        <w:rPr>
          <w:rFonts w:ascii="Arial" w:hAnsi="Arial" w:cs="Arial"/>
          <w:color w:val="000000"/>
          <w:sz w:val="20"/>
          <w:szCs w:val="20"/>
          <w:lang w:val="en-GB"/>
        </w:rPr>
        <w:t xml:space="preserve"> were 43.16 and 42.47-fold lower in the second trimester samples (Figs. 3D-E). Conversely, the mRNA for </w:t>
      </w:r>
      <w:proofErr w:type="spellStart"/>
      <w:r w:rsidRPr="008B5129">
        <w:rPr>
          <w:rFonts w:ascii="Arial" w:hAnsi="Arial" w:cs="Arial"/>
          <w:color w:val="000000"/>
          <w:sz w:val="20"/>
          <w:szCs w:val="20"/>
          <w:lang w:val="en-GB"/>
        </w:rPr>
        <w:t>hemoglobin</w:t>
      </w:r>
      <w:proofErr w:type="spellEnd"/>
      <w:r w:rsidRPr="008B5129">
        <w:rPr>
          <w:rFonts w:ascii="Arial" w:hAnsi="Arial" w:cs="Arial"/>
          <w:color w:val="000000"/>
          <w:sz w:val="20"/>
          <w:szCs w:val="20"/>
          <w:lang w:val="en-GB"/>
        </w:rPr>
        <w:t xml:space="preserve"> G2 and </w:t>
      </w:r>
      <w:proofErr w:type="spellStart"/>
      <w:r w:rsidRPr="008B5129">
        <w:rPr>
          <w:rFonts w:ascii="Arial" w:hAnsi="Arial" w:cs="Arial"/>
          <w:color w:val="000000"/>
          <w:sz w:val="20"/>
          <w:szCs w:val="20"/>
          <w:lang w:val="en-GB"/>
        </w:rPr>
        <w:t>hemoglobin</w:t>
      </w:r>
      <w:proofErr w:type="spellEnd"/>
      <w:r w:rsidRPr="008B5129">
        <w:rPr>
          <w:rFonts w:ascii="Arial" w:hAnsi="Arial" w:cs="Arial"/>
          <w:color w:val="000000"/>
          <w:sz w:val="20"/>
          <w:szCs w:val="20"/>
          <w:lang w:val="en-GB"/>
        </w:rPr>
        <w:t xml:space="preserve"> beta (</w:t>
      </w:r>
      <w:r w:rsidRPr="008B5129">
        <w:rPr>
          <w:rFonts w:ascii="Arial" w:hAnsi="Arial" w:cs="Arial"/>
          <w:i/>
          <w:color w:val="000000"/>
          <w:sz w:val="20"/>
          <w:szCs w:val="20"/>
          <w:lang w:val="en-GB"/>
        </w:rPr>
        <w:t>HBG2</w:t>
      </w:r>
      <w:r w:rsidRPr="008B5129">
        <w:rPr>
          <w:rFonts w:ascii="Arial" w:hAnsi="Arial" w:cs="Arial"/>
          <w:color w:val="000000"/>
          <w:sz w:val="20"/>
          <w:szCs w:val="20"/>
          <w:lang w:val="en-GB"/>
        </w:rPr>
        <w:t xml:space="preserve"> and </w:t>
      </w:r>
      <w:r w:rsidRPr="008B5129">
        <w:rPr>
          <w:rFonts w:ascii="Arial" w:hAnsi="Arial" w:cs="Arial"/>
          <w:i/>
          <w:color w:val="000000"/>
          <w:sz w:val="20"/>
          <w:szCs w:val="20"/>
          <w:lang w:val="en-GB"/>
        </w:rPr>
        <w:lastRenderedPageBreak/>
        <w:t>HBB</w:t>
      </w:r>
      <w:r w:rsidRPr="008B5129">
        <w:rPr>
          <w:rFonts w:ascii="Arial" w:hAnsi="Arial" w:cs="Arial"/>
          <w:color w:val="000000"/>
          <w:sz w:val="20"/>
          <w:szCs w:val="20"/>
          <w:lang w:val="en-GB"/>
        </w:rPr>
        <w:t xml:space="preserve">) were 2.98 and 3.49-fold higher in the later samples.  HBB is a component of adult </w:t>
      </w:r>
      <w:proofErr w:type="spellStart"/>
      <w:r w:rsidRPr="008B5129">
        <w:rPr>
          <w:rFonts w:ascii="Arial" w:hAnsi="Arial" w:cs="Arial"/>
          <w:color w:val="000000"/>
          <w:sz w:val="20"/>
          <w:szCs w:val="20"/>
          <w:lang w:val="en-GB"/>
        </w:rPr>
        <w:t>hemoglobin</w:t>
      </w:r>
      <w:proofErr w:type="spellEnd"/>
      <w:r w:rsidRPr="008B5129">
        <w:rPr>
          <w:rFonts w:ascii="Arial" w:hAnsi="Arial" w:cs="Arial"/>
          <w:color w:val="000000"/>
          <w:sz w:val="20"/>
          <w:szCs w:val="20"/>
          <w:lang w:val="en-GB"/>
        </w:rPr>
        <w:t xml:space="preserve"> and while HBG2 is a component of </w:t>
      </w:r>
      <w:proofErr w:type="spellStart"/>
      <w:r w:rsidRPr="008B5129">
        <w:rPr>
          <w:rFonts w:ascii="Arial" w:hAnsi="Arial" w:cs="Arial"/>
          <w:color w:val="000000"/>
          <w:sz w:val="20"/>
          <w:szCs w:val="20"/>
          <w:lang w:val="en-GB"/>
        </w:rPr>
        <w:t>fetal</w:t>
      </w:r>
      <w:proofErr w:type="spellEnd"/>
      <w:r w:rsidRPr="008B5129">
        <w:rPr>
          <w:rFonts w:ascii="Arial" w:hAnsi="Arial" w:cs="Arial"/>
          <w:color w:val="000000"/>
          <w:sz w:val="20"/>
          <w:szCs w:val="20"/>
          <w:lang w:val="en-GB"/>
        </w:rPr>
        <w:t xml:space="preserve"> </w:t>
      </w:r>
      <w:r w:rsidR="00737D0B">
        <w:rPr>
          <w:rFonts w:ascii="Arial" w:hAnsi="Arial" w:cs="Arial"/>
          <w:color w:val="000000"/>
          <w:sz w:val="20"/>
          <w:szCs w:val="20"/>
          <w:lang w:val="en-GB"/>
        </w:rPr>
        <w:t>haemoglobin,</w:t>
      </w:r>
      <w:r w:rsidRPr="008B5129">
        <w:rPr>
          <w:rFonts w:ascii="Arial" w:hAnsi="Arial" w:cs="Arial"/>
          <w:color w:val="000000"/>
          <w:sz w:val="20"/>
          <w:szCs w:val="20"/>
          <w:lang w:val="en-GB"/>
        </w:rPr>
        <w:t xml:space="preserve"> present at birth. HBE1 and HBZ make up embryonic </w:t>
      </w:r>
      <w:proofErr w:type="spellStart"/>
      <w:r w:rsidRPr="008B5129">
        <w:rPr>
          <w:rFonts w:ascii="Arial" w:hAnsi="Arial" w:cs="Arial"/>
          <w:color w:val="000000"/>
          <w:sz w:val="20"/>
          <w:szCs w:val="20"/>
          <w:lang w:val="en-GB"/>
        </w:rPr>
        <w:t>hemoglobin</w:t>
      </w:r>
      <w:proofErr w:type="spellEnd"/>
      <w:r w:rsidRPr="008B5129">
        <w:rPr>
          <w:rFonts w:ascii="Arial" w:hAnsi="Arial" w:cs="Arial"/>
          <w:color w:val="000000"/>
          <w:sz w:val="20"/>
          <w:szCs w:val="20"/>
          <w:lang w:val="en-GB"/>
        </w:rPr>
        <w:t xml:space="preserve"> that predominates during the first trimester</w:t>
      </w:r>
      <w:r w:rsidR="00737D0B">
        <w:rPr>
          <w:rFonts w:ascii="Arial" w:hAnsi="Arial" w:cs="Arial"/>
          <w:color w:val="000000"/>
          <w:sz w:val="20"/>
          <w:szCs w:val="20"/>
          <w:lang w:val="en-GB"/>
        </w:rPr>
        <w:t xml:space="preserve">. </w:t>
      </w:r>
      <w:r w:rsidRPr="008B5129">
        <w:rPr>
          <w:rFonts w:ascii="Arial" w:hAnsi="Arial" w:cs="Arial"/>
          <w:color w:val="000000"/>
          <w:sz w:val="20"/>
          <w:szCs w:val="20"/>
          <w:lang w:val="en-GB"/>
        </w:rPr>
        <w:t xml:space="preserve">The yolk sac was not included in our CVS samples, and thus these transcripts are likely to arise from the </w:t>
      </w:r>
      <w:proofErr w:type="spellStart"/>
      <w:r w:rsidRPr="008B5129">
        <w:rPr>
          <w:rFonts w:ascii="Arial" w:hAnsi="Arial" w:cs="Arial"/>
          <w:color w:val="000000"/>
          <w:sz w:val="20"/>
          <w:szCs w:val="20"/>
          <w:lang w:val="en-GB"/>
        </w:rPr>
        <w:t>hemangioblastic</w:t>
      </w:r>
      <w:proofErr w:type="spellEnd"/>
      <w:r w:rsidRPr="008B5129">
        <w:rPr>
          <w:rFonts w:ascii="Arial" w:hAnsi="Arial" w:cs="Arial"/>
          <w:color w:val="000000"/>
          <w:sz w:val="20"/>
          <w:szCs w:val="20"/>
          <w:lang w:val="en-GB"/>
        </w:rPr>
        <w:t xml:space="preserve"> clusters within the villous stromal core </w:t>
      </w:r>
      <w:r w:rsidRPr="008B5129">
        <w:rPr>
          <w:rFonts w:ascii="Arial" w:hAnsi="Arial" w:cs="Arial"/>
          <w:color w:val="000000"/>
          <w:sz w:val="20"/>
          <w:szCs w:val="20"/>
          <w:lang w:val="en-GB"/>
        </w:rPr>
        <w:fldChar w:fldCharType="begin">
          <w:fldData xml:space="preserve">PEVuZE5vdGU+PENpdGU+PEF1dGhvcj5BcGxpbjwvQXV0aG9yPjxZZWFyPjIwMTU8L1llYXI+PFJl
Y051bT45MjM8L1JlY051bT48RGlzcGxheVRleHQ+KEFwbGluIGV0IGFsLiwgMjAxNSk8L0Rpc3Bs
YXlUZXh0PjxyZWNvcmQ+PHJlYy1udW1iZXI+OTIzPC9yZWMtbnVtYmVyPjxmb3JlaWduLWtleXM+
PGtleSBhcHA9IkVOIiBkYi1pZD0iZXRmdjBwMjI5c3pydDJlZXdmcnYyeGR5ZjBydDJ2MHJ2cnpz
IiB0aW1lc3RhbXA9IjE1NzUzOTAxMzMiPjkyMzwva2V5PjwvZm9yZWlnbi1rZXlzPjxyZWYtdHlw
ZSBuYW1lPSJKb3VybmFsIEFydGljbGUiPjE3PC9yZWYtdHlwZT48Y29udHJpYnV0b3JzPjxhdXRo
b3JzPjxhdXRob3I+QXBsaW4sIEouIEQuPC9hdXRob3I+PGF1dGhvcj5XaGl0dGFrZXIsIEguPC9h
dXRob3I+PGF1dGhvcj5KYW5hIExpbSwgWS4gVC48L2F1dGhvcj48YXV0aG9yPlN3aWV0bGlrLCBT
LjwvYXV0aG9yPjxhdXRob3I+Q2hhcm5vY2ssIEouPC9hdXRob3I+PGF1dGhvcj5Kb25lcywgQy4g
Si48L2F1dGhvcj48L2F1dGhvcnM+PC9jb250cmlidXRvcnM+PGF1dGgtYWRkcmVzcz5NYXRlcm5h
bCBhbmQgRmV0YWwgSGVhbHRoIFJlc2VhcmNoIENlbnRyZSwgSW5zdGl0dXRlIG9mIEh1bWFuIERl
dmVsb3BtZW50LCBVbml2ZXJzaXR5IG9mIE1hbmNoZXN0ZXIsIFN0LiBNYXJ5JmFwb3M7cyBIb3Nw
aXRhbCwgQ2VudHJhbCBNYW5jaGVzdGVyIFVuaXZlcnNpdHkgSG9zcGl0YWxzIE5IUyBGb3VuZGF0
aW9uIFRydXN0LCBNYW5jaGVzdGVyIEFjYWRlbWljIEhlYWx0aCBTY2llbmNlIENlbnRyZSwgTWFu
Y2hlc3RlciBNMTMgOVdMLCBVSy4gRWxlY3Ryb25pYyBhZGRyZXNzOiBqb2huLmFwbGluQG1hbmNo
ZXN0ZXIuYWMudWsuJiN4RDtNYXRlcm5hbCBhbmQgRmV0YWwgSGVhbHRoIFJlc2VhcmNoIENlbnRy
ZSwgSW5zdGl0dXRlIG9mIEh1bWFuIERldmVsb3BtZW50LCBVbml2ZXJzaXR5IG9mIE1hbmNoZXN0
ZXIsIFN0LiBNYXJ5JmFwb3M7cyBIb3NwaXRhbCwgQ2VudHJhbCBNYW5jaGVzdGVyIFVuaXZlcnNp
dHkgSG9zcGl0YWxzIE5IUyBGb3VuZGF0aW9uIFRydXN0LCBNYW5jaGVzdGVyIEFjYWRlbWljIEhl
YWx0aCBTY2llbmNlIENlbnRyZSwgTWFuY2hlc3RlciBNMTMgOVdMLCBVSy48L2F1dGgtYWRkcmVz
cz48dGl0bGVzPjx0aXRsZT5IZW1hbmdpb2JsYXN0aWMgZm9jaSBpbiBodW1hbiBmaXJzdCB0cmlt
ZXN0ZXIgcGxhY2VudGE6IERpc3RyaWJ1dGlvbiBhbmQgZ2VzdGF0aW9uYWwgcHJvZmlsZTwvdGl0
bGU+PHNlY29uZGFyeS10aXRsZT5QbGFjZW50YTwvc2Vjb25kYXJ5LXRpdGxlPjwvdGl0bGVzPjxw
ZXJpb2RpY2FsPjxmdWxsLXRpdGxlPlBsYWNlbnRhPC9mdWxsLXRpdGxlPjwvcGVyaW9kaWNhbD48
cGFnZXM+MTA2OS03NzwvcGFnZXM+PHZvbHVtZT4zNjwvdm9sdW1lPjxudW1iZXI+MTA8L251bWJl
cj48ZWRpdGlvbj4yMDE1LzA5LzAxPC9lZGl0aW9uPjxrZXl3b3Jkcz48a2V5d29yZD5GZW1hbGU8
L2tleXdvcmQ+PGtleXdvcmQ+KkhlbWF0b3BvaWVzaXM8L2tleXdvcmQ+PGtleXdvcmQ+SHVtYW5z
PC9rZXl3b3JkPjxrZXl3b3JkPlBsYWNlbnRhLyplbWJyeW9sb2d5PC9rZXl3b3JkPjxrZXl3b3Jk
PlByZWduYW5jeTwva2V5d29yZD48a2V5d29yZD4qUHJlZ25hbmN5IFRyaW1lc3RlciwgRmlyc3Q8
L2tleXdvcmQ+PGtleXdvcmQ+RW5kb3RoZWxpdW08L2tleXdvcmQ+PGtleXdvcmQ+RXJ5dGhyb2lk
PC9rZXl3b3JkPjxrZXl3b3JkPkZpcnN0IHRyaW1lc3Rlcjwva2V5d29yZD48a2V5d29yZD5IZW1h
bmdpb2JsYXN0PC9rZXl3b3JkPjxrZXl3b3JkPkhlbWF0b3BvaWVzaXM8L2tleXdvcmQ+PGtleXdv
cmQ+SHVtYW48L2tleXdvcmQ+PGtleXdvcmQ+UGxhY2VudGE8L2tleXdvcmQ+PGtleXdvcmQ+U3Rl
bSBjZWxsPC9rZXl3b3JkPjxrZXl3b3JkPlZhc2N1bG9nZW5lc2lzPC9rZXl3b3JkPjwva2V5d29y
ZHM+PGRhdGVzPjx5ZWFyPjIwMTU8L3llYXI+PHB1Yi1kYXRlcz48ZGF0ZT5PY3Q8L2RhdGU+PC9w
dWItZGF0ZXM+PC9kYXRlcz48aXNibj4xNTMyLTMxMDIgKEVsZWN0cm9uaWMpJiN4RDswMTQzLTQw
MDQgKExpbmtpbmcpPC9pc2JuPjxhY2Nlc3Npb24tbnVtPjI2MzE4NjQ1PC9hY2Nlc3Npb24tbnVt
Pjx1cmxzPjxyZWxhdGVkLXVybHM+PHVybD5odHRwczovL3d3dy5uY2JpLm5sbS5uaWguZ292L3B1
Ym1lZC8yNjMxODY0NTwvdXJsPjwvcmVsYXRlZC11cmxzPjwvdXJscz48ZWxlY3Ryb25pYy1yZXNv
dXJjZS1udW0+MTAuMTAxNi9qLnBsYWNlbnRhLjIwMTUuMDguMDA1PC9lbGVjdHJvbmljLXJlc291
cmNlLW51bT48L3JlY29yZD48L0NpdGU+PC9FbmROb3RlPn==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BcGxpbjwvQXV0aG9yPjxZZWFyPjIwMTU8L1llYXI+PFJl
Y051bT45MjM8L1JlY051bT48RGlzcGxheVRleHQ+KEFwbGluIGV0IGFsLiwgMjAxNSk8L0Rpc3Bs
YXlUZXh0PjxyZWNvcmQ+PHJlYy1udW1iZXI+OTIzPC9yZWMtbnVtYmVyPjxmb3JlaWduLWtleXM+
PGtleSBhcHA9IkVOIiBkYi1pZD0iZXRmdjBwMjI5c3pydDJlZXdmcnYyeGR5ZjBydDJ2MHJ2cnpz
IiB0aW1lc3RhbXA9IjE1NzUzOTAxMzMiPjkyMzwva2V5PjwvZm9yZWlnbi1rZXlzPjxyZWYtdHlw
ZSBuYW1lPSJKb3VybmFsIEFydGljbGUiPjE3PC9yZWYtdHlwZT48Y29udHJpYnV0b3JzPjxhdXRo
b3JzPjxhdXRob3I+QXBsaW4sIEouIEQuPC9hdXRob3I+PGF1dGhvcj5XaGl0dGFrZXIsIEguPC9h
dXRob3I+PGF1dGhvcj5KYW5hIExpbSwgWS4gVC48L2F1dGhvcj48YXV0aG9yPlN3aWV0bGlrLCBT
LjwvYXV0aG9yPjxhdXRob3I+Q2hhcm5vY2ssIEouPC9hdXRob3I+PGF1dGhvcj5Kb25lcywgQy4g
Si48L2F1dGhvcj48L2F1dGhvcnM+PC9jb250cmlidXRvcnM+PGF1dGgtYWRkcmVzcz5NYXRlcm5h
bCBhbmQgRmV0YWwgSGVhbHRoIFJlc2VhcmNoIENlbnRyZSwgSW5zdGl0dXRlIG9mIEh1bWFuIERl
dmVsb3BtZW50LCBVbml2ZXJzaXR5IG9mIE1hbmNoZXN0ZXIsIFN0LiBNYXJ5JmFwb3M7cyBIb3Nw
aXRhbCwgQ2VudHJhbCBNYW5jaGVzdGVyIFVuaXZlcnNpdHkgSG9zcGl0YWxzIE5IUyBGb3VuZGF0
aW9uIFRydXN0LCBNYW5jaGVzdGVyIEFjYWRlbWljIEhlYWx0aCBTY2llbmNlIENlbnRyZSwgTWFu
Y2hlc3RlciBNMTMgOVdMLCBVSy4gRWxlY3Ryb25pYyBhZGRyZXNzOiBqb2huLmFwbGluQG1hbmNo
ZXN0ZXIuYWMudWsuJiN4RDtNYXRlcm5hbCBhbmQgRmV0YWwgSGVhbHRoIFJlc2VhcmNoIENlbnRy
ZSwgSW5zdGl0dXRlIG9mIEh1bWFuIERldmVsb3BtZW50LCBVbml2ZXJzaXR5IG9mIE1hbmNoZXN0
ZXIsIFN0LiBNYXJ5JmFwb3M7cyBIb3NwaXRhbCwgQ2VudHJhbCBNYW5jaGVzdGVyIFVuaXZlcnNp
dHkgSG9zcGl0YWxzIE5IUyBGb3VuZGF0aW9uIFRydXN0LCBNYW5jaGVzdGVyIEFjYWRlbWljIEhl
YWx0aCBTY2llbmNlIENlbnRyZSwgTWFuY2hlc3RlciBNMTMgOVdMLCBVSy48L2F1dGgtYWRkcmVz
cz48dGl0bGVzPjx0aXRsZT5IZW1hbmdpb2JsYXN0aWMgZm9jaSBpbiBodW1hbiBmaXJzdCB0cmlt
ZXN0ZXIgcGxhY2VudGE6IERpc3RyaWJ1dGlvbiBhbmQgZ2VzdGF0aW9uYWwgcHJvZmlsZTwvdGl0
bGU+PHNlY29uZGFyeS10aXRsZT5QbGFjZW50YTwvc2Vjb25kYXJ5LXRpdGxlPjwvdGl0bGVzPjxw
ZXJpb2RpY2FsPjxmdWxsLXRpdGxlPlBsYWNlbnRhPC9mdWxsLXRpdGxlPjwvcGVyaW9kaWNhbD48
cGFnZXM+MTA2OS03NzwvcGFnZXM+PHZvbHVtZT4zNjwvdm9sdW1lPjxudW1iZXI+MTA8L251bWJl
cj48ZWRpdGlvbj4yMDE1LzA5LzAxPC9lZGl0aW9uPjxrZXl3b3Jkcz48a2V5d29yZD5GZW1hbGU8
L2tleXdvcmQ+PGtleXdvcmQ+KkhlbWF0b3BvaWVzaXM8L2tleXdvcmQ+PGtleXdvcmQ+SHVtYW5z
PC9rZXl3b3JkPjxrZXl3b3JkPlBsYWNlbnRhLyplbWJyeW9sb2d5PC9rZXl3b3JkPjxrZXl3b3Jk
PlByZWduYW5jeTwva2V5d29yZD48a2V5d29yZD4qUHJlZ25hbmN5IFRyaW1lc3RlciwgRmlyc3Q8
L2tleXdvcmQ+PGtleXdvcmQ+RW5kb3RoZWxpdW08L2tleXdvcmQ+PGtleXdvcmQ+RXJ5dGhyb2lk
PC9rZXl3b3JkPjxrZXl3b3JkPkZpcnN0IHRyaW1lc3Rlcjwva2V5d29yZD48a2V5d29yZD5IZW1h
bmdpb2JsYXN0PC9rZXl3b3JkPjxrZXl3b3JkPkhlbWF0b3BvaWVzaXM8L2tleXdvcmQ+PGtleXdv
cmQ+SHVtYW48L2tleXdvcmQ+PGtleXdvcmQ+UGxhY2VudGE8L2tleXdvcmQ+PGtleXdvcmQ+U3Rl
bSBjZWxsPC9rZXl3b3JkPjxrZXl3b3JkPlZhc2N1bG9nZW5lc2lzPC9rZXl3b3JkPjwva2V5d29y
ZHM+PGRhdGVzPjx5ZWFyPjIwMTU8L3llYXI+PHB1Yi1kYXRlcz48ZGF0ZT5PY3Q8L2RhdGU+PC9w
dWItZGF0ZXM+PC9kYXRlcz48aXNibj4xNTMyLTMxMDIgKEVsZWN0cm9uaWMpJiN4RDswMTQzLTQw
MDQgKExpbmtpbmcpPC9pc2JuPjxhY2Nlc3Npb24tbnVtPjI2MzE4NjQ1PC9hY2Nlc3Npb24tbnVt
Pjx1cmxzPjxyZWxhdGVkLXVybHM+PHVybD5odHRwczovL3d3dy5uY2JpLm5sbS5uaWguZ292L3B1
Ym1lZC8yNjMxODY0NTwvdXJsPjwvcmVsYXRlZC11cmxzPjwvdXJscz48ZWxlY3Ryb25pYy1yZXNv
dXJjZS1udW0+MTAuMTAxNi9qLnBsYWNlbnRhLjIwMTUuMDguMDA1PC9lbGVjdHJvbmljLXJlc291
cmNlLW51bT48L3JlY29yZD48L0NpdGU+PC9FbmROb3RlPn==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Aplin et al., 2015)</w:t>
      </w:r>
      <w:r w:rsidRPr="008B5129">
        <w:rPr>
          <w:rFonts w:ascii="Arial" w:hAnsi="Arial" w:cs="Arial"/>
          <w:color w:val="000000"/>
          <w:sz w:val="20"/>
          <w:szCs w:val="20"/>
        </w:rPr>
        <w:fldChar w:fldCharType="end"/>
      </w:r>
      <w:r w:rsidR="00737D0B">
        <w:rPr>
          <w:rFonts w:ascii="Arial" w:hAnsi="Arial" w:cs="Arial"/>
          <w:color w:val="000000"/>
          <w:sz w:val="20"/>
          <w:szCs w:val="20"/>
          <w:lang w:val="en-GB"/>
        </w:rPr>
        <w:t xml:space="preserve">, as confirmed by the presence of </w:t>
      </w:r>
      <w:r w:rsidR="00737D0B" w:rsidRPr="008B5129">
        <w:rPr>
          <w:rFonts w:ascii="Arial" w:hAnsi="Arial" w:cs="Arial"/>
          <w:color w:val="000000"/>
          <w:sz w:val="20"/>
          <w:szCs w:val="20"/>
          <w:lang w:val="en-GB"/>
        </w:rPr>
        <w:t xml:space="preserve">both embryonic and </w:t>
      </w:r>
      <w:proofErr w:type="spellStart"/>
      <w:r w:rsidR="00737D0B" w:rsidRPr="008B5129">
        <w:rPr>
          <w:rFonts w:ascii="Arial" w:hAnsi="Arial" w:cs="Arial"/>
          <w:color w:val="000000"/>
          <w:sz w:val="20"/>
          <w:szCs w:val="20"/>
          <w:lang w:val="en-GB"/>
        </w:rPr>
        <w:t>fetal</w:t>
      </w:r>
      <w:proofErr w:type="spellEnd"/>
      <w:r w:rsidR="00737D0B" w:rsidRPr="008B5129">
        <w:rPr>
          <w:rFonts w:ascii="Arial" w:hAnsi="Arial" w:cs="Arial"/>
          <w:color w:val="000000"/>
          <w:sz w:val="20"/>
          <w:szCs w:val="20"/>
          <w:lang w:val="en-GB"/>
        </w:rPr>
        <w:t xml:space="preserve"> </w:t>
      </w:r>
      <w:proofErr w:type="spellStart"/>
      <w:r w:rsidR="00737D0B" w:rsidRPr="008B5129">
        <w:rPr>
          <w:rFonts w:ascii="Arial" w:hAnsi="Arial" w:cs="Arial"/>
          <w:color w:val="000000"/>
          <w:sz w:val="20"/>
          <w:szCs w:val="20"/>
          <w:lang w:val="en-GB"/>
        </w:rPr>
        <w:t>hemoglobin</w:t>
      </w:r>
      <w:proofErr w:type="spellEnd"/>
      <w:r w:rsidR="00737D0B" w:rsidRPr="008B5129">
        <w:rPr>
          <w:rFonts w:ascii="Arial" w:hAnsi="Arial" w:cs="Arial"/>
          <w:color w:val="000000"/>
          <w:sz w:val="20"/>
          <w:szCs w:val="20"/>
          <w:lang w:val="en-GB"/>
        </w:rPr>
        <w:t xml:space="preserve"> transcripts within villous trophoblast cells</w:t>
      </w:r>
      <w:r w:rsidR="00737D0B">
        <w:rPr>
          <w:rFonts w:ascii="Arial" w:hAnsi="Arial" w:cs="Arial"/>
          <w:color w:val="000000"/>
          <w:sz w:val="20"/>
          <w:szCs w:val="20"/>
          <w:lang w:val="en-GB"/>
        </w:rPr>
        <w:t xml:space="preserve"> of purified </w:t>
      </w:r>
      <w:r w:rsidRPr="008B5129">
        <w:rPr>
          <w:rFonts w:ascii="Arial" w:hAnsi="Arial" w:cs="Arial"/>
          <w:color w:val="000000"/>
          <w:sz w:val="20"/>
          <w:szCs w:val="20"/>
          <w:lang w:val="en-GB"/>
        </w:rPr>
        <w:t xml:space="preserve">CTB and EVT cells </w:t>
      </w:r>
      <w:r w:rsidRPr="008B5129">
        <w:rPr>
          <w:rFonts w:ascii="Arial" w:hAnsi="Arial" w:cs="Arial"/>
          <w:color w:val="000000"/>
          <w:sz w:val="20"/>
          <w:szCs w:val="20"/>
          <w:lang w:val="en-GB"/>
        </w:rPr>
        <w:fldChar w:fldCharType="begin">
          <w:fldData xml:space="preserve">PEVuZE5vdGU+PENpdGU+PEF1dGhvcj5BcHBzPC9BdXRob3I+PFllYXI+MjAxMTwvWWVhcj48UmVj
TnVtPjk4MzwvUmVjTnVtPjxEaXNwbGF5VGV4dD4oQXBwcyBldCBhbC4sIDIwMTEpPC9EaXNwbGF5
VGV4dD48cmVjb3JkPjxyZWMtbnVtYmVyPjk4MzwvcmVjLW51bWJlcj48Zm9yZWlnbi1rZXlzPjxr
ZXkgYXBwPSJFTiIgZGItaWQ9ImV0ZnYwcDIyOXN6cnQyZWV3ZnJ2MnhkeWYwcnQydjBydnJ6cyIg
dGltZXN0YW1wPSIxNTkxNjkxMDkyIj45ODM8L2tleT48L2ZvcmVpZ24ta2V5cz48cmVmLXR5cGUg
bmFtZT0iSm91cm5hbCBBcnRpY2xlIj4xNzwvcmVmLXR5cGU+PGNvbnRyaWJ1dG9ycz48YXV0aG9y
cz48YXV0aG9yPkFwcHMsIFIuPC9hdXRob3I+PGF1dGhvcj5TaGFya2V5LCBBLjwvYXV0aG9yPjxh
dXRob3I+R2FyZG5lciwgTC48L2F1dGhvcj48YXV0aG9yPk1hbGUsIFYuPC9hdXRob3I+PGF1dGhv
cj5Ucm90dGVyLCBNLjwvYXV0aG9yPjxhdXRob3I+TWlsbGVyLCBOLjwvYXV0aG9yPjxhdXRob3I+
Tm9ydGgsIFIuPC9hdXRob3I+PGF1dGhvcj5Gb3VuZHMsIFMuPC9hdXRob3I+PGF1dGhvcj5Nb2Zm
ZXR0LCBBLjwvYXV0aG9yPjwvYXV0aG9ycz48L2NvbnRyaWJ1dG9ycz48YXV0aC1hZGRyZXNzPkRl
cGFydG1lbnQgb2YgUGF0aG9sb2d5IGFuZCBDZW50cmUgZm9yIFRyb3Bob2JsYXN0IFJlc2VhcmNo
LCBVbml2ZXJzaXR5IG9mIENhbWJyaWRnZSwgVGVubmlzIENvdXJ0IFJvYWQsIENhbWJyaWRnZSBD
QjIgMVFQLCBVSy48L2F1dGgtYWRkcmVzcz48dGl0bGVzPjx0aXRsZT5HZW5vbWUtd2lkZSBleHBy
ZXNzaW9uIHByb2ZpbGUgb2YgZmlyc3QgdHJpbWVzdGVyIHZpbGxvdXMgYW5kIGV4dHJhdmlsbG91
cyBodW1hbiB0cm9waG9ibGFzdCBjZWxsczwvdGl0bGU+PHNlY29uZGFyeS10aXRsZT5QbGFjZW50
YTwvc2Vjb25kYXJ5LXRpdGxlPjwvdGl0bGVzPjxwZXJpb2RpY2FsPjxmdWxsLXRpdGxlPlBsYWNl
bnRhPC9mdWxsLXRpdGxlPjwvcGVyaW9kaWNhbD48cGFnZXM+MzMtNDM8L3BhZ2VzPjx2b2x1bWU+
MzI8L3ZvbHVtZT48bnVtYmVyPjE8L251bWJlcj48ZWRpdGlvbj4yMDEwLzExLzE2PC9lZGl0aW9u
PjxrZXl3b3Jkcz48a2V5d29yZD5BZHVsdDwva2V5d29yZD48a2V5d29yZD5DYXNlLUNvbnRyb2wg
U3R1ZGllczwva2V5d29yZD48a2V5d29yZD5DZWxsIExpbmUsIFR1bW9yPC9rZXl3b3JkPjxrZXl3
b3JkPkNlbGxzLCBDdWx0dXJlZDwva2V5d29yZD48a2V5d29yZD5DaG9yaW9uaWMgVmlsbGkvKm1l
dGFib2xpc208L2tleXdvcmQ+PGtleXdvcmQ+Q2x1c3RlciBBbmFseXNpczwva2V5d29yZD48a2V5
d29yZD5GZW1hbGU8L2tleXdvcmQ+PGtleXdvcmQ+KkdlbmUgRXhwcmVzc2lvbiBQcm9maWxpbmc8
L2tleXdvcmQ+PGtleXdvcmQ+R2VuZSBSZWd1bGF0b3J5IE5ldHdvcmtzPC9rZXl3b3JkPjxrZXl3
b3JkPkdlbm9tZSwgSHVtYW4vcGh5c2lvbG9neTwva2V5d29yZD48a2V5d29yZD5IdW1hbnM8L2tl
eXdvcmQ+PGtleXdvcmQ+TWljcm9hcnJheSBBbmFseXNpczwva2V5d29yZD48a2V5d29yZD5QcmUt
RWNsYW1wc2lhL2dlbmV0aWNzL21ldGFib2xpc20vcGF0aG9sb2d5L3VyaW5lPC9rZXl3b3JkPjxr
ZXl3b3JkPlByZWduYW5jeTwva2V5d29yZD48a2V5d29yZD5QcmVnbmFuY3kgVHJpbWVzdGVyLCBG
aXJzdC8qZ2VuZXRpY3MvbWV0YWJvbGlzbTwva2V5d29yZD48a2V5d29yZD5Ucm9waG9ibGFzdHMv
Y3l0b2xvZ3kvKm1ldGFib2xpc208L2tleXdvcmQ+PC9rZXl3b3Jkcz48ZGF0ZXM+PHllYXI+MjAx
MTwveWVhcj48cHViLWRhdGVzPjxkYXRlPkphbjwvZGF0ZT48L3B1Yi1kYXRlcz48L2RhdGVzPjxp
c2JuPjE1MzItMzEwMiAoRWxlY3Ryb25pYykmI3hEOzAxNDMtNDAwNCAoTGlua2luZyk8L2lzYm4+
PGFjY2Vzc2lvbi1udW0+MjEwNzU0NDY8L2FjY2Vzc2lvbi1udW0+PHVybHM+PHJlbGF0ZWQtdXJs
cz48dXJsPmh0dHBzOi8vd3d3Lm5jYmkubmxtLm5paC5nb3YvcHVibWVkLzIxMDc1NDQ2PC91cmw+
PC9yZWxhdGVkLXVybHM+PC91cmxzPjxjdXN0b20yPlBNQzMwNjUzNDM8L2N1c3RvbTI+PGVsZWN0
cm9uaWMtcmVzb3VyY2UtbnVtPjEwLjEwMTYvai5wbGFjZW50YS4yMDEwLjEwLjAxMDwvZWxlY3Ry
b25pYy1yZXNvdXJjZS1udW0+PC9yZWNvcmQ+PC9DaXRlPjwvRW5kTm90ZT4A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BcHBzPC9BdXRob3I+PFllYXI+MjAxMTwvWWVhcj48UmVj
TnVtPjk4MzwvUmVjTnVtPjxEaXNwbGF5VGV4dD4oQXBwcyBldCBhbC4sIDIwMTEpPC9EaXNwbGF5
VGV4dD48cmVjb3JkPjxyZWMtbnVtYmVyPjk4MzwvcmVjLW51bWJlcj48Zm9yZWlnbi1rZXlzPjxr
ZXkgYXBwPSJFTiIgZGItaWQ9ImV0ZnYwcDIyOXN6cnQyZWV3ZnJ2MnhkeWYwcnQydjBydnJ6cyIg
dGltZXN0YW1wPSIxNTkxNjkxMDkyIj45ODM8L2tleT48L2ZvcmVpZ24ta2V5cz48cmVmLXR5cGUg
bmFtZT0iSm91cm5hbCBBcnRpY2xlIj4xNzwvcmVmLXR5cGU+PGNvbnRyaWJ1dG9ycz48YXV0aG9y
cz48YXV0aG9yPkFwcHMsIFIuPC9hdXRob3I+PGF1dGhvcj5TaGFya2V5LCBBLjwvYXV0aG9yPjxh
dXRob3I+R2FyZG5lciwgTC48L2F1dGhvcj48YXV0aG9yPk1hbGUsIFYuPC9hdXRob3I+PGF1dGhv
cj5Ucm90dGVyLCBNLjwvYXV0aG9yPjxhdXRob3I+TWlsbGVyLCBOLjwvYXV0aG9yPjxhdXRob3I+
Tm9ydGgsIFIuPC9hdXRob3I+PGF1dGhvcj5Gb3VuZHMsIFMuPC9hdXRob3I+PGF1dGhvcj5Nb2Zm
ZXR0LCBBLjwvYXV0aG9yPjwvYXV0aG9ycz48L2NvbnRyaWJ1dG9ycz48YXV0aC1hZGRyZXNzPkRl
cGFydG1lbnQgb2YgUGF0aG9sb2d5IGFuZCBDZW50cmUgZm9yIFRyb3Bob2JsYXN0IFJlc2VhcmNo
LCBVbml2ZXJzaXR5IG9mIENhbWJyaWRnZSwgVGVubmlzIENvdXJ0IFJvYWQsIENhbWJyaWRnZSBD
QjIgMVFQLCBVSy48L2F1dGgtYWRkcmVzcz48dGl0bGVzPjx0aXRsZT5HZW5vbWUtd2lkZSBleHBy
ZXNzaW9uIHByb2ZpbGUgb2YgZmlyc3QgdHJpbWVzdGVyIHZpbGxvdXMgYW5kIGV4dHJhdmlsbG91
cyBodW1hbiB0cm9waG9ibGFzdCBjZWxsczwvdGl0bGU+PHNlY29uZGFyeS10aXRsZT5QbGFjZW50
YTwvc2Vjb25kYXJ5LXRpdGxlPjwvdGl0bGVzPjxwZXJpb2RpY2FsPjxmdWxsLXRpdGxlPlBsYWNl
bnRhPC9mdWxsLXRpdGxlPjwvcGVyaW9kaWNhbD48cGFnZXM+MzMtNDM8L3BhZ2VzPjx2b2x1bWU+
MzI8L3ZvbHVtZT48bnVtYmVyPjE8L251bWJlcj48ZWRpdGlvbj4yMDEwLzExLzE2PC9lZGl0aW9u
PjxrZXl3b3Jkcz48a2V5d29yZD5BZHVsdDwva2V5d29yZD48a2V5d29yZD5DYXNlLUNvbnRyb2wg
U3R1ZGllczwva2V5d29yZD48a2V5d29yZD5DZWxsIExpbmUsIFR1bW9yPC9rZXl3b3JkPjxrZXl3
b3JkPkNlbGxzLCBDdWx0dXJlZDwva2V5d29yZD48a2V5d29yZD5DaG9yaW9uaWMgVmlsbGkvKm1l
dGFib2xpc208L2tleXdvcmQ+PGtleXdvcmQ+Q2x1c3RlciBBbmFseXNpczwva2V5d29yZD48a2V5
d29yZD5GZW1hbGU8L2tleXdvcmQ+PGtleXdvcmQ+KkdlbmUgRXhwcmVzc2lvbiBQcm9maWxpbmc8
L2tleXdvcmQ+PGtleXdvcmQ+R2VuZSBSZWd1bGF0b3J5IE5ldHdvcmtzPC9rZXl3b3JkPjxrZXl3
b3JkPkdlbm9tZSwgSHVtYW4vcGh5c2lvbG9neTwva2V5d29yZD48a2V5d29yZD5IdW1hbnM8L2tl
eXdvcmQ+PGtleXdvcmQ+TWljcm9hcnJheSBBbmFseXNpczwva2V5d29yZD48a2V5d29yZD5QcmUt
RWNsYW1wc2lhL2dlbmV0aWNzL21ldGFib2xpc20vcGF0aG9sb2d5L3VyaW5lPC9rZXl3b3JkPjxr
ZXl3b3JkPlByZWduYW5jeTwva2V5d29yZD48a2V5d29yZD5QcmVnbmFuY3kgVHJpbWVzdGVyLCBG
aXJzdC8qZ2VuZXRpY3MvbWV0YWJvbGlzbTwva2V5d29yZD48a2V5d29yZD5Ucm9waG9ibGFzdHMv
Y3l0b2xvZ3kvKm1ldGFib2xpc208L2tleXdvcmQ+PC9rZXl3b3Jkcz48ZGF0ZXM+PHllYXI+MjAx
MTwveWVhcj48cHViLWRhdGVzPjxkYXRlPkphbjwvZGF0ZT48L3B1Yi1kYXRlcz48L2RhdGVzPjxp
c2JuPjE1MzItMzEwMiAoRWxlY3Ryb25pYykmI3hEOzAxNDMtNDAwNCAoTGlua2luZyk8L2lzYm4+
PGFjY2Vzc2lvbi1udW0+MjEwNzU0NDY8L2FjY2Vzc2lvbi1udW0+PHVybHM+PHJlbGF0ZWQtdXJs
cz48dXJsPmh0dHBzOi8vd3d3Lm5jYmkubmxtLm5paC5nb3YvcHVibWVkLzIxMDc1NDQ2PC91cmw+
PC9yZWxhdGVkLXVybHM+PC91cmxzPjxjdXN0b20yPlBNQzMwNjUzNDM8L2N1c3RvbTI+PGVsZWN0
cm9uaWMtcmVzb3VyY2UtbnVtPjEwLjEwMTYvai5wbGFjZW50YS4yMDEwLjEwLjAxMDwvZWxlY3Ry
b25pYy1yZXNvdXJjZS1udW0+PC9yZWNvcmQ+PC9DaXRlPjwvRW5kTm90ZT4A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Apps et al., 2011)</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Together, these findings show </w:t>
      </w:r>
      <w:proofErr w:type="spellStart"/>
      <w:r w:rsidRPr="008B5129">
        <w:rPr>
          <w:rFonts w:ascii="Arial" w:hAnsi="Arial" w:cs="Arial"/>
          <w:color w:val="000000"/>
          <w:sz w:val="20"/>
          <w:szCs w:val="20"/>
          <w:lang w:val="en-GB"/>
        </w:rPr>
        <w:t>hemoglobin</w:t>
      </w:r>
      <w:proofErr w:type="spellEnd"/>
      <w:r w:rsidRPr="008B5129">
        <w:rPr>
          <w:rFonts w:ascii="Arial" w:hAnsi="Arial" w:cs="Arial"/>
          <w:color w:val="000000"/>
          <w:sz w:val="20"/>
          <w:szCs w:val="20"/>
          <w:lang w:val="en-GB"/>
        </w:rPr>
        <w:t xml:space="preserve"> transcripts are expressed within villous stroma and trophoblast cells and subunit expression changes with the onset of blood</w:t>
      </w:r>
      <w:r w:rsidR="00737D0B">
        <w:rPr>
          <w:rFonts w:ascii="Arial" w:hAnsi="Arial" w:cs="Arial"/>
          <w:color w:val="000000"/>
          <w:sz w:val="20"/>
          <w:szCs w:val="20"/>
          <w:lang w:val="en-GB"/>
        </w:rPr>
        <w:t xml:space="preserve"> flow, possibly protecting</w:t>
      </w:r>
      <w:r w:rsidR="00737D0B" w:rsidRPr="00737D0B">
        <w:rPr>
          <w:rFonts w:ascii="Arial" w:hAnsi="Arial" w:cs="Arial"/>
          <w:color w:val="000000"/>
          <w:sz w:val="20"/>
          <w:szCs w:val="20"/>
          <w:lang w:val="en-GB"/>
        </w:rPr>
        <w:t xml:space="preserve"> </w:t>
      </w:r>
      <w:r w:rsidR="00737D0B" w:rsidRPr="008B5129">
        <w:rPr>
          <w:rFonts w:ascii="Arial" w:hAnsi="Arial" w:cs="Arial"/>
          <w:color w:val="000000"/>
          <w:sz w:val="20"/>
          <w:szCs w:val="20"/>
          <w:lang w:val="en-GB"/>
        </w:rPr>
        <w:t xml:space="preserve">against oxidative stress </w:t>
      </w:r>
      <w:r w:rsidR="00737D0B" w:rsidRPr="008B5129">
        <w:rPr>
          <w:rFonts w:ascii="Arial" w:hAnsi="Arial" w:cs="Arial"/>
          <w:color w:val="000000"/>
          <w:sz w:val="20"/>
          <w:szCs w:val="20"/>
          <w:lang w:val="en-GB"/>
        </w:rPr>
        <w:fldChar w:fldCharType="begin">
          <w:fldData xml:space="preserve">PEVuZE5vdGU+PENpdGU+PEF1dGhvcj5TYWhhPC9BdXRob3I+PFllYXI+MjAxNDwvWWVhcj48UmVj
TnVtPjk4NDwvUmVjTnVtPjxEaXNwbGF5VGV4dD4oTmlzaGkgZXQgYWwuLCAyMDA4OyBTYWhhIGV0
IGFsLiwgMjAxNCk8L0Rpc3BsYXlUZXh0PjxyZWNvcmQ+PHJlYy1udW1iZXI+OTg0PC9yZWMtbnVt
YmVyPjxmb3JlaWduLWtleXM+PGtleSBhcHA9IkVOIiBkYi1pZD0iZXRmdjBwMjI5c3pydDJlZXdm
cnYyeGR5ZjBydDJ2MHJ2cnpzIiB0aW1lc3RhbXA9IjE1OTE2OTEyMzMiPjk4NDwva2V5PjwvZm9y
ZWlnbi1rZXlzPjxyZWYtdHlwZSBuYW1lPSJKb3VybmFsIEFydGljbGUiPjE3PC9yZWYtdHlwZT48
Y29udHJpYnV0b3JzPjxhdXRob3JzPjxhdXRob3I+U2FoYSwgRC48L2F1dGhvcj48YXV0aG9yPlBh
dGdhb25rYXIsIE0uPC9hdXRob3I+PGF1dGhvcj5TaHJvZmYsIEEuPC9hdXRob3I+PGF1dGhvcj5B
eXlhciwgSy48L2F1dGhvcj48YXV0aG9yPkJhc2hpciwgVC48L2F1dGhvcj48YXV0aG9yPlJlZGR5
LCBLLiBWLjwvYXV0aG9yPjwvYXV0aG9ycz48L2NvbnRyaWJ1dG9ycz48YXV0aC1hZGRyZXNzPkRp
dmlzaW9uIG9mIE1vbGVjdWxhciBJbW11bm9sb2d5IGFuZCBNaWNyb2Jpb2xvZ3kgKE1JTSksIE5h
dGlvbmFsIEluc3RpdHV0ZSBmb3IgUmVzZWFyY2ggaW4gUmVwcm9kdWN0aXZlIEhlYWx0aCAoTklS
UkgpLCBKLk0uIFN0cmVldCwgUGFyZWwsIE11bWJhaSA0MDAwMTIsIEluZGlhLiYjeEQ7RGVwYXJ0
bWVudCBvZiBCaW9sb2dpY2FsIFNjaWVuY2VzLCBUYXRhIEluc3RpdHV0ZSBvZiBGdW5kYW1lbnRh
bCBSZXNlYXJjaCAoVElGUiksIE11bWJhaSA0MDAwMDUsIEluZGlhLjwvYXV0aC1hZGRyZXNzPjx0
aXRsZXM+PHRpdGxlPkhlbW9nbG9iaW4gZXhwcmVzc2lvbiBpbiBub25lcnl0aHJvaWQgY2VsbHM6
IG5vdmVsIG9yIHViaXF1aXRvdXM/PC90aXRsZT48c2Vjb25kYXJ5LXRpdGxlPkludCBKIEluZmxh
bTwvc2Vjb25kYXJ5LXRpdGxlPjwvdGl0bGVzPjxwZXJpb2RpY2FsPjxmdWxsLXRpdGxlPkludCBK
IEluZmxhbTwvZnVsbC10aXRsZT48L3BlcmlvZGljYWw+PHBhZ2VzPjgwMzIzNzwvcGFnZXM+PHZv
bHVtZT4yMDE0PC92b2x1bWU+PGVkaXRpb24+MjAxNC8xMS8yOTwvZWRpdGlvbj48ZGF0ZXM+PHll
YXI+MjAxNDwveWVhcj48L2RhdGVzPjxpc2JuPjIwOTAtODA0MCAoUHJpbnQpJiN4RDsyMDQyLTAw
OTkgKExpbmtpbmcpPC9pc2JuPjxhY2Nlc3Npb24tbnVtPjI1NDMxNzQwPC9hY2Nlc3Npb24tbnVt
Pjx1cmxzPjxyZWxhdGVkLXVybHM+PHVybD5odHRwczovL3d3dy5uY2JpLm5sbS5uaWguZ292L3B1
Ym1lZC8yNTQzMTc0MDwvdXJsPjwvcmVsYXRlZC11cmxzPjwvdXJscz48Y3VzdG9tMj5QTUM0MjQx
Mjg2PC9jdXN0b20yPjxlbGVjdHJvbmljLXJlc291cmNlLW51bT4xMC4xMTU1LzIwMTQvODAzMjM3
PC9lbGVjdHJvbmljLXJlc291cmNlLW51bT48L3JlY29yZD48L0NpdGU+PENpdGU+PEF1dGhvcj5O
aXNoaTwvQXV0aG9yPjxZZWFyPjIwMDg8L1llYXI+PFJlY051bT45ODU8L1JlY051bT48cmVjb3Jk
PjxyZWMtbnVtYmVyPjk4NTwvcmVjLW51bWJlcj48Zm9yZWlnbi1rZXlzPjxrZXkgYXBwPSJFTiIg
ZGItaWQ9ImV0ZnYwcDIyOXN6cnQyZWV3ZnJ2MnhkeWYwcnQydjBydnJ6cyIgdGltZXN0YW1wPSIx
NTkxNjkxMzMzIj45ODU8L2tleT48L2ZvcmVpZ24ta2V5cz48cmVmLXR5cGUgbmFtZT0iSm91cm5h
bCBBcnRpY2xlIj4xNzwvcmVmLXR5cGU+PGNvbnRyaWJ1dG9ycz48YXV0aG9ycz48YXV0aG9yPk5p
c2hpLCBILjwvYXV0aG9yPjxhdXRob3I+SW5hZ2ksIFIuPC9hdXRob3I+PGF1dGhvcj5LYXRvLCBI
LjwvYXV0aG9yPjxhdXRob3I+VGFuZW1vdG8sIE0uPC9hdXRob3I+PGF1dGhvcj5Lb2ppbWEsIEku
PC9hdXRob3I+PGF1dGhvcj5Tb24sIEQuPC9hdXRob3I+PGF1dGhvcj5GdWppdGEsIFQuPC9hdXRo
b3I+PGF1dGhvcj5OYW5nYWt1LCBNLjwvYXV0aG9yPjwvYXV0aG9ycz48L2NvbnRyaWJ1dG9ycz48
YXV0aC1hZGRyZXNzPkRpdmlzaW9uIG9mIE5lcGhyb2xvZ3kgYW5kIEVuZG9jcmlub2xvZ3ksIFVu
aXZlcnNpdHkgb2YgVG9reW8gU2Nob29sIG9mIE1lZGljaW5lLCA3LTMtMSBIb25nbywgQnVua3lv
LWt1LCBUb2t5bywgSmFwYW4uPC9hdXRoLWFkZHJlc3M+PHRpdGxlcz48dGl0bGU+SGVtb2dsb2Jp
biBpcyBleHByZXNzZWQgYnkgbWVzYW5naWFsIGNlbGxzIGFuZCByZWR1Y2VzIG94aWRhbnQgc3Ry
ZXNzPC90aXRsZT48c2Vjb25kYXJ5LXRpdGxlPkogQW0gU29jIE5lcGhyb2w8L3NlY29uZGFyeS10
aXRsZT48L3RpdGxlcz48cGVyaW9kaWNhbD48ZnVsbC10aXRsZT5KIEFtIFNvYyBOZXBocm9sPC9m
dWxsLXRpdGxlPjwvcGVyaW9kaWNhbD48cGFnZXM+MTUwMC04PC9wYWdlcz48dm9sdW1lPjE5PC92
b2x1bWU+PG51bWJlcj44PC9udW1iZXI+PGVkaXRpb24+MjAwOC8wNS8wMjwvZWRpdGlvbj48a2V5
d29yZHM+PGtleXdvcmQ+QW5pbWFsczwva2V5d29yZD48a2V5d29yZD5DZWxscywgQ3VsdHVyZWQ8
L2tleXdvcmQ+PGtleXdvcmQ+Rmx1b3Jlc2NlbnQgQW50aWJvZHkgVGVjaG5pcXVlPC9rZXl3b3Jk
PjxrZXl3b3JkPkdlbmUgRXhwcmVzc2lvbjwva2V5d29yZD48a2V5d29yZD5IZW1vZ2xvYmlucy9n
ZW5ldGljcy8qbWV0YWJvbGlzbTwva2V5d29yZD48a2V5d29yZD5IeXBveGlhLyptZXRhYm9saXNt
PC9rZXl3b3JkPjxrZXl3b3JkPkltbXVub2Jsb3R0aW5nPC9rZXl3b3JkPjxrZXl3b3JkPkluIFNp
dHUgSHlicmlkaXphdGlvbjwva2V5d29yZD48a2V5d29yZD5NYWxlPC9rZXl3b3JkPjxrZXl3b3Jk
Pk1lc2FuZ2lhbCBDZWxscy8qbWV0YWJvbGlzbTwva2V5d29yZD48a2V5d29yZD4qT3hpZGF0aXZl
IFN0cmVzczwva2V5d29yZD48a2V5d29yZD5STkEsIE1lc3Nlbmdlci9tZXRhYm9saXNtPC9rZXl3
b3JkPjxrZXl3b3JkPlJhdHM8L2tleXdvcmQ+PGtleXdvcmQ+UmF0cywgU3ByYWd1ZS1EYXdsZXk8
L2tleXdvcmQ+PGtleXdvcmQ+UmV2ZXJzZSBUcmFuc2NyaXB0YXNlIFBvbHltZXJhc2UgQ2hhaW4g
UmVhY3Rpb248L2tleXdvcmQ+PC9rZXl3b3Jkcz48ZGF0ZXM+PHllYXI+MjAwODwveWVhcj48cHVi
LWRhdGVzPjxkYXRlPkF1ZzwvZGF0ZT48L3B1Yi1kYXRlcz48L2RhdGVzPjxpc2JuPjE1MzMtMzQ1
MCAoRWxlY3Ryb25pYykmI3hEOzEwNDYtNjY3MyAoTGlua2luZyk8L2lzYm4+PGFjY2Vzc2lvbi1u
dW0+MTg0NDg1ODQ8L2FjY2Vzc2lvbi1udW0+PHVybHM+PHJlbGF0ZWQtdXJscz48dXJsPmh0dHBz
Oi8vd3d3Lm5jYmkubmxtLm5paC5nb3YvcHVibWVkLzE4NDQ4NTg0PC91cmw+PC9yZWxhdGVkLXVy
bHM+PC91cmxzPjxjdXN0b20yPlBNQzI0ODgyNjY8L2N1c3RvbTI+PGVsZWN0cm9uaWMtcmVzb3Vy
Y2UtbnVtPjEwLjE2ODEvQVNOLjIwMDcxMDEwODU8L2VsZWN0cm9uaWMtcmVzb3VyY2UtbnVtPjwv
cmVjb3JkPjwvQ2l0ZT48L0VuZE5vdGU+
</w:fldData>
        </w:fldChar>
      </w:r>
      <w:r w:rsidR="00737D0B" w:rsidRPr="008B5129">
        <w:rPr>
          <w:rFonts w:ascii="Arial" w:hAnsi="Arial" w:cs="Arial"/>
          <w:color w:val="000000"/>
          <w:sz w:val="20"/>
          <w:szCs w:val="20"/>
          <w:lang w:val="en-GB"/>
        </w:rPr>
        <w:instrText xml:space="preserve"> ADDIN EN.CITE </w:instrText>
      </w:r>
      <w:r w:rsidR="00737D0B" w:rsidRPr="008B5129">
        <w:rPr>
          <w:rFonts w:ascii="Arial" w:hAnsi="Arial" w:cs="Arial"/>
          <w:color w:val="000000"/>
          <w:sz w:val="20"/>
          <w:szCs w:val="20"/>
          <w:lang w:val="en-GB"/>
        </w:rPr>
        <w:fldChar w:fldCharType="begin">
          <w:fldData xml:space="preserve">PEVuZE5vdGU+PENpdGU+PEF1dGhvcj5TYWhhPC9BdXRob3I+PFllYXI+MjAxNDwvWWVhcj48UmVj
TnVtPjk4NDwvUmVjTnVtPjxEaXNwbGF5VGV4dD4oTmlzaGkgZXQgYWwuLCAyMDA4OyBTYWhhIGV0
IGFsLiwgMjAxNCk8L0Rpc3BsYXlUZXh0PjxyZWNvcmQ+PHJlYy1udW1iZXI+OTg0PC9yZWMtbnVt
YmVyPjxmb3JlaWduLWtleXM+PGtleSBhcHA9IkVOIiBkYi1pZD0iZXRmdjBwMjI5c3pydDJlZXdm
cnYyeGR5ZjBydDJ2MHJ2cnpzIiB0aW1lc3RhbXA9IjE1OTE2OTEyMzMiPjk4NDwva2V5PjwvZm9y
ZWlnbi1rZXlzPjxyZWYtdHlwZSBuYW1lPSJKb3VybmFsIEFydGljbGUiPjE3PC9yZWYtdHlwZT48
Y29udHJpYnV0b3JzPjxhdXRob3JzPjxhdXRob3I+U2FoYSwgRC48L2F1dGhvcj48YXV0aG9yPlBh
dGdhb25rYXIsIE0uPC9hdXRob3I+PGF1dGhvcj5TaHJvZmYsIEEuPC9hdXRob3I+PGF1dGhvcj5B
eXlhciwgSy48L2F1dGhvcj48YXV0aG9yPkJhc2hpciwgVC48L2F1dGhvcj48YXV0aG9yPlJlZGR5
LCBLLiBWLjwvYXV0aG9yPjwvYXV0aG9ycz48L2NvbnRyaWJ1dG9ycz48YXV0aC1hZGRyZXNzPkRp
dmlzaW9uIG9mIE1vbGVjdWxhciBJbW11bm9sb2d5IGFuZCBNaWNyb2Jpb2xvZ3kgKE1JTSksIE5h
dGlvbmFsIEluc3RpdHV0ZSBmb3IgUmVzZWFyY2ggaW4gUmVwcm9kdWN0aXZlIEhlYWx0aCAoTklS
UkgpLCBKLk0uIFN0cmVldCwgUGFyZWwsIE11bWJhaSA0MDAwMTIsIEluZGlhLiYjeEQ7RGVwYXJ0
bWVudCBvZiBCaW9sb2dpY2FsIFNjaWVuY2VzLCBUYXRhIEluc3RpdHV0ZSBvZiBGdW5kYW1lbnRh
bCBSZXNlYXJjaCAoVElGUiksIE11bWJhaSA0MDAwMDUsIEluZGlhLjwvYXV0aC1hZGRyZXNzPjx0
aXRsZXM+PHRpdGxlPkhlbW9nbG9iaW4gZXhwcmVzc2lvbiBpbiBub25lcnl0aHJvaWQgY2VsbHM6
IG5vdmVsIG9yIHViaXF1aXRvdXM/PC90aXRsZT48c2Vjb25kYXJ5LXRpdGxlPkludCBKIEluZmxh
bTwvc2Vjb25kYXJ5LXRpdGxlPjwvdGl0bGVzPjxwZXJpb2RpY2FsPjxmdWxsLXRpdGxlPkludCBK
IEluZmxhbTwvZnVsbC10aXRsZT48L3BlcmlvZGljYWw+PHBhZ2VzPjgwMzIzNzwvcGFnZXM+PHZv
bHVtZT4yMDE0PC92b2x1bWU+PGVkaXRpb24+MjAxNC8xMS8yOTwvZWRpdGlvbj48ZGF0ZXM+PHll
YXI+MjAxNDwveWVhcj48L2RhdGVzPjxpc2JuPjIwOTAtODA0MCAoUHJpbnQpJiN4RDsyMDQyLTAw
OTkgKExpbmtpbmcpPC9pc2JuPjxhY2Nlc3Npb24tbnVtPjI1NDMxNzQwPC9hY2Nlc3Npb24tbnVt
Pjx1cmxzPjxyZWxhdGVkLXVybHM+PHVybD5odHRwczovL3d3dy5uY2JpLm5sbS5uaWguZ292L3B1
Ym1lZC8yNTQzMTc0MDwvdXJsPjwvcmVsYXRlZC11cmxzPjwvdXJscz48Y3VzdG9tMj5QTUM0MjQx
Mjg2PC9jdXN0b20yPjxlbGVjdHJvbmljLXJlc291cmNlLW51bT4xMC4xMTU1LzIwMTQvODAzMjM3
PC9lbGVjdHJvbmljLXJlc291cmNlLW51bT48L3JlY29yZD48L0NpdGU+PENpdGU+PEF1dGhvcj5O
aXNoaTwvQXV0aG9yPjxZZWFyPjIwMDg8L1llYXI+PFJlY051bT45ODU8L1JlY051bT48cmVjb3Jk
PjxyZWMtbnVtYmVyPjk4NTwvcmVjLW51bWJlcj48Zm9yZWlnbi1rZXlzPjxrZXkgYXBwPSJFTiIg
ZGItaWQ9ImV0ZnYwcDIyOXN6cnQyZWV3ZnJ2MnhkeWYwcnQydjBydnJ6cyIgdGltZXN0YW1wPSIx
NTkxNjkxMzMzIj45ODU8L2tleT48L2ZvcmVpZ24ta2V5cz48cmVmLXR5cGUgbmFtZT0iSm91cm5h
bCBBcnRpY2xlIj4xNzwvcmVmLXR5cGU+PGNvbnRyaWJ1dG9ycz48YXV0aG9ycz48YXV0aG9yPk5p
c2hpLCBILjwvYXV0aG9yPjxhdXRob3I+SW5hZ2ksIFIuPC9hdXRob3I+PGF1dGhvcj5LYXRvLCBI
LjwvYXV0aG9yPjxhdXRob3I+VGFuZW1vdG8sIE0uPC9hdXRob3I+PGF1dGhvcj5Lb2ppbWEsIEku
PC9hdXRob3I+PGF1dGhvcj5Tb24sIEQuPC9hdXRob3I+PGF1dGhvcj5GdWppdGEsIFQuPC9hdXRo
b3I+PGF1dGhvcj5OYW5nYWt1LCBNLjwvYXV0aG9yPjwvYXV0aG9ycz48L2NvbnRyaWJ1dG9ycz48
YXV0aC1hZGRyZXNzPkRpdmlzaW9uIG9mIE5lcGhyb2xvZ3kgYW5kIEVuZG9jcmlub2xvZ3ksIFVu
aXZlcnNpdHkgb2YgVG9reW8gU2Nob29sIG9mIE1lZGljaW5lLCA3LTMtMSBIb25nbywgQnVua3lv
LWt1LCBUb2t5bywgSmFwYW4uPC9hdXRoLWFkZHJlc3M+PHRpdGxlcz48dGl0bGU+SGVtb2dsb2Jp
biBpcyBleHByZXNzZWQgYnkgbWVzYW5naWFsIGNlbGxzIGFuZCByZWR1Y2VzIG94aWRhbnQgc3Ry
ZXNzPC90aXRsZT48c2Vjb25kYXJ5LXRpdGxlPkogQW0gU29jIE5lcGhyb2w8L3NlY29uZGFyeS10
aXRsZT48L3RpdGxlcz48cGVyaW9kaWNhbD48ZnVsbC10aXRsZT5KIEFtIFNvYyBOZXBocm9sPC9m
dWxsLXRpdGxlPjwvcGVyaW9kaWNhbD48cGFnZXM+MTUwMC04PC9wYWdlcz48dm9sdW1lPjE5PC92
b2x1bWU+PG51bWJlcj44PC9udW1iZXI+PGVkaXRpb24+MjAwOC8wNS8wMjwvZWRpdGlvbj48a2V5
d29yZHM+PGtleXdvcmQ+QW5pbWFsczwva2V5d29yZD48a2V5d29yZD5DZWxscywgQ3VsdHVyZWQ8
L2tleXdvcmQ+PGtleXdvcmQ+Rmx1b3Jlc2NlbnQgQW50aWJvZHkgVGVjaG5pcXVlPC9rZXl3b3Jk
PjxrZXl3b3JkPkdlbmUgRXhwcmVzc2lvbjwva2V5d29yZD48a2V5d29yZD5IZW1vZ2xvYmlucy9n
ZW5ldGljcy8qbWV0YWJvbGlzbTwva2V5d29yZD48a2V5d29yZD5IeXBveGlhLyptZXRhYm9saXNt
PC9rZXl3b3JkPjxrZXl3b3JkPkltbXVub2Jsb3R0aW5nPC9rZXl3b3JkPjxrZXl3b3JkPkluIFNp
dHUgSHlicmlkaXphdGlvbjwva2V5d29yZD48a2V5d29yZD5NYWxlPC9rZXl3b3JkPjxrZXl3b3Jk
Pk1lc2FuZ2lhbCBDZWxscy8qbWV0YWJvbGlzbTwva2V5d29yZD48a2V5d29yZD4qT3hpZGF0aXZl
IFN0cmVzczwva2V5d29yZD48a2V5d29yZD5STkEsIE1lc3Nlbmdlci9tZXRhYm9saXNtPC9rZXl3
b3JkPjxrZXl3b3JkPlJhdHM8L2tleXdvcmQ+PGtleXdvcmQ+UmF0cywgU3ByYWd1ZS1EYXdsZXk8
L2tleXdvcmQ+PGtleXdvcmQ+UmV2ZXJzZSBUcmFuc2NyaXB0YXNlIFBvbHltZXJhc2UgQ2hhaW4g
UmVhY3Rpb248L2tleXdvcmQ+PC9rZXl3b3Jkcz48ZGF0ZXM+PHllYXI+MjAwODwveWVhcj48cHVi
LWRhdGVzPjxkYXRlPkF1ZzwvZGF0ZT48L3B1Yi1kYXRlcz48L2RhdGVzPjxpc2JuPjE1MzMtMzQ1
MCAoRWxlY3Ryb25pYykmI3hEOzEwNDYtNjY3MyAoTGlua2luZyk8L2lzYm4+PGFjY2Vzc2lvbi1u
dW0+MTg0NDg1ODQ8L2FjY2Vzc2lvbi1udW0+PHVybHM+PHJlbGF0ZWQtdXJscz48dXJsPmh0dHBz
Oi8vd3d3Lm5jYmkubmxtLm5paC5nb3YvcHVibWVkLzE4NDQ4NTg0PC91cmw+PC9yZWxhdGVkLXVy
bHM+PC91cmxzPjxjdXN0b20yPlBNQzI0ODgyNjY8L2N1c3RvbTI+PGVsZWN0cm9uaWMtcmVzb3Vy
Y2UtbnVtPjEwLjE2ODEvQVNOLjIwMDcxMDEwODU8L2VsZWN0cm9uaWMtcmVzb3VyY2UtbnVtPjwv
cmVjb3JkPjwvQ2l0ZT48L0VuZE5vdGU+
</w:fldData>
        </w:fldChar>
      </w:r>
      <w:r w:rsidR="00737D0B" w:rsidRPr="008B5129">
        <w:rPr>
          <w:rFonts w:ascii="Arial" w:hAnsi="Arial" w:cs="Arial"/>
          <w:color w:val="000000"/>
          <w:sz w:val="20"/>
          <w:szCs w:val="20"/>
          <w:lang w:val="en-GB"/>
        </w:rPr>
        <w:instrText xml:space="preserve"> ADDIN EN.CITE.DATA </w:instrText>
      </w:r>
      <w:r w:rsidR="00737D0B" w:rsidRPr="008B5129">
        <w:rPr>
          <w:rFonts w:ascii="Arial" w:hAnsi="Arial" w:cs="Arial"/>
          <w:color w:val="000000"/>
          <w:sz w:val="20"/>
          <w:szCs w:val="20"/>
          <w:lang w:val="en-GB"/>
        </w:rPr>
      </w:r>
      <w:r w:rsidR="00737D0B" w:rsidRPr="008B5129">
        <w:rPr>
          <w:rFonts w:ascii="Arial" w:hAnsi="Arial" w:cs="Arial"/>
          <w:color w:val="000000"/>
          <w:sz w:val="20"/>
          <w:szCs w:val="20"/>
          <w:lang w:val="en-GB"/>
        </w:rPr>
        <w:fldChar w:fldCharType="end"/>
      </w:r>
      <w:r w:rsidR="00737D0B" w:rsidRPr="008B5129">
        <w:rPr>
          <w:rFonts w:ascii="Arial" w:hAnsi="Arial" w:cs="Arial"/>
          <w:color w:val="000000"/>
          <w:sz w:val="20"/>
          <w:szCs w:val="20"/>
          <w:lang w:val="en-GB"/>
        </w:rPr>
      </w:r>
      <w:r w:rsidR="00737D0B" w:rsidRPr="008B5129">
        <w:rPr>
          <w:rFonts w:ascii="Arial" w:hAnsi="Arial" w:cs="Arial"/>
          <w:color w:val="000000"/>
          <w:sz w:val="20"/>
          <w:szCs w:val="20"/>
          <w:lang w:val="en-GB"/>
        </w:rPr>
        <w:fldChar w:fldCharType="separate"/>
      </w:r>
      <w:r w:rsidR="00737D0B" w:rsidRPr="008B5129">
        <w:rPr>
          <w:rFonts w:ascii="Arial" w:hAnsi="Arial" w:cs="Arial"/>
          <w:noProof/>
          <w:color w:val="000000"/>
          <w:sz w:val="20"/>
          <w:szCs w:val="20"/>
          <w:lang w:val="en-GB"/>
        </w:rPr>
        <w:t>(Nishi et al., 2008; Saha et al., 2014)</w:t>
      </w:r>
      <w:r w:rsidR="00737D0B" w:rsidRPr="008B5129">
        <w:rPr>
          <w:rFonts w:ascii="Arial" w:hAnsi="Arial" w:cs="Arial"/>
          <w:color w:val="000000"/>
          <w:sz w:val="20"/>
          <w:szCs w:val="20"/>
        </w:rPr>
        <w:fldChar w:fldCharType="end"/>
      </w:r>
      <w:r w:rsidR="00737D0B" w:rsidRPr="008B5129">
        <w:rPr>
          <w:rFonts w:ascii="Arial" w:hAnsi="Arial" w:cs="Arial"/>
          <w:color w:val="000000"/>
          <w:sz w:val="20"/>
          <w:szCs w:val="20"/>
          <w:lang w:val="en-GB"/>
        </w:rPr>
        <w:t>.</w:t>
      </w:r>
      <w:r w:rsidR="00737D0B">
        <w:rPr>
          <w:rFonts w:ascii="Arial" w:hAnsi="Arial" w:cs="Arial"/>
          <w:color w:val="000000"/>
          <w:sz w:val="20"/>
          <w:szCs w:val="20"/>
          <w:lang w:val="en-GB"/>
        </w:rPr>
        <w:t xml:space="preserve"> </w:t>
      </w:r>
      <w:r w:rsidRPr="008B5129">
        <w:rPr>
          <w:rFonts w:ascii="Arial" w:hAnsi="Arial" w:cs="Arial"/>
          <w:color w:val="000000"/>
          <w:sz w:val="20"/>
          <w:szCs w:val="20"/>
          <w:lang w:val="en-GB"/>
        </w:rPr>
        <w:t xml:space="preserve">Whether this is determined by changes in the oxygen concentration or is ontogenetic remains unknown. </w:t>
      </w:r>
    </w:p>
    <w:p w14:paraId="2AFAF588"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78AA3B31" w14:textId="4C340F5E"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We found that the pattern of expression of lipid transporters and apolipoproteins in villous samples was profoundly different between the first and second trimesters. Transcripts highly abundant during the first trimester included </w:t>
      </w:r>
      <w:r w:rsidRPr="008B5129">
        <w:rPr>
          <w:rFonts w:ascii="Arial" w:hAnsi="Arial" w:cs="Arial"/>
          <w:i/>
          <w:color w:val="000000"/>
          <w:sz w:val="20"/>
          <w:szCs w:val="20"/>
          <w:lang w:val="en-GB"/>
        </w:rPr>
        <w:t xml:space="preserve">APOA2 </w:t>
      </w:r>
      <w:r w:rsidRPr="008B5129">
        <w:rPr>
          <w:rFonts w:ascii="Arial" w:hAnsi="Arial" w:cs="Arial"/>
          <w:color w:val="000000"/>
          <w:sz w:val="20"/>
          <w:szCs w:val="20"/>
          <w:lang w:val="en-GB"/>
        </w:rPr>
        <w:t>and</w:t>
      </w:r>
      <w:r w:rsidRPr="008B5129">
        <w:rPr>
          <w:rFonts w:ascii="Arial" w:hAnsi="Arial" w:cs="Arial"/>
          <w:i/>
          <w:color w:val="000000"/>
          <w:sz w:val="20"/>
          <w:szCs w:val="20"/>
          <w:lang w:val="en-GB"/>
        </w:rPr>
        <w:t xml:space="preserve"> ABCB11,</w:t>
      </w:r>
      <w:r w:rsidRPr="008B5129">
        <w:rPr>
          <w:rFonts w:ascii="Arial" w:hAnsi="Arial" w:cs="Arial"/>
          <w:color w:val="000000"/>
          <w:sz w:val="20"/>
          <w:szCs w:val="20"/>
          <w:lang w:val="en-GB"/>
        </w:rPr>
        <w:t xml:space="preserve"> whereas there seemed to be a switch in the expression of transporters, with many being upregulated in the second trimester, in particular </w:t>
      </w:r>
      <w:r w:rsidRPr="008B5129">
        <w:rPr>
          <w:rFonts w:ascii="Arial" w:hAnsi="Arial" w:cs="Arial"/>
          <w:i/>
          <w:color w:val="000000"/>
          <w:sz w:val="20"/>
          <w:szCs w:val="20"/>
          <w:lang w:val="en-GB"/>
        </w:rPr>
        <w:t xml:space="preserve">ABCA6, ABCC8 </w:t>
      </w:r>
      <w:r w:rsidRPr="008B5129">
        <w:rPr>
          <w:rFonts w:ascii="Arial" w:hAnsi="Arial" w:cs="Arial"/>
          <w:iCs/>
          <w:color w:val="000000"/>
          <w:sz w:val="20"/>
          <w:szCs w:val="20"/>
          <w:lang w:val="en-GB"/>
        </w:rPr>
        <w:t>and</w:t>
      </w:r>
      <w:r w:rsidRPr="008B5129">
        <w:rPr>
          <w:rFonts w:ascii="Arial" w:hAnsi="Arial" w:cs="Arial"/>
          <w:i/>
          <w:color w:val="000000"/>
          <w:sz w:val="20"/>
          <w:szCs w:val="20"/>
          <w:lang w:val="en-GB"/>
        </w:rPr>
        <w:t xml:space="preserve"> APOD </w:t>
      </w:r>
      <w:r w:rsidRPr="008B5129">
        <w:rPr>
          <w:rFonts w:ascii="Arial" w:hAnsi="Arial" w:cs="Arial"/>
          <w:color w:val="000000"/>
          <w:sz w:val="20"/>
          <w:szCs w:val="20"/>
          <w:lang w:val="en-GB"/>
        </w:rPr>
        <w:t xml:space="preserve">(Figs. 3E, Suppl. Fig. 3). </w:t>
      </w:r>
      <w:proofErr w:type="spellStart"/>
      <w:r w:rsidRPr="008B5129">
        <w:rPr>
          <w:rFonts w:ascii="Arial" w:hAnsi="Arial" w:cs="Arial"/>
          <w:color w:val="000000"/>
          <w:sz w:val="20"/>
          <w:szCs w:val="20"/>
          <w:lang w:val="en-GB"/>
        </w:rPr>
        <w:t>ApoD</w:t>
      </w:r>
      <w:proofErr w:type="spellEnd"/>
      <w:r w:rsidRPr="008B5129">
        <w:rPr>
          <w:rFonts w:ascii="Arial" w:hAnsi="Arial" w:cs="Arial"/>
          <w:color w:val="000000"/>
          <w:sz w:val="20"/>
          <w:szCs w:val="20"/>
          <w:lang w:val="en-GB"/>
        </w:rPr>
        <w:t xml:space="preserve"> has been shown to protect against ischemia-reperfusion injury in myocardial infarcts and has potent antioxidant activity, which may buffer the placenta once maternal blood flow is established </w:t>
      </w:r>
      <w:r w:rsidRPr="008B5129">
        <w:rPr>
          <w:rFonts w:ascii="Arial" w:hAnsi="Arial" w:cs="Arial"/>
          <w:color w:val="000000"/>
          <w:sz w:val="20"/>
          <w:szCs w:val="20"/>
          <w:lang w:val="en-GB"/>
        </w:rPr>
        <w:fldChar w:fldCharType="begin">
          <w:fldData xml:space="preserve">PEVuZE5vdGU+PENpdGU+PEF1dGhvcj5Uc3VrYW1vdG88L0F1dGhvcj48WWVhcj4yMDEzPC9ZZWFy
PjxSZWNOdW0+OTg4PC9SZWNOdW0+PERpc3BsYXlUZXh0PihUc3VrYW1vdG8gZXQgYWwuLCAyMDEz
KTwvRGlzcGxheVRleHQ+PHJlY29yZD48cmVjLW51bWJlcj45ODg8L3JlYy1udW1iZXI+PGZvcmVp
Z24ta2V5cz48a2V5IGFwcD0iRU4iIGRiLWlkPSJldGZ2MHAyMjlzenJ0MmVld2ZydjJ4ZHlmMHJ0
MnYwcnZyenMiIHRpbWVzdGFtcD0iMTU5MTY5MzIzOCI+OTg4PC9rZXk+PC9mb3JlaWduLWtleXM+
PHJlZi10eXBlIG5hbWU9IkpvdXJuYWwgQXJ0aWNsZSI+MTc8L3JlZi10eXBlPjxjb250cmlidXRv
cnM+PGF1dGhvcnM+PGF1dGhvcj5Uc3VrYW1vdG8sIEsuPC9hdXRob3I+PGF1dGhvcj5NYW5pLCBE
LiBSLjwvYXV0aG9yPjxhdXRob3I+U2hpLCBKLjwvYXV0aG9yPjxhdXRob3I+WmhhbmcsIFMuPC9h
dXRob3I+PGF1dGhvcj5IYWFnZW5zZW4sIEQuIEUuPC9hdXRob3I+PGF1dGhvcj5PdHN1a2EsIEYu
PC9hdXRob3I+PGF1dGhvcj5HdWFuLCBKLjwvYXV0aG9yPjxhdXRob3I+U21pdGgsIEouIEQuPC9h
dXRob3I+PGF1dGhvcj5XZW5nLCBXLjwvYXV0aG9yPjxhdXRob3I+TGlhbywgUi48L2F1dGhvcj48
YXV0aG9yPktvbG9kZ2llLCBGLiBELjwvYXV0aG9yPjxhdXRob3I+VmlybWFuaSwgUi48L2F1dGhv
cj48YXV0aG9yPktyaWVnZXIsIE0uPC9hdXRob3I+PC9hdXRob3JzPjwvY29udHJpYnV0b3JzPjxh
dXRoLWFkZHJlc3M+RGVwYXJ0bWVudCBvZiBCaW9sb2d5LCBNYXNzYWNodXNldHRzIEluc3RpdHV0
ZSBvZiBUZWNobm9sb2d5IChNSVQpLCBDYW1icmlkZ2UsIE1BIDAyMTM5LjwvYXV0aC1hZGRyZXNz
Pjx0aXRsZXM+PHRpdGxlPklkZW50aWZpY2F0aW9uIG9mIGFwb2xpcG9wcm90ZWluIEQgYXMgYSBj
YXJkaW9wcm90ZWN0aXZlIGdlbmUgdXNpbmcgYSBtb3VzZSBtb2RlbCBvZiBsZXRoYWwgYXRoZXJv
c2NsZXJvdGljIGNvcm9uYXJ5IGFydGVyeSBkaXNlYXNlPC90aXRsZT48c2Vjb25kYXJ5LXRpdGxl
PlByb2MgTmF0bCBBY2FkIFNjaSBVIFMgQTwvc2Vjb25kYXJ5LXRpdGxlPjwvdGl0bGVzPjxwZXJp
b2RpY2FsPjxmdWxsLXRpdGxlPlByb2MgTmF0bCBBY2FkIFNjaSBVIFMgQTwvZnVsbC10aXRsZT48
L3BlcmlvZGljYWw+PHBhZ2VzPjE3MDIzLTg8L3BhZ2VzPjx2b2x1bWU+MTEwPC92b2x1bWU+PG51
bWJlcj40MjwvbnVtYmVyPjxlZGl0aW9uPjIwMTMvMTAvMDI8L2VkaXRpb24+PGtleXdvcmRzPjxr
ZXl3b3JkPkFuaW1hbHM8L2tleXdvcmQ+PGtleXdvcmQ+QW50aW94aWRhbnRzLyptZXRhYm9saXNt
PC9rZXl3b3JkPjxrZXl3b3JkPkFwb2xpcG9wcm90ZWlucyBELypibG9vZC9nZW5ldGljczwva2V5
d29yZD48a2V5d29yZD5BcG9saXBvcHJvdGVpbnMgRS9nZW5ldGljcy9tZXRhYm9saXNtPC9rZXl3
b3JkPjxrZXl3b3JkPkNlbGwgSHlwb3hpYS9nZW5ldGljczwva2V5d29yZD48a2V5d29yZD5DZWxs
cywgQ3VsdHVyZWQ8L2tleXdvcmQ+PGtleXdvcmQ+Q29yb25hcnkgQXJ0ZXJ5IERpc2Vhc2UvKmJs
b29kL2dlbmV0aWNzL21ldGFib2xpc20vcGF0aG9sb2d5PC9rZXl3b3JkPjxrZXl3b3JkPkRpc2Vh
c2UgTW9kZWxzLCBBbmltYWw8L2tleXdvcmQ+PGtleXdvcmQ+RmVtYWxlPC9rZXl3b3JkPjxrZXl3
b3JkPkh1bWFuczwva2V5d29yZD48a2V5d29yZD5NaWNlPC9rZXl3b3JkPjxrZXl3b3JkPk1pY2Us
IEtub2Nrb3V0PC9rZXl3b3JkPjxrZXl3b3JkPk15b2NhcmRpYWwgSW5mYXJjdGlvbi9ibG9vZC9n
ZW5ldGljcy9wYXRob2xvZ3k8L2tleXdvcmQ+PGtleXdvcmQ+TXlvY2FyZGlhbCBSZXBlcmZ1c2lv
biBJbmp1cnkvYmxvb2QvZ2VuZXRpY3MvcGF0aG9sb2d5PC9rZXl3b3JkPjxrZXl3b3JkPk15b2Nh
cmRpdW0vKm1ldGFib2xpc20vcGF0aG9sb2d5PC9rZXl3b3JkPjxrZXl3b3JkPk15b2N5dGVzLCBD
YXJkaWFjLyptZXRhYm9saXNtL3BhdGhvbG9neTwva2V5d29yZD48a2V5d29yZD5SYXRzLCBXaXN0
YXI8L2tleXdvcmQ+PGtleXdvcmQ+U2NhdmVuZ2VyIFJlY2VwdG9ycywgQ2xhc3MgQi9nZW5ldGlj
cy9tZXRhYm9saXNtPC9rZXl3b3JkPjxrZXl3b3JkPmFudGlveGlkYW50PC9rZXl3b3JkPjxrZXl3
b3JkPmxpcG9jYWxpbjwva2V5d29yZD48L2tleXdvcmRzPjxkYXRlcz48eWVhcj4yMDEzPC95ZWFy
PjxwdWItZGF0ZXM+PGRhdGU+T2N0IDE1PC9kYXRlPjwvcHViLWRhdGVzPjwvZGF0ZXM+PGlzYm4+
MTA5MS02NDkwIChFbGVjdHJvbmljKSYjeEQ7MDAyNy04NDI0IChMaW5raW5nKTwvaXNibj48YWNj
ZXNzaW9uLW51bT4yNDA4MjEwMjwvYWNjZXNzaW9uLW51bT48dXJscz48cmVsYXRlZC11cmxzPjx1
cmw+aHR0cHM6Ly93d3cubmNiaS5ubG0ubmloLmdvdi9wdWJtZWQvMjQwODIxMDI8L3VybD48L3Jl
bGF0ZWQtdXJscz48L3VybHM+PGN1c3RvbTI+UE1DMzgwMTAxNjwvY3VzdG9tMj48ZWxlY3Ryb25p
Yy1yZXNvdXJjZS1udW0+MTAuMTA3My9wbmFzLjEzMTU5ODYxMTA8L2VsZWN0cm9uaWMtcmVzb3Vy
Y2UtbnVtPjwvcmVjb3JkPjwvQ2l0ZT48L0VuZE5vdGU+AG==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Uc3VrYW1vdG88L0F1dGhvcj48WWVhcj4yMDEzPC9ZZWFy
PjxSZWNOdW0+OTg4PC9SZWNOdW0+PERpc3BsYXlUZXh0PihUc3VrYW1vdG8gZXQgYWwuLCAyMDEz
KTwvRGlzcGxheVRleHQ+PHJlY29yZD48cmVjLW51bWJlcj45ODg8L3JlYy1udW1iZXI+PGZvcmVp
Z24ta2V5cz48a2V5IGFwcD0iRU4iIGRiLWlkPSJldGZ2MHAyMjlzenJ0MmVld2ZydjJ4ZHlmMHJ0
MnYwcnZyenMiIHRpbWVzdGFtcD0iMTU5MTY5MzIzOCI+OTg4PC9rZXk+PC9mb3JlaWduLWtleXM+
PHJlZi10eXBlIG5hbWU9IkpvdXJuYWwgQXJ0aWNsZSI+MTc8L3JlZi10eXBlPjxjb250cmlidXRv
cnM+PGF1dGhvcnM+PGF1dGhvcj5Uc3VrYW1vdG8sIEsuPC9hdXRob3I+PGF1dGhvcj5NYW5pLCBE
LiBSLjwvYXV0aG9yPjxhdXRob3I+U2hpLCBKLjwvYXV0aG9yPjxhdXRob3I+WmhhbmcsIFMuPC9h
dXRob3I+PGF1dGhvcj5IYWFnZW5zZW4sIEQuIEUuPC9hdXRob3I+PGF1dGhvcj5PdHN1a2EsIEYu
PC9hdXRob3I+PGF1dGhvcj5HdWFuLCBKLjwvYXV0aG9yPjxhdXRob3I+U21pdGgsIEouIEQuPC9h
dXRob3I+PGF1dGhvcj5XZW5nLCBXLjwvYXV0aG9yPjxhdXRob3I+TGlhbywgUi48L2F1dGhvcj48
YXV0aG9yPktvbG9kZ2llLCBGLiBELjwvYXV0aG9yPjxhdXRob3I+VmlybWFuaSwgUi48L2F1dGhv
cj48YXV0aG9yPktyaWVnZXIsIE0uPC9hdXRob3I+PC9hdXRob3JzPjwvY29udHJpYnV0b3JzPjxh
dXRoLWFkZHJlc3M+RGVwYXJ0bWVudCBvZiBCaW9sb2d5LCBNYXNzYWNodXNldHRzIEluc3RpdHV0
ZSBvZiBUZWNobm9sb2d5IChNSVQpLCBDYW1icmlkZ2UsIE1BIDAyMTM5LjwvYXV0aC1hZGRyZXNz
Pjx0aXRsZXM+PHRpdGxlPklkZW50aWZpY2F0aW9uIG9mIGFwb2xpcG9wcm90ZWluIEQgYXMgYSBj
YXJkaW9wcm90ZWN0aXZlIGdlbmUgdXNpbmcgYSBtb3VzZSBtb2RlbCBvZiBsZXRoYWwgYXRoZXJv
c2NsZXJvdGljIGNvcm9uYXJ5IGFydGVyeSBkaXNlYXNlPC90aXRsZT48c2Vjb25kYXJ5LXRpdGxl
PlByb2MgTmF0bCBBY2FkIFNjaSBVIFMgQTwvc2Vjb25kYXJ5LXRpdGxlPjwvdGl0bGVzPjxwZXJp
b2RpY2FsPjxmdWxsLXRpdGxlPlByb2MgTmF0bCBBY2FkIFNjaSBVIFMgQTwvZnVsbC10aXRsZT48
L3BlcmlvZGljYWw+PHBhZ2VzPjE3MDIzLTg8L3BhZ2VzPjx2b2x1bWU+MTEwPC92b2x1bWU+PG51
bWJlcj40MjwvbnVtYmVyPjxlZGl0aW9uPjIwMTMvMTAvMDI8L2VkaXRpb24+PGtleXdvcmRzPjxr
ZXl3b3JkPkFuaW1hbHM8L2tleXdvcmQ+PGtleXdvcmQ+QW50aW94aWRhbnRzLyptZXRhYm9saXNt
PC9rZXl3b3JkPjxrZXl3b3JkPkFwb2xpcG9wcm90ZWlucyBELypibG9vZC9nZW5ldGljczwva2V5
d29yZD48a2V5d29yZD5BcG9saXBvcHJvdGVpbnMgRS9nZW5ldGljcy9tZXRhYm9saXNtPC9rZXl3
b3JkPjxrZXl3b3JkPkNlbGwgSHlwb3hpYS9nZW5ldGljczwva2V5d29yZD48a2V5d29yZD5DZWxs
cywgQ3VsdHVyZWQ8L2tleXdvcmQ+PGtleXdvcmQ+Q29yb25hcnkgQXJ0ZXJ5IERpc2Vhc2UvKmJs
b29kL2dlbmV0aWNzL21ldGFib2xpc20vcGF0aG9sb2d5PC9rZXl3b3JkPjxrZXl3b3JkPkRpc2Vh
c2UgTW9kZWxzLCBBbmltYWw8L2tleXdvcmQ+PGtleXdvcmQ+RmVtYWxlPC9rZXl3b3JkPjxrZXl3
b3JkPkh1bWFuczwva2V5d29yZD48a2V5d29yZD5NaWNlPC9rZXl3b3JkPjxrZXl3b3JkPk1pY2Us
IEtub2Nrb3V0PC9rZXl3b3JkPjxrZXl3b3JkPk15b2NhcmRpYWwgSW5mYXJjdGlvbi9ibG9vZC9n
ZW5ldGljcy9wYXRob2xvZ3k8L2tleXdvcmQ+PGtleXdvcmQ+TXlvY2FyZGlhbCBSZXBlcmZ1c2lv
biBJbmp1cnkvYmxvb2QvZ2VuZXRpY3MvcGF0aG9sb2d5PC9rZXl3b3JkPjxrZXl3b3JkPk15b2Nh
cmRpdW0vKm1ldGFib2xpc20vcGF0aG9sb2d5PC9rZXl3b3JkPjxrZXl3b3JkPk15b2N5dGVzLCBD
YXJkaWFjLyptZXRhYm9saXNtL3BhdGhvbG9neTwva2V5d29yZD48a2V5d29yZD5SYXRzLCBXaXN0
YXI8L2tleXdvcmQ+PGtleXdvcmQ+U2NhdmVuZ2VyIFJlY2VwdG9ycywgQ2xhc3MgQi9nZW5ldGlj
cy9tZXRhYm9saXNtPC9rZXl3b3JkPjxrZXl3b3JkPmFudGlveGlkYW50PC9rZXl3b3JkPjxrZXl3
b3JkPmxpcG9jYWxpbjwva2V5d29yZD48L2tleXdvcmRzPjxkYXRlcz48eWVhcj4yMDEzPC95ZWFy
PjxwdWItZGF0ZXM+PGRhdGU+T2N0IDE1PC9kYXRlPjwvcHViLWRhdGVzPjwvZGF0ZXM+PGlzYm4+
MTA5MS02NDkwIChFbGVjdHJvbmljKSYjeEQ7MDAyNy04NDI0IChMaW5raW5nKTwvaXNibj48YWNj
ZXNzaW9uLW51bT4yNDA4MjEwMjwvYWNjZXNzaW9uLW51bT48dXJscz48cmVsYXRlZC11cmxzPjx1
cmw+aHR0cHM6Ly93d3cubmNiaS5ubG0ubmloLmdvdi9wdWJtZWQvMjQwODIxMDI8L3VybD48L3Jl
bGF0ZWQtdXJscz48L3VybHM+PGN1c3RvbTI+UE1DMzgwMTAxNjwvY3VzdG9tMj48ZWxlY3Ryb25p
Yy1yZXNvdXJjZS1udW0+MTAuMTA3My9wbmFzLjEzMTU5ODYxMTA8L2VsZWN0cm9uaWMtcmVzb3Vy
Y2UtbnVtPjwvcmVjb3JkPjwvQ2l0ZT48L0VuZE5vdGU+AG==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Tsukamoto et al., 2013)</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Cholesterol is essential in early embryonic metabolism, cell signalling and elaboration of cell and organelle membranes, and must be transported across the placenta into the chorionic cavity where the secondary yolk sac lies. From there it is transported into the embryonic circulation via the secondary yolk sac, which expresses mRNAs encoding multiple apolipoproteins, </w:t>
      </w:r>
      <w:r w:rsidRPr="008B5129">
        <w:rPr>
          <w:rFonts w:ascii="Arial" w:hAnsi="Arial" w:cs="Arial"/>
          <w:color w:val="000000"/>
          <w:sz w:val="20"/>
          <w:szCs w:val="20"/>
        </w:rPr>
        <w:t xml:space="preserve">the cholesterol efflux transporter ABCA1, and lipoprotein receptors, including </w:t>
      </w:r>
      <w:proofErr w:type="spellStart"/>
      <w:r w:rsidRPr="008B5129">
        <w:rPr>
          <w:rFonts w:ascii="Arial" w:hAnsi="Arial" w:cs="Arial"/>
          <w:color w:val="000000"/>
          <w:sz w:val="20"/>
          <w:szCs w:val="20"/>
        </w:rPr>
        <w:t>megalin</w:t>
      </w:r>
      <w:proofErr w:type="spellEnd"/>
      <w:r w:rsidRPr="008B5129">
        <w:rPr>
          <w:rFonts w:ascii="Arial" w:hAnsi="Arial" w:cs="Arial"/>
          <w:color w:val="000000"/>
          <w:sz w:val="20"/>
          <w:szCs w:val="20"/>
        </w:rPr>
        <w:t xml:space="preserve"> and </w:t>
      </w:r>
      <w:proofErr w:type="spellStart"/>
      <w:r w:rsidRPr="008B5129">
        <w:rPr>
          <w:rFonts w:ascii="Arial" w:hAnsi="Arial" w:cs="Arial"/>
          <w:color w:val="000000"/>
          <w:sz w:val="20"/>
          <w:szCs w:val="20"/>
        </w:rPr>
        <w:t>cubilin</w:t>
      </w:r>
      <w:proofErr w:type="spellEnd"/>
      <w:r w:rsidRPr="008B5129">
        <w:rPr>
          <w:rFonts w:ascii="Arial" w:hAnsi="Arial" w:cs="Arial"/>
          <w:color w:val="000000"/>
          <w:sz w:val="20"/>
          <w:szCs w:val="20"/>
        </w:rPr>
        <w:t xml:space="preserve"> </w:t>
      </w:r>
      <w:r w:rsidRPr="008B5129">
        <w:rPr>
          <w:rFonts w:ascii="Arial" w:hAnsi="Arial" w:cs="Arial"/>
          <w:color w:val="000000"/>
          <w:sz w:val="20"/>
          <w:szCs w:val="20"/>
          <w:lang w:val="en-GB"/>
        </w:rPr>
        <w:fldChar w:fldCharType="begin">
          <w:fldData xml:space="preserve">PEVuZE5vdGU+PENpdGU+PEF1dGhvcj5DaW5kcm92YS1EYXZpZXM8L0F1dGhvcj48WWVhcj4yMDE3
PC9ZZWFyPjxSZWNOdW0+NjIwPC9SZWNOdW0+PERpc3BsYXlUZXh0PihDaW5kcm92YS1EYXZpZXMg
ZXQgYWwuLCAyMDE3KTwvRGlzcGxheVRleHQ+PHJlY29yZD48cmVjLW51bWJlcj42MjA8L3JlYy1u
dW1iZXI+PGZvcmVpZ24ta2V5cz48a2V5IGFwcD0iRU4iIGRiLWlkPSJldGZ2MHAyMjlzenJ0MmVl
d2ZydjJ4ZHlmMHJ0MnYwcnZyenMiIHRpbWVzdGFtcD0iMTUyNDA1ODAwNyI+NjIwPC9rZXk+PC9m
b3JlaWduLWtleXM+PHJlZi10eXBlIG5hbWU9IkpvdXJuYWwgQXJ0aWNsZSI+MTc8L3JlZi10eXBl
Pjxjb250cmlidXRvcnM+PGF1dGhvcnM+PGF1dGhvcj5DaW5kcm92YS1EYXZpZXMsIFQuPC9hdXRo
b3I+PGF1dGhvcj5KYXVuaWF1eCwgRS48L2F1dGhvcj48YXV0aG9yPkVsbGlvdCwgTS4gRy48L2F1
dGhvcj48YXV0aG9yPkdvbmcsIFMuPC9hdXRob3I+PGF1dGhvcj5CdXJ0b24sIEcuIEouPC9hdXRo
b3I+PGF1dGhvcj5DaGFybm9jay1Kb25lcywgRC4gUy48L2F1dGhvcj48L2F1dGhvcnM+PC9jb250
cmlidXRvcnM+PGF1dGgtYWRkcmVzcz5DZW50cmUgZm9yIFRyb3Bob2JsYXN0IFJlc2VhcmNoLCBE
ZXBhcnRtZW50IG9mIFBoeXNpb2xvZ3ksIERldmVsb3BtZW50IGFuZCBOZXVyb3NjaWVuY2UsIFVu
aXZlcnNpdHkgb2YgQ2FtYnJpZGdlLCBDYW1icmlkZ2UsIENCMiAzRUcsIFVuaXRlZCBLaW5nZG9t
LiYjeEQ7RWxpemFiZXRoIEdhcnJldCBBbmRlcnNvbiBJbnN0aXR1dGUgZm9yIFdvbWVuJmFwb3M7
cyBIZWFsdGgsIEZhY3VsdHkgb2YgUG9wdWxhdGlvbiBIZWFsdGggU2NpZW5jZXMsIFVuaXZlcnNp
dHkgQ29sbGVnZSBMb25kb24sIExvbmRvbiwgV0MxRSA2QlQsIFVuaXRlZCBLaW5nZG9tLiYjeEQ7
U3QuIEpvaG4mYXBvcztzIENvbGxlZ2UsIFVuaXZlcnNpdHkgb2YgQ2FtYnJpZGdlLCBDYW1icmlk
Z2UsIENCMiAxVFAsIFVuaXRlZCBLaW5nZG9tLiYjeEQ7RGVwYXJ0bWVudCBvZiBPYnN0ZXRyaWNz
IGFuZCBHeW5hZWNvbG9neSwgVW5pdmVyc2l0eSBvZiBDYW1icmlkZ2UsIENhbWJyaWRnZSwgQ0Iy
IDBTVywgVW5pdGVkIEtpbmdkb20uJiN4RDtOYXRpb25hbCBJbnN0aXR1dGUgZm9yIEhlYWx0aCBS
ZXNlYXJjaCwgQ2FtYnJpZGdlIENvbXByZWhlbnNpdmUgQmlvbWVkaWNhbCBSZXNlYXJjaCBDZW50
cmUsIENhbWJyaWRnZSwgQ0IyIDBRUSwgVW5pdGVkIEtpbmdkb20uJiN4RDtDZW50cmUgZm9yIFRy
b3Bob2JsYXN0IFJlc2VhcmNoLCBEZXBhcnRtZW50IG9mIFBoeXNpb2xvZ3ksIERldmVsb3BtZW50
IGFuZCBOZXVyb3NjaWVuY2UsIFVuaXZlcnNpdHkgb2YgQ2FtYnJpZGdlLCBDYW1icmlkZ2UsIENC
MiAzRUcsIFVuaXRlZCBLaW5nZG9tOyBkc2NqMUBjYW0uYWMudWsuPC9hdXRoLWFkZHJlc3M+PHRp
dGxlcz48dGl0bGU+Uk5BLXNlcSByZXZlYWxzIGNvbnNlcnZhdGlvbiBvZiBmdW5jdGlvbiBhbW9u
ZyB0aGUgeW9sayBzYWNzIG9mIGh1bWFuLCBtb3VzZSwgYW5kIGNoaWNrZW48L3RpdGxlPjxzZWNv
bmRhcnktdGl0bGU+UHJvYyBOYXRsIEFjYWQgU2NpIFUgUyBBPC9zZWNvbmRhcnktdGl0bGU+PC90
aXRsZXM+PHBlcmlvZGljYWw+PGZ1bGwtdGl0bGU+UHJvYyBOYXRsIEFjYWQgU2NpIFUgUyBBPC9m
dWxsLXRpdGxlPjwvcGVyaW9kaWNhbD48cGFnZXM+RTQ3NTMtRTQ3NjE8L3BhZ2VzPjx2b2x1bWU+
MTE0PC92b2x1bWU+PG51bWJlcj4yNDwvbnVtYmVyPjxlZGl0aW9uPjIwMTcvMDYvMDE8L2VkaXRp
b24+PGtleXdvcmRzPjxrZXl3b3JkPmV2b2x1dGlvbjwva2V5d29yZD48a2V5d29yZD5wbGFjZW50
YTwva2V5d29yZD48a2V5d29yZD55b2xrIHNhYzwva2V5d29yZD48L2tleXdvcmRzPjxkYXRlcz48
eWVhcj4yMDE3PC95ZWFyPjxwdWItZGF0ZXM+PGRhdGU+SnVuIDEzPC9kYXRlPjwvcHViLWRhdGVz
PjwvZGF0ZXM+PGlzYm4+MTA5MS02NDkwIChFbGVjdHJvbmljKSYjeEQ7MDAyNy04NDI0IChMaW5r
aW5nKTwvaXNibj48YWNjZXNzaW9uLW51bT4yODU1OTM1NDwvYWNjZXNzaW9uLW51bT48dXJscz48
cmVsYXRlZC11cmxzPjx1cmw+aHR0cHM6Ly93d3cubmNiaS5ubG0ubmloLmdvdi9wdWJtZWQvMjg1
NTkzNTQ8L3VybD48L3JlbGF0ZWQtdXJscz48L3VybHM+PGN1c3RvbTI+UE1DNTQ3NDc3OTwvY3Vz
dG9tMj48ZWxlY3Ryb25pYy1yZXNvdXJjZS1udW0+MTAuMTA3My9wbmFzLjE3MDI1NjAxMTQ8L2Vs
ZWN0cm9uaWMtcmVzb3VyY2UtbnVtPjwvcmVjb3JkPjwvQ2l0ZT48L0VuZE5vdGU+AG==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DaW5kcm92YS1EYXZpZXM8L0F1dGhvcj48WWVhcj4yMDE3
PC9ZZWFyPjxSZWNOdW0+NjIwPC9SZWNOdW0+PERpc3BsYXlUZXh0PihDaW5kcm92YS1EYXZpZXMg
ZXQgYWwuLCAyMDE3KTwvRGlzcGxheVRleHQ+PHJlY29yZD48cmVjLW51bWJlcj42MjA8L3JlYy1u
dW1iZXI+PGZvcmVpZ24ta2V5cz48a2V5IGFwcD0iRU4iIGRiLWlkPSJldGZ2MHAyMjlzenJ0MmVl
d2ZydjJ4ZHlmMHJ0MnYwcnZyenMiIHRpbWVzdGFtcD0iMTUyNDA1ODAwNyI+NjIwPC9rZXk+PC9m
b3JlaWduLWtleXM+PHJlZi10eXBlIG5hbWU9IkpvdXJuYWwgQXJ0aWNsZSI+MTc8L3JlZi10eXBl
Pjxjb250cmlidXRvcnM+PGF1dGhvcnM+PGF1dGhvcj5DaW5kcm92YS1EYXZpZXMsIFQuPC9hdXRo
b3I+PGF1dGhvcj5KYXVuaWF1eCwgRS48L2F1dGhvcj48YXV0aG9yPkVsbGlvdCwgTS4gRy48L2F1
dGhvcj48YXV0aG9yPkdvbmcsIFMuPC9hdXRob3I+PGF1dGhvcj5CdXJ0b24sIEcuIEouPC9hdXRo
b3I+PGF1dGhvcj5DaGFybm9jay1Kb25lcywgRC4gUy48L2F1dGhvcj48L2F1dGhvcnM+PC9jb250
cmlidXRvcnM+PGF1dGgtYWRkcmVzcz5DZW50cmUgZm9yIFRyb3Bob2JsYXN0IFJlc2VhcmNoLCBE
ZXBhcnRtZW50IG9mIFBoeXNpb2xvZ3ksIERldmVsb3BtZW50IGFuZCBOZXVyb3NjaWVuY2UsIFVu
aXZlcnNpdHkgb2YgQ2FtYnJpZGdlLCBDYW1icmlkZ2UsIENCMiAzRUcsIFVuaXRlZCBLaW5nZG9t
LiYjeEQ7RWxpemFiZXRoIEdhcnJldCBBbmRlcnNvbiBJbnN0aXR1dGUgZm9yIFdvbWVuJmFwb3M7
cyBIZWFsdGgsIEZhY3VsdHkgb2YgUG9wdWxhdGlvbiBIZWFsdGggU2NpZW5jZXMsIFVuaXZlcnNp
dHkgQ29sbGVnZSBMb25kb24sIExvbmRvbiwgV0MxRSA2QlQsIFVuaXRlZCBLaW5nZG9tLiYjeEQ7
U3QuIEpvaG4mYXBvcztzIENvbGxlZ2UsIFVuaXZlcnNpdHkgb2YgQ2FtYnJpZGdlLCBDYW1icmlk
Z2UsIENCMiAxVFAsIFVuaXRlZCBLaW5nZG9tLiYjeEQ7RGVwYXJ0bWVudCBvZiBPYnN0ZXRyaWNz
IGFuZCBHeW5hZWNvbG9neSwgVW5pdmVyc2l0eSBvZiBDYW1icmlkZ2UsIENhbWJyaWRnZSwgQ0Iy
IDBTVywgVW5pdGVkIEtpbmdkb20uJiN4RDtOYXRpb25hbCBJbnN0aXR1dGUgZm9yIEhlYWx0aCBS
ZXNlYXJjaCwgQ2FtYnJpZGdlIENvbXByZWhlbnNpdmUgQmlvbWVkaWNhbCBSZXNlYXJjaCBDZW50
cmUsIENhbWJyaWRnZSwgQ0IyIDBRUSwgVW5pdGVkIEtpbmdkb20uJiN4RDtDZW50cmUgZm9yIFRy
b3Bob2JsYXN0IFJlc2VhcmNoLCBEZXBhcnRtZW50IG9mIFBoeXNpb2xvZ3ksIERldmVsb3BtZW50
IGFuZCBOZXVyb3NjaWVuY2UsIFVuaXZlcnNpdHkgb2YgQ2FtYnJpZGdlLCBDYW1icmlkZ2UsIENC
MiAzRUcsIFVuaXRlZCBLaW5nZG9tOyBkc2NqMUBjYW0uYWMudWsuPC9hdXRoLWFkZHJlc3M+PHRp
dGxlcz48dGl0bGU+Uk5BLXNlcSByZXZlYWxzIGNvbnNlcnZhdGlvbiBvZiBmdW5jdGlvbiBhbW9u
ZyB0aGUgeW9sayBzYWNzIG9mIGh1bWFuLCBtb3VzZSwgYW5kIGNoaWNrZW48L3RpdGxlPjxzZWNv
bmRhcnktdGl0bGU+UHJvYyBOYXRsIEFjYWQgU2NpIFUgUyBBPC9zZWNvbmRhcnktdGl0bGU+PC90
aXRsZXM+PHBlcmlvZGljYWw+PGZ1bGwtdGl0bGU+UHJvYyBOYXRsIEFjYWQgU2NpIFUgUyBBPC9m
dWxsLXRpdGxlPjwvcGVyaW9kaWNhbD48cGFnZXM+RTQ3NTMtRTQ3NjE8L3BhZ2VzPjx2b2x1bWU+
MTE0PC92b2x1bWU+PG51bWJlcj4yNDwvbnVtYmVyPjxlZGl0aW9uPjIwMTcvMDYvMDE8L2VkaXRp
b24+PGtleXdvcmRzPjxrZXl3b3JkPmV2b2x1dGlvbjwva2V5d29yZD48a2V5d29yZD5wbGFjZW50
YTwva2V5d29yZD48a2V5d29yZD55b2xrIHNhYzwva2V5d29yZD48L2tleXdvcmRzPjxkYXRlcz48
eWVhcj4yMDE3PC95ZWFyPjxwdWItZGF0ZXM+PGRhdGU+SnVuIDEzPC9kYXRlPjwvcHViLWRhdGVz
PjwvZGF0ZXM+PGlzYm4+MTA5MS02NDkwIChFbGVjdHJvbmljKSYjeEQ7MDAyNy04NDI0IChMaW5r
aW5nKTwvaXNibj48YWNjZXNzaW9uLW51bT4yODU1OTM1NDwvYWNjZXNzaW9uLW51bT48dXJscz48
cmVsYXRlZC11cmxzPjx1cmw+aHR0cHM6Ly93d3cubmNiaS5ubG0ubmloLmdvdi9wdWJtZWQvMjg1
NTkzNTQ8L3VybD48L3JlbGF0ZWQtdXJscz48L3VybHM+PGN1c3RvbTI+UE1DNTQ3NDc3OTwvY3Vz
dG9tMj48ZWxlY3Ryb25pYy1yZXNvdXJjZS1udW0+MTAuMTA3My9wbmFzLjE3MDI1NjAxMTQ8L2Vs
ZWN0cm9uaWMtcmVzb3VyY2UtbnVtPjwvcmVjb3JkPjwvQ2l0ZT48L0VuZE5vdGU+AG==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Cindrova-Davies et al., 2017)</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r w:rsidRPr="008B5129">
        <w:rPr>
          <w:rFonts w:ascii="Arial" w:hAnsi="Arial" w:cs="Arial"/>
          <w:color w:val="000000"/>
          <w:sz w:val="20"/>
          <w:szCs w:val="20"/>
        </w:rPr>
        <w:t xml:space="preserve">The high abundance of transcripts in the yolk sac encoding apolipoproteins present in lipoprotein </w:t>
      </w:r>
      <w:r w:rsidRPr="008B5129">
        <w:rPr>
          <w:rFonts w:ascii="Arial" w:hAnsi="Arial" w:cs="Arial"/>
          <w:color w:val="000000"/>
          <w:sz w:val="20"/>
          <w:szCs w:val="20"/>
          <w:lang w:val="en-GB"/>
        </w:rPr>
        <w:t>particles and chylomicrons (</w:t>
      </w:r>
      <w:proofErr w:type="spellStart"/>
      <w:r w:rsidRPr="008B5129">
        <w:rPr>
          <w:rFonts w:ascii="Arial" w:hAnsi="Arial" w:cs="Arial"/>
          <w:color w:val="000000"/>
          <w:sz w:val="20"/>
          <w:szCs w:val="20"/>
          <w:lang w:val="en-GB"/>
        </w:rPr>
        <w:t>ApoB</w:t>
      </w:r>
      <w:proofErr w:type="spellEnd"/>
      <w:r w:rsidRPr="008B5129">
        <w:rPr>
          <w:rFonts w:ascii="Arial" w:hAnsi="Arial" w:cs="Arial"/>
          <w:color w:val="000000"/>
          <w:sz w:val="20"/>
          <w:szCs w:val="20"/>
          <w:lang w:val="en-GB"/>
        </w:rPr>
        <w:t xml:space="preserve">, ApoA1, ApoA2, and </w:t>
      </w:r>
      <w:r w:rsidRPr="008B5129">
        <w:rPr>
          <w:rFonts w:ascii="Arial" w:hAnsi="Arial" w:cs="Arial"/>
          <w:color w:val="000000"/>
          <w:sz w:val="20"/>
          <w:szCs w:val="20"/>
        </w:rPr>
        <w:t xml:space="preserve">ApoA4) is matched by high levels of these proteins in the </w:t>
      </w:r>
      <w:r w:rsidRPr="008B5129">
        <w:rPr>
          <w:rFonts w:ascii="Arial" w:hAnsi="Arial" w:cs="Arial"/>
          <w:color w:val="000000"/>
          <w:sz w:val="20"/>
          <w:szCs w:val="20"/>
          <w:lang w:val="en-GB"/>
        </w:rPr>
        <w:t xml:space="preserve">chorionic cavity. The placental villi, the chorionic cavity, and the secondary yolk sac thus function together as a physiological equivalent of the choriovitelline placenta during early gestation.  At the end of the first trimester, the chorionic cavity becomes obliterated by the growing amniotic cavity and the secondary yolk sac degenerates. At the same time, onset of the maternal and </w:t>
      </w:r>
      <w:proofErr w:type="spellStart"/>
      <w:r w:rsidRPr="008B5129">
        <w:rPr>
          <w:rFonts w:ascii="Arial" w:hAnsi="Arial" w:cs="Arial"/>
          <w:color w:val="000000"/>
          <w:sz w:val="20"/>
          <w:szCs w:val="20"/>
          <w:lang w:val="en-GB"/>
        </w:rPr>
        <w:t>fetal</w:t>
      </w:r>
      <w:proofErr w:type="spellEnd"/>
      <w:r w:rsidRPr="008B5129">
        <w:rPr>
          <w:rFonts w:ascii="Arial" w:hAnsi="Arial" w:cs="Arial"/>
          <w:color w:val="000000"/>
          <w:sz w:val="20"/>
          <w:szCs w:val="20"/>
          <w:lang w:val="en-GB"/>
        </w:rPr>
        <w:t xml:space="preserve"> placental circulations permits transport of cholesterol and lipids across the villous membrane. Our data showing increased mRNAs encoding lipid transporters may reflect the changes in the route of lipid transport.  </w:t>
      </w:r>
    </w:p>
    <w:p w14:paraId="35ADD05F"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681F92DE" w14:textId="056C75EB"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Transcripts encoding transporters of metal ions important for antioxidant defences were also higher in the first compare</w:t>
      </w:r>
      <w:r w:rsidR="00BD7C1F">
        <w:rPr>
          <w:rFonts w:ascii="Arial" w:hAnsi="Arial" w:cs="Arial"/>
          <w:color w:val="000000"/>
          <w:sz w:val="20"/>
          <w:szCs w:val="20"/>
          <w:lang w:val="en-GB"/>
        </w:rPr>
        <w:t>d to the early second trimester (</w:t>
      </w:r>
      <w:proofErr w:type="gramStart"/>
      <w:r w:rsidR="00BD7C1F">
        <w:rPr>
          <w:rFonts w:ascii="Arial" w:hAnsi="Arial" w:cs="Arial"/>
          <w:color w:val="000000"/>
          <w:sz w:val="20"/>
          <w:szCs w:val="20"/>
          <w:lang w:val="en-GB"/>
        </w:rPr>
        <w:t>e.g.</w:t>
      </w:r>
      <w:proofErr w:type="gramEnd"/>
      <w:r w:rsidR="00BD7C1F">
        <w:rPr>
          <w:rFonts w:ascii="Arial" w:hAnsi="Arial" w:cs="Arial"/>
          <w:color w:val="000000"/>
          <w:sz w:val="20"/>
          <w:szCs w:val="20"/>
          <w:lang w:val="en-GB"/>
        </w:rPr>
        <w:t xml:space="preserve"> </w:t>
      </w:r>
      <w:r w:rsidRPr="008B5129">
        <w:rPr>
          <w:rFonts w:ascii="Arial" w:hAnsi="Arial" w:cs="Arial"/>
          <w:i/>
          <w:color w:val="000000"/>
          <w:sz w:val="20"/>
          <w:szCs w:val="20"/>
          <w:lang w:val="en-GB"/>
        </w:rPr>
        <w:t>SLC30A10</w:t>
      </w:r>
      <w:r w:rsidR="00BD7C1F">
        <w:rPr>
          <w:rFonts w:ascii="Arial" w:hAnsi="Arial" w:cs="Arial"/>
          <w:i/>
          <w:color w:val="000000"/>
          <w:sz w:val="20"/>
          <w:szCs w:val="20"/>
          <w:lang w:val="en-GB"/>
        </w:rPr>
        <w:t>,</w:t>
      </w:r>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SLC30A2</w:t>
      </w:r>
      <w:r w:rsidRPr="008B5129">
        <w:rPr>
          <w:rFonts w:ascii="Arial" w:hAnsi="Arial" w:cs="Arial"/>
          <w:color w:val="000000"/>
          <w:sz w:val="20"/>
          <w:szCs w:val="20"/>
          <w:lang w:val="en-GB"/>
        </w:rPr>
        <w:t xml:space="preserve"> (fold cha</w:t>
      </w:r>
      <w:r w:rsidR="00BD7C1F">
        <w:rPr>
          <w:rFonts w:ascii="Arial" w:hAnsi="Arial" w:cs="Arial"/>
          <w:color w:val="000000"/>
          <w:sz w:val="20"/>
          <w:szCs w:val="20"/>
          <w:lang w:val="en-GB"/>
        </w:rPr>
        <w:t>nges 9.56 and 3.14</w:t>
      </w:r>
      <w:r w:rsidRPr="008B5129">
        <w:rPr>
          <w:rFonts w:ascii="Arial" w:hAnsi="Arial" w:cs="Arial"/>
          <w:color w:val="000000"/>
          <w:sz w:val="20"/>
          <w:szCs w:val="20"/>
          <w:lang w:val="en-GB"/>
        </w:rPr>
        <w:t xml:space="preserve">). This differential might reflect higher transport of manganese and zinc ions that are </w:t>
      </w:r>
      <w:r w:rsidRPr="008B5129">
        <w:rPr>
          <w:rFonts w:ascii="Arial" w:hAnsi="Arial" w:cs="Arial"/>
          <w:color w:val="000000"/>
          <w:sz w:val="20"/>
          <w:szCs w:val="20"/>
          <w:lang w:val="en-GB"/>
        </w:rPr>
        <w:lastRenderedPageBreak/>
        <w:t>essential cofactors for the superoxide dismutase enzymes during early pregnancy (Fig. 3E) in preparation for the rapid rise in local PO</w:t>
      </w:r>
      <w:r w:rsidRPr="008B5129">
        <w:rPr>
          <w:rFonts w:ascii="Arial" w:hAnsi="Arial" w:cs="Arial"/>
          <w:color w:val="000000"/>
          <w:sz w:val="20"/>
          <w:szCs w:val="20"/>
          <w:vertAlign w:val="subscript"/>
          <w:lang w:val="en-GB"/>
        </w:rPr>
        <w:t>2</w:t>
      </w:r>
      <w:r w:rsidRPr="008B5129">
        <w:rPr>
          <w:rFonts w:ascii="Arial" w:hAnsi="Arial" w:cs="Arial"/>
          <w:color w:val="000000"/>
          <w:sz w:val="20"/>
          <w:szCs w:val="20"/>
          <w:lang w:val="en-GB"/>
        </w:rPr>
        <w:t xml:space="preserve"> when a continuous maternal arterial flow enters the intervillous space </w:t>
      </w:r>
      <w:r w:rsidRPr="008B5129">
        <w:rPr>
          <w:rFonts w:ascii="Arial" w:hAnsi="Arial" w:cs="Arial"/>
          <w:color w:val="000000"/>
          <w:sz w:val="20"/>
          <w:szCs w:val="20"/>
          <w:lang w:val="en-GB"/>
        </w:rPr>
        <w:fldChar w:fldCharType="begin">
          <w:fldData xml:space="preserve">PEVuZE5vdGU+PENpdGU+PEF1dGhvcj5KYXVuaWF1eDwvQXV0aG9yPjxZZWFyPjIwMDA8L1llYXI+
PFJlY051bT44Mzc8L1JlY051bT48RGlzcGxheVRleHQ+KEphdW5pYXV4IGV0IGFsLiwgMjAwMCk8
L0Rpc3BsYXlUZXh0PjxyZWNvcmQ+PHJlYy1udW1iZXI+ODM3PC9yZWMtbnVtYmVyPjxmb3JlaWdu
LWtleXM+PGtleSBhcHA9IkVOIiBkYi1pZD0iZXRmdjBwMjI5c3pydDJlZXdmcnYyeGR5ZjBydDJ2
MHJ2cnpzIiB0aW1lc3RhbXA9IjE1NDg4NTIzNjgiPjgzNzwva2V5PjwvZm9yZWlnbi1rZXlzPjxy
ZWYtdHlwZSBuYW1lPSJKb3VybmFsIEFydGljbGUiPjE3PC9yZWYtdHlwZT48Y29udHJpYnV0b3Jz
PjxhdXRob3JzPjxhdXRob3I+SmF1bmlhdXgsIEUuPC9hdXRob3I+PGF1dGhvcj5XYXRzb24sIEEu
IEwuPC9hdXRob3I+PGF1dGhvcj5IZW1wc3RvY2ssIEouPC9hdXRob3I+PGF1dGhvcj5CYW8sIFku
IFAuPC9hdXRob3I+PGF1dGhvcj5Ta2VwcGVyLCBKLiBOLjwvYXV0aG9yPjxhdXRob3I+QnVydG9u
LCBHLiBKLjwvYXV0aG9yPjwvYXV0aG9ycz48L2NvbnRyaWJ1dG9ycz48YXV0aC1hZGRyZXNzPkFj
YWRlbWljIERlcGFydG1lbnQgb2YgT2JzdGV0cmljcyBhbmQgR3luYWVjb2xvZ3ksIFVuaXZlcnNp
dHkgQ29sbGVnZSBMb25kb24sIExvbmRvbiwgVW5pdGVkIEtpbmdkb20uPC9hdXRoLWFkZHJlc3M+
PHRpdGxlcz48dGl0bGU+T25zZXQgb2YgbWF0ZXJuYWwgYXJ0ZXJpYWwgYmxvb2QgZmxvdyBhbmQg
cGxhY2VudGFsIG94aWRhdGl2ZSBzdHJlc3MuIEEgcG9zc2libGUgZmFjdG9yIGluIGh1bWFuIGVh
cmx5IHByZWduYW5jeSBmYWlsdXJlPC90aXRsZT48c2Vjb25kYXJ5LXRpdGxlPkFtIEogUGF0aG9s
PC9zZWNvbmRhcnktdGl0bGU+PC90aXRsZXM+PHBlcmlvZGljYWw+PGZ1bGwtdGl0bGU+QW0gSiBQ
YXRob2w8L2Z1bGwtdGl0bGU+PC9wZXJpb2RpY2FsPjxwYWdlcz4yMTExLTIyPC9wYWdlcz48dm9s
dW1lPjE1Nzwvdm9sdW1lPjxudW1iZXI+NjwvbnVtYmVyPjxlZGl0aW9uPjIwMDAvMTIvMDc8L2Vk
aXRpb24+PGtleXdvcmRzPjxrZXl3b3JkPkFib3J0aW9uLCBTcG9udGFuZW91cy9ldGlvbG9neTwv
a2V5d29yZD48a2V5d29yZD5BcnRlcmllcy9waHlzaW9sb2d5PC9rZXl3b3JkPjxrZXl3b3JkPkRy
dWcgUmVzaWR1ZXMvbWV0YWJvbGlzbTwva2V5d29yZD48a2V5d29yZD5GZW1hbGU8L2tleXdvcmQ+
PGtleXdvcmQ+SFNQNzAgSGVhdC1TaG9jayBQcm90ZWlucy9tZXRhYm9saXNtPC9rZXl3b3JkPjxr
ZXl3b3JkPkh1bWFuczwva2V5d29yZD48a2V5d29yZD5NaXRvY2hvbmRyaWEvdWx0cmFzdHJ1Y3R1
cmU8L2tleXdvcmQ+PGtleXdvcmQ+Kk94aWRhdGl2ZSBTdHJlc3M8L2tleXdvcmQ+PGtleXdvcmQ+
T3hpZG9yZWR1Y3Rhc2VzL2dlbmV0aWNzPC9rZXl3b3JkPjxrZXl3b3JkPk94eWdlbi9ibG9vZDwv
a2V5d29yZD48a2V5d29yZD5QYXJ0aWFsIFByZXNzdXJlPC9rZXl3b3JkPjxrZXl3b3JkPlBsYWNl
bnRhLypibG9vZCBzdXBwbHkvZW56eW1vbG9neS8qbWV0YWJvbGlzbTwva2V5d29yZD48a2V5d29y
ZD5QcmVnbmFuY3kvKnBoeXNpb2xvZ3k8L2tleXdvcmQ+PGtleXdvcmQ+UHJlZ25hbmN5IFRyaW1l
c3RlciwgRmlyc3Q8L2tleXdvcmQ+PGtleXdvcmQ+Uk5BLCBNZXNzZW5nZXIvbWV0YWJvbGlzbTwv
a2V5d29yZD48a2V5d29yZD5SZWdpb25hbCBCbG9vZCBGbG93PC9rZXl3b3JkPjxrZXl3b3JkPlR5
cm9zaW5lLyphbmFsb2dzICZhbXA7IGRlcml2YXRpdmVzL21ldGFib2xpc208L2tleXdvcmQ+PC9r
ZXl3b3Jkcz48ZGF0ZXM+PHllYXI+MjAwMDwveWVhcj48cHViLWRhdGVzPjxkYXRlPkRlYzwvZGF0
ZT48L3B1Yi1kYXRlcz48L2RhdGVzPjxpc2JuPjAwMDItOTQ0MCAoUHJpbnQpJiN4RDswMDAyLTk0
NDAgKExpbmtpbmcpPC9pc2JuPjxhY2Nlc3Npb24tbnVtPjExMTA2NTgzPC9hY2Nlc3Npb24tbnVt
Pjx1cmxzPjxyZWxhdGVkLXVybHM+PHVybD5odHRwczovL3d3dy5uY2JpLm5sbS5uaWguZ292L3B1
Ym1lZC8xMTEwNjU4MzwvdXJsPjwvcmVsYXRlZC11cmxzPjwvdXJscz48Y3VzdG9tMj5QTUMxODg1
NzU0PC9jdXN0b20yPjxlbGVjdHJvbmljLXJlc291cmNlLW51bT4xMC4xMDE2L1MwMDAyLTk0NDAo
MTApNjQ4NDktMzwvZWxlY3Ryb25pYy1yZXNvdXJjZS1udW0+PC9yZWNvcmQ+PC9DaXRlPjwvRW5k
Tm90ZT4A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KYXVuaWF1eDwvQXV0aG9yPjxZZWFyPjIwMDA8L1llYXI+
PFJlY051bT44Mzc8L1JlY051bT48RGlzcGxheVRleHQ+KEphdW5pYXV4IGV0IGFsLiwgMjAwMCk8
L0Rpc3BsYXlUZXh0PjxyZWNvcmQ+PHJlYy1udW1iZXI+ODM3PC9yZWMtbnVtYmVyPjxmb3JlaWdu
LWtleXM+PGtleSBhcHA9IkVOIiBkYi1pZD0iZXRmdjBwMjI5c3pydDJlZXdmcnYyeGR5ZjBydDJ2
MHJ2cnpzIiB0aW1lc3RhbXA9IjE1NDg4NTIzNjgiPjgzNzwva2V5PjwvZm9yZWlnbi1rZXlzPjxy
ZWYtdHlwZSBuYW1lPSJKb3VybmFsIEFydGljbGUiPjE3PC9yZWYtdHlwZT48Y29udHJpYnV0b3Jz
PjxhdXRob3JzPjxhdXRob3I+SmF1bmlhdXgsIEUuPC9hdXRob3I+PGF1dGhvcj5XYXRzb24sIEEu
IEwuPC9hdXRob3I+PGF1dGhvcj5IZW1wc3RvY2ssIEouPC9hdXRob3I+PGF1dGhvcj5CYW8sIFku
IFAuPC9hdXRob3I+PGF1dGhvcj5Ta2VwcGVyLCBKLiBOLjwvYXV0aG9yPjxhdXRob3I+QnVydG9u
LCBHLiBKLjwvYXV0aG9yPjwvYXV0aG9ycz48L2NvbnRyaWJ1dG9ycz48YXV0aC1hZGRyZXNzPkFj
YWRlbWljIERlcGFydG1lbnQgb2YgT2JzdGV0cmljcyBhbmQgR3luYWVjb2xvZ3ksIFVuaXZlcnNp
dHkgQ29sbGVnZSBMb25kb24sIExvbmRvbiwgVW5pdGVkIEtpbmdkb20uPC9hdXRoLWFkZHJlc3M+
PHRpdGxlcz48dGl0bGU+T25zZXQgb2YgbWF0ZXJuYWwgYXJ0ZXJpYWwgYmxvb2QgZmxvdyBhbmQg
cGxhY2VudGFsIG94aWRhdGl2ZSBzdHJlc3MuIEEgcG9zc2libGUgZmFjdG9yIGluIGh1bWFuIGVh
cmx5IHByZWduYW5jeSBmYWlsdXJlPC90aXRsZT48c2Vjb25kYXJ5LXRpdGxlPkFtIEogUGF0aG9s
PC9zZWNvbmRhcnktdGl0bGU+PC90aXRsZXM+PHBlcmlvZGljYWw+PGZ1bGwtdGl0bGU+QW0gSiBQ
YXRob2w8L2Z1bGwtdGl0bGU+PC9wZXJpb2RpY2FsPjxwYWdlcz4yMTExLTIyPC9wYWdlcz48dm9s
dW1lPjE1Nzwvdm9sdW1lPjxudW1iZXI+NjwvbnVtYmVyPjxlZGl0aW9uPjIwMDAvMTIvMDc8L2Vk
aXRpb24+PGtleXdvcmRzPjxrZXl3b3JkPkFib3J0aW9uLCBTcG9udGFuZW91cy9ldGlvbG9neTwv
a2V5d29yZD48a2V5d29yZD5BcnRlcmllcy9waHlzaW9sb2d5PC9rZXl3b3JkPjxrZXl3b3JkPkRy
dWcgUmVzaWR1ZXMvbWV0YWJvbGlzbTwva2V5d29yZD48a2V5d29yZD5GZW1hbGU8L2tleXdvcmQ+
PGtleXdvcmQ+SFNQNzAgSGVhdC1TaG9jayBQcm90ZWlucy9tZXRhYm9saXNtPC9rZXl3b3JkPjxr
ZXl3b3JkPkh1bWFuczwva2V5d29yZD48a2V5d29yZD5NaXRvY2hvbmRyaWEvdWx0cmFzdHJ1Y3R1
cmU8L2tleXdvcmQ+PGtleXdvcmQ+Kk94aWRhdGl2ZSBTdHJlc3M8L2tleXdvcmQ+PGtleXdvcmQ+
T3hpZG9yZWR1Y3Rhc2VzL2dlbmV0aWNzPC9rZXl3b3JkPjxrZXl3b3JkPk94eWdlbi9ibG9vZDwv
a2V5d29yZD48a2V5d29yZD5QYXJ0aWFsIFByZXNzdXJlPC9rZXl3b3JkPjxrZXl3b3JkPlBsYWNl
bnRhLypibG9vZCBzdXBwbHkvZW56eW1vbG9neS8qbWV0YWJvbGlzbTwva2V5d29yZD48a2V5d29y
ZD5QcmVnbmFuY3kvKnBoeXNpb2xvZ3k8L2tleXdvcmQ+PGtleXdvcmQ+UHJlZ25hbmN5IFRyaW1l
c3RlciwgRmlyc3Q8L2tleXdvcmQ+PGtleXdvcmQ+Uk5BLCBNZXNzZW5nZXIvbWV0YWJvbGlzbTwv
a2V5d29yZD48a2V5d29yZD5SZWdpb25hbCBCbG9vZCBGbG93PC9rZXl3b3JkPjxrZXl3b3JkPlR5
cm9zaW5lLyphbmFsb2dzICZhbXA7IGRlcml2YXRpdmVzL21ldGFib2xpc208L2tleXdvcmQ+PC9r
ZXl3b3Jkcz48ZGF0ZXM+PHllYXI+MjAwMDwveWVhcj48cHViLWRhdGVzPjxkYXRlPkRlYzwvZGF0
ZT48L3B1Yi1kYXRlcz48L2RhdGVzPjxpc2JuPjAwMDItOTQ0MCAoUHJpbnQpJiN4RDswMDAyLTk0
NDAgKExpbmtpbmcpPC9pc2JuPjxhY2Nlc3Npb24tbnVtPjExMTA2NTgzPC9hY2Nlc3Npb24tbnVt
Pjx1cmxzPjxyZWxhdGVkLXVybHM+PHVybD5odHRwczovL3d3dy5uY2JpLm5sbS5uaWguZ292L3B1
Ym1lZC8xMTEwNjU4MzwvdXJsPjwvcmVsYXRlZC11cmxzPjwvdXJscz48Y3VzdG9tMj5QTUMxODg1
NzU0PC9jdXN0b20yPjxlbGVjdHJvbmljLXJlc291cmNlLW51bT4xMC4xMDE2L1MwMDAyLTk0NDAo
MTApNjQ4NDktMzwvZWxlY3Ryb25pYy1yZXNvdXJjZS1udW0+PC9yZWNvcmQ+PC9DaXRlPjwvRW5k
Tm90ZT4A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Jauniaux et al., 2000)</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Genes involved in the transport of iron also changed, in particular </w:t>
      </w:r>
      <w:r w:rsidRPr="008B5129">
        <w:rPr>
          <w:rFonts w:ascii="Arial" w:hAnsi="Arial" w:cs="Arial"/>
          <w:i/>
          <w:color w:val="000000"/>
          <w:sz w:val="20"/>
          <w:szCs w:val="20"/>
          <w:lang w:val="en-GB"/>
        </w:rPr>
        <w:t>LTF</w:t>
      </w:r>
      <w:r w:rsidRPr="008B5129">
        <w:rPr>
          <w:rFonts w:ascii="Arial" w:hAnsi="Arial" w:cs="Arial"/>
          <w:color w:val="000000"/>
          <w:sz w:val="20"/>
          <w:szCs w:val="20"/>
          <w:lang w:val="en-GB"/>
        </w:rPr>
        <w:t xml:space="preserve"> that encodes </w:t>
      </w:r>
      <w:proofErr w:type="spellStart"/>
      <w:r w:rsidRPr="008B5129">
        <w:rPr>
          <w:rFonts w:ascii="Arial" w:hAnsi="Arial" w:cs="Arial"/>
          <w:color w:val="000000"/>
          <w:sz w:val="20"/>
          <w:szCs w:val="20"/>
          <w:lang w:val="en-GB"/>
        </w:rPr>
        <w:t>lactotransferrin</w:t>
      </w:r>
      <w:proofErr w:type="spellEnd"/>
      <w:r w:rsidRPr="008B5129">
        <w:rPr>
          <w:rFonts w:ascii="Arial" w:hAnsi="Arial" w:cs="Arial"/>
          <w:color w:val="000000"/>
          <w:sz w:val="20"/>
          <w:szCs w:val="20"/>
          <w:lang w:val="en-GB"/>
        </w:rPr>
        <w:t xml:space="preserve"> and </w:t>
      </w:r>
      <w:r w:rsidRPr="008B5129">
        <w:rPr>
          <w:rFonts w:ascii="Arial" w:hAnsi="Arial" w:cs="Arial"/>
          <w:i/>
          <w:color w:val="000000"/>
          <w:sz w:val="20"/>
          <w:szCs w:val="20"/>
          <w:lang w:val="en-GB"/>
        </w:rPr>
        <w:t>HEPH</w:t>
      </w:r>
      <w:r w:rsidRPr="008B5129">
        <w:rPr>
          <w:rFonts w:ascii="Arial" w:hAnsi="Arial" w:cs="Arial"/>
          <w:color w:val="000000"/>
          <w:sz w:val="20"/>
          <w:szCs w:val="20"/>
          <w:lang w:val="en-GB"/>
        </w:rPr>
        <w:t xml:space="preserve"> that encodes </w:t>
      </w:r>
      <w:proofErr w:type="spellStart"/>
      <w:r w:rsidRPr="008B5129">
        <w:rPr>
          <w:rFonts w:ascii="Arial" w:hAnsi="Arial" w:cs="Arial"/>
          <w:color w:val="000000"/>
          <w:sz w:val="20"/>
          <w:szCs w:val="20"/>
          <w:lang w:val="en-GB"/>
        </w:rPr>
        <w:t>hephaestin</w:t>
      </w:r>
      <w:proofErr w:type="spellEnd"/>
      <w:r w:rsidRPr="008B5129">
        <w:rPr>
          <w:rFonts w:ascii="Arial" w:hAnsi="Arial" w:cs="Arial"/>
          <w:color w:val="000000"/>
          <w:sz w:val="20"/>
          <w:szCs w:val="20"/>
          <w:lang w:val="en-GB"/>
        </w:rPr>
        <w:t xml:space="preserve"> (fold changes 3.68 and 4.07, respectively). </w:t>
      </w:r>
    </w:p>
    <w:p w14:paraId="1E523DFF"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54210FF7" w14:textId="40E14DB6"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Transcripts encoding ion channels, for example </w:t>
      </w:r>
      <w:r w:rsidRPr="008B5129">
        <w:rPr>
          <w:rFonts w:ascii="Arial" w:hAnsi="Arial" w:cs="Arial"/>
          <w:i/>
          <w:color w:val="000000"/>
          <w:sz w:val="20"/>
          <w:szCs w:val="20"/>
          <w:lang w:val="en-GB"/>
        </w:rPr>
        <w:t xml:space="preserve">SCN1A </w:t>
      </w:r>
      <w:r w:rsidRPr="008B5129">
        <w:rPr>
          <w:rFonts w:ascii="Arial" w:hAnsi="Arial" w:cs="Arial"/>
          <w:color w:val="000000"/>
          <w:sz w:val="20"/>
          <w:szCs w:val="20"/>
          <w:lang w:val="en-GB"/>
        </w:rPr>
        <w:t xml:space="preserve">(fold change 31.37), </w:t>
      </w:r>
      <w:r w:rsidRPr="008B5129">
        <w:rPr>
          <w:rFonts w:ascii="Arial" w:hAnsi="Arial" w:cs="Arial"/>
          <w:i/>
          <w:color w:val="000000"/>
          <w:sz w:val="20"/>
          <w:szCs w:val="20"/>
          <w:lang w:val="en-GB"/>
        </w:rPr>
        <w:t>MCOLN2</w:t>
      </w:r>
      <w:r w:rsidRPr="008B5129">
        <w:rPr>
          <w:rFonts w:ascii="Arial" w:hAnsi="Arial" w:cs="Arial"/>
          <w:color w:val="000000"/>
          <w:sz w:val="20"/>
          <w:szCs w:val="20"/>
          <w:lang w:val="en-GB"/>
        </w:rPr>
        <w:t xml:space="preserve"> (fold change 8.83), </w:t>
      </w:r>
      <w:r w:rsidRPr="008B5129">
        <w:rPr>
          <w:rFonts w:ascii="Arial" w:hAnsi="Arial" w:cs="Arial"/>
          <w:i/>
          <w:color w:val="000000"/>
          <w:sz w:val="20"/>
          <w:szCs w:val="20"/>
          <w:lang w:val="en-GB"/>
        </w:rPr>
        <w:t xml:space="preserve">TRPA1 </w:t>
      </w:r>
      <w:r w:rsidRPr="008B5129">
        <w:rPr>
          <w:rFonts w:ascii="Arial" w:hAnsi="Arial" w:cs="Arial"/>
          <w:color w:val="000000"/>
          <w:sz w:val="20"/>
          <w:szCs w:val="20"/>
          <w:lang w:val="en-GB"/>
        </w:rPr>
        <w:t xml:space="preserve">(fold change 7.38) and </w:t>
      </w:r>
      <w:r w:rsidRPr="008B5129">
        <w:rPr>
          <w:rFonts w:ascii="Arial" w:hAnsi="Arial" w:cs="Arial"/>
          <w:i/>
          <w:color w:val="000000"/>
          <w:sz w:val="20"/>
          <w:szCs w:val="20"/>
          <w:lang w:val="en-GB"/>
        </w:rPr>
        <w:t>SCN7A</w:t>
      </w:r>
      <w:r w:rsidRPr="008B5129">
        <w:rPr>
          <w:rFonts w:ascii="Arial" w:hAnsi="Arial" w:cs="Arial"/>
          <w:color w:val="000000"/>
          <w:sz w:val="20"/>
          <w:szCs w:val="20"/>
          <w:lang w:val="en-GB"/>
        </w:rPr>
        <w:t xml:space="preserve"> (fold change 3.42)</w:t>
      </w:r>
      <w:r w:rsidRPr="008B5129">
        <w:rPr>
          <w:rFonts w:ascii="Arial" w:hAnsi="Arial" w:cs="Arial"/>
          <w:i/>
          <w:color w:val="000000"/>
          <w:sz w:val="20"/>
          <w:szCs w:val="20"/>
          <w:lang w:val="en-GB"/>
        </w:rPr>
        <w:t xml:space="preserve"> </w:t>
      </w:r>
      <w:r w:rsidRPr="008B5129">
        <w:rPr>
          <w:rFonts w:ascii="Arial" w:hAnsi="Arial" w:cs="Arial"/>
          <w:color w:val="000000"/>
          <w:sz w:val="20"/>
          <w:szCs w:val="20"/>
          <w:lang w:val="en-GB"/>
        </w:rPr>
        <w:t xml:space="preserve">(Fig. 3E) were among the most significantly raised in the early second trimester. This may reflect in part a switch in the way amino acids </w:t>
      </w:r>
      <w:proofErr w:type="gramStart"/>
      <w:r w:rsidRPr="008B5129">
        <w:rPr>
          <w:rFonts w:ascii="Arial" w:hAnsi="Arial" w:cs="Arial"/>
          <w:color w:val="000000"/>
          <w:sz w:val="20"/>
          <w:szCs w:val="20"/>
          <w:lang w:val="en-GB"/>
        </w:rPr>
        <w:t>are</w:t>
      </w:r>
      <w:proofErr w:type="gramEnd"/>
      <w:r w:rsidRPr="008B5129">
        <w:rPr>
          <w:rFonts w:ascii="Arial" w:hAnsi="Arial" w:cs="Arial"/>
          <w:color w:val="000000"/>
          <w:sz w:val="20"/>
          <w:szCs w:val="20"/>
          <w:lang w:val="en-GB"/>
        </w:rPr>
        <w:t xml:space="preserve"> transported across the placenta.  In the first trimester, they are transported by uptake and subsequent breakdown of proteins in maternal </w:t>
      </w:r>
      <w:proofErr w:type="spellStart"/>
      <w:r w:rsidRPr="008B5129">
        <w:rPr>
          <w:rFonts w:ascii="Arial" w:hAnsi="Arial" w:cs="Arial"/>
          <w:color w:val="000000"/>
          <w:sz w:val="20"/>
          <w:szCs w:val="20"/>
          <w:lang w:val="en-GB"/>
        </w:rPr>
        <w:t>histotroph</w:t>
      </w:r>
      <w:proofErr w:type="spellEnd"/>
      <w:r w:rsidRPr="008B5129">
        <w:rPr>
          <w:rFonts w:ascii="Arial" w:hAnsi="Arial" w:cs="Arial"/>
          <w:color w:val="000000"/>
          <w:sz w:val="20"/>
          <w:szCs w:val="20"/>
          <w:lang w:val="en-GB"/>
        </w:rPr>
        <w:t xml:space="preserve">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urton&lt;/Author&gt;&lt;Year&gt;2002&lt;/Year&gt;&lt;RecNum&gt;157&lt;/RecNum&gt;&lt;DisplayText&gt;(Burton et al., 2002)&lt;/DisplayText&gt;&lt;record&gt;&lt;rec-number&gt;157&lt;/rec-number&gt;&lt;foreign-keys&gt;&lt;key app="EN" db-id="srzzf0e9o0v508evxdixdvsjrpzzfsftssdp" timestamp="0"&gt;157&lt;/key&gt;&lt;/foreign-keys&gt;&lt;ref-type name="Journal Article"&gt;17&lt;/ref-type&gt;&lt;contributors&gt;&lt;authors&gt;&lt;author&gt;Burton, G.J.&lt;/author&gt;&lt;author&gt;Watson, A.L.&lt;/author&gt;&lt;author&gt;Hempstock, J.&lt;/author&gt;&lt;author&gt;Skepper, J.N.&lt;/author&gt;&lt;author&gt;Jauniaux, E.&lt;/author&gt;&lt;/authors&gt;&lt;/contributors&gt;&lt;titles&gt;&lt;title&gt;Uterine glands provide histiotrophic nutrition for the human fetus during the first trimester of pregnancy&lt;/title&gt;&lt;secondary-title&gt;J Clin Endocrinol Metab&lt;/secondary-title&gt;&lt;/titles&gt;&lt;periodical&gt;&lt;full-title&gt;J Clin Endocrinol Metab&lt;/full-title&gt;&lt;/periodical&gt;&lt;pages&gt;2954-2959&lt;/pages&gt;&lt;volume&gt;87&lt;/volume&gt;&lt;dates&gt;&lt;year&gt;2002&lt;/year&gt;&lt;/dates&gt;&lt;urls&gt;&lt;/urls&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urton et al., 2002)</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hereas in the second, there is active uptake of individual amino acids from the maternal circulation through accumulative and exchange transporters. Activity of the latter needs to be balanced by other ionic fluxes in order for them to function.</w:t>
      </w:r>
    </w:p>
    <w:p w14:paraId="0AFE983D"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1B3EEF98"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Cell proliferation, differentiation and WNT signalling</w:t>
      </w:r>
    </w:p>
    <w:p w14:paraId="587A5303" w14:textId="49E8BDB6"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WNT signalling plays an important role in cell proliferation, differentiation and motility under normal and malignant conditions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Bienz&lt;/Author&gt;&lt;Year&gt;2000&lt;/Year&gt;&lt;RecNum&gt;913&lt;/RecNum&gt;&lt;DisplayText&gt;(Bienz and Clevers, 2000)&lt;/DisplayText&gt;&lt;record&gt;&lt;rec-number&gt;913&lt;/rec-number&gt;&lt;foreign-keys&gt;&lt;key app="EN" db-id="etfv0p229szrt2eewfrv2xdyf0rt2v0rvrzs" timestamp="1575302219"&gt;913&lt;/key&gt;&lt;/foreign-keys&gt;&lt;ref-type name="Journal Article"&gt;17&lt;/ref-type&gt;&lt;contributors&gt;&lt;authors&gt;&lt;author&gt;Bienz, M.&lt;/author&gt;&lt;author&gt;Clevers, H.&lt;/author&gt;&lt;/authors&gt;&lt;/contributors&gt;&lt;auth-address&gt;MRC Laboratory of Molecular Biology, Cambridge, United Kingdom. mb2@mrc-lmb.cam.ac.uk&lt;/auth-address&gt;&lt;titles&gt;&lt;title&gt;Linking colorectal cancer to Wnt signaling&lt;/title&gt;&lt;secondary-title&gt;Cell&lt;/secondary-title&gt;&lt;/titles&gt;&lt;periodical&gt;&lt;full-title&gt;Cell&lt;/full-title&gt;&lt;abbr-1&gt;Cell&lt;/abbr-1&gt;&lt;/periodical&gt;&lt;pages&gt;311-20&lt;/pages&gt;&lt;volume&gt;103&lt;/volume&gt;&lt;number&gt;2&lt;/number&gt;&lt;edition&gt;2000/11/01&lt;/edition&gt;&lt;keywords&gt;&lt;keyword&gt;Adenomatous Polyposis Coli/etiology&lt;/keyword&gt;&lt;keyword&gt;Adenomatous Polyposis Coli Protein&lt;/keyword&gt;&lt;keyword&gt;Cell Transformation, Neoplastic&lt;/keyword&gt;&lt;keyword&gt;Colorectal Neoplasms/*etiology&lt;/keyword&gt;&lt;keyword&gt;Cytoskeletal Proteins/metabolism&lt;/keyword&gt;&lt;keyword&gt;Humans&lt;/keyword&gt;&lt;keyword&gt;Intestinal Mucosa/pathology&lt;/keyword&gt;&lt;keyword&gt;Neoplasm Proteins/metabolism&lt;/keyword&gt;&lt;keyword&gt;Proto-Oncogene Proteins/*metabolism&lt;/keyword&gt;&lt;keyword&gt;*Signal Transduction&lt;/keyword&gt;&lt;keyword&gt;*Trans-Activators&lt;/keyword&gt;&lt;keyword&gt;Wnt Proteins&lt;/keyword&gt;&lt;keyword&gt;*Zebrafish Proteins&lt;/keyword&gt;&lt;keyword&gt;beta Catenin&lt;/keyword&gt;&lt;/keywords&gt;&lt;dates&gt;&lt;year&gt;2000&lt;/year&gt;&lt;pub-dates&gt;&lt;date&gt;Oct 13&lt;/date&gt;&lt;/pub-dates&gt;&lt;/dates&gt;&lt;isbn&gt;0092-8674 (Print)&amp;#xD;0092-8674 (Linking)&lt;/isbn&gt;&lt;accession-num&gt;11057903&lt;/accession-num&gt;&lt;urls&gt;&lt;related-urls&gt;&lt;url&gt;https://www.ncbi.nlm.nih.gov/pubmed/11057903&lt;/url&gt;&lt;/related-urls&gt;&lt;/urls&gt;&lt;electronic-resource-num&gt;10.1016/s0092-8674(00)00122-7&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ienz and Clevers, 2000)</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and the WNT signalling pathway has been identified as essential for the growth of trophoblast organoids </w:t>
      </w:r>
      <w:r w:rsidRPr="008B5129">
        <w:rPr>
          <w:rFonts w:ascii="Arial" w:hAnsi="Arial" w:cs="Arial"/>
          <w:color w:val="000000"/>
          <w:sz w:val="20"/>
          <w:szCs w:val="20"/>
          <w:lang w:val="en-GB"/>
        </w:rPr>
        <w:fldChar w:fldCharType="begin">
          <w:fldData xml:space="preserve">PEVuZE5vdGU+PENpdGU+PEF1dGhvcj5UdXJjbzwvQXV0aG9yPjxZZWFyPjIwMTg8L1llYXI+PFJl
Y051bT45Nzc8L1JlY051bT48RGlzcGxheVRleHQ+KFR1cmNvIGV0IGFsLiwgMjAxOCk8L0Rpc3Bs
YXlUZXh0PjxyZWNvcmQ+PHJlYy1udW1iZXI+OTc3PC9yZWMtbnVtYmVyPjxmb3JlaWduLWtleXM+
PGtleSBhcHA9IkVOIiBkYi1pZD0iZXRmdjBwMjI5c3pydDJlZXdmcnYyeGR5ZjBydDJ2MHJ2cnpz
IiB0aW1lc3RhbXA9IjE1ODgyNTE2MDEiPjk3Nzwva2V5PjwvZm9yZWlnbi1rZXlzPjxyZWYtdHlw
ZSBuYW1lPSJKb3VybmFsIEFydGljbGUiPjE3PC9yZWYtdHlwZT48Y29udHJpYnV0b3JzPjxhdXRo
b3JzPjxhdXRob3I+VHVyY28sIE0uIFkuPC9hdXRob3I+PGF1dGhvcj5HYXJkbmVyLCBMLjwvYXV0
aG9yPjxhdXRob3I+S2F5LCBSLiBHLjwvYXV0aG9yPjxhdXRob3I+SGFtaWx0b24sIFIuIFMuPC9h
dXRob3I+PGF1dGhvcj5QcmF0ZXIsIE0uPC9hdXRob3I+PGF1dGhvcj5Ib2xsaW5zaGVhZCwgTS4g
Uy48L2F1dGhvcj48YXV0aG9yPk1jV2hpbm5pZSwgQS48L2F1dGhvcj48YXV0aG9yPkVzcG9zaXRv
LCBMLjwvYXV0aG9yPjxhdXRob3I+RmVybmFuZG8sIFIuPC9hdXRob3I+PGF1dGhvcj5Ta2VsdG9u
LCBILjwvYXV0aG9yPjxhdXRob3I+UmVpbWFubiwgRi48L2F1dGhvcj48YXV0aG9yPkdyaWJibGUs
IEYuIE0uPC9hdXRob3I+PGF1dGhvcj5TaGFya2V5LCBBLjwvYXV0aG9yPjxhdXRob3I+TWFyc2gs
IFMuIEcuIEUuPC9hdXRob3I+PGF1dGhvcj5PJmFwb3M7UmFoaWxseSwgUy48L2F1dGhvcj48YXV0
aG9yPkhlbWJlcmdlciwgTS48L2F1dGhvcj48YXV0aG9yPkJ1cnRvbiwgRy4gSi48L2F1dGhvcj48
YXV0aG9yPk1vZmZldHQsIEEuPC9hdXRob3I+PC9hdXRob3JzPjwvY29udHJpYnV0b3JzPjxhdXRo
LWFkZHJlc3M+RGVwYXJ0bWVudCBvZiBQYXRob2xvZ3ksIFVuaXZlcnNpdHkgb2YgQ2FtYnJpZGdl
LCBDYW1icmlkZ2UsIFVLLiBteXQyNUBjYW0uYWMudWsuJiN4RDtEZXBhcnRtZW50IG9mIFBoeXNp
b2xvZ3ksIERldmVsb3BtZW50IGFuZCBOZXVyb3NjaWVuY2UsIFVuaXZlcnNpdHkgb2YgQ2FtYnJp
ZGdlLCBDYW1icmlkZ2UsIFVLLiBteXQyNUBjYW0uYWMudWsuJiN4RDtDZW50cmUgZm9yIFRyb3Bo
b2JsYXN0IFJlc2VhcmNoLCBVbml2ZXJzaXR5IG9mIENhbWJyaWRnZSwgQ2FtYnJpZGdlLCBVSy4g
bXl0MjVAY2FtLmFjLnVrLiYjeEQ7RGVwYXJ0bWVudCBvZiBQYXRob2xvZ3ksIFVuaXZlcnNpdHkg
b2YgQ2FtYnJpZGdlLCBDYW1icmlkZ2UsIFVLLiYjeEQ7Q2VudHJlIGZvciBUcm9waG9ibGFzdCBS
ZXNlYXJjaCwgVW5pdmVyc2l0eSBvZiBDYW1icmlkZ2UsIENhbWJyaWRnZSwgVUsuJiN4RDtNZXRh
Ym9saWMgUmVzZWFyY2ggTGFib3JhdG9yaWVzIGFuZCBNUkMgTWV0YWJvbGljIERpc2Vhc2VzIFVu
aXQsIFdlbGxjb21lIFRydXN0LU1SQyBJbnN0aXR1dGUgb2YgTWV0YWJvbGljIFNjaWVuY2UsIEFk
ZGVuYnJvb2tlJmFwb3M7cyBIb3NwaXRhbCwgQ2FtYnJpZGdlLCBVSy4mI3hEO0RlcGFydG1lbnQg
b2YgUGh5c2lvbG9neSwgRGV2ZWxvcG1lbnQgYW5kIE5ldXJvc2NpZW5jZSwgVW5pdmVyc2l0eSBv
ZiBDYW1icmlkZ2UsIENhbWJyaWRnZSwgVUsuJiN4RDtBbnRob255IE5vbGFuIFJlc2VhcmNoIElu
c3RpdHV0ZSwgUm95YWwgRnJlZSBIb3NwaXRhbCwgTG9uZG9uLCBVSy4mI3hEO1VDTCBDYW5jZXIg
SW5zdGl0dXRlLCBSb3lhbCBGcmVlIENhbXB1cywgTG9uZG9uLCBVSy4mI3hEO0VwaWdlbmV0aWNz
IFByb2dyYW1tZSwgVGhlIEJhYnJhaGFtIEluc3RpdHV0ZSwgQ2FtYnJpZGdlLCBVSy4mI3hEO0Rl
cGFydG1lbnQgb2YgUGh5c2lvbG9neSwgRGV2ZWxvcG1lbnQgYW5kIE5ldXJvc2NpZW5jZSwgVW5p
dmVyc2l0eSBvZiBDYW1icmlkZ2UsIENhbWJyaWRnZSwgVUsuIGdqYjJAY2FtLmFjLnVrLiYjeEQ7
Q2VudHJlIGZvciBUcm9waG9ibGFzdCBSZXNlYXJjaCwgVW5pdmVyc2l0eSBvZiBDYW1icmlkZ2Us
IENhbWJyaWRnZSwgVUsuIGdqYjJAY2FtLmFjLnVrLiYjeEQ7RGVwYXJ0bWVudCBvZiBQYXRob2xv
Z3ksIFVuaXZlcnNpdHkgb2YgQ2FtYnJpZGdlLCBDYW1icmlkZ2UsIFVLLiBhbTQ4NUBjYW0uYWMu
dWsuJiN4RDtDZW50cmUgZm9yIFRyb3Bob2JsYXN0IFJlc2VhcmNoLCBVbml2ZXJzaXR5IG9mIENh
bWJyaWRnZSwgQ2FtYnJpZGdlLCBVSy4gYW00ODVAY2FtLmFjLnVrLjwvYXV0aC1hZGRyZXNzPjx0
aXRsZXM+PHRpdGxlPlRyb3Bob2JsYXN0IG9yZ2Fub2lkcyBhcyBhIG1vZGVsIGZvciBtYXRlcm5h
bC1mZXRhbCBpbnRlcmFjdGlvbnMgZHVyaW5nIGh1bWFuIHBsYWNlbnRhdGlvbjwvdGl0bGU+PHNl
Y29uZGFyeS10aXRsZT5OYXR1cmU8L3NlY29uZGFyeS10aXRsZT48L3RpdGxlcz48cGVyaW9kaWNh
bD48ZnVsbC10aXRsZT5OYXR1cmU8L2Z1bGwtdGl0bGU+PC9wZXJpb2RpY2FsPjxwYWdlcz4yNjMt
MjY3PC9wYWdlcz48dm9sdW1lPjU2NDwvdm9sdW1lPjxudW1iZXI+NzczNTwvbnVtYmVyPjxlZGl0
aW9uPjIwMTgvMTEvMzA8L2VkaXRpb24+PGtleXdvcmRzPjxrZXl3b3JkPkNlbGwgRGlmZmVyZW50
aWF0aW9uPC9rZXl3b3JkPjxrZXl3b3JkPkNlbGwgTW92ZW1lbnQ8L2tleXdvcmQ+PGtleXdvcmQ+
Q2hvcmlvbmljIEdvbmFkb3Ryb3Bpbi9tZXRhYm9saXNtPC9rZXl3b3JkPjxrZXl3b3JkPkROQSBN
ZXRoeWxhdGlvbjwva2V5d29yZD48a2V5d29yZD5EZWNpZHVhL2N5dG9sb2d5PC9rZXl3b3JkPjxr
ZXl3b3JkPkZlbWFsZTwva2V5d29yZD48a2V5d29yZD5Hcm93dGggRGlmZmVyZW50aWF0aW9uIEZh
Y3RvciAxNS9tZXRhYm9saXNtPC9rZXl3b3JkPjxrZXl3b3JkPkhMQSBBbnRpZ2Vucy9tZXRhYm9s
aXNtPC9rZXl3b3JkPjxrZXl3b3JkPkh1bWFuczwva2V5d29yZD48a2V5d29yZD4qTWF0ZXJuYWwt
RmV0YWwgUmVsYXRpb25zPC9rZXl3b3JkPjxrZXl3b3JkPipNb2RlbHMsIEJpb2xvZ2ljYWw8L2tl
eXdvcmQ+PGtleXdvcmQ+T3JnYW5vaWRzLypjeXRvbG9neS9tZXRhYm9saXNtLypwaHlzaW9sb2d5
PC9rZXl3b3JkPjxrZXl3b3JkPipQbGFjZW50YXRpb248L2tleXdvcmQ+PGtleXdvcmQ+UHJlZ25h
bmN5PC9rZXl3b3JkPjxrZXl3b3JkPlByZWduYW5jeS1TcGVjaWZpYyBiZXRhIDEtR2x5Y29wcm90
ZWlucy9tZXRhYm9saXNtPC9rZXl3b3JkPjxrZXl3b3JkPipUaXNzdWUgQ3VsdHVyZSBUZWNobmlx
dWVzPC9rZXl3b3JkPjxrZXl3b3JkPlRyYW5zY3JpcHRvbWUvZ2VuZXRpY3M8L2tleXdvcmQ+PGtl
eXdvcmQ+VHJvcGhvYmxhc3RzLypjeXRvbG9neS9tZXRhYm9saXNtLypwaHlzaW9sb2d5PC9rZXl3
b3JkPjwva2V5d29yZHM+PGRhdGVzPjx5ZWFyPjIwMTg8L3llYXI+PHB1Yi1kYXRlcz48ZGF0ZT5E
ZWM8L2RhdGU+PC9wdWItZGF0ZXM+PC9kYXRlcz48aXNibj4xNDc2LTQ2ODcgKEVsZWN0cm9uaWMp
JiN4RDswMDI4LTA4MzYgKExpbmtpbmcpPC9pc2JuPjxhY2Nlc3Npb24tbnVtPjMwNDg3NjA1PC9h
Y2Nlc3Npb24tbnVtPjx1cmxzPjxyZWxhdGVkLXVybHM+PHVybD5odHRwczovL3d3dy5uY2JpLm5s
bS5uaWguZ292L3B1Ym1lZC8zMDQ4NzYwNTwvdXJsPjwvcmVsYXRlZC11cmxzPjwvdXJscz48ZWxl
Y3Ryb25pYy1yZXNvdXJjZS1udW0+MTAuMTAzOC9zNDE1ODYtMDE4LTA3NTMtMzwvZWxlY3Ryb25p
Yy1yZXNvdXJjZS1udW0+PC9yZWNvcmQ+PC9DaXRlPjwvRW5kTm90ZT4A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UdXJjbzwvQXV0aG9yPjxZZWFyPjIwMTg8L1llYXI+PFJl
Y051bT45Nzc8L1JlY051bT48RGlzcGxheVRleHQ+KFR1cmNvIGV0IGFsLiwgMjAxOCk8L0Rpc3Bs
YXlUZXh0PjxyZWNvcmQ+PHJlYy1udW1iZXI+OTc3PC9yZWMtbnVtYmVyPjxmb3JlaWduLWtleXM+
PGtleSBhcHA9IkVOIiBkYi1pZD0iZXRmdjBwMjI5c3pydDJlZXdmcnYyeGR5ZjBydDJ2MHJ2cnpz
IiB0aW1lc3RhbXA9IjE1ODgyNTE2MDEiPjk3Nzwva2V5PjwvZm9yZWlnbi1rZXlzPjxyZWYtdHlw
ZSBuYW1lPSJKb3VybmFsIEFydGljbGUiPjE3PC9yZWYtdHlwZT48Y29udHJpYnV0b3JzPjxhdXRo
b3JzPjxhdXRob3I+VHVyY28sIE0uIFkuPC9hdXRob3I+PGF1dGhvcj5HYXJkbmVyLCBMLjwvYXV0
aG9yPjxhdXRob3I+S2F5LCBSLiBHLjwvYXV0aG9yPjxhdXRob3I+SGFtaWx0b24sIFIuIFMuPC9h
dXRob3I+PGF1dGhvcj5QcmF0ZXIsIE0uPC9hdXRob3I+PGF1dGhvcj5Ib2xsaW5zaGVhZCwgTS4g
Uy48L2F1dGhvcj48YXV0aG9yPk1jV2hpbm5pZSwgQS48L2F1dGhvcj48YXV0aG9yPkVzcG9zaXRv
LCBMLjwvYXV0aG9yPjxhdXRob3I+RmVybmFuZG8sIFIuPC9hdXRob3I+PGF1dGhvcj5Ta2VsdG9u
LCBILjwvYXV0aG9yPjxhdXRob3I+UmVpbWFubiwgRi48L2F1dGhvcj48YXV0aG9yPkdyaWJibGUs
IEYuIE0uPC9hdXRob3I+PGF1dGhvcj5TaGFya2V5LCBBLjwvYXV0aG9yPjxhdXRob3I+TWFyc2gs
IFMuIEcuIEUuPC9hdXRob3I+PGF1dGhvcj5PJmFwb3M7UmFoaWxseSwgUy48L2F1dGhvcj48YXV0
aG9yPkhlbWJlcmdlciwgTS48L2F1dGhvcj48YXV0aG9yPkJ1cnRvbiwgRy4gSi48L2F1dGhvcj48
YXV0aG9yPk1vZmZldHQsIEEuPC9hdXRob3I+PC9hdXRob3JzPjwvY29udHJpYnV0b3JzPjxhdXRo
LWFkZHJlc3M+RGVwYXJ0bWVudCBvZiBQYXRob2xvZ3ksIFVuaXZlcnNpdHkgb2YgQ2FtYnJpZGdl
LCBDYW1icmlkZ2UsIFVLLiBteXQyNUBjYW0uYWMudWsuJiN4RDtEZXBhcnRtZW50IG9mIFBoeXNp
b2xvZ3ksIERldmVsb3BtZW50IGFuZCBOZXVyb3NjaWVuY2UsIFVuaXZlcnNpdHkgb2YgQ2FtYnJp
ZGdlLCBDYW1icmlkZ2UsIFVLLiBteXQyNUBjYW0uYWMudWsuJiN4RDtDZW50cmUgZm9yIFRyb3Bo
b2JsYXN0IFJlc2VhcmNoLCBVbml2ZXJzaXR5IG9mIENhbWJyaWRnZSwgQ2FtYnJpZGdlLCBVSy4g
bXl0MjVAY2FtLmFjLnVrLiYjeEQ7RGVwYXJ0bWVudCBvZiBQYXRob2xvZ3ksIFVuaXZlcnNpdHkg
b2YgQ2FtYnJpZGdlLCBDYW1icmlkZ2UsIFVLLiYjeEQ7Q2VudHJlIGZvciBUcm9waG9ibGFzdCBS
ZXNlYXJjaCwgVW5pdmVyc2l0eSBvZiBDYW1icmlkZ2UsIENhbWJyaWRnZSwgVUsuJiN4RDtNZXRh
Ym9saWMgUmVzZWFyY2ggTGFib3JhdG9yaWVzIGFuZCBNUkMgTWV0YWJvbGljIERpc2Vhc2VzIFVu
aXQsIFdlbGxjb21lIFRydXN0LU1SQyBJbnN0aXR1dGUgb2YgTWV0YWJvbGljIFNjaWVuY2UsIEFk
ZGVuYnJvb2tlJmFwb3M7cyBIb3NwaXRhbCwgQ2FtYnJpZGdlLCBVSy4mI3hEO0RlcGFydG1lbnQg
b2YgUGh5c2lvbG9neSwgRGV2ZWxvcG1lbnQgYW5kIE5ldXJvc2NpZW5jZSwgVW5pdmVyc2l0eSBv
ZiBDYW1icmlkZ2UsIENhbWJyaWRnZSwgVUsuJiN4RDtBbnRob255IE5vbGFuIFJlc2VhcmNoIElu
c3RpdHV0ZSwgUm95YWwgRnJlZSBIb3NwaXRhbCwgTG9uZG9uLCBVSy4mI3hEO1VDTCBDYW5jZXIg
SW5zdGl0dXRlLCBSb3lhbCBGcmVlIENhbXB1cywgTG9uZG9uLCBVSy4mI3hEO0VwaWdlbmV0aWNz
IFByb2dyYW1tZSwgVGhlIEJhYnJhaGFtIEluc3RpdHV0ZSwgQ2FtYnJpZGdlLCBVSy4mI3hEO0Rl
cGFydG1lbnQgb2YgUGh5c2lvbG9neSwgRGV2ZWxvcG1lbnQgYW5kIE5ldXJvc2NpZW5jZSwgVW5p
dmVyc2l0eSBvZiBDYW1icmlkZ2UsIENhbWJyaWRnZSwgVUsuIGdqYjJAY2FtLmFjLnVrLiYjeEQ7
Q2VudHJlIGZvciBUcm9waG9ibGFzdCBSZXNlYXJjaCwgVW5pdmVyc2l0eSBvZiBDYW1icmlkZ2Us
IENhbWJyaWRnZSwgVUsuIGdqYjJAY2FtLmFjLnVrLiYjeEQ7RGVwYXJ0bWVudCBvZiBQYXRob2xv
Z3ksIFVuaXZlcnNpdHkgb2YgQ2FtYnJpZGdlLCBDYW1icmlkZ2UsIFVLLiBhbTQ4NUBjYW0uYWMu
dWsuJiN4RDtDZW50cmUgZm9yIFRyb3Bob2JsYXN0IFJlc2VhcmNoLCBVbml2ZXJzaXR5IG9mIENh
bWJyaWRnZSwgQ2FtYnJpZGdlLCBVSy4gYW00ODVAY2FtLmFjLnVrLjwvYXV0aC1hZGRyZXNzPjx0
aXRsZXM+PHRpdGxlPlRyb3Bob2JsYXN0IG9yZ2Fub2lkcyBhcyBhIG1vZGVsIGZvciBtYXRlcm5h
bC1mZXRhbCBpbnRlcmFjdGlvbnMgZHVyaW5nIGh1bWFuIHBsYWNlbnRhdGlvbjwvdGl0bGU+PHNl
Y29uZGFyeS10aXRsZT5OYXR1cmU8L3NlY29uZGFyeS10aXRsZT48L3RpdGxlcz48cGVyaW9kaWNh
bD48ZnVsbC10aXRsZT5OYXR1cmU8L2Z1bGwtdGl0bGU+PC9wZXJpb2RpY2FsPjxwYWdlcz4yNjMt
MjY3PC9wYWdlcz48dm9sdW1lPjU2NDwvdm9sdW1lPjxudW1iZXI+NzczNTwvbnVtYmVyPjxlZGl0
aW9uPjIwMTgvMTEvMzA8L2VkaXRpb24+PGtleXdvcmRzPjxrZXl3b3JkPkNlbGwgRGlmZmVyZW50
aWF0aW9uPC9rZXl3b3JkPjxrZXl3b3JkPkNlbGwgTW92ZW1lbnQ8L2tleXdvcmQ+PGtleXdvcmQ+
Q2hvcmlvbmljIEdvbmFkb3Ryb3Bpbi9tZXRhYm9saXNtPC9rZXl3b3JkPjxrZXl3b3JkPkROQSBN
ZXRoeWxhdGlvbjwva2V5d29yZD48a2V5d29yZD5EZWNpZHVhL2N5dG9sb2d5PC9rZXl3b3JkPjxr
ZXl3b3JkPkZlbWFsZTwva2V5d29yZD48a2V5d29yZD5Hcm93dGggRGlmZmVyZW50aWF0aW9uIEZh
Y3RvciAxNS9tZXRhYm9saXNtPC9rZXl3b3JkPjxrZXl3b3JkPkhMQSBBbnRpZ2Vucy9tZXRhYm9s
aXNtPC9rZXl3b3JkPjxrZXl3b3JkPkh1bWFuczwva2V5d29yZD48a2V5d29yZD4qTWF0ZXJuYWwt
RmV0YWwgUmVsYXRpb25zPC9rZXl3b3JkPjxrZXl3b3JkPipNb2RlbHMsIEJpb2xvZ2ljYWw8L2tl
eXdvcmQ+PGtleXdvcmQ+T3JnYW5vaWRzLypjeXRvbG9neS9tZXRhYm9saXNtLypwaHlzaW9sb2d5
PC9rZXl3b3JkPjxrZXl3b3JkPipQbGFjZW50YXRpb248L2tleXdvcmQ+PGtleXdvcmQ+UHJlZ25h
bmN5PC9rZXl3b3JkPjxrZXl3b3JkPlByZWduYW5jeS1TcGVjaWZpYyBiZXRhIDEtR2x5Y29wcm90
ZWlucy9tZXRhYm9saXNtPC9rZXl3b3JkPjxrZXl3b3JkPipUaXNzdWUgQ3VsdHVyZSBUZWNobmlx
dWVzPC9rZXl3b3JkPjxrZXl3b3JkPlRyYW5zY3JpcHRvbWUvZ2VuZXRpY3M8L2tleXdvcmQ+PGtl
eXdvcmQ+VHJvcGhvYmxhc3RzLypjeXRvbG9neS9tZXRhYm9saXNtLypwaHlzaW9sb2d5PC9rZXl3
b3JkPjwva2V5d29yZHM+PGRhdGVzPjx5ZWFyPjIwMTg8L3llYXI+PHB1Yi1kYXRlcz48ZGF0ZT5E
ZWM8L2RhdGU+PC9wdWItZGF0ZXM+PC9kYXRlcz48aXNibj4xNDc2LTQ2ODcgKEVsZWN0cm9uaWMp
JiN4RDswMDI4LTA4MzYgKExpbmtpbmcpPC9pc2JuPjxhY2Nlc3Npb24tbnVtPjMwNDg3NjA1PC9h
Y2Nlc3Npb24tbnVtPjx1cmxzPjxyZWxhdGVkLXVybHM+PHVybD5odHRwczovL3d3dy5uY2JpLm5s
bS5uaWguZ292L3B1Ym1lZC8zMDQ4NzYwNTwvdXJsPjwvcmVsYXRlZC11cmxzPjwvdXJscz48ZWxl
Y3Ryb25pYy1yZXNvdXJjZS1udW0+MTAuMTAzOC9zNDE1ODYtMDE4LTA3NTMtMzwvZWxlY3Ryb25p
Yy1yZXNvdXJjZS1udW0+PC9yZWNvcmQ+PC9DaXRlPjwvRW5kTm90ZT4A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Turco et al., 2018)</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Recent evidence suggests that WNT signalling may also be implicated in the regulation of placental development and human trophoblast differentiation </w:t>
      </w:r>
      <w:r w:rsidRPr="008B5129">
        <w:rPr>
          <w:rFonts w:ascii="Arial" w:hAnsi="Arial" w:cs="Arial"/>
          <w:color w:val="000000"/>
          <w:sz w:val="20"/>
          <w:szCs w:val="20"/>
          <w:lang w:val="en-GB"/>
        </w:rPr>
        <w:fldChar w:fldCharType="begin">
          <w:fldData xml:space="preserve">PEVuZE5vdGU+PENpdGU+PEF1dGhvcj5OYXllZW08L0F1dGhvcj48WWVhcj4yMDE2PC9ZZWFyPjxS
ZWNOdW0+OTE0PC9SZWNOdW0+PERpc3BsYXlUZXh0PihIYWlkZXIgZXQgYWwuLCAyMDE3OyBOYXll
ZW0gZXQgYWwuLCAyMDE2KTwvRGlzcGxheVRleHQ+PHJlY29yZD48cmVjLW51bWJlcj45MTQ8L3Jl
Yy1udW1iZXI+PGZvcmVpZ24ta2V5cz48a2V5IGFwcD0iRU4iIGRiLWlkPSJldGZ2MHAyMjlzenJ0
MmVld2ZydjJ4ZHlmMHJ0MnYwcnZyenMiIHRpbWVzdGFtcD0iMTU3NTMwMjU1NCI+OTE0PC9rZXk+
PC9mb3JlaWduLWtleXM+PHJlZi10eXBlIG5hbWU9IkpvdXJuYWwgQXJ0aWNsZSI+MTc8L3JlZi10
eXBlPjxjb250cmlidXRvcnM+PGF1dGhvcnM+PGF1dGhvcj5OYXllZW0sIFMuIEIuPC9hdXRob3I+
PGF1dGhvcj5BcmZ1c28sIEYuPC9hdXRob3I+PGF1dGhvcj5EaGFybWFyYWphbiwgQS48L2F1dGhv
cj48YXV0aG9yPktlZWxhbiwgSi4gQS48L2F1dGhvcj48L2F1dGhvcnM+PC9jb250cmlidXRvcnM+
PGF1dGgtYWRkcmVzcz5TY2hvb2wgb2YgV29tZW4mYXBvcztzIGFuZCBJbmZhbnQmYXBvcztzIEhl
YWx0aCwgVW5pdmVyc2l0eSBvZiBXZXN0ZXJuIEF1c3RyYWxpYSwgS2luZyBFZHdhcmQgTWVtb3Jp
YWwgSG9zcGl0YWwsIDM3NCBCYWdvdCBSb2FkLCBTdWJpYWNvLCBXQSA2MDA4LCBBdXN0cmFsaWEu
JiN4RDtTY2hvb2wgb2YgQW5hdG9teSwgUGh5c2lvbG9neSBhbmQgSHVtYW4gQmlvbG9neSwgRmFj
dWx0eSBvZiBTY2llbmNlLCBUaGUgVW5pdmVyc2l0eSBvZiBXZXN0ZXJuIEF1c3RyYWxpYSwgMzUg
U3RpcmxpbmcgSGlnaHdheSwgQ3Jhd2xleSwgV0EgNjAwOSwgQXVzdHJhbGlhLjwvYXV0aC1hZGRy
ZXNzPjx0aXRsZXM+PHRpdGxlPlJvbGUgb2YgV250IHNpZ25hbGxpbmcgaW4gZWFybHkgcHJlZ25h
bmN5PC90aXRsZT48c2Vjb25kYXJ5LXRpdGxlPlJlcHJvZCBGZXJ0aWwgRGV2PC9zZWNvbmRhcnkt
dGl0bGU+PC90aXRsZXM+PHBlcmlvZGljYWw+PGZ1bGwtdGl0bGU+UmVwcm9kIEZlcnRpbCBEZXY8
L2Z1bGwtdGl0bGU+PC9wZXJpb2RpY2FsPjxwYWdlcz41MjUtNDQ8L3BhZ2VzPjx2b2x1bWU+Mjg8
L3ZvbHVtZT48bnVtYmVyPjU8L251bWJlcj48ZWRpdGlvbj4yMDE0LzA5LzA2PC9lZGl0aW9uPjxr
ZXl3b3Jkcz48a2V5d29yZD5BbmltYWxzPC9rZXl3b3JkPjxrZXl3b3JkPkJsYXN0b2N5c3QvKm1l
dGFib2xpc208L2tleXdvcmQ+PGtleXdvcmQ+Q2VsbCBDb21tdW5pY2F0aW9uPC9rZXl3b3JkPjxr
ZXl3b3JkPipFbWJyeW8gSW1wbGFudGF0aW9uPC9rZXl3b3JkPjxrZXl3b3JkPkZlbWFsZTwva2V5
d29yZD48a2V5d29yZD5HZW5pdGFsIERpc2Vhc2VzLCBGZW1hbGUvbWV0YWJvbGlzbS9wYXRob2xv
Z3kvcGh5c2lvcGF0aG9sb2d5PC9rZXl3b3JkPjxrZXl3b3JkPkh1bWFuczwva2V5d29yZD48a2V5
d29yZD5JbmZlcnRpbGl0eSwgRmVtYWxlL21ldGFib2xpc20vcGF0aG9sb2d5L3BoeXNpb3BhdGhv
bG9neTwva2V5d29yZD48a2V5d29yZD5QbGFjZW50YS8qbWV0YWJvbGlzbS9wYXRob2xvZ3kvcGh5
c2lvcGF0aG9sb2d5PC9rZXl3b3JkPjxrZXl3b3JkPlBsYWNlbnRhIERpc2Vhc2VzL21ldGFib2xp
c20vcGF0aG9sb2d5L3BoeXNpb3BhdGhvbG9neTwva2V5d29yZD48a2V5d29yZD4qUGxhY2VudGF0
aW9uPC9rZXl3b3JkPjxrZXl3b3JkPlByZWduYW5jeTwva2V5d29yZD48a2V5d29yZD5VdGVydXMv
Km1ldGFib2xpc20vcGF0aG9sb2d5L3BoeXNpb3BhdGhvbG9neTwva2V5d29yZD48a2V5d29yZD5X
bnQgUHJvdGVpbnMvKm1ldGFib2xpc208L2tleXdvcmQ+PGtleXdvcmQ+KldudCBTaWduYWxpbmcg
UGF0aHdheTwva2V5d29yZD48L2tleXdvcmRzPjxkYXRlcz48eWVhcj4yMDE2PC95ZWFyPjxwdWIt
ZGF0ZXM+PGRhdGU+QXByPC9kYXRlPjwvcHViLWRhdGVzPjwvZGF0ZXM+PGlzYm4+MTAzMS0zNjEz
IChQcmludCkmI3hEOzEwMzEtMzYxMyAoTGlua2luZyk8L2lzYm4+PGFjY2Vzc2lvbi1udW0+MjUx
OTAyODA8L2FjY2Vzc2lvbi1udW0+PHVybHM+PHJlbGF0ZWQtdXJscz48dXJsPmh0dHBzOi8vd3d3
Lm5jYmkubmxtLm5paC5nb3YvcHVibWVkLzI1MTkwMjgwPC91cmw+PC9yZWxhdGVkLXVybHM+PC91
cmxzPjxlbGVjdHJvbmljLXJlc291cmNlLW51bT4xMC4xMDcxL1JEMTQwNzk8L2VsZWN0cm9uaWMt
cmVzb3VyY2UtbnVtPjwvcmVjb3JkPjwvQ2l0ZT48Q2l0ZT48QXV0aG9yPkhhaWRlcjwvQXV0aG9y
PjxZZWFyPjIwMTc8L1llYXI+PFJlY051bT45NDg8L1JlY051bT48cmVjb3JkPjxyZWMtbnVtYmVy
Pjk0ODwvcmVjLW51bWJlcj48Zm9yZWlnbi1rZXlzPjxrZXkgYXBwPSJFTiIgZGItaWQ9ImV0ZnYw
cDIyOXN6cnQyZWV3ZnJ2MnhkeWYwcnQydjBydnJ6cyIgdGltZXN0YW1wPSIxNTc4MzIxMDAyIj45
NDg8L2tleT48L2ZvcmVpZ24ta2V5cz48cmVmLXR5cGUgbmFtZT0iSm91cm5hbCBBcnRpY2xlIj4x
NzwvcmVmLXR5cGU+PGNvbnRyaWJ1dG9ycz48YXV0aG9ycz48YXV0aG9yPkhhaWRlciwgUy48L2F1
dGhvcj48YXV0aG9yPlBvbGxoZWltZXIsIEouPC9hdXRob3I+PGF1dGhvcj5Lbm9mbGVyLCBNLjwv
YXV0aG9yPjwvYXV0aG9ycz48L2NvbnRyaWJ1dG9ycz48YXV0aC1hZGRyZXNzPkRlcGFydG1lbnQg
b2YgT2JzdGV0cmljcyBhbmQgR3luYWVjb2xvZ3ksIFJlcHJvZHVjdGl2ZSBCaW9sb2d5IFVuaXQs
IE1lZGljYWwgVW5pdmVyc2l0eSBvZiBWaWVubmEsIFZpZW5uYSwgQXVzdHJpYS4mI3hEO0RlcGFy
dG1lbnQgb2YgT2JzdGV0cmljcyBhbmQgR3luYWVjb2xvZ3ksIFJlcHJvZHVjdGl2ZSBCaW9sb2d5
IFVuaXQsIE1lZGljYWwgVW5pdmVyc2l0eSBvZiBWaWVubmEsIFZpZW5uYSwgQXVzdHJpYS4gRWxl
Y3Ryb25pYyBhZGRyZXNzOiBtYXJ0aW4ua25vZWZsZXJAbWVkdW5pd2llbi5hYy5hdC48L2F1dGgt
YWRkcmVzcz48dGl0bGVzPjx0aXRsZT5Ob3RjaCBzaWduYWxsaW5nIGluIHBsYWNlbnRhbCBkZXZl
bG9wbWVudCBhbmQgZ2VzdGF0aW9uYWwgZGlzZWFzZXM8L3RpdGxlPjxzZWNvbmRhcnktdGl0bGU+
UGxhY2VudGE8L3NlY29uZGFyeS10aXRsZT48L3RpdGxlcz48cGVyaW9kaWNhbD48ZnVsbC10aXRs
ZT5QbGFjZW50YTwvZnVsbC10aXRsZT48L3BlcmlvZGljYWw+PHBhZ2VzPjY1LTcyPC9wYWdlcz48
dm9sdW1lPjU2PC92b2x1bWU+PGtleXdvcmRzPjxrZXl3b3JkPkFuaW1hbHM8L2tleXdvcmQ+PGtl
eXdvcmQ+RW1icnlvIEltcGxhbnRhdGlvbi9waHlzaW9sb2d5PC9rZXl3b3JkPjxrZXl3b3JkPkVt
YnJ5b25pYyBEZXZlbG9wbWVudC8qcGh5c2lvbG9neTwva2V5d29yZD48a2V5d29yZD5GZW1hbGU8
L2tleXdvcmQ+PGtleXdvcmQ+SHVtYW5zPC9rZXl3b3JkPjxrZXl3b3JkPlBsYWNlbnRhL21ldGFi
b2xpc208L2tleXdvcmQ+PGtleXdvcmQ+UGxhY2VudGF0aW9uLypwaHlzaW9sb2d5PC9rZXl3b3Jk
PjxrZXl3b3JkPlByZWduYW5jeTwva2V5d29yZD48a2V5d29yZD5QcmVnbmFuY3kgQ29tcGxpY2F0
aW9ucy8qbWV0YWJvbGlzbTwva2V5d29yZD48a2V5d29yZD5SZWNlcHRvcnMsIE5vdGNoLyptZXRh
Ym9saXNtPC9rZXl3b3JkPjxrZXl3b3JkPlNpZ25hbCBUcmFuc2R1Y3Rpb24vKnBoeXNpb2xvZ3k8
L2tleXdvcmQ+PGtleXdvcmQ+VHJvcGhvYmxhc3RzLyptZXRhYm9saXNtPC9rZXl3b3JkPjxrZXl3
b3JkPkdlc3RhdGlvbmFsIGRpc2Vhc2VzPC9rZXl3b3JkPjxrZXl3b3JkPk5vdGNoIHNpZ25hbGxp
bmc8L2tleXdvcmQ+PGtleXdvcmQ+UGxhY2VudGE8L2tleXdvcmQ+PGtleXdvcmQ+VHJvcGhvYmxh
c3Q8L2tleXdvcmQ+PC9rZXl3b3Jkcz48ZGF0ZXM+PHllYXI+MjAxNzwveWVhcj48cHViLWRhdGVz
PjxkYXRlPkF1ZzwvZGF0ZT48L3B1Yi1kYXRlcz48L2RhdGVzPjxpc2JuPjE1MzItMzEwMiAoRWxl
Y3Ryb25pYykmI3hEOzAxNDMtNDAwNCAoTGlua2luZyk8L2lzYm4+PGFjY2Vzc2lvbi1udW0+Mjgx
MTcxNDU8L2FjY2Vzc2lvbi1udW0+PHVybHM+PHJlbGF0ZWQtdXJscz48dXJsPmh0dHBzOi8vd3d3
Lm5jYmkubmxtLm5paC5nb3YvcHVibWVkLzI4MTE3MTQ1PC91cmw+PC9yZWxhdGVkLXVybHM+PC91
cmxzPjxlbGVjdHJvbmljLXJlc291cmNlLW51bT4xMC4xMDE2L2oucGxhY2VudGEuMjAxNy4wMS4x
MTc8L2VsZWN0cm9uaWMtcmVzb3VyY2UtbnVtPjwvcmVjb3JkPjwvQ2l0ZT48L0VuZE5vdGU+
</w:fldData>
        </w:fldChar>
      </w:r>
      <w:r w:rsidR="00BD7C1F">
        <w:rPr>
          <w:rFonts w:ascii="Arial" w:hAnsi="Arial" w:cs="Arial"/>
          <w:color w:val="000000"/>
          <w:sz w:val="20"/>
          <w:szCs w:val="20"/>
          <w:lang w:val="en-GB"/>
        </w:rPr>
        <w:instrText xml:space="preserve"> ADDIN EN.CITE </w:instrText>
      </w:r>
      <w:r w:rsidR="00BD7C1F">
        <w:rPr>
          <w:rFonts w:ascii="Arial" w:hAnsi="Arial" w:cs="Arial"/>
          <w:color w:val="000000"/>
          <w:sz w:val="20"/>
          <w:szCs w:val="20"/>
          <w:lang w:val="en-GB"/>
        </w:rPr>
        <w:fldChar w:fldCharType="begin">
          <w:fldData xml:space="preserve">PEVuZE5vdGU+PENpdGU+PEF1dGhvcj5OYXllZW08L0F1dGhvcj48WWVhcj4yMDE2PC9ZZWFyPjxS
ZWNOdW0+OTE0PC9SZWNOdW0+PERpc3BsYXlUZXh0PihIYWlkZXIgZXQgYWwuLCAyMDE3OyBOYXll
ZW0gZXQgYWwuLCAyMDE2KTwvRGlzcGxheVRleHQ+PHJlY29yZD48cmVjLW51bWJlcj45MTQ8L3Jl
Yy1udW1iZXI+PGZvcmVpZ24ta2V5cz48a2V5IGFwcD0iRU4iIGRiLWlkPSJldGZ2MHAyMjlzenJ0
MmVld2ZydjJ4ZHlmMHJ0MnYwcnZyenMiIHRpbWVzdGFtcD0iMTU3NTMwMjU1NCI+OTE0PC9rZXk+
PC9mb3JlaWduLWtleXM+PHJlZi10eXBlIG5hbWU9IkpvdXJuYWwgQXJ0aWNsZSI+MTc8L3JlZi10
eXBlPjxjb250cmlidXRvcnM+PGF1dGhvcnM+PGF1dGhvcj5OYXllZW0sIFMuIEIuPC9hdXRob3I+
PGF1dGhvcj5BcmZ1c28sIEYuPC9hdXRob3I+PGF1dGhvcj5EaGFybWFyYWphbiwgQS48L2F1dGhv
cj48YXV0aG9yPktlZWxhbiwgSi4gQS48L2F1dGhvcj48L2F1dGhvcnM+PC9jb250cmlidXRvcnM+
PGF1dGgtYWRkcmVzcz5TY2hvb2wgb2YgV29tZW4mYXBvcztzIGFuZCBJbmZhbnQmYXBvcztzIEhl
YWx0aCwgVW5pdmVyc2l0eSBvZiBXZXN0ZXJuIEF1c3RyYWxpYSwgS2luZyBFZHdhcmQgTWVtb3Jp
YWwgSG9zcGl0YWwsIDM3NCBCYWdvdCBSb2FkLCBTdWJpYWNvLCBXQSA2MDA4LCBBdXN0cmFsaWEu
JiN4RDtTY2hvb2wgb2YgQW5hdG9teSwgUGh5c2lvbG9neSBhbmQgSHVtYW4gQmlvbG9neSwgRmFj
dWx0eSBvZiBTY2llbmNlLCBUaGUgVW5pdmVyc2l0eSBvZiBXZXN0ZXJuIEF1c3RyYWxpYSwgMzUg
U3RpcmxpbmcgSGlnaHdheSwgQ3Jhd2xleSwgV0EgNjAwOSwgQXVzdHJhbGlhLjwvYXV0aC1hZGRy
ZXNzPjx0aXRsZXM+PHRpdGxlPlJvbGUgb2YgV250IHNpZ25hbGxpbmcgaW4gZWFybHkgcHJlZ25h
bmN5PC90aXRsZT48c2Vjb25kYXJ5LXRpdGxlPlJlcHJvZCBGZXJ0aWwgRGV2PC9zZWNvbmRhcnkt
dGl0bGU+PC90aXRsZXM+PHBlcmlvZGljYWw+PGZ1bGwtdGl0bGU+UmVwcm9kIEZlcnRpbCBEZXY8
L2Z1bGwtdGl0bGU+PC9wZXJpb2RpY2FsPjxwYWdlcz41MjUtNDQ8L3BhZ2VzPjx2b2x1bWU+Mjg8
L3ZvbHVtZT48bnVtYmVyPjU8L251bWJlcj48ZWRpdGlvbj4yMDE0LzA5LzA2PC9lZGl0aW9uPjxr
ZXl3b3Jkcz48a2V5d29yZD5BbmltYWxzPC9rZXl3b3JkPjxrZXl3b3JkPkJsYXN0b2N5c3QvKm1l
dGFib2xpc208L2tleXdvcmQ+PGtleXdvcmQ+Q2VsbCBDb21tdW5pY2F0aW9uPC9rZXl3b3JkPjxr
ZXl3b3JkPipFbWJyeW8gSW1wbGFudGF0aW9uPC9rZXl3b3JkPjxrZXl3b3JkPkZlbWFsZTwva2V5
d29yZD48a2V5d29yZD5HZW5pdGFsIERpc2Vhc2VzLCBGZW1hbGUvbWV0YWJvbGlzbS9wYXRob2xv
Z3kvcGh5c2lvcGF0aG9sb2d5PC9rZXl3b3JkPjxrZXl3b3JkPkh1bWFuczwva2V5d29yZD48a2V5
d29yZD5JbmZlcnRpbGl0eSwgRmVtYWxlL21ldGFib2xpc20vcGF0aG9sb2d5L3BoeXNpb3BhdGhv
bG9neTwva2V5d29yZD48a2V5d29yZD5QbGFjZW50YS8qbWV0YWJvbGlzbS9wYXRob2xvZ3kvcGh5
c2lvcGF0aG9sb2d5PC9rZXl3b3JkPjxrZXl3b3JkPlBsYWNlbnRhIERpc2Vhc2VzL21ldGFib2xp
c20vcGF0aG9sb2d5L3BoeXNpb3BhdGhvbG9neTwva2V5d29yZD48a2V5d29yZD4qUGxhY2VudGF0
aW9uPC9rZXl3b3JkPjxrZXl3b3JkPlByZWduYW5jeTwva2V5d29yZD48a2V5d29yZD5VdGVydXMv
Km1ldGFib2xpc20vcGF0aG9sb2d5L3BoeXNpb3BhdGhvbG9neTwva2V5d29yZD48a2V5d29yZD5X
bnQgUHJvdGVpbnMvKm1ldGFib2xpc208L2tleXdvcmQ+PGtleXdvcmQ+KldudCBTaWduYWxpbmcg
UGF0aHdheTwva2V5d29yZD48L2tleXdvcmRzPjxkYXRlcz48eWVhcj4yMDE2PC95ZWFyPjxwdWIt
ZGF0ZXM+PGRhdGU+QXByPC9kYXRlPjwvcHViLWRhdGVzPjwvZGF0ZXM+PGlzYm4+MTAzMS0zNjEz
IChQcmludCkmI3hEOzEwMzEtMzYxMyAoTGlua2luZyk8L2lzYm4+PGFjY2Vzc2lvbi1udW0+MjUx
OTAyODA8L2FjY2Vzc2lvbi1udW0+PHVybHM+PHJlbGF0ZWQtdXJscz48dXJsPmh0dHBzOi8vd3d3
Lm5jYmkubmxtLm5paC5nb3YvcHVibWVkLzI1MTkwMjgwPC91cmw+PC9yZWxhdGVkLXVybHM+PC91
cmxzPjxlbGVjdHJvbmljLXJlc291cmNlLW51bT4xMC4xMDcxL1JEMTQwNzk8L2VsZWN0cm9uaWMt
cmVzb3VyY2UtbnVtPjwvcmVjb3JkPjwvQ2l0ZT48Q2l0ZT48QXV0aG9yPkhhaWRlcjwvQXV0aG9y
PjxZZWFyPjIwMTc8L1llYXI+PFJlY051bT45NDg8L1JlY051bT48cmVjb3JkPjxyZWMtbnVtYmVy
Pjk0ODwvcmVjLW51bWJlcj48Zm9yZWlnbi1rZXlzPjxrZXkgYXBwPSJFTiIgZGItaWQ9ImV0ZnYw
cDIyOXN6cnQyZWV3ZnJ2MnhkeWYwcnQydjBydnJ6cyIgdGltZXN0YW1wPSIxNTc4MzIxMDAyIj45
NDg8L2tleT48L2ZvcmVpZ24ta2V5cz48cmVmLXR5cGUgbmFtZT0iSm91cm5hbCBBcnRpY2xlIj4x
NzwvcmVmLXR5cGU+PGNvbnRyaWJ1dG9ycz48YXV0aG9ycz48YXV0aG9yPkhhaWRlciwgUy48L2F1
dGhvcj48YXV0aG9yPlBvbGxoZWltZXIsIEouPC9hdXRob3I+PGF1dGhvcj5Lbm9mbGVyLCBNLjwv
YXV0aG9yPjwvYXV0aG9ycz48L2NvbnRyaWJ1dG9ycz48YXV0aC1hZGRyZXNzPkRlcGFydG1lbnQg
b2YgT2JzdGV0cmljcyBhbmQgR3luYWVjb2xvZ3ksIFJlcHJvZHVjdGl2ZSBCaW9sb2d5IFVuaXQs
IE1lZGljYWwgVW5pdmVyc2l0eSBvZiBWaWVubmEsIFZpZW5uYSwgQXVzdHJpYS4mI3hEO0RlcGFy
dG1lbnQgb2YgT2JzdGV0cmljcyBhbmQgR3luYWVjb2xvZ3ksIFJlcHJvZHVjdGl2ZSBCaW9sb2d5
IFVuaXQsIE1lZGljYWwgVW5pdmVyc2l0eSBvZiBWaWVubmEsIFZpZW5uYSwgQXVzdHJpYS4gRWxl
Y3Ryb25pYyBhZGRyZXNzOiBtYXJ0aW4ua25vZWZsZXJAbWVkdW5pd2llbi5hYy5hdC48L2F1dGgt
YWRkcmVzcz48dGl0bGVzPjx0aXRsZT5Ob3RjaCBzaWduYWxsaW5nIGluIHBsYWNlbnRhbCBkZXZl
bG9wbWVudCBhbmQgZ2VzdGF0aW9uYWwgZGlzZWFzZXM8L3RpdGxlPjxzZWNvbmRhcnktdGl0bGU+
UGxhY2VudGE8L3NlY29uZGFyeS10aXRsZT48L3RpdGxlcz48cGVyaW9kaWNhbD48ZnVsbC10aXRs
ZT5QbGFjZW50YTwvZnVsbC10aXRsZT48L3BlcmlvZGljYWw+PHBhZ2VzPjY1LTcyPC9wYWdlcz48
dm9sdW1lPjU2PC92b2x1bWU+PGtleXdvcmRzPjxrZXl3b3JkPkFuaW1hbHM8L2tleXdvcmQ+PGtl
eXdvcmQ+RW1icnlvIEltcGxhbnRhdGlvbi9waHlzaW9sb2d5PC9rZXl3b3JkPjxrZXl3b3JkPkVt
YnJ5b25pYyBEZXZlbG9wbWVudC8qcGh5c2lvbG9neTwva2V5d29yZD48a2V5d29yZD5GZW1hbGU8
L2tleXdvcmQ+PGtleXdvcmQ+SHVtYW5zPC9rZXl3b3JkPjxrZXl3b3JkPlBsYWNlbnRhL21ldGFi
b2xpc208L2tleXdvcmQ+PGtleXdvcmQ+UGxhY2VudGF0aW9uLypwaHlzaW9sb2d5PC9rZXl3b3Jk
PjxrZXl3b3JkPlByZWduYW5jeTwva2V5d29yZD48a2V5d29yZD5QcmVnbmFuY3kgQ29tcGxpY2F0
aW9ucy8qbWV0YWJvbGlzbTwva2V5d29yZD48a2V5d29yZD5SZWNlcHRvcnMsIE5vdGNoLyptZXRh
Ym9saXNtPC9rZXl3b3JkPjxrZXl3b3JkPlNpZ25hbCBUcmFuc2R1Y3Rpb24vKnBoeXNpb2xvZ3k8
L2tleXdvcmQ+PGtleXdvcmQ+VHJvcGhvYmxhc3RzLyptZXRhYm9saXNtPC9rZXl3b3JkPjxrZXl3
b3JkPkdlc3RhdGlvbmFsIGRpc2Vhc2VzPC9rZXl3b3JkPjxrZXl3b3JkPk5vdGNoIHNpZ25hbGxp
bmc8L2tleXdvcmQ+PGtleXdvcmQ+UGxhY2VudGE8L2tleXdvcmQ+PGtleXdvcmQ+VHJvcGhvYmxh
c3Q8L2tleXdvcmQ+PC9rZXl3b3Jkcz48ZGF0ZXM+PHllYXI+MjAxNzwveWVhcj48cHViLWRhdGVz
PjxkYXRlPkF1ZzwvZGF0ZT48L3B1Yi1kYXRlcz48L2RhdGVzPjxpc2JuPjE1MzItMzEwMiAoRWxl
Y3Ryb25pYykmI3hEOzAxNDMtNDAwNCAoTGlua2luZyk8L2lzYm4+PGFjY2Vzc2lvbi1udW0+Mjgx
MTcxNDU8L2FjY2Vzc2lvbi1udW0+PHVybHM+PHJlbGF0ZWQtdXJscz48dXJsPmh0dHBzOi8vd3d3
Lm5jYmkubmxtLm5paC5nb3YvcHVibWVkLzI4MTE3MTQ1PC91cmw+PC9yZWxhdGVkLXVybHM+PC91
cmxzPjxlbGVjdHJvbmljLXJlc291cmNlLW51bT4xMC4xMDE2L2oucGxhY2VudGEuMjAxNy4wMS4x
MTc8L2VsZWN0cm9uaWMtcmVzb3VyY2UtbnVtPjwvcmVjb3JkPjwvQ2l0ZT48L0VuZE5vdGU+
</w:fldData>
        </w:fldChar>
      </w:r>
      <w:r w:rsidR="00BD7C1F">
        <w:rPr>
          <w:rFonts w:ascii="Arial" w:hAnsi="Arial" w:cs="Arial"/>
          <w:color w:val="000000"/>
          <w:sz w:val="20"/>
          <w:szCs w:val="20"/>
          <w:lang w:val="en-GB"/>
        </w:rPr>
        <w:instrText xml:space="preserve"> ADDIN EN.CITE.DATA </w:instrText>
      </w:r>
      <w:r w:rsidR="00BD7C1F">
        <w:rPr>
          <w:rFonts w:ascii="Arial" w:hAnsi="Arial" w:cs="Arial"/>
          <w:color w:val="000000"/>
          <w:sz w:val="20"/>
          <w:szCs w:val="20"/>
          <w:lang w:val="en-GB"/>
        </w:rPr>
      </w:r>
      <w:r w:rsidR="00BD7C1F">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BD7C1F">
        <w:rPr>
          <w:rFonts w:ascii="Arial" w:hAnsi="Arial" w:cs="Arial"/>
          <w:noProof/>
          <w:color w:val="000000"/>
          <w:sz w:val="20"/>
          <w:szCs w:val="20"/>
          <w:lang w:val="en-GB"/>
        </w:rPr>
        <w:t>(Haider et al., 2017; Nayeem et al., 2016)</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Our data show that </w:t>
      </w:r>
      <w:r w:rsidRPr="008B5129">
        <w:rPr>
          <w:rFonts w:ascii="Arial" w:hAnsi="Arial" w:cs="Arial"/>
          <w:i/>
          <w:color w:val="000000"/>
          <w:sz w:val="20"/>
          <w:szCs w:val="20"/>
          <w:lang w:val="en-GB"/>
        </w:rPr>
        <w:t>RSPO4</w:t>
      </w:r>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WNT10B</w:t>
      </w:r>
      <w:r w:rsidRPr="008B5129">
        <w:rPr>
          <w:rFonts w:ascii="Arial" w:hAnsi="Arial" w:cs="Arial"/>
          <w:color w:val="000000"/>
          <w:sz w:val="20"/>
          <w:szCs w:val="20"/>
          <w:lang w:val="en-GB"/>
        </w:rPr>
        <w:t xml:space="preserve">, as well as several other genes mediating the canonical WNT signalling, including </w:t>
      </w:r>
      <w:r w:rsidRPr="008B5129">
        <w:rPr>
          <w:rFonts w:ascii="Arial" w:hAnsi="Arial" w:cs="Arial"/>
          <w:i/>
          <w:color w:val="000000"/>
          <w:sz w:val="20"/>
          <w:szCs w:val="20"/>
          <w:lang w:val="en-GB"/>
        </w:rPr>
        <w:t>PORCN</w:t>
      </w:r>
      <w:r w:rsidRPr="008B5129">
        <w:rPr>
          <w:rFonts w:ascii="Arial" w:hAnsi="Arial" w:cs="Arial"/>
          <w:color w:val="000000"/>
          <w:sz w:val="20"/>
          <w:szCs w:val="20"/>
          <w:lang w:val="en-GB"/>
        </w:rPr>
        <w:t xml:space="preserve"> </w:t>
      </w:r>
      <w:r w:rsidRPr="008B5129">
        <w:rPr>
          <w:rFonts w:ascii="Arial" w:hAnsi="Arial" w:cs="Arial"/>
          <w:color w:val="000000"/>
          <w:sz w:val="20"/>
          <w:szCs w:val="20"/>
          <w:lang w:val="en-GB"/>
        </w:rPr>
        <w:fldChar w:fldCharType="begin">
          <w:fldData xml:space="preserve">PEVuZE5vdGU+PENpdGU+PEF1dGhvcj5HYWxsaTwvQXV0aG9yPjxZZWFyPjIwMTY8L1llYXI+PFJl
Y051bT45MTI8L1JlY051bT48RGlzcGxheVRleHQ+KEdhbGxpIGV0IGFsLiwgMjAxNik8L0Rpc3Bs
YXlUZXh0PjxyZWNvcmQ+PHJlYy1udW1iZXI+OTEyPC9yZWMtbnVtYmVyPjxmb3JlaWduLWtleXM+
PGtleSBhcHA9IkVOIiBkYi1pZD0iZXRmdjBwMjI5c3pydDJlZXdmcnYyeGR5ZjBydDJ2MHJ2cnpz
IiB0aW1lc3RhbXA9IjE1NzUyOTgxNTQiPjkxMjwva2V5PjwvZm9yZWlnbi1rZXlzPjxyZWYtdHlw
ZSBuYW1lPSJKb3VybmFsIEFydGljbGUiPjE3PC9yZWYtdHlwZT48Y29udHJpYnV0b3JzPjxhdXRo
b3JzPjxhdXRob3I+R2FsbGksIEwuIE0uPC9hdXRob3I+PGF1dGhvcj5aZWJhcmphZGksIE4uPC9h
dXRob3I+PGF1dGhvcj5MaSwgTC48L2F1dGhvcj48YXV0aG9yPkxpbmdhcHBhLCBWLiBSLjwvYXV0
aG9yPjxhdXRob3I+QnVycnVzLCBMLiBXLjwvYXV0aG9yPjwvYXV0aG9ycz48L2NvbnRyaWJ1dG9y
cz48YXV0aC1hZGRyZXNzPkRlcGFydG1lbnQgb2YgQmlvbG9neSwgU2FuIEZyYW5jaXNjbyBTdGF0
ZSBVbml2ZXJzaXR5LCAxNjAwIEhvbGxvd2F5IEF2ZW51ZSwgU2FuIEZyYW5jaXNjbywgQ0EgOTQx
MzIsIFVTQS4mI3hEO1Byb3NldHRhIEJpb3NjaWVuY2VzLCBJbmMuLCA2NzAgNXRoIFN0cmVldCwg
U2FuIEZyYW5jaXNjbywgQ0EgOTQxMDcsIFVTQS4mI3hEO0RlcGFydG1lbnQgb2YgQmlvbG9neSwg
U2FuIEZyYW5jaXNjbyBTdGF0ZSBVbml2ZXJzaXR5LCAxNjAwIEhvbGxvd2F5IEF2ZW51ZSwgU2Fu
IEZyYW5jaXNjbywgQ0EgOTQxMzIsIFVTQS4gRWxlY3Ryb25pYyBhZGRyZXNzOiBMQnVycnVzQHNm
c3UuZWR1LjwvYXV0aC1hZGRyZXNzPjx0aXRsZXM+PHRpdGxlPkRpdmVyZ2VudCBlZmZlY3RzIG9m
IFBvcmN1cGluZSBhbmQgV250bGVzcyBvbiBXTlQxIHRyYWZmaWNraW5nLCBzZWNyZXRpb24sIGFu
ZCBzaWduYWxpbmc8L3RpdGxlPjxzZWNvbmRhcnktdGl0bGU+RXhwIENlbGwgUmVzPC9zZWNvbmRh
cnktdGl0bGU+PC90aXRsZXM+PHBlcmlvZGljYWw+PGZ1bGwtdGl0bGU+RXhwIENlbGwgUmVzPC9m
dWxsLXRpdGxlPjwvcGVyaW9kaWNhbD48cGFnZXM+MTcxLTgzPC9wYWdlcz48dm9sdW1lPjM0Nzwv
dm9sdW1lPjxudW1iZXI+MTwvbnVtYmVyPjxlZGl0aW9uPjIwMTYvMDgvMDY8L2VkaXRpb24+PGtl
eXdvcmRzPjxrZXl3b3JkPkFjeWx0cmFuc2ZlcmFzZXM8L2tleXdvcmQ+PGtleXdvcmQ+QW5pbWFs
czwva2V5d29yZD48a2V5d29yZD5BdXRvY3JpbmUgQ29tbXVuaWNhdGlvbi9kcnVnIGVmZmVjdHM8
L2tleXdvcmQ+PGtleXdvcmQ+Q09TIENlbGxzPC9rZXl3b3JkPjxrZXl3b3JkPkNlcmNvcGl0aGVj
dXMgYWV0aGlvcHM8L2tleXdvcmQ+PGtleXdvcmQ+Q2hpY2tlbnM8L2tleXdvcmQ+PGtleXdvcmQ+
SEVLMjkzIENlbGxzPC9rZXl3b3JkPjxrZXl3b3JkPkh1bWFuczwva2V5d29yZD48a2V5d29yZD5I
eWRyb3Bob2JpYyBhbmQgSHlkcm9waGlsaWMgSW50ZXJhY3Rpb25zPC9rZXl3b3JkPjxrZXl3b3Jk
PkltbXVub3ByZWNpcGl0YXRpb248L2tleXdvcmQ+PGtleXdvcmQ+SW50cmFjZWxsdWxhciBTaWdu
YWxpbmcgUGVwdGlkZXMgYW5kIFByb3RlaW5zLyptZXRhYm9saXNtPC9rZXl3b3JkPjxrZXl3b3Jk
PkxpcG95bGF0aW9uL2RydWcgZWZmZWN0czwva2V5d29yZD48a2V5d29yZD5NZW1icmFuZSBNaWNy
b2RvbWFpbnMvZHJ1ZyBlZmZlY3RzL21ldGFib2xpc208L2tleXdvcmQ+PGtleXdvcmQ+TWVtYnJh
bmUgUHJvdGVpbnMvKm1ldGFib2xpc208L2tleXdvcmQ+PGtleXdvcmQ+UGFyYWNyaW5lIENvbW11
bmljYXRpb24vZHJ1ZyBlZmZlY3RzPC9rZXl3b3JkPjxrZXl3b3JkPlByb3RlaW4gQmluZGluZy9k
cnVnIGVmZmVjdHM8L2tleXdvcmQ+PGtleXdvcmQ+UHJvdGVpbiBUcmFuc3BvcnQvZHJ1ZyBlZmZl
Y3RzPC9rZXl3b3JkPjxrZXl3b3JkPipXbnQgU2lnbmFsaW5nIFBhdGh3YXk8L2tleXdvcmQ+PGtl
eXdvcmQ+V250MSBQcm90ZWluLyptZXRhYm9saXNtPC9rZXl3b3JkPjxrZXl3b3JkPipQYWxtaXRv
eWxhdGlvbjwva2V5d29yZD48a2V5d29yZD4qUG9yY3VwaW5lPC9rZXl3b3JkPjxrZXl3b3JkPipT
ZWNyZXRpb248L2tleXdvcmQ+PGtleXdvcmQ+KndudDE8L2tleXdvcmQ+PGtleXdvcmQ+KldudGxl
c3M8L2tleXdvcmQ+PGtleXdvcmQ+KmJldGEtY2F0ZW5pbiBkZXBlbmRlbnQgc2lnbmFsaW5nPC9r
ZXl3b3JkPjwva2V5d29yZHM+PGRhdGVzPjx5ZWFyPjIwMTY8L3llYXI+PHB1Yi1kYXRlcz48ZGF0
ZT5TZXAgMTA8L2RhdGU+PC9wdWItZGF0ZXM+PC9kYXRlcz48aXNibj4xMDkwLTI0MjIgKEVsZWN0
cm9uaWMpJiN4RDswMDE0LTQ4MjcgKExpbmtpbmcpPC9pc2JuPjxhY2Nlc3Npb24tbnVtPjI3NDky
NDg1PC9hY2Nlc3Npb24tbnVtPjx1cmxzPjxyZWxhdGVkLXVybHM+PHVybD5odHRwczovL3d3dy5u
Y2JpLm5sbS5uaWguZ292L3B1Ym1lZC8yNzQ5MjQ4NTwvdXJsPjwvcmVsYXRlZC11cmxzPjwvdXJs
cz48Y3VzdG9tMj5QTUM1MDMyOTAxPC9jdXN0b20yPjxlbGVjdHJvbmljLXJlc291cmNlLW51bT4x
MC4xMDE2L2oueWV4Y3IuMjAxNi4wNy4wMjg8L2VsZWN0cm9uaWMtcmVzb3VyY2UtbnVtPjwvcmVj
b3JkPjwvQ2l0ZT48L0VuZE5vdGU+AG==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HYWxsaTwvQXV0aG9yPjxZZWFyPjIwMTY8L1llYXI+PFJl
Y051bT45MTI8L1JlY051bT48RGlzcGxheVRleHQ+KEdhbGxpIGV0IGFsLiwgMjAxNik8L0Rpc3Bs
YXlUZXh0PjxyZWNvcmQ+PHJlYy1udW1iZXI+OTEyPC9yZWMtbnVtYmVyPjxmb3JlaWduLWtleXM+
PGtleSBhcHA9IkVOIiBkYi1pZD0iZXRmdjBwMjI5c3pydDJlZXdmcnYyeGR5ZjBydDJ2MHJ2cnpz
IiB0aW1lc3RhbXA9IjE1NzUyOTgxNTQiPjkxMjwva2V5PjwvZm9yZWlnbi1rZXlzPjxyZWYtdHlw
ZSBuYW1lPSJKb3VybmFsIEFydGljbGUiPjE3PC9yZWYtdHlwZT48Y29udHJpYnV0b3JzPjxhdXRo
b3JzPjxhdXRob3I+R2FsbGksIEwuIE0uPC9hdXRob3I+PGF1dGhvcj5aZWJhcmphZGksIE4uPC9h
dXRob3I+PGF1dGhvcj5MaSwgTC48L2F1dGhvcj48YXV0aG9yPkxpbmdhcHBhLCBWLiBSLjwvYXV0
aG9yPjxhdXRob3I+QnVycnVzLCBMLiBXLjwvYXV0aG9yPjwvYXV0aG9ycz48L2NvbnRyaWJ1dG9y
cz48YXV0aC1hZGRyZXNzPkRlcGFydG1lbnQgb2YgQmlvbG9neSwgU2FuIEZyYW5jaXNjbyBTdGF0
ZSBVbml2ZXJzaXR5LCAxNjAwIEhvbGxvd2F5IEF2ZW51ZSwgU2FuIEZyYW5jaXNjbywgQ0EgOTQx
MzIsIFVTQS4mI3hEO1Byb3NldHRhIEJpb3NjaWVuY2VzLCBJbmMuLCA2NzAgNXRoIFN0cmVldCwg
U2FuIEZyYW5jaXNjbywgQ0EgOTQxMDcsIFVTQS4mI3hEO0RlcGFydG1lbnQgb2YgQmlvbG9neSwg
U2FuIEZyYW5jaXNjbyBTdGF0ZSBVbml2ZXJzaXR5LCAxNjAwIEhvbGxvd2F5IEF2ZW51ZSwgU2Fu
IEZyYW5jaXNjbywgQ0EgOTQxMzIsIFVTQS4gRWxlY3Ryb25pYyBhZGRyZXNzOiBMQnVycnVzQHNm
c3UuZWR1LjwvYXV0aC1hZGRyZXNzPjx0aXRsZXM+PHRpdGxlPkRpdmVyZ2VudCBlZmZlY3RzIG9m
IFBvcmN1cGluZSBhbmQgV250bGVzcyBvbiBXTlQxIHRyYWZmaWNraW5nLCBzZWNyZXRpb24sIGFu
ZCBzaWduYWxpbmc8L3RpdGxlPjxzZWNvbmRhcnktdGl0bGU+RXhwIENlbGwgUmVzPC9zZWNvbmRh
cnktdGl0bGU+PC90aXRsZXM+PHBlcmlvZGljYWw+PGZ1bGwtdGl0bGU+RXhwIENlbGwgUmVzPC9m
dWxsLXRpdGxlPjwvcGVyaW9kaWNhbD48cGFnZXM+MTcxLTgzPC9wYWdlcz48dm9sdW1lPjM0Nzwv
dm9sdW1lPjxudW1iZXI+MTwvbnVtYmVyPjxlZGl0aW9uPjIwMTYvMDgvMDY8L2VkaXRpb24+PGtl
eXdvcmRzPjxrZXl3b3JkPkFjeWx0cmFuc2ZlcmFzZXM8L2tleXdvcmQ+PGtleXdvcmQ+QW5pbWFs
czwva2V5d29yZD48a2V5d29yZD5BdXRvY3JpbmUgQ29tbXVuaWNhdGlvbi9kcnVnIGVmZmVjdHM8
L2tleXdvcmQ+PGtleXdvcmQ+Q09TIENlbGxzPC9rZXl3b3JkPjxrZXl3b3JkPkNlcmNvcGl0aGVj
dXMgYWV0aGlvcHM8L2tleXdvcmQ+PGtleXdvcmQ+Q2hpY2tlbnM8L2tleXdvcmQ+PGtleXdvcmQ+
SEVLMjkzIENlbGxzPC9rZXl3b3JkPjxrZXl3b3JkPkh1bWFuczwva2V5d29yZD48a2V5d29yZD5I
eWRyb3Bob2JpYyBhbmQgSHlkcm9waGlsaWMgSW50ZXJhY3Rpb25zPC9rZXl3b3JkPjxrZXl3b3Jk
PkltbXVub3ByZWNpcGl0YXRpb248L2tleXdvcmQ+PGtleXdvcmQ+SW50cmFjZWxsdWxhciBTaWdu
YWxpbmcgUGVwdGlkZXMgYW5kIFByb3RlaW5zLyptZXRhYm9saXNtPC9rZXl3b3JkPjxrZXl3b3Jk
PkxpcG95bGF0aW9uL2RydWcgZWZmZWN0czwva2V5d29yZD48a2V5d29yZD5NZW1icmFuZSBNaWNy
b2RvbWFpbnMvZHJ1ZyBlZmZlY3RzL21ldGFib2xpc208L2tleXdvcmQ+PGtleXdvcmQ+TWVtYnJh
bmUgUHJvdGVpbnMvKm1ldGFib2xpc208L2tleXdvcmQ+PGtleXdvcmQ+UGFyYWNyaW5lIENvbW11
bmljYXRpb24vZHJ1ZyBlZmZlY3RzPC9rZXl3b3JkPjxrZXl3b3JkPlByb3RlaW4gQmluZGluZy9k
cnVnIGVmZmVjdHM8L2tleXdvcmQ+PGtleXdvcmQ+UHJvdGVpbiBUcmFuc3BvcnQvZHJ1ZyBlZmZl
Y3RzPC9rZXl3b3JkPjxrZXl3b3JkPipXbnQgU2lnbmFsaW5nIFBhdGh3YXk8L2tleXdvcmQ+PGtl
eXdvcmQ+V250MSBQcm90ZWluLyptZXRhYm9saXNtPC9rZXl3b3JkPjxrZXl3b3JkPipQYWxtaXRv
eWxhdGlvbjwva2V5d29yZD48a2V5d29yZD4qUG9yY3VwaW5lPC9rZXl3b3JkPjxrZXl3b3JkPipT
ZWNyZXRpb248L2tleXdvcmQ+PGtleXdvcmQ+KndudDE8L2tleXdvcmQ+PGtleXdvcmQ+KldudGxl
c3M8L2tleXdvcmQ+PGtleXdvcmQ+KmJldGEtY2F0ZW5pbiBkZXBlbmRlbnQgc2lnbmFsaW5nPC9r
ZXl3b3JkPjwva2V5d29yZHM+PGRhdGVzPjx5ZWFyPjIwMTY8L3llYXI+PHB1Yi1kYXRlcz48ZGF0
ZT5TZXAgMTA8L2RhdGU+PC9wdWItZGF0ZXM+PC9kYXRlcz48aXNibj4xMDkwLTI0MjIgKEVsZWN0
cm9uaWMpJiN4RDswMDE0LTQ4MjcgKExpbmtpbmcpPC9pc2JuPjxhY2Nlc3Npb24tbnVtPjI3NDky
NDg1PC9hY2Nlc3Npb24tbnVtPjx1cmxzPjxyZWxhdGVkLXVybHM+PHVybD5odHRwczovL3d3dy5u
Y2JpLm5sbS5uaWguZ292L3B1Ym1lZC8yNzQ5MjQ4NTwvdXJsPjwvcmVsYXRlZC11cmxzPjwvdXJs
cz48Y3VzdG9tMj5QTUM1MDMyOTAxPC9jdXN0b20yPjxlbGVjdHJvbmljLXJlc291cmNlLW51bT4x
MC4xMDE2L2oueWV4Y3IuMjAxNi4wNy4wMjg8L2VsZWN0cm9uaWMtcmVzb3VyY2UtbnVtPjwvcmVj
b3JkPjwvQ2l0ZT48L0VuZE5vdGU+AG==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Galli et al., 2016)</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and </w:t>
      </w:r>
      <w:r w:rsidRPr="008B5129">
        <w:rPr>
          <w:rFonts w:ascii="Arial" w:hAnsi="Arial" w:cs="Arial"/>
          <w:i/>
          <w:color w:val="000000"/>
          <w:sz w:val="20"/>
          <w:szCs w:val="20"/>
          <w:lang w:val="en-GB"/>
        </w:rPr>
        <w:t>SDC1</w:t>
      </w:r>
      <w:r w:rsidRPr="008B5129">
        <w:rPr>
          <w:rFonts w:ascii="Arial" w:hAnsi="Arial" w:cs="Arial"/>
          <w:color w:val="000000"/>
          <w:sz w:val="20"/>
          <w:szCs w:val="20"/>
          <w:lang w:val="en-GB"/>
        </w:rPr>
        <w:t xml:space="preserve"> were increased in the first trimester compared to the early second trimester. By contrast, </w:t>
      </w:r>
      <w:r w:rsidRPr="008B5129">
        <w:rPr>
          <w:rFonts w:ascii="Arial" w:hAnsi="Arial" w:cs="Arial"/>
          <w:i/>
          <w:color w:val="000000"/>
          <w:sz w:val="20"/>
          <w:szCs w:val="20"/>
          <w:lang w:val="en-GB"/>
        </w:rPr>
        <w:t xml:space="preserve">WNT3A, WNT10A, WNT2, LRRK2, RYR2, LRP6, CCND1, </w:t>
      </w:r>
      <w:r w:rsidRPr="008B5129">
        <w:rPr>
          <w:rFonts w:ascii="Arial" w:hAnsi="Arial" w:cs="Arial"/>
          <w:color w:val="000000"/>
          <w:sz w:val="20"/>
          <w:szCs w:val="20"/>
          <w:lang w:val="en-GB"/>
        </w:rPr>
        <w:t xml:space="preserve">and </w:t>
      </w:r>
      <w:r w:rsidRPr="008B5129">
        <w:rPr>
          <w:rFonts w:ascii="Arial" w:hAnsi="Arial" w:cs="Arial"/>
          <w:i/>
          <w:color w:val="000000"/>
          <w:sz w:val="20"/>
          <w:szCs w:val="20"/>
          <w:lang w:val="en-GB"/>
        </w:rPr>
        <w:t>RSPO3</w:t>
      </w:r>
      <w:r w:rsidRPr="008B5129">
        <w:rPr>
          <w:rFonts w:ascii="Arial" w:hAnsi="Arial" w:cs="Arial"/>
          <w:color w:val="000000"/>
          <w:sz w:val="20"/>
          <w:szCs w:val="20"/>
          <w:lang w:val="en-GB"/>
        </w:rPr>
        <w:t xml:space="preserve"> transcripts were significantly </w:t>
      </w:r>
      <w:r w:rsidR="00B47E5C" w:rsidRPr="008B5129">
        <w:rPr>
          <w:rFonts w:ascii="Arial" w:hAnsi="Arial" w:cs="Arial"/>
          <w:color w:val="000000"/>
          <w:sz w:val="20"/>
          <w:szCs w:val="20"/>
          <w:lang w:val="en-GB"/>
        </w:rPr>
        <w:t>upregulated</w:t>
      </w:r>
      <w:r w:rsidRPr="008B5129">
        <w:rPr>
          <w:rFonts w:ascii="Arial" w:hAnsi="Arial" w:cs="Arial"/>
          <w:color w:val="000000"/>
          <w:sz w:val="20"/>
          <w:szCs w:val="20"/>
          <w:lang w:val="en-GB"/>
        </w:rPr>
        <w:t xml:space="preserve"> in the second trimester (Figs. 4B).  Canonical WNT signalling has been shown to be critical for invasive trophoblast differentiation </w:t>
      </w:r>
      <w:r w:rsidRPr="008B5129">
        <w:rPr>
          <w:rFonts w:ascii="Arial" w:hAnsi="Arial" w:cs="Arial"/>
          <w:color w:val="000000"/>
          <w:sz w:val="20"/>
          <w:szCs w:val="20"/>
          <w:lang w:val="en-GB"/>
        </w:rPr>
        <w:fldChar w:fldCharType="begin">
          <w:fldData xml:space="preserve">PEVuZE5vdGU+PENpdGU+PEF1dGhvcj5Qb2xsaGVpbWVyPC9BdXRob3I+PFllYXI+MjAwNjwvWWVh
cj48UmVjTnVtPjkxMTwvUmVjTnVtPjxEaXNwbGF5VGV4dD4oUG9sbGhlaW1lciBldCBhbC4sIDIw
MDYpPC9EaXNwbGF5VGV4dD48cmVjb3JkPjxyZWMtbnVtYmVyPjkxMTwvcmVjLW51bWJlcj48Zm9y
ZWlnbi1rZXlzPjxrZXkgYXBwPSJFTiIgZGItaWQ9ImV0ZnYwcDIyOXN6cnQyZWV3ZnJ2MnhkeWYw
cnQydjBydnJ6cyIgdGltZXN0YW1wPSIxNTc1Mjg3MjUzIj45MTE8L2tleT48L2ZvcmVpZ24ta2V5
cz48cmVmLXR5cGUgbmFtZT0iSm91cm5hbCBBcnRpY2xlIj4xNzwvcmVmLXR5cGU+PGNvbnRyaWJ1
dG9ycz48YXV0aG9ycz48YXV0aG9yPlBvbGxoZWltZXIsIEouPC9hdXRob3I+PGF1dGhvcj5Mb3Jl
Z2dlciwgVC48L2F1dGhvcj48YXV0aG9yPlNvbmRlcmVnZ2VyLCBTLjwvYXV0aG9yPjxhdXRob3I+
U2FsZWgsIEwuPC9hdXRob3I+PGF1dGhvcj5CYXVlciwgUy48L2F1dGhvcj48YXV0aG9yPkJpbGJh
biwgTS48L2F1dGhvcj48YXV0aG9yPkN6ZXJ3ZW5rYSwgSy48L2F1dGhvcj48YXV0aG9yPkh1c3Ns
ZWluLCBQLjwvYXV0aG9yPjxhdXRob3I+S25vZmxlciwgTS48L2F1dGhvcj48L2F1dGhvcnM+PC9j
b250cmlidXRvcnM+PGF1dGgtYWRkcmVzcz5EZXBhcnRtZW50IG9mIE9ic3RldHJpY3MgYW5kIEd5
bmVjb2xvZ3ksIE1lZGljYWwgVW5pdmVyc2l0eSBvZiBWaWVubmEsIEFLSCwgV2FlaHJpbmdlciBH
dWVydGVsIDE4LTIwLCBBLTEwOTAgVmllbm5hLCBBdXN0cmlhLjwvYXV0aC1hZGRyZXNzPjx0aXRs
ZXM+PHRpdGxlPkFjdGl2YXRpb24gb2YgdGhlIGNhbm9uaWNhbCB3aW5nbGVzcy9ULWNlbGwgZmFj
dG9yIHNpZ25hbGluZyBwYXRod2F5IHByb21vdGVzIGludmFzaXZlIGRpZmZlcmVudGlhdGlvbiBv
ZiBodW1hbiB0cm9waG9ibGFzdDwvdGl0bGU+PHNlY29uZGFyeS10aXRsZT5BbSBKIFBhdGhvbDwv
c2Vjb25kYXJ5LXRpdGxlPjwvdGl0bGVzPjxwZXJpb2RpY2FsPjxmdWxsLXRpdGxlPkFtIEogUGF0
aG9sPC9mdWxsLXRpdGxlPjwvcGVyaW9kaWNhbD48cGFnZXM+MTEzNC00NzwvcGFnZXM+PHZvbHVt
ZT4xNjg8L3ZvbHVtZT48bnVtYmVyPjQ8L251bWJlcj48ZWRpdGlvbj4yMDA2LzAzLzI4PC9lZGl0
aW9uPjxrZXl3b3Jkcz48a2V5d29yZD5DZWxsIERpZmZlcmVudGlhdGlvbi8qcGh5c2lvbG9neTwv
a2V5d29yZD48a2V5d29yZD5DZWxsIExpbmU8L2tleXdvcmQ+PGtleXdvcmQ+Q2VsbCBNb3ZlbWVu
dC8qcGh5c2lvbG9neTwva2V5d29yZD48a2V5d29yZD5DZWxsIE51Y2xldXMvbWV0YWJvbGlzbTwv
a2V5d29yZD48a2V5d29yZD5DZWxsIFByb2xpZmVyYXRpb248L2tleXdvcmQ+PGtleXdvcmQ+Q2hv
cmlvbmljIFZpbGxpL21ldGFib2xpc208L2tleXdvcmQ+PGtleXdvcmQ+RmVtYWxlPC9rZXl3b3Jk
PjxrZXl3b3JkPkZyaXp6bGVkIFJlY2VwdG9ycy9tZXRhYm9saXNtPC9rZXl3b3JkPjxrZXl3b3Jk
Pkh1bWFuczwva2V5d29yZD48a2V5d29yZD5IeWRhdGlkaWZvcm0gTW9sZS9tZXRhYm9saXNtPC9r
ZXl3b3JkPjxrZXl3b3JkPkludGVyY2VsbHVsYXIgU2lnbmFsaW5nIFBlcHRpZGVzIGFuZCBQcm90
ZWlucy9tZXRhYm9saXNtPC9rZXl3b3JkPjxrZXl3b3JkPkxETC1SZWNlcHRvciBSZWxhdGVkIFBy
b3RlaW5zL21ldGFib2xpc208L2tleXdvcmQ+PGtleXdvcmQ+TG93IERlbnNpdHkgTGlwb3Byb3Rl
aW4gUmVjZXB0b3ItUmVsYXRlZCBQcm90ZWluLTY8L2tleXdvcmQ+PGtleXdvcmQ+T3JnYW4gQ3Vs
dHVyZSBUZWNobmlxdWVzPC9rZXl3b3JkPjxrZXl3b3JkPlBob3NwaG9yeWxhdGlvbjwva2V5d29y
ZD48a2V5d29yZD5QcmVnbmFuY3k8L2tleXdvcmQ+PGtleXdvcmQ+UHJlZ25hbmN5IFRyaW1lc3Rl
ciwgRmlyc3Q8L2tleXdvcmQ+PGtleXdvcmQ+U2lnbmFsIFRyYW5zZHVjdGlvbi8qcGh5c2lvbG9n
eTwva2V5d29yZD48a2V5d29yZD5UQ0YgVHJhbnNjcmlwdGlvbiBGYWN0b3JzLyptZXRhYm9saXNt
PC9rZXl3b3JkPjxrZXl3b3JkPlRyb3Bob2JsYXN0cy9jeXRvbG9neS9tZXRhYm9saXNtLypwaHlz
aW9sb2d5PC9rZXl3b3JkPjxrZXl3b3JkPldudCBQcm90ZWlucy8qbWV0YWJvbGlzbTwva2V5d29y
ZD48a2V5d29yZD5XbnQzIFByb3RlaW48L2tleXdvcmQ+PGtleXdvcmQ+V250M0EgUHJvdGVpbjwv
a2V5d29yZD48a2V5d29yZD5iZXRhIENhdGVuaW4vbWV0YWJvbGlzbTwva2V5d29yZD48L2tleXdv
cmRzPjxkYXRlcz48eWVhcj4yMDA2PC95ZWFyPjxwdWItZGF0ZXM+PGRhdGU+QXByPC9kYXRlPjwv
cHViLWRhdGVzPjwvZGF0ZXM+PGlzYm4+MDAwMi05NDQwIChQcmludCkmI3hEOzAwMDItOTQ0MCAo
TGlua2luZyk8L2lzYm4+PGFjY2Vzc2lvbi1udW0+MTY1NjU0ODk8L2FjY2Vzc2lvbi1udW0+PHVy
bHM+PHJlbGF0ZWQtdXJscz48dXJsPmh0dHBzOi8vd3d3Lm5jYmkubmxtLm5paC5nb3YvcHVibWVk
LzE2NTY1NDg5PC91cmw+PC9yZWxhdGVkLXVybHM+PC91cmxzPjxjdXN0b20yPlBNQzE2MDY1NTQ8
L2N1c3RvbTI+PGVsZWN0cm9uaWMtcmVzb3VyY2UtbnVtPjEwLjIzNTMvYWpwYXRoLjIwMDYuMDUw
Njg2PC9lbGVjdHJvbmljLXJlc291cmNlLW51bT48L3JlY29yZD48L0NpdGU+PC9FbmROb3RlPn==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Qb2xsaGVpbWVyPC9BdXRob3I+PFllYXI+MjAwNjwvWWVh
cj48UmVjTnVtPjkxMTwvUmVjTnVtPjxEaXNwbGF5VGV4dD4oUG9sbGhlaW1lciBldCBhbC4sIDIw
MDYpPC9EaXNwbGF5VGV4dD48cmVjb3JkPjxyZWMtbnVtYmVyPjkxMTwvcmVjLW51bWJlcj48Zm9y
ZWlnbi1rZXlzPjxrZXkgYXBwPSJFTiIgZGItaWQ9ImV0ZnYwcDIyOXN6cnQyZWV3ZnJ2MnhkeWYw
cnQydjBydnJ6cyIgdGltZXN0YW1wPSIxNTc1Mjg3MjUzIj45MTE8L2tleT48L2ZvcmVpZ24ta2V5
cz48cmVmLXR5cGUgbmFtZT0iSm91cm5hbCBBcnRpY2xlIj4xNzwvcmVmLXR5cGU+PGNvbnRyaWJ1
dG9ycz48YXV0aG9ycz48YXV0aG9yPlBvbGxoZWltZXIsIEouPC9hdXRob3I+PGF1dGhvcj5Mb3Jl
Z2dlciwgVC48L2F1dGhvcj48YXV0aG9yPlNvbmRlcmVnZ2VyLCBTLjwvYXV0aG9yPjxhdXRob3I+
U2FsZWgsIEwuPC9hdXRob3I+PGF1dGhvcj5CYXVlciwgUy48L2F1dGhvcj48YXV0aG9yPkJpbGJh
biwgTS48L2F1dGhvcj48YXV0aG9yPkN6ZXJ3ZW5rYSwgSy48L2F1dGhvcj48YXV0aG9yPkh1c3Ns
ZWluLCBQLjwvYXV0aG9yPjxhdXRob3I+S25vZmxlciwgTS48L2F1dGhvcj48L2F1dGhvcnM+PC9j
b250cmlidXRvcnM+PGF1dGgtYWRkcmVzcz5EZXBhcnRtZW50IG9mIE9ic3RldHJpY3MgYW5kIEd5
bmVjb2xvZ3ksIE1lZGljYWwgVW5pdmVyc2l0eSBvZiBWaWVubmEsIEFLSCwgV2FlaHJpbmdlciBH
dWVydGVsIDE4LTIwLCBBLTEwOTAgVmllbm5hLCBBdXN0cmlhLjwvYXV0aC1hZGRyZXNzPjx0aXRs
ZXM+PHRpdGxlPkFjdGl2YXRpb24gb2YgdGhlIGNhbm9uaWNhbCB3aW5nbGVzcy9ULWNlbGwgZmFj
dG9yIHNpZ25hbGluZyBwYXRod2F5IHByb21vdGVzIGludmFzaXZlIGRpZmZlcmVudGlhdGlvbiBv
ZiBodW1hbiB0cm9waG9ibGFzdDwvdGl0bGU+PHNlY29uZGFyeS10aXRsZT5BbSBKIFBhdGhvbDwv
c2Vjb25kYXJ5LXRpdGxlPjwvdGl0bGVzPjxwZXJpb2RpY2FsPjxmdWxsLXRpdGxlPkFtIEogUGF0
aG9sPC9mdWxsLXRpdGxlPjwvcGVyaW9kaWNhbD48cGFnZXM+MTEzNC00NzwvcGFnZXM+PHZvbHVt
ZT4xNjg8L3ZvbHVtZT48bnVtYmVyPjQ8L251bWJlcj48ZWRpdGlvbj4yMDA2LzAzLzI4PC9lZGl0
aW9uPjxrZXl3b3Jkcz48a2V5d29yZD5DZWxsIERpZmZlcmVudGlhdGlvbi8qcGh5c2lvbG9neTwv
a2V5d29yZD48a2V5d29yZD5DZWxsIExpbmU8L2tleXdvcmQ+PGtleXdvcmQ+Q2VsbCBNb3ZlbWVu
dC8qcGh5c2lvbG9neTwva2V5d29yZD48a2V5d29yZD5DZWxsIE51Y2xldXMvbWV0YWJvbGlzbTwv
a2V5d29yZD48a2V5d29yZD5DZWxsIFByb2xpZmVyYXRpb248L2tleXdvcmQ+PGtleXdvcmQ+Q2hv
cmlvbmljIFZpbGxpL21ldGFib2xpc208L2tleXdvcmQ+PGtleXdvcmQ+RmVtYWxlPC9rZXl3b3Jk
PjxrZXl3b3JkPkZyaXp6bGVkIFJlY2VwdG9ycy9tZXRhYm9saXNtPC9rZXl3b3JkPjxrZXl3b3Jk
Pkh1bWFuczwva2V5d29yZD48a2V5d29yZD5IeWRhdGlkaWZvcm0gTW9sZS9tZXRhYm9saXNtPC9r
ZXl3b3JkPjxrZXl3b3JkPkludGVyY2VsbHVsYXIgU2lnbmFsaW5nIFBlcHRpZGVzIGFuZCBQcm90
ZWlucy9tZXRhYm9saXNtPC9rZXl3b3JkPjxrZXl3b3JkPkxETC1SZWNlcHRvciBSZWxhdGVkIFBy
b3RlaW5zL21ldGFib2xpc208L2tleXdvcmQ+PGtleXdvcmQ+TG93IERlbnNpdHkgTGlwb3Byb3Rl
aW4gUmVjZXB0b3ItUmVsYXRlZCBQcm90ZWluLTY8L2tleXdvcmQ+PGtleXdvcmQ+T3JnYW4gQ3Vs
dHVyZSBUZWNobmlxdWVzPC9rZXl3b3JkPjxrZXl3b3JkPlBob3NwaG9yeWxhdGlvbjwva2V5d29y
ZD48a2V5d29yZD5QcmVnbmFuY3k8L2tleXdvcmQ+PGtleXdvcmQ+UHJlZ25hbmN5IFRyaW1lc3Rl
ciwgRmlyc3Q8L2tleXdvcmQ+PGtleXdvcmQ+U2lnbmFsIFRyYW5zZHVjdGlvbi8qcGh5c2lvbG9n
eTwva2V5d29yZD48a2V5d29yZD5UQ0YgVHJhbnNjcmlwdGlvbiBGYWN0b3JzLyptZXRhYm9saXNt
PC9rZXl3b3JkPjxrZXl3b3JkPlRyb3Bob2JsYXN0cy9jeXRvbG9neS9tZXRhYm9saXNtLypwaHlz
aW9sb2d5PC9rZXl3b3JkPjxrZXl3b3JkPldudCBQcm90ZWlucy8qbWV0YWJvbGlzbTwva2V5d29y
ZD48a2V5d29yZD5XbnQzIFByb3RlaW48L2tleXdvcmQ+PGtleXdvcmQ+V250M0EgUHJvdGVpbjwv
a2V5d29yZD48a2V5d29yZD5iZXRhIENhdGVuaW4vbWV0YWJvbGlzbTwva2V5d29yZD48L2tleXdv
cmRzPjxkYXRlcz48eWVhcj4yMDA2PC95ZWFyPjxwdWItZGF0ZXM+PGRhdGU+QXByPC9kYXRlPjwv
cHViLWRhdGVzPjwvZGF0ZXM+PGlzYm4+MDAwMi05NDQwIChQcmludCkmI3hEOzAwMDItOTQ0MCAo
TGlua2luZyk8L2lzYm4+PGFjY2Vzc2lvbi1udW0+MTY1NjU0ODk8L2FjY2Vzc2lvbi1udW0+PHVy
bHM+PHJlbGF0ZWQtdXJscz48dXJsPmh0dHBzOi8vd3d3Lm5jYmkubmxtLm5paC5nb3YvcHVibWVk
LzE2NTY1NDg5PC91cmw+PC9yZWxhdGVkLXVybHM+PC91cmxzPjxjdXN0b20yPlBNQzE2MDY1NTQ8
L2N1c3RvbTI+PGVsZWN0cm9uaWMtcmVzb3VyY2UtbnVtPjEwLjIzNTMvYWpwYXRoLjIwMDYuMDUw
Njg2PC9lbGVjdHJvbmljLXJlc291cmNlLW51bT48L3JlY29yZD48L0NpdGU+PC9FbmROb3RlPn==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Pollheimer et al., 2006)</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In addition, several genes that regulate the non-canonical WNT pathway were upregulated in the second trimester, including </w:t>
      </w:r>
      <w:r w:rsidRPr="008B5129">
        <w:rPr>
          <w:rFonts w:ascii="Arial" w:hAnsi="Arial" w:cs="Arial"/>
          <w:i/>
          <w:color w:val="000000"/>
          <w:sz w:val="20"/>
          <w:szCs w:val="20"/>
          <w:lang w:val="en-GB"/>
        </w:rPr>
        <w:t xml:space="preserve">WNT5B </w:t>
      </w:r>
      <w:r w:rsidRPr="008B5129">
        <w:rPr>
          <w:rFonts w:ascii="Arial" w:hAnsi="Arial" w:cs="Arial"/>
          <w:color w:val="000000"/>
          <w:sz w:val="20"/>
          <w:szCs w:val="20"/>
          <w:lang w:val="en-GB"/>
        </w:rPr>
        <w:t>and</w:t>
      </w:r>
      <w:r w:rsidRPr="008B5129">
        <w:rPr>
          <w:rFonts w:ascii="Arial" w:hAnsi="Arial" w:cs="Arial"/>
          <w:i/>
          <w:color w:val="000000"/>
          <w:sz w:val="20"/>
          <w:szCs w:val="20"/>
          <w:lang w:val="en-GB"/>
        </w:rPr>
        <w:t xml:space="preserve"> LEF1</w:t>
      </w:r>
      <w:r w:rsidRPr="008B5129">
        <w:rPr>
          <w:rFonts w:ascii="Arial" w:hAnsi="Arial" w:cs="Arial"/>
          <w:color w:val="000000"/>
          <w:sz w:val="20"/>
          <w:szCs w:val="20"/>
          <w:lang w:val="en-GB"/>
        </w:rPr>
        <w:t xml:space="preserve">.  Negative regulators of the WNT signalling, </w:t>
      </w:r>
      <w:r w:rsidRPr="008B5129">
        <w:rPr>
          <w:rFonts w:ascii="Arial" w:hAnsi="Arial" w:cs="Arial"/>
          <w:i/>
          <w:color w:val="000000"/>
          <w:sz w:val="20"/>
          <w:szCs w:val="20"/>
          <w:lang w:val="en-GB"/>
        </w:rPr>
        <w:t>NKD2</w:t>
      </w:r>
      <w:r w:rsidRPr="008B5129">
        <w:rPr>
          <w:rFonts w:ascii="Arial" w:hAnsi="Arial" w:cs="Arial"/>
          <w:color w:val="000000"/>
          <w:sz w:val="20"/>
          <w:szCs w:val="20"/>
          <w:lang w:val="en-GB"/>
        </w:rPr>
        <w:t xml:space="preserve"> and </w:t>
      </w:r>
      <w:r w:rsidRPr="008B5129">
        <w:rPr>
          <w:rFonts w:ascii="Arial" w:hAnsi="Arial" w:cs="Arial"/>
          <w:i/>
          <w:color w:val="000000"/>
          <w:sz w:val="20"/>
          <w:szCs w:val="20"/>
          <w:lang w:val="en-GB"/>
        </w:rPr>
        <w:t>DKK3</w:t>
      </w:r>
      <w:r w:rsidRPr="008B5129">
        <w:rPr>
          <w:rFonts w:ascii="Arial" w:hAnsi="Arial" w:cs="Arial"/>
          <w:color w:val="000000"/>
          <w:sz w:val="20"/>
          <w:szCs w:val="20"/>
          <w:lang w:val="en-GB"/>
        </w:rPr>
        <w:t xml:space="preserve">, were also upregulated in the second trimester.  This suggests that paracrine mechanisms play a role in the regulation of trophoblast invasion in the second trimester. The majority of the WNT signalling transcripts upregulated in the second trimester were localised </w:t>
      </w:r>
      <w:r w:rsidRPr="008B5129">
        <w:rPr>
          <w:rFonts w:ascii="Arial" w:hAnsi="Arial" w:cs="Arial"/>
          <w:color w:val="000000"/>
          <w:sz w:val="20"/>
          <w:szCs w:val="20"/>
          <w:lang w:val="en-GB"/>
        </w:rPr>
        <w:lastRenderedPageBreak/>
        <w:t xml:space="preserve">to EVT, whilst transcripts that were higher in the first trimester were localised to both EVT and villous </w:t>
      </w:r>
      <w:proofErr w:type="spellStart"/>
      <w:r w:rsidRPr="008B5129">
        <w:rPr>
          <w:rFonts w:ascii="Arial" w:hAnsi="Arial" w:cs="Arial"/>
          <w:color w:val="000000"/>
          <w:sz w:val="20"/>
          <w:szCs w:val="20"/>
          <w:lang w:val="en-GB"/>
        </w:rPr>
        <w:t>syncytiotrophoblast</w:t>
      </w:r>
      <w:proofErr w:type="spellEnd"/>
      <w:r w:rsidRPr="008B5129">
        <w:rPr>
          <w:rFonts w:ascii="Arial" w:hAnsi="Arial" w:cs="Arial"/>
          <w:color w:val="000000"/>
          <w:sz w:val="20"/>
          <w:szCs w:val="20"/>
          <w:lang w:val="en-GB"/>
        </w:rPr>
        <w:t xml:space="preserve"> (Fig. 4</w:t>
      </w:r>
      <w:r w:rsidR="0010579D" w:rsidRPr="008B5129">
        <w:rPr>
          <w:rFonts w:ascii="Arial" w:hAnsi="Arial" w:cs="Arial"/>
          <w:color w:val="000000"/>
          <w:sz w:val="20"/>
          <w:szCs w:val="20"/>
          <w:lang w:val="en-GB"/>
        </w:rPr>
        <w:t>A</w:t>
      </w:r>
      <w:r w:rsidRPr="008B5129">
        <w:rPr>
          <w:rFonts w:ascii="Arial" w:hAnsi="Arial" w:cs="Arial"/>
          <w:color w:val="000000"/>
          <w:sz w:val="20"/>
          <w:szCs w:val="20"/>
          <w:lang w:val="en-GB"/>
        </w:rPr>
        <w:t xml:space="preserve">).  </w:t>
      </w:r>
    </w:p>
    <w:p w14:paraId="67CF8E27"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208D55DF"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Extracellular matrix and angiogenesis</w:t>
      </w:r>
    </w:p>
    <w:p w14:paraId="69240E79" w14:textId="61DE20A2"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Significant differences were found between the first and second trimester in placental expression of transcripts regulating the extracellular </w:t>
      </w:r>
      <w:r w:rsidR="0010579D" w:rsidRPr="008B5129">
        <w:rPr>
          <w:rFonts w:ascii="Arial" w:hAnsi="Arial" w:cs="Arial"/>
          <w:color w:val="000000"/>
          <w:sz w:val="20"/>
          <w:szCs w:val="20"/>
          <w:lang w:val="en-GB"/>
        </w:rPr>
        <w:t>matrix (ECM) remodel</w:t>
      </w:r>
      <w:r w:rsidR="00426D1A" w:rsidRPr="008B5129">
        <w:rPr>
          <w:rFonts w:ascii="Arial" w:hAnsi="Arial" w:cs="Arial"/>
          <w:color w:val="000000"/>
          <w:sz w:val="20"/>
          <w:szCs w:val="20"/>
          <w:lang w:val="en-GB"/>
        </w:rPr>
        <w:t>l</w:t>
      </w:r>
      <w:r w:rsidR="0010579D" w:rsidRPr="008B5129">
        <w:rPr>
          <w:rFonts w:ascii="Arial" w:hAnsi="Arial" w:cs="Arial"/>
          <w:color w:val="000000"/>
          <w:sz w:val="20"/>
          <w:szCs w:val="20"/>
          <w:lang w:val="en-GB"/>
        </w:rPr>
        <w:t>ing (Fig. 4B</w:t>
      </w:r>
      <w:r w:rsidRPr="008B5129">
        <w:rPr>
          <w:rFonts w:ascii="Arial" w:hAnsi="Arial" w:cs="Arial"/>
          <w:color w:val="000000"/>
          <w:sz w:val="20"/>
          <w:szCs w:val="20"/>
          <w:lang w:val="en-GB"/>
        </w:rPr>
        <w:t xml:space="preserve">). The expression of laminins and of cell-matrix adhesion molecules was differentially regulated in the first and second trimester, in particular laminin </w:t>
      </w:r>
      <w:r w:rsidRPr="008B5129">
        <w:rPr>
          <w:rFonts w:ascii="Arial" w:hAnsi="Arial" w:cs="Arial"/>
          <w:i/>
          <w:color w:val="000000"/>
          <w:sz w:val="20"/>
          <w:szCs w:val="20"/>
          <w:lang w:val="en-GB"/>
        </w:rPr>
        <w:t>LAMA1</w:t>
      </w:r>
      <w:r w:rsidRPr="008B5129">
        <w:rPr>
          <w:rFonts w:ascii="Arial" w:hAnsi="Arial" w:cs="Arial"/>
          <w:color w:val="000000"/>
          <w:sz w:val="20"/>
          <w:szCs w:val="20"/>
          <w:lang w:val="en-GB"/>
        </w:rPr>
        <w:t xml:space="preserve"> was highly expressed in the first trimester whereas </w:t>
      </w:r>
      <w:r w:rsidRPr="008B5129">
        <w:rPr>
          <w:rFonts w:ascii="Arial" w:hAnsi="Arial" w:cs="Arial"/>
          <w:i/>
          <w:color w:val="000000"/>
          <w:sz w:val="20"/>
          <w:szCs w:val="20"/>
          <w:lang w:val="en-GB"/>
        </w:rPr>
        <w:t>LAMB3, LAMA2, LAMC3</w:t>
      </w:r>
      <w:r w:rsidRPr="008B5129">
        <w:rPr>
          <w:rFonts w:ascii="Arial" w:hAnsi="Arial" w:cs="Arial"/>
          <w:color w:val="000000"/>
          <w:sz w:val="20"/>
          <w:szCs w:val="20"/>
          <w:lang w:val="en-GB"/>
        </w:rPr>
        <w:t xml:space="preserve"> were </w:t>
      </w:r>
      <w:r w:rsidR="00B47E5C" w:rsidRPr="008B5129">
        <w:rPr>
          <w:rFonts w:ascii="Arial" w:hAnsi="Arial" w:cs="Arial"/>
          <w:color w:val="000000"/>
          <w:sz w:val="20"/>
          <w:szCs w:val="20"/>
          <w:lang w:val="en-GB"/>
        </w:rPr>
        <w:t>upregulated</w:t>
      </w:r>
      <w:r w:rsidRPr="008B5129">
        <w:rPr>
          <w:rFonts w:ascii="Arial" w:hAnsi="Arial" w:cs="Arial"/>
          <w:color w:val="000000"/>
          <w:sz w:val="20"/>
          <w:szCs w:val="20"/>
          <w:lang w:val="en-GB"/>
        </w:rPr>
        <w:t xml:space="preserve"> in the second trimester. Laminins have an important role during implantation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Haouzi&lt;/Author&gt;&lt;Year&gt;2011&lt;/Year&gt;&lt;RecNum&gt;957&lt;/RecNum&gt;&lt;DisplayText&gt;(Haouzi et al., 2011)&lt;/DisplayText&gt;&lt;record&gt;&lt;rec-number&gt;957&lt;/rec-number&gt;&lt;foreign-keys&gt;&lt;key app="EN" db-id="etfv0p229szrt2eewfrv2xdyf0rt2v0rvrzs" timestamp="1580213228"&gt;957&lt;/key&gt;&lt;/foreign-keys&gt;&lt;ref-type name="Journal Article"&gt;17&lt;/ref-type&gt;&lt;contributors&gt;&lt;authors&gt;&lt;author&gt;Haouzi, D.&lt;/author&gt;&lt;author&gt;Dechaud, H.&lt;/author&gt;&lt;author&gt;Assou, S.&lt;/author&gt;&lt;author&gt;Monzo, C.&lt;/author&gt;&lt;author&gt;de Vos, J.&lt;/author&gt;&lt;author&gt;Hamamah, S.&lt;/author&gt;&lt;/authors&gt;&lt;/contributors&gt;&lt;auth-address&gt;CHU Montpellier, Institut de Recherche en Biotherapie, Hopital Saint-Eloi, Montpellier F-34295, France.&lt;/auth-address&gt;&lt;titles&gt;&lt;title&gt;Transcriptome analysis reveals dialogues between human trophectoderm and endometrial cells during the implantation period&lt;/title&gt;&lt;secondary-title&gt;Hum Reprod&lt;/secondary-title&gt;&lt;/titles&gt;&lt;periodical&gt;&lt;full-title&gt;Hum Reprod&lt;/full-title&gt;&lt;/periodical&gt;&lt;pages&gt;1440-9&lt;/pages&gt;&lt;volume&gt;26&lt;/volume&gt;&lt;number&gt;6&lt;/number&gt;&lt;edition&gt;2011/03/24&lt;/edition&gt;&lt;keywords&gt;&lt;keyword&gt;Adult&lt;/keyword&gt;&lt;keyword&gt;Cell Adhesion Molecules/metabolism&lt;/keyword&gt;&lt;keyword&gt;Cytokines/metabolism&lt;/keyword&gt;&lt;keyword&gt;Embryo Implantation/*genetics&lt;/keyword&gt;&lt;keyword&gt;Embryo Transfer&lt;/keyword&gt;&lt;keyword&gt;Endometrium/*metabolism&lt;/keyword&gt;&lt;keyword&gt;Female&lt;/keyword&gt;&lt;keyword&gt;Fertilization in Vitro&lt;/keyword&gt;&lt;keyword&gt;*Gene Expression Profiling&lt;/keyword&gt;&lt;keyword&gt;Humans&lt;/keyword&gt;&lt;keyword&gt;Pregnancy&lt;/keyword&gt;&lt;keyword&gt;Receptor, Platelet-Derived Growth Factor alpha/biosynthesis&lt;/keyword&gt;&lt;keyword&gt;Signal Transduction&lt;/keyword&gt;&lt;keyword&gt;Trophoblasts/*metabolism&lt;/keyword&gt;&lt;/keywords&gt;&lt;dates&gt;&lt;year&gt;2011&lt;/year&gt;&lt;pub-dates&gt;&lt;date&gt;Jun&lt;/date&gt;&lt;/pub-dates&gt;&lt;/dates&gt;&lt;isbn&gt;1460-2350 (Electronic)&amp;#xD;0268-1161 (Linking)&lt;/isbn&gt;&lt;accession-num&gt;21427117&lt;/accession-num&gt;&lt;urls&gt;&lt;related-urls&gt;&lt;url&gt;https://www.ncbi.nlm.nih.gov/pubmed/21427117&lt;/url&gt;&lt;/related-urls&gt;&lt;/urls&gt;&lt;electronic-resource-num&gt;10.1093/humrep/der075&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Haouzi et al., 2011)</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maintenance of trophoblast stemness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Kiyozumi&lt;/Author&gt;&lt;Year&gt;2020&lt;/Year&gt;&lt;RecNum&gt;962&lt;/RecNum&gt;&lt;DisplayText&gt;(Kiyozumi et al., 2020)&lt;/DisplayText&gt;&lt;record&gt;&lt;rec-number&gt;962&lt;/rec-number&gt;&lt;foreign-keys&gt;&lt;key app="EN" db-id="etfv0p229szrt2eewfrv2xdyf0rt2v0rvrzs" timestamp="1580316423"&gt;962&lt;/key&gt;&lt;/foreign-keys&gt;&lt;ref-type name="Journal Article"&gt;17&lt;/ref-type&gt;&lt;contributors&gt;&lt;authors&gt;&lt;author&gt;Kiyozumi, D.&lt;/author&gt;&lt;author&gt;Nakano, I.&lt;/author&gt;&lt;author&gt;Sato-Nishiuchi, R.&lt;/author&gt;&lt;author&gt;Tanaka, S.&lt;/author&gt;&lt;author&gt;Sekiguchi, K.&lt;/author&gt;&lt;/authors&gt;&lt;/contributors&gt;&lt;auth-address&gt;Laboratory of Extracellular Matrix Biochemistry, Institute for Protein Research, Osaka University, Osaka, Japan.&amp;#xD;Graduate School of Agricultural and Life Sciences, The University of Tokyo, Tokyo, Japan.&amp;#xD;Laboratory of Extracellular Matrix Biochemistry, Institute for Protein Research, Osaka University, Osaka, Japan sekiguch@protein.osaka-u.ac.jp.&lt;/auth-address&gt;&lt;titles&gt;&lt;title&gt;Laminin is the ECM niche for trophoblast stem cells&lt;/title&gt;&lt;secondary-title&gt;Life Sci Alliance&lt;/secondary-title&gt;&lt;/titles&gt;&lt;periodical&gt;&lt;full-title&gt;Life Sci Alliance&lt;/full-title&gt;&lt;/periodical&gt;&lt;volume&gt;3&lt;/volume&gt;&lt;number&gt;2&lt;/number&gt;&lt;edition&gt;2020/01/16&lt;/edition&gt;&lt;dates&gt;&lt;year&gt;2020&lt;/year&gt;&lt;pub-dates&gt;&lt;date&gt;Feb&lt;/date&gt;&lt;/pub-dates&gt;&lt;/dates&gt;&lt;isbn&gt;2575-1077 (Electronic)&amp;#xD;2575-1077 (Linking)&lt;/isbn&gt;&lt;accession-num&gt;31937556&lt;/accession-num&gt;&lt;urls&gt;&lt;related-urls&gt;&lt;url&gt;https://www.ncbi.nlm.nih.gov/pubmed/31937556&lt;/url&gt;&lt;/related-urls&gt;&lt;/urls&gt;&lt;electronic-resource-num&gt;10.26508/lsa.201900515&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Kiyozumi et al., 2020)</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and EVT migration </w:t>
      </w:r>
      <w:r w:rsidRPr="008B5129">
        <w:rPr>
          <w:rFonts w:ascii="Arial" w:hAnsi="Arial" w:cs="Arial"/>
          <w:color w:val="000000"/>
          <w:sz w:val="20"/>
          <w:szCs w:val="20"/>
          <w:lang w:val="en-GB"/>
        </w:rPr>
        <w:fldChar w:fldCharType="begin">
          <w:fldData xml:space="preserve">PEVuZE5vdGU+PENpdGU+PEF1dGhvcj5aaGFuZzwvQXV0aG9yPjxZZWFyPjIwMTg8L1llYXI+PFJl
Y051bT45NjM8L1JlY051bT48RGlzcGxheVRleHQ+KFpoYW5nIGV0IGFsLiwgMjAxOGIpPC9EaXNw
bGF5VGV4dD48cmVjb3JkPjxyZWMtbnVtYmVyPjk2MzwvcmVjLW51bWJlcj48Zm9yZWlnbi1rZXlz
PjxrZXkgYXBwPSJFTiIgZGItaWQ9ImV0ZnYwcDIyOXN6cnQyZWV3ZnJ2MnhkeWYwcnQydjBydnJ6
cyIgdGltZXN0YW1wPSIxNTgwMzE2OTI3Ij45NjM8L2tleT48L2ZvcmVpZ24ta2V5cz48cmVmLXR5
cGUgbmFtZT0iSm91cm5hbCBBcnRpY2xlIj4xNzwvcmVmLXR5cGU+PGNvbnRyaWJ1dG9ycz48YXV0
aG9ycz48YXV0aG9yPlpoYW5nLCBYLiBNLjwvYXV0aG9yPjxhdXRob3I+WGlvbmcsIFguPC9hdXRo
b3I+PGF1dGhvcj5Ub25nLCBDLjwvYXV0aG9yPjxhdXRob3I+TGksIFEuPC9hdXRob3I+PGF1dGhv
cj5IdWFuZywgUy48L2F1dGhvcj48YXV0aG9yPkxpLCBRLiBTLjwvYXV0aG9yPjxhdXRob3I+TGl1
LCBZLiBNLjwvYXV0aG9yPjxhdXRob3I+TGksIEguIFkuPC9hdXRob3I+PGF1dGhvcj5CYWtlciwg
UC48L2F1dGhvcj48YXV0aG9yPlNoYW4sIE4uPC9hdXRob3I+PGF1dGhvcj5RaSwgSC4gQi48L2F1
dGhvcj48L2F1dGhvcnM+PC9jb250cmlidXRvcnM+PGF1dGgtYWRkcmVzcz5EZXBhcnRtZW50IG9m
IE9ic3RldHJpY3MsIFRoZSBGaXJzdCBBZmZpbGlhdGVkIEhvc3BpdGFsLCBDaG9uZ3FpbmcgTWVk
aWNhbCBVbml2ZXJzaXR5LCBDaG9uZ3FpbmcsIENoaW5hLiYjeEQ7RGVwYXJ0bWVudCBvZiBQYXRo
b2xvZ3ksIENob25ncWluZyBNZWRpY2FsIFVuaXZlcnNpdHksIENob25ncWluZywgQ2hpbmEuJiN4
RDtDb2xsZWdlIG9mIE1lZGljaW5lLCBCaW9sb2dpY2FsIFNjaWVuY2VzIGFuZCBQc3ljaG9sb2d5
LCBVbml2ZXJzaXR5IG9mIExlaWNlc3RlciwgTGVpY2VzdGVyLCBVbml0ZWQgS2luZ2RvbS4mI3hE
O0RlcGFydG1lbnQgb2YgT2JzdGV0cmljcywgVGhlIEZpcnN0IEFmZmlsaWF0ZWQgSG9zcGl0YWws
IENob25ncWluZyBNZWRpY2FsIFVuaXZlcnNpdHksIENob25ncWluZywgQ2hpbmFxaWhvbmdib2N5
QGdtYWlsLmNvbS48L2F1dGgtYWRkcmVzcz48dGl0bGVzPjx0aXRsZT5Eb3duLVJlZ3VsYXRpb24g
b2YgTGFtaW5pbiAoTE4pLSBhbHBoYTUgaXMgQXNzb2NpYXRlZCB3aXRoIFByZWVjbGFtcHNpYSBh
bmQgSW1wYWlycyBUcm9waG9ibGFzdCBDZWxsIFZpYWJpbGl0eSBhbmQgSW52YXNpdmVuZXNzIFRo
cm91Z2ggUEkzSyBTaWduYWxpbmcgUGF0aHdheTwvdGl0bGU+PHNlY29uZGFyeS10aXRsZT5DZWxs
IFBoeXNpb2wgQmlvY2hlbTwvc2Vjb25kYXJ5LXRpdGxlPjwvdGl0bGVzPjxwZXJpb2RpY2FsPjxm
dWxsLXRpdGxlPkNlbGwgUGh5c2lvbCBCaW9jaGVtPC9mdWxsLXRpdGxlPjwvcGVyaW9kaWNhbD48
cGFnZXM+MjAzMC0yMDQwPC9wYWdlcz48dm9sdW1lPjUxPC92b2x1bWU+PG51bWJlcj41PC9udW1i
ZXI+PGVkaXRpb24+MjAxOC8xMi8wNzwvZWRpdGlvbj48a2V5d29yZHM+PGtleXdvcmQ+QWR1bHQ8
L2tleXdvcmQ+PGtleXdvcmQ+QXBvcHRvc2lzPC9rZXl3b3JkPjxrZXl3b3JkPkNlbGwgTW92ZW1l
bnQ8L2tleXdvcmQ+PGtleXdvcmQ+Q2VsbCBQcm9saWZlcmF0aW9uPC9rZXl3b3JkPjxrZXl3b3Jk
PkNlbGwgU3Vydml2YWw8L2tleXdvcmQ+PGtleXdvcmQ+RE5BIE1ldGh5bGF0aW9uPC9rZXl3b3Jk
PjxrZXl3b3JkPipEb3duLVJlZ3VsYXRpb248L2tleXdvcmQ+PGtleXdvcmQ+RmVtYWxlPC9rZXl3
b3JkPjxrZXl3b3JkPkh1bWFuczwva2V5d29yZD48a2V5d29yZD5MYW1pbmluLypnZW5ldGljczwv
a2V5d29yZD48a2V5d29yZD5QaG9zcGhhdGlkeWxpbm9zaXRvbCAzLUtpbmFzZXMvKm1ldGFib2xp
c208L2tleXdvcmQ+PGtleXdvcmQ+UHJlLUVjbGFtcHNpYS8qZ2VuZXRpY3MvbWV0YWJvbGlzbS9w
YXRob2xvZ3k8L2tleXdvcmQ+PGtleXdvcmQ+UHJlZ25hbmN5PC9rZXl3b3JkPjxrZXl3b3JkPipT
aWduYWwgVHJhbnNkdWN0aW9uPC9rZXl3b3JkPjxrZXl3b3JkPlRyb3Bob2JsYXN0cy9jeXRvbG9n
eS9tZXRhYm9saXNtLypwYXRob2xvZ3k8L2tleXdvcmQ+PGtleXdvcmQ+TGFtaW5pbiAoTE4pLSBh
bHBoYTU8L2tleXdvcmQ+PGtleXdvcmQ+UEkzSyBzaWduYWxpbmcgcGF0aHdheTwva2V5d29yZD48
a2V5d29yZD5QcmVlY2xhbXBzaWE8L2tleXdvcmQ+PGtleXdvcmQ+VHJvcGhvYmxhc3Q8L2tleXdv
cmQ+PC9rZXl3b3Jkcz48ZGF0ZXM+PHllYXI+MjAxODwveWVhcj48L2RhdGVzPjxpc2JuPjE0MjEt
OTc3OCAoRWxlY3Ryb25pYykmI3hEOzEwMTUtODk4NyAoTGlua2luZyk8L2lzYm4+PGFjY2Vzc2lv
bi1udW0+MzA1MjIxMDM8L2FjY2Vzc2lvbi1udW0+PHVybHM+PHJlbGF0ZWQtdXJscz48dXJsPmh0
dHBzOi8vd3d3Lm5jYmkubmxtLm5paC5nb3YvcHVibWVkLzMwNTIyMTAzPC91cmw+PC9yZWxhdGVk
LXVybHM+PC91cmxzPjxlbGVjdHJvbmljLXJlc291cmNlLW51bT4xMC4xMTU5LzAwMDQ5NTgyMjwv
ZWxlY3Ryb25pYy1yZXNvdXJjZS1udW0+PC9yZWNvcmQ+PC9DaXRlPjwvRW5kTm90ZT5=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aaGFuZzwvQXV0aG9yPjxZZWFyPjIwMTg8L1llYXI+PFJl
Y051bT45NjM8L1JlY051bT48RGlzcGxheVRleHQ+KFpoYW5nIGV0IGFsLiwgMjAxOGIpPC9EaXNw
bGF5VGV4dD48cmVjb3JkPjxyZWMtbnVtYmVyPjk2MzwvcmVjLW51bWJlcj48Zm9yZWlnbi1rZXlz
PjxrZXkgYXBwPSJFTiIgZGItaWQ9ImV0ZnYwcDIyOXN6cnQyZWV3ZnJ2MnhkeWYwcnQydjBydnJ6
cyIgdGltZXN0YW1wPSIxNTgwMzE2OTI3Ij45NjM8L2tleT48L2ZvcmVpZ24ta2V5cz48cmVmLXR5
cGUgbmFtZT0iSm91cm5hbCBBcnRpY2xlIj4xNzwvcmVmLXR5cGU+PGNvbnRyaWJ1dG9ycz48YXV0
aG9ycz48YXV0aG9yPlpoYW5nLCBYLiBNLjwvYXV0aG9yPjxhdXRob3I+WGlvbmcsIFguPC9hdXRo
b3I+PGF1dGhvcj5Ub25nLCBDLjwvYXV0aG9yPjxhdXRob3I+TGksIFEuPC9hdXRob3I+PGF1dGhv
cj5IdWFuZywgUy48L2F1dGhvcj48YXV0aG9yPkxpLCBRLiBTLjwvYXV0aG9yPjxhdXRob3I+TGl1
LCBZLiBNLjwvYXV0aG9yPjxhdXRob3I+TGksIEguIFkuPC9hdXRob3I+PGF1dGhvcj5CYWtlciwg
UC48L2F1dGhvcj48YXV0aG9yPlNoYW4sIE4uPC9hdXRob3I+PGF1dGhvcj5RaSwgSC4gQi48L2F1
dGhvcj48L2F1dGhvcnM+PC9jb250cmlidXRvcnM+PGF1dGgtYWRkcmVzcz5EZXBhcnRtZW50IG9m
IE9ic3RldHJpY3MsIFRoZSBGaXJzdCBBZmZpbGlhdGVkIEhvc3BpdGFsLCBDaG9uZ3FpbmcgTWVk
aWNhbCBVbml2ZXJzaXR5LCBDaG9uZ3FpbmcsIENoaW5hLiYjeEQ7RGVwYXJ0bWVudCBvZiBQYXRo
b2xvZ3ksIENob25ncWluZyBNZWRpY2FsIFVuaXZlcnNpdHksIENob25ncWluZywgQ2hpbmEuJiN4
RDtDb2xsZWdlIG9mIE1lZGljaW5lLCBCaW9sb2dpY2FsIFNjaWVuY2VzIGFuZCBQc3ljaG9sb2d5
LCBVbml2ZXJzaXR5IG9mIExlaWNlc3RlciwgTGVpY2VzdGVyLCBVbml0ZWQgS2luZ2RvbS4mI3hE
O0RlcGFydG1lbnQgb2YgT2JzdGV0cmljcywgVGhlIEZpcnN0IEFmZmlsaWF0ZWQgSG9zcGl0YWws
IENob25ncWluZyBNZWRpY2FsIFVuaXZlcnNpdHksIENob25ncWluZywgQ2hpbmFxaWhvbmdib2N5
QGdtYWlsLmNvbS48L2F1dGgtYWRkcmVzcz48dGl0bGVzPjx0aXRsZT5Eb3duLVJlZ3VsYXRpb24g
b2YgTGFtaW5pbiAoTE4pLSBhbHBoYTUgaXMgQXNzb2NpYXRlZCB3aXRoIFByZWVjbGFtcHNpYSBh
bmQgSW1wYWlycyBUcm9waG9ibGFzdCBDZWxsIFZpYWJpbGl0eSBhbmQgSW52YXNpdmVuZXNzIFRo
cm91Z2ggUEkzSyBTaWduYWxpbmcgUGF0aHdheTwvdGl0bGU+PHNlY29uZGFyeS10aXRsZT5DZWxs
IFBoeXNpb2wgQmlvY2hlbTwvc2Vjb25kYXJ5LXRpdGxlPjwvdGl0bGVzPjxwZXJpb2RpY2FsPjxm
dWxsLXRpdGxlPkNlbGwgUGh5c2lvbCBCaW9jaGVtPC9mdWxsLXRpdGxlPjwvcGVyaW9kaWNhbD48
cGFnZXM+MjAzMC0yMDQwPC9wYWdlcz48dm9sdW1lPjUxPC92b2x1bWU+PG51bWJlcj41PC9udW1i
ZXI+PGVkaXRpb24+MjAxOC8xMi8wNzwvZWRpdGlvbj48a2V5d29yZHM+PGtleXdvcmQ+QWR1bHQ8
L2tleXdvcmQ+PGtleXdvcmQ+QXBvcHRvc2lzPC9rZXl3b3JkPjxrZXl3b3JkPkNlbGwgTW92ZW1l
bnQ8L2tleXdvcmQ+PGtleXdvcmQ+Q2VsbCBQcm9saWZlcmF0aW9uPC9rZXl3b3JkPjxrZXl3b3Jk
PkNlbGwgU3Vydml2YWw8L2tleXdvcmQ+PGtleXdvcmQ+RE5BIE1ldGh5bGF0aW9uPC9rZXl3b3Jk
PjxrZXl3b3JkPipEb3duLVJlZ3VsYXRpb248L2tleXdvcmQ+PGtleXdvcmQ+RmVtYWxlPC9rZXl3
b3JkPjxrZXl3b3JkPkh1bWFuczwva2V5d29yZD48a2V5d29yZD5MYW1pbmluLypnZW5ldGljczwv
a2V5d29yZD48a2V5d29yZD5QaG9zcGhhdGlkeWxpbm9zaXRvbCAzLUtpbmFzZXMvKm1ldGFib2xp
c208L2tleXdvcmQ+PGtleXdvcmQ+UHJlLUVjbGFtcHNpYS8qZ2VuZXRpY3MvbWV0YWJvbGlzbS9w
YXRob2xvZ3k8L2tleXdvcmQ+PGtleXdvcmQ+UHJlZ25hbmN5PC9rZXl3b3JkPjxrZXl3b3JkPipT
aWduYWwgVHJhbnNkdWN0aW9uPC9rZXl3b3JkPjxrZXl3b3JkPlRyb3Bob2JsYXN0cy9jeXRvbG9n
eS9tZXRhYm9saXNtLypwYXRob2xvZ3k8L2tleXdvcmQ+PGtleXdvcmQ+TGFtaW5pbiAoTE4pLSBh
bHBoYTU8L2tleXdvcmQ+PGtleXdvcmQ+UEkzSyBzaWduYWxpbmcgcGF0aHdheTwva2V5d29yZD48
a2V5d29yZD5QcmVlY2xhbXBzaWE8L2tleXdvcmQ+PGtleXdvcmQ+VHJvcGhvYmxhc3Q8L2tleXdv
cmQ+PC9rZXl3b3Jkcz48ZGF0ZXM+PHllYXI+MjAxODwveWVhcj48L2RhdGVzPjxpc2JuPjE0MjEt
OTc3OCAoRWxlY3Ryb25pYykmI3hEOzEwMTUtODk4NyAoTGlua2luZyk8L2lzYm4+PGFjY2Vzc2lv
bi1udW0+MzA1MjIxMDM8L2FjY2Vzc2lvbi1udW0+PHVybHM+PHJlbGF0ZWQtdXJscz48dXJsPmh0
dHBzOi8vd3d3Lm5jYmkubmxtLm5paC5nb3YvcHVibWVkLzMwNTIyMTAzPC91cmw+PC9yZWxhdGVk
LXVybHM+PC91cmxzPjxlbGVjdHJvbmljLXJlc291cmNlLW51bT4xMC4xMTU5LzAwMDQ5NTgyMjwv
ZWxlY3Ryb25pYy1yZXNvdXJjZS1udW0+PC9yZWNvcmQ+PC9DaXRlPjwvRW5kTm90ZT5=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Zhang et al., 2018b)</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p>
    <w:p w14:paraId="7AB748AE" w14:textId="77777777" w:rsidR="00C37600" w:rsidRPr="008B5129" w:rsidRDefault="00C37600"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274C1638" w14:textId="757399D6"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8B5129">
        <w:rPr>
          <w:rFonts w:ascii="Arial" w:hAnsi="Arial" w:cs="Arial"/>
          <w:color w:val="000000"/>
          <w:sz w:val="20"/>
          <w:szCs w:val="20"/>
          <w:lang w:val="en-GB"/>
        </w:rPr>
        <w:t xml:space="preserve">Shortly after implantation, </w:t>
      </w:r>
      <w:proofErr w:type="spellStart"/>
      <w:r w:rsidRPr="008B5129">
        <w:rPr>
          <w:rFonts w:ascii="Arial" w:hAnsi="Arial" w:cs="Arial"/>
          <w:color w:val="000000"/>
          <w:sz w:val="20"/>
          <w:szCs w:val="20"/>
          <w:lang w:val="en-GB"/>
        </w:rPr>
        <w:t>extravillous</w:t>
      </w:r>
      <w:proofErr w:type="spellEnd"/>
      <w:r w:rsidRPr="008B5129">
        <w:rPr>
          <w:rFonts w:ascii="Arial" w:hAnsi="Arial" w:cs="Arial"/>
          <w:color w:val="000000"/>
          <w:sz w:val="20"/>
          <w:szCs w:val="20"/>
          <w:lang w:val="en-GB"/>
        </w:rPr>
        <w:t xml:space="preserve"> trophoblast cells migrate from the placenta into the endometrium where they are involved in the </w:t>
      </w:r>
      <w:proofErr w:type="spellStart"/>
      <w:r w:rsidRPr="008B5129">
        <w:rPr>
          <w:rFonts w:ascii="Arial" w:hAnsi="Arial" w:cs="Arial"/>
          <w:color w:val="000000"/>
          <w:sz w:val="20"/>
          <w:szCs w:val="20"/>
          <w:lang w:val="en-GB"/>
        </w:rPr>
        <w:t>remodeling</w:t>
      </w:r>
      <w:proofErr w:type="spellEnd"/>
      <w:r w:rsidRPr="008B5129">
        <w:rPr>
          <w:rFonts w:ascii="Arial" w:hAnsi="Arial" w:cs="Arial"/>
          <w:color w:val="000000"/>
          <w:sz w:val="20"/>
          <w:szCs w:val="20"/>
          <w:lang w:val="en-GB"/>
        </w:rPr>
        <w:t xml:space="preserve"> of the maternal spiral arteries that ultimately supply the placenta. The invasive properties of these cells are widely attributed to the matrix metalloproteinases 2</w:t>
      </w:r>
      <w:r w:rsidR="00BD7C1F">
        <w:rPr>
          <w:rFonts w:ascii="Arial" w:hAnsi="Arial" w:cs="Arial"/>
          <w:color w:val="000000"/>
          <w:sz w:val="20"/>
          <w:szCs w:val="20"/>
          <w:lang w:val="en-GB"/>
        </w:rPr>
        <w:t xml:space="preserve"> </w:t>
      </w:r>
      <w:r w:rsidRPr="008B5129">
        <w:rPr>
          <w:rFonts w:ascii="Arial" w:hAnsi="Arial" w:cs="Arial"/>
          <w:color w:val="000000"/>
          <w:sz w:val="20"/>
          <w:szCs w:val="20"/>
          <w:lang w:val="en-GB"/>
        </w:rPr>
        <w:t>and 9</w:t>
      </w:r>
      <w:r w:rsidR="00BD7C1F">
        <w:rPr>
          <w:rFonts w:ascii="Arial" w:hAnsi="Arial" w:cs="Arial"/>
          <w:color w:val="000000"/>
          <w:sz w:val="20"/>
          <w:szCs w:val="20"/>
          <w:lang w:val="en-GB"/>
        </w:rPr>
        <w:t xml:space="preserve"> </w:t>
      </w:r>
      <w:r w:rsidRPr="008B5129">
        <w:rPr>
          <w:rFonts w:ascii="Arial" w:hAnsi="Arial" w:cs="Arial"/>
          <w:color w:val="000000"/>
          <w:sz w:val="20"/>
          <w:szCs w:val="20"/>
          <w:lang w:val="en-GB"/>
        </w:rPr>
        <w:fldChar w:fldCharType="begin">
          <w:fldData xml:space="preserve">PEVuZE5vdGU+PENpdGU+PEF1dGhvcj5TdGF1bi1SYW08L0F1dGhvcj48WWVhcj4yMDA0PC9ZZWFy
PjxSZWNOdW0+OTE5PC9SZWNOdW0+PERpc3BsYXlUZXh0PihJc2FrYSBldCBhbC4sIDIwMDM7IFN0
YXVuLVJhbSBldCBhbC4sIDIwMDQpPC9EaXNwbGF5VGV4dD48cmVjb3JkPjxyZWMtbnVtYmVyPjkx
OTwvcmVjLW51bWJlcj48Zm9yZWlnbi1rZXlzPjxrZXkgYXBwPSJFTiIgZGItaWQ9ImV0ZnYwcDIy
OXN6cnQyZWV3ZnJ2MnhkeWYwcnQydjBydnJ6cyIgdGltZXN0YW1wPSIxNTc1Mzg1NDM1Ij45MTk8
L2tleT48L2ZvcmVpZ24ta2V5cz48cmVmLXR5cGUgbmFtZT0iSm91cm5hbCBBcnRpY2xlIj4xNzwv
cmVmLXR5cGU+PGNvbnRyaWJ1dG9ycz48YXV0aG9ycz48YXV0aG9yPlN0YXVuLVJhbSwgRS48L2F1
dGhvcj48YXV0aG9yPkdvbGRtYW4sIFMuPC9hdXRob3I+PGF1dGhvcj5HYWJhcmluLCBELjwvYXV0
aG9yPjxhdXRob3I+U2hhbGV2LCBFLjwvYXV0aG9yPjwvYXV0aG9ycz48L2NvbnRyaWJ1dG9ycz48
YXV0aC1hZGRyZXNzPkxhYm9yYXRvcnkgZm9yIFJlc2VhcmNoIGluIFJlcHJvZHVjdGl2ZSBTY2ll
bmNlcywgRGVwYXJ0bWVudCBvZiBPYnN0ZXRyaWNzIGFuZCBHeW5lY29sb2d5LCBIYSZhcG9zO0Vt
ZWsgTWVkaWNhbCBDZW50ZXIsIDE4MTAxLCBBZnVsYSwgSXNyYWVsLiBlbHNlYmV0aEB0eC50ZWNo
bmlvbi5hYy5pbDwvYXV0aC1hZGRyZXNzPjx0aXRsZXM+PHRpdGxlPkV4cHJlc3Npb24gYW5kIGlt
cG9ydGFuY2Ugb2YgbWF0cml4IG1ldGFsbG9wcm90ZWluYXNlIDIgYW5kIDkgKE1NUC0yIGFuZCAt
OSkgaW4gaHVtYW4gdHJvcGhvYmxhc3QgaW52YXNpb248L3RpdGxlPjxzZWNvbmRhcnktdGl0bGU+
UmVwcm9kIEJpb2wgRW5kb2NyaW5vbDwvc2Vjb25kYXJ5LXRpdGxlPjwvdGl0bGVzPjxwZXJpb2Rp
Y2FsPjxmdWxsLXRpdGxlPlJlcHJvZCBCaW9sIEVuZG9jcmlub2w8L2Z1bGwtdGl0bGU+PC9wZXJp
b2RpY2FsPjxwYWdlcz41OTwvcGFnZXM+PHZvbHVtZT4yPC92b2x1bWU+PGVkaXRpb24+MjAwNC8w
OC8wNjwvZWRpdGlvbj48a2V5d29yZHM+PGtleXdvcmQ+Q2VsbCBMaW5lLCBUdW1vcjwva2V5d29y
ZD48a2V5d29yZD5DZWxscywgQ3VsdHVyZWQ8L2tleXdvcmQ+PGtleXdvcmQ+Q2hvcmlvY2FyY2lu
b21hL2Vuenltb2xvZ3kvZ2VuZXRpY3MvbWV0YWJvbGlzbS9wYXRob2xvZ3k8L2tleXdvcmQ+PGtl
eXdvcmQ+Q29sZm9yc2luL2FkbWluaXN0cmF0aW9uICZhbXA7IGRvc2FnZTwva2V5d29yZD48a2V5
d29yZD5Eb3NlLVJlc3BvbnNlIFJlbGF0aW9uc2hpcCwgRHJ1Zzwva2V5d29yZD48a2V5d29yZD5F
cGlkZXJtYWwgR3Jvd3RoIEZhY3Rvci9hZG1pbmlzdHJhdGlvbiAmYW1wOyBkb3NhZ2U8L2tleXdv
cmQ+PGtleXdvcmQ+RmVtYWxlPC9rZXl3b3JkPjxrZXl3b3JkPkdlbmUgRXhwcmVzc2lvbiBSZWd1
bGF0aW9uLCBFbnp5bW9sb2dpYy8qZ2VuZXRpY3M8L2tleXdvcmQ+PGtleXdvcmQ+R2VuZSBFeHBy
ZXNzaW9uIFJlZ3VsYXRpb24sIE5lb3BsYXN0aWMvZ2VuZXRpY3M8L2tleXdvcmQ+PGtleXdvcmQ+
SHVtYW5zPC9rZXl3b3JkPjxrZXl3b3JkPk1hdHJpeCBNZXRhbGxvcHJvdGVpbmFzZSAyLypnZW5l
dGljcy9tZXRhYm9saXNtPC9rZXl3b3JkPjxrZXl3b3JkPk1hdHJpeCBNZXRhbGxvcHJvdGVpbmFz
ZSA5LypnZW5ldGljcy9tZXRhYm9saXNtPC9rZXl3b3JkPjxrZXl3b3JkPlBsYWNlbnRhL2Vuenlt
b2xvZ3kvcGh5c2lvbG9neTwva2V5d29yZD48a2V5d29yZD5QcmVnbmFuY3k8L2tleXdvcmQ+PGtl
eXdvcmQ+UHJlZ25hbmN5IFRyaW1lc3RlciwgRmlyc3QvZ2VuZXRpY3MvcGh5c2lvbG9neTwva2V5
d29yZD48a2V5d29yZD5Ucm9waG9ibGFzdHMvZHJ1ZyBlZmZlY3RzLyplbnp5bW9sb2d5LypwaHlz
aW9sb2d5PC9rZXl3b3JkPjwva2V5d29yZHM+PGRhdGVzPjx5ZWFyPjIwMDQ8L3llYXI+PHB1Yi1k
YXRlcz48ZGF0ZT5BdWcgNDwvZGF0ZT48L3B1Yi1kYXRlcz48L2RhdGVzPjxpc2JuPjE0NzctNzgy
NyAoRWxlY3Ryb25pYykmI3hEOzE0NzctNzgyNyAoTGlua2luZyk8L2lzYm4+PGFjY2Vzc2lvbi1u
dW0+MTUyOTQwMTk8L2FjY2Vzc2lvbi1udW0+PHVybHM+PHJlbGF0ZWQtdXJscz48dXJsPmh0dHBz
Oi8vd3d3Lm5jYmkubmxtLm5paC5nb3YvcHVibWVkLzE1Mjk0MDE5PC91cmw+PC9yZWxhdGVkLXVy
bHM+PC91cmxzPjxjdXN0b20yPlBNQzUxNjA0MTwvY3VzdG9tMj48ZWxlY3Ryb25pYy1yZXNvdXJj
ZS1udW0+MTAuMTE4Ni8xNDc3LTc4MjctMi01OTwvZWxlY3Ryb25pYy1yZXNvdXJjZS1udW0+PC9y
ZWNvcmQ+PC9DaXRlPjxDaXRlPjxBdXRob3I+SXNha2E8L0F1dGhvcj48WWVhcj4yMDAzPC9ZZWFy
PjxSZWNOdW0+OTIwPC9SZWNOdW0+PHJlY29yZD48cmVjLW51bWJlcj45MjA8L3JlYy1udW1iZXI+
PGZvcmVpZ24ta2V5cz48a2V5IGFwcD0iRU4iIGRiLWlkPSJldGZ2MHAyMjlzenJ0MmVld2ZydjJ4
ZHlmMHJ0MnYwcnZyenMiIHRpbWVzdGFtcD0iMTU3NTM4NTU5NSI+OTIwPC9rZXk+PC9mb3JlaWdu
LWtleXM+PHJlZi10eXBlIG5hbWU9IkpvdXJuYWwgQXJ0aWNsZSI+MTc8L3JlZi10eXBlPjxjb250
cmlidXRvcnM+PGF1dGhvcnM+PGF1dGhvcj5Jc2FrYSwgSy48L2F1dGhvcj48YXV0aG9yPlVzdWRh
LCBTLjwvYXV0aG9yPjxhdXRob3I+SXRvLCBILjwvYXV0aG9yPjxhdXRob3I+U2FnYXdhLCBZLjwv
YXV0aG9yPjxhdXRob3I+TmFrYW11cmEsIEguPC9hdXRob3I+PGF1dGhvcj5OaXNoaSwgSC48L2F1
dGhvcj48YXV0aG9yPlN1enVraSwgWS48L2F1dGhvcj48YXV0aG9yPkxpLCBZLiBGLjwvYXV0aG9y
PjxhdXRob3I+VGFrYXlhbWEsIE0uPC9hdXRob3I+PC9hdXRob3JzPjwvY29udHJpYnV0b3JzPjxh
dXRoLWFkZHJlc3M+RGVwYXJ0bWVudCBvZiBPYnN0ZXRyaWNzIGFuZCBHeW5lY29sb2d5LCBUb2t5
byBNZWRpY2FsIFVuaXZlcnNpdHksIDYtNy0xIE5pc2hpLVNoaW5qdWt1LCBKYXBhbi4gaXNha2FA
dG9reW8tbWVkLmFjLmpwPC9hdXRoLWFkZHJlc3M+PHRpdGxlcz48dGl0bGU+RXhwcmVzc2lvbiBh
bmQgYWN0aXZpdHkgb2YgbWF0cml4IG1ldGFsbG9wcm90ZWluYXNlIDIgYW5kIDkgaW4gaHVtYW4g
dHJvcGhvYmxhc3RzPC90aXRsZT48c2Vjb25kYXJ5LXRpdGxlPlBsYWNlbnRhPC9zZWNvbmRhcnkt
dGl0bGU+PC90aXRsZXM+PHBlcmlvZGljYWw+PGZ1bGwtdGl0bGU+UGxhY2VudGE8L2Z1bGwtdGl0
bGU+PC9wZXJpb2RpY2FsPjxwYWdlcz41My02NDwvcGFnZXM+PHZvbHVtZT4yNDwvdm9sdW1lPjxu
dW1iZXI+MTwvbnVtYmVyPjxlZGl0aW9uPjIwMDIvMTIvMjQ8L2VkaXRpb24+PGtleXdvcmRzPjxr
ZXl3b3JkPkFkdWx0PC9rZXl3b3JkPjxrZXl3b3JkPkFudGlib2RpZXMsIEJsb2NraW5nL3BoYXJt
YWNvbG9neTwva2V5d29yZD48a2V5d29yZD5DaG9yaW9jYXJjaW5vbWEvZW56eW1vbG9neS9wYXRo
b2xvZ3k8L2tleXdvcmQ+PGtleXdvcmQ+RG9zZS1SZXNwb25zZSBSZWxhdGlvbnNoaXAsIERydWc8
L2tleXdvcmQ+PGtleXdvcmQ+RWxlY3Ryb3Bob3Jlc2lzLCBHZWwsIFR3by1EaW1lbnNpb25hbDwv
a2V5d29yZD48a2V5d29yZD5GZW1hbGU8L2tleXdvcmQ+PGtleXdvcmQ+SHVtYW5zPC9rZXl3b3Jk
PjxrZXl3b3JkPkltbXVub2hpc3RvY2hlbWlzdHJ5PC9rZXl3b3JkPjxrZXl3b3JkPkluIFNpdHUg
SHlicmlkaXphdGlvbjwva2V5d29yZD48a2V5d29yZD5NYXRyaXggTWV0YWxsb3Byb3RlaW5hc2Ug
Mi9nZW5ldGljcy9pbW11bm9sb2d5LyptZXRhYm9saXNtPC9rZXl3b3JkPjxrZXl3b3JkPk1hdHJp
eCBNZXRhbGxvcHJvdGVpbmFzZSA5L2dlbmV0aWNzL2ltbXVub2xvZ3kvKm1ldGFib2xpc208L2tl
eXdvcmQ+PGtleXdvcmQ+TmVvcGxhc20gSW52YXNpdmVuZXNzL3BhdGhvbG9neTwva2V5d29yZD48
a2V5d29yZD5Qb2x5bWVyYXNlIENoYWluIFJlYWN0aW9uPC9rZXl3b3JkPjxrZXl3b3JkPlByZWdu
YW5jeTwva2V5d29yZD48a2V5d29yZD5QcmVnbmFuY3kgVHJpbWVzdGVyLCBGaXJzdDwva2V5d29y
ZD48a2V5d29yZD5QcmVnbmFuY3kgVHJpbWVzdGVyLCBUaGlyZDwva2V5d29yZD48a2V5d29yZD5S
TkEsIE1lc3Nlbmdlci9tZXRhYm9saXNtPC9rZXl3b3JkPjxrZXl3b3JkPlRpc3N1ZSBJbmhpYml0
b3Igb2YgTWV0YWxsb3Byb3RlaW5hc2UtMi9waGFybWFjb2xvZ3k8L2tleXdvcmQ+PGtleXdvcmQ+
VHJvcGhvYmxhc3RzLyplbnp5bW9sb2d5PC9rZXl3b3JkPjxrZXl3b3JkPlR1bW9yIENlbGxzLCBD
dWx0dXJlZC9lbnp5bW9sb2d5L3BhdGhvbG9neTwva2V5d29yZD48L2tleXdvcmRzPjxkYXRlcz48
eWVhcj4yMDAzPC95ZWFyPjxwdWItZGF0ZXM+PGRhdGU+SmFuPC9kYXRlPjwvcHViLWRhdGVzPjwv
ZGF0ZXM+PGlzYm4+MDE0My00MDA0IChQcmludCkmI3hEOzAxNDMtNDAwNCAoTGlua2luZyk8L2lz
Ym4+PGFjY2Vzc2lvbi1udW0+MTI0OTU2NjA8L2FjY2Vzc2lvbi1udW0+PHVybHM+PHJlbGF0ZWQt
dXJscz48dXJsPmh0dHBzOi8vd3d3Lm5jYmkubmxtLm5paC5nb3YvcHVibWVkLzEyNDk1NjYwPC91
cmw+PC9yZWxhdGVkLXVybHM+PC91cmxzPjxlbGVjdHJvbmljLXJlc291cmNlLW51bT4xMC4xMDUz
L3BsYWMuMjAwMi4wODY3PC9lbGVjdHJvbmljLXJlc291cmNlLW51bT48L3JlY29yZD48L0NpdGU+
PC9FbmROb3RlPgB=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TdGF1bi1SYW08L0F1dGhvcj48WWVhcj4yMDA0PC9ZZWFy
PjxSZWNOdW0+OTE5PC9SZWNOdW0+PERpc3BsYXlUZXh0PihJc2FrYSBldCBhbC4sIDIwMDM7IFN0
YXVuLVJhbSBldCBhbC4sIDIwMDQpPC9EaXNwbGF5VGV4dD48cmVjb3JkPjxyZWMtbnVtYmVyPjkx
OTwvcmVjLW51bWJlcj48Zm9yZWlnbi1rZXlzPjxrZXkgYXBwPSJFTiIgZGItaWQ9ImV0ZnYwcDIy
OXN6cnQyZWV3ZnJ2MnhkeWYwcnQydjBydnJ6cyIgdGltZXN0YW1wPSIxNTc1Mzg1NDM1Ij45MTk8
L2tleT48L2ZvcmVpZ24ta2V5cz48cmVmLXR5cGUgbmFtZT0iSm91cm5hbCBBcnRpY2xlIj4xNzwv
cmVmLXR5cGU+PGNvbnRyaWJ1dG9ycz48YXV0aG9ycz48YXV0aG9yPlN0YXVuLVJhbSwgRS48L2F1
dGhvcj48YXV0aG9yPkdvbGRtYW4sIFMuPC9hdXRob3I+PGF1dGhvcj5HYWJhcmluLCBELjwvYXV0
aG9yPjxhdXRob3I+U2hhbGV2LCBFLjwvYXV0aG9yPjwvYXV0aG9ycz48L2NvbnRyaWJ1dG9ycz48
YXV0aC1hZGRyZXNzPkxhYm9yYXRvcnkgZm9yIFJlc2VhcmNoIGluIFJlcHJvZHVjdGl2ZSBTY2ll
bmNlcywgRGVwYXJ0bWVudCBvZiBPYnN0ZXRyaWNzIGFuZCBHeW5lY29sb2d5LCBIYSZhcG9zO0Vt
ZWsgTWVkaWNhbCBDZW50ZXIsIDE4MTAxLCBBZnVsYSwgSXNyYWVsLiBlbHNlYmV0aEB0eC50ZWNo
bmlvbi5hYy5pbDwvYXV0aC1hZGRyZXNzPjx0aXRsZXM+PHRpdGxlPkV4cHJlc3Npb24gYW5kIGlt
cG9ydGFuY2Ugb2YgbWF0cml4IG1ldGFsbG9wcm90ZWluYXNlIDIgYW5kIDkgKE1NUC0yIGFuZCAt
OSkgaW4gaHVtYW4gdHJvcGhvYmxhc3QgaW52YXNpb248L3RpdGxlPjxzZWNvbmRhcnktdGl0bGU+
UmVwcm9kIEJpb2wgRW5kb2NyaW5vbDwvc2Vjb25kYXJ5LXRpdGxlPjwvdGl0bGVzPjxwZXJpb2Rp
Y2FsPjxmdWxsLXRpdGxlPlJlcHJvZCBCaW9sIEVuZG9jcmlub2w8L2Z1bGwtdGl0bGU+PC9wZXJp
b2RpY2FsPjxwYWdlcz41OTwvcGFnZXM+PHZvbHVtZT4yPC92b2x1bWU+PGVkaXRpb24+MjAwNC8w
OC8wNjwvZWRpdGlvbj48a2V5d29yZHM+PGtleXdvcmQ+Q2VsbCBMaW5lLCBUdW1vcjwva2V5d29y
ZD48a2V5d29yZD5DZWxscywgQ3VsdHVyZWQ8L2tleXdvcmQ+PGtleXdvcmQ+Q2hvcmlvY2FyY2lu
b21hL2Vuenltb2xvZ3kvZ2VuZXRpY3MvbWV0YWJvbGlzbS9wYXRob2xvZ3k8L2tleXdvcmQ+PGtl
eXdvcmQ+Q29sZm9yc2luL2FkbWluaXN0cmF0aW9uICZhbXA7IGRvc2FnZTwva2V5d29yZD48a2V5
d29yZD5Eb3NlLVJlc3BvbnNlIFJlbGF0aW9uc2hpcCwgRHJ1Zzwva2V5d29yZD48a2V5d29yZD5F
cGlkZXJtYWwgR3Jvd3RoIEZhY3Rvci9hZG1pbmlzdHJhdGlvbiAmYW1wOyBkb3NhZ2U8L2tleXdv
cmQ+PGtleXdvcmQ+RmVtYWxlPC9rZXl3b3JkPjxrZXl3b3JkPkdlbmUgRXhwcmVzc2lvbiBSZWd1
bGF0aW9uLCBFbnp5bW9sb2dpYy8qZ2VuZXRpY3M8L2tleXdvcmQ+PGtleXdvcmQ+R2VuZSBFeHBy
ZXNzaW9uIFJlZ3VsYXRpb24sIE5lb3BsYXN0aWMvZ2VuZXRpY3M8L2tleXdvcmQ+PGtleXdvcmQ+
SHVtYW5zPC9rZXl3b3JkPjxrZXl3b3JkPk1hdHJpeCBNZXRhbGxvcHJvdGVpbmFzZSAyLypnZW5l
dGljcy9tZXRhYm9saXNtPC9rZXl3b3JkPjxrZXl3b3JkPk1hdHJpeCBNZXRhbGxvcHJvdGVpbmFz
ZSA5LypnZW5ldGljcy9tZXRhYm9saXNtPC9rZXl3b3JkPjxrZXl3b3JkPlBsYWNlbnRhL2Vuenlt
b2xvZ3kvcGh5c2lvbG9neTwva2V5d29yZD48a2V5d29yZD5QcmVnbmFuY3k8L2tleXdvcmQ+PGtl
eXdvcmQ+UHJlZ25hbmN5IFRyaW1lc3RlciwgRmlyc3QvZ2VuZXRpY3MvcGh5c2lvbG9neTwva2V5
d29yZD48a2V5d29yZD5Ucm9waG9ibGFzdHMvZHJ1ZyBlZmZlY3RzLyplbnp5bW9sb2d5LypwaHlz
aW9sb2d5PC9rZXl3b3JkPjwva2V5d29yZHM+PGRhdGVzPjx5ZWFyPjIwMDQ8L3llYXI+PHB1Yi1k
YXRlcz48ZGF0ZT5BdWcgNDwvZGF0ZT48L3B1Yi1kYXRlcz48L2RhdGVzPjxpc2JuPjE0NzctNzgy
NyAoRWxlY3Ryb25pYykmI3hEOzE0NzctNzgyNyAoTGlua2luZyk8L2lzYm4+PGFjY2Vzc2lvbi1u
dW0+MTUyOTQwMTk8L2FjY2Vzc2lvbi1udW0+PHVybHM+PHJlbGF0ZWQtdXJscz48dXJsPmh0dHBz
Oi8vd3d3Lm5jYmkubmxtLm5paC5nb3YvcHVibWVkLzE1Mjk0MDE5PC91cmw+PC9yZWxhdGVkLXVy
bHM+PC91cmxzPjxjdXN0b20yPlBNQzUxNjA0MTwvY3VzdG9tMj48ZWxlY3Ryb25pYy1yZXNvdXJj
ZS1udW0+MTAuMTE4Ni8xNDc3LTc4MjctMi01OTwvZWxlY3Ryb25pYy1yZXNvdXJjZS1udW0+PC9y
ZWNvcmQ+PC9DaXRlPjxDaXRlPjxBdXRob3I+SXNha2E8L0F1dGhvcj48WWVhcj4yMDAzPC9ZZWFy
PjxSZWNOdW0+OTIwPC9SZWNOdW0+PHJlY29yZD48cmVjLW51bWJlcj45MjA8L3JlYy1udW1iZXI+
PGZvcmVpZ24ta2V5cz48a2V5IGFwcD0iRU4iIGRiLWlkPSJldGZ2MHAyMjlzenJ0MmVld2ZydjJ4
ZHlmMHJ0MnYwcnZyenMiIHRpbWVzdGFtcD0iMTU3NTM4NTU5NSI+OTIwPC9rZXk+PC9mb3JlaWdu
LWtleXM+PHJlZi10eXBlIG5hbWU9IkpvdXJuYWwgQXJ0aWNsZSI+MTc8L3JlZi10eXBlPjxjb250
cmlidXRvcnM+PGF1dGhvcnM+PGF1dGhvcj5Jc2FrYSwgSy48L2F1dGhvcj48YXV0aG9yPlVzdWRh
LCBTLjwvYXV0aG9yPjxhdXRob3I+SXRvLCBILjwvYXV0aG9yPjxhdXRob3I+U2FnYXdhLCBZLjwv
YXV0aG9yPjxhdXRob3I+TmFrYW11cmEsIEguPC9hdXRob3I+PGF1dGhvcj5OaXNoaSwgSC48L2F1
dGhvcj48YXV0aG9yPlN1enVraSwgWS48L2F1dGhvcj48YXV0aG9yPkxpLCBZLiBGLjwvYXV0aG9y
PjxhdXRob3I+VGFrYXlhbWEsIE0uPC9hdXRob3I+PC9hdXRob3JzPjwvY29udHJpYnV0b3JzPjxh
dXRoLWFkZHJlc3M+RGVwYXJ0bWVudCBvZiBPYnN0ZXRyaWNzIGFuZCBHeW5lY29sb2d5LCBUb2t5
byBNZWRpY2FsIFVuaXZlcnNpdHksIDYtNy0xIE5pc2hpLVNoaW5qdWt1LCBKYXBhbi4gaXNha2FA
dG9reW8tbWVkLmFjLmpwPC9hdXRoLWFkZHJlc3M+PHRpdGxlcz48dGl0bGU+RXhwcmVzc2lvbiBh
bmQgYWN0aXZpdHkgb2YgbWF0cml4IG1ldGFsbG9wcm90ZWluYXNlIDIgYW5kIDkgaW4gaHVtYW4g
dHJvcGhvYmxhc3RzPC90aXRsZT48c2Vjb25kYXJ5LXRpdGxlPlBsYWNlbnRhPC9zZWNvbmRhcnkt
dGl0bGU+PC90aXRsZXM+PHBlcmlvZGljYWw+PGZ1bGwtdGl0bGU+UGxhY2VudGE8L2Z1bGwtdGl0
bGU+PC9wZXJpb2RpY2FsPjxwYWdlcz41My02NDwvcGFnZXM+PHZvbHVtZT4yNDwvdm9sdW1lPjxu
dW1iZXI+MTwvbnVtYmVyPjxlZGl0aW9uPjIwMDIvMTIvMjQ8L2VkaXRpb24+PGtleXdvcmRzPjxr
ZXl3b3JkPkFkdWx0PC9rZXl3b3JkPjxrZXl3b3JkPkFudGlib2RpZXMsIEJsb2NraW5nL3BoYXJt
YWNvbG9neTwva2V5d29yZD48a2V5d29yZD5DaG9yaW9jYXJjaW5vbWEvZW56eW1vbG9neS9wYXRo
b2xvZ3k8L2tleXdvcmQ+PGtleXdvcmQ+RG9zZS1SZXNwb25zZSBSZWxhdGlvbnNoaXAsIERydWc8
L2tleXdvcmQ+PGtleXdvcmQ+RWxlY3Ryb3Bob3Jlc2lzLCBHZWwsIFR3by1EaW1lbnNpb25hbDwv
a2V5d29yZD48a2V5d29yZD5GZW1hbGU8L2tleXdvcmQ+PGtleXdvcmQ+SHVtYW5zPC9rZXl3b3Jk
PjxrZXl3b3JkPkltbXVub2hpc3RvY2hlbWlzdHJ5PC9rZXl3b3JkPjxrZXl3b3JkPkluIFNpdHUg
SHlicmlkaXphdGlvbjwva2V5d29yZD48a2V5d29yZD5NYXRyaXggTWV0YWxsb3Byb3RlaW5hc2Ug
Mi9nZW5ldGljcy9pbW11bm9sb2d5LyptZXRhYm9saXNtPC9rZXl3b3JkPjxrZXl3b3JkPk1hdHJp
eCBNZXRhbGxvcHJvdGVpbmFzZSA5L2dlbmV0aWNzL2ltbXVub2xvZ3kvKm1ldGFib2xpc208L2tl
eXdvcmQ+PGtleXdvcmQ+TmVvcGxhc20gSW52YXNpdmVuZXNzL3BhdGhvbG9neTwva2V5d29yZD48
a2V5d29yZD5Qb2x5bWVyYXNlIENoYWluIFJlYWN0aW9uPC9rZXl3b3JkPjxrZXl3b3JkPlByZWdu
YW5jeTwva2V5d29yZD48a2V5d29yZD5QcmVnbmFuY3kgVHJpbWVzdGVyLCBGaXJzdDwva2V5d29y
ZD48a2V5d29yZD5QcmVnbmFuY3kgVHJpbWVzdGVyLCBUaGlyZDwva2V5d29yZD48a2V5d29yZD5S
TkEsIE1lc3Nlbmdlci9tZXRhYm9saXNtPC9rZXl3b3JkPjxrZXl3b3JkPlRpc3N1ZSBJbmhpYml0
b3Igb2YgTWV0YWxsb3Byb3RlaW5hc2UtMi9waGFybWFjb2xvZ3k8L2tleXdvcmQ+PGtleXdvcmQ+
VHJvcGhvYmxhc3RzLyplbnp5bW9sb2d5PC9rZXl3b3JkPjxrZXl3b3JkPlR1bW9yIENlbGxzLCBD
dWx0dXJlZC9lbnp5bW9sb2d5L3BhdGhvbG9neTwva2V5d29yZD48L2tleXdvcmRzPjxkYXRlcz48
eWVhcj4yMDAzPC95ZWFyPjxwdWItZGF0ZXM+PGRhdGU+SmFuPC9kYXRlPjwvcHViLWRhdGVzPjwv
ZGF0ZXM+PGlzYm4+MDE0My00MDA0IChQcmludCkmI3hEOzAxNDMtNDAwNCAoTGlua2luZyk8L2lz
Ym4+PGFjY2Vzc2lvbi1udW0+MTI0OTU2NjA8L2FjY2Vzc2lvbi1udW0+PHVybHM+PHJlbGF0ZWQt
dXJscz48dXJsPmh0dHBzOi8vd3d3Lm5jYmkubmxtLm5paC5nb3YvcHVibWVkLzEyNDk1NjYwPC91
cmw+PC9yZWxhdGVkLXVybHM+PC91cmxzPjxlbGVjdHJvbmljLXJlc291cmNlLW51bT4xMC4xMDUz
L3BsYWMuMjAwMi4wODY3PC9lbGVjdHJvbmljLXJlc291cmNlLW51bT48L3JlY29yZD48L0NpdGU+
PC9FbmROb3RlPgB=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Isaka et al., 2003; Staun-Ram et al., 2004)</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e found an upregulation of the mRNAs for </w:t>
      </w:r>
      <w:r w:rsidRPr="008B5129">
        <w:rPr>
          <w:rFonts w:ascii="Arial" w:hAnsi="Arial" w:cs="Arial"/>
          <w:i/>
          <w:color w:val="000000"/>
          <w:sz w:val="20"/>
          <w:szCs w:val="20"/>
          <w:lang w:val="en-GB"/>
        </w:rPr>
        <w:t>MMP9</w:t>
      </w:r>
      <w:r w:rsidRPr="008B5129">
        <w:rPr>
          <w:rFonts w:ascii="Arial" w:hAnsi="Arial" w:cs="Arial"/>
          <w:color w:val="000000"/>
          <w:sz w:val="20"/>
          <w:szCs w:val="20"/>
          <w:lang w:val="en-GB"/>
        </w:rPr>
        <w:t xml:space="preserve"> (3.14-fold), </w:t>
      </w:r>
      <w:r w:rsidRPr="008B5129">
        <w:rPr>
          <w:rFonts w:ascii="Arial" w:hAnsi="Arial" w:cs="Arial"/>
          <w:i/>
          <w:color w:val="000000"/>
          <w:sz w:val="20"/>
          <w:szCs w:val="20"/>
          <w:lang w:val="en-GB"/>
        </w:rPr>
        <w:t>MMP1</w:t>
      </w:r>
      <w:r w:rsidRPr="008B5129">
        <w:rPr>
          <w:rFonts w:ascii="Arial" w:hAnsi="Arial" w:cs="Arial"/>
          <w:color w:val="000000"/>
          <w:sz w:val="20"/>
          <w:szCs w:val="20"/>
          <w:lang w:val="en-GB"/>
        </w:rPr>
        <w:t xml:space="preserve"> (7.99-fold) and </w:t>
      </w:r>
      <w:r w:rsidRPr="008B5129">
        <w:rPr>
          <w:rFonts w:ascii="Arial" w:hAnsi="Arial" w:cs="Arial"/>
          <w:i/>
          <w:color w:val="000000"/>
          <w:sz w:val="20"/>
          <w:szCs w:val="20"/>
          <w:lang w:val="en-GB"/>
        </w:rPr>
        <w:t xml:space="preserve">MMP28 </w:t>
      </w:r>
      <w:r w:rsidRPr="008B5129">
        <w:rPr>
          <w:rFonts w:ascii="Arial" w:hAnsi="Arial" w:cs="Arial"/>
          <w:color w:val="000000"/>
          <w:sz w:val="20"/>
          <w:szCs w:val="20"/>
          <w:lang w:val="en-GB"/>
        </w:rPr>
        <w:t xml:space="preserve">(3.77-fold) in the second trimester. </w:t>
      </w:r>
      <w:r w:rsidRPr="008B5129">
        <w:rPr>
          <w:rFonts w:ascii="Arial" w:hAnsi="Arial" w:cs="Arial"/>
          <w:i/>
          <w:color w:val="000000"/>
          <w:sz w:val="20"/>
          <w:szCs w:val="20"/>
          <w:lang w:val="en-GB"/>
        </w:rPr>
        <w:t xml:space="preserve">MEP1A </w:t>
      </w:r>
      <w:r w:rsidRPr="008B5129">
        <w:rPr>
          <w:rFonts w:ascii="Arial" w:hAnsi="Arial" w:cs="Arial"/>
          <w:color w:val="000000"/>
          <w:sz w:val="20"/>
          <w:szCs w:val="20"/>
          <w:lang w:val="en-GB"/>
        </w:rPr>
        <w:t xml:space="preserve">encodes for </w:t>
      </w:r>
      <w:proofErr w:type="spellStart"/>
      <w:r w:rsidRPr="008B5129">
        <w:rPr>
          <w:rFonts w:ascii="Arial" w:hAnsi="Arial" w:cs="Arial"/>
          <w:color w:val="000000"/>
          <w:sz w:val="20"/>
          <w:szCs w:val="20"/>
          <w:lang w:val="en-GB"/>
        </w:rPr>
        <w:t>meprin</w:t>
      </w:r>
      <w:proofErr w:type="spellEnd"/>
      <w:r w:rsidRPr="008B5129">
        <w:rPr>
          <w:rFonts w:ascii="Arial" w:hAnsi="Arial" w:cs="Arial"/>
          <w:color w:val="000000"/>
          <w:sz w:val="20"/>
          <w:szCs w:val="20"/>
          <w:lang w:val="en-GB"/>
        </w:rPr>
        <w:t xml:space="preserve">, a member of the astacin family of metalloproteinases, it was 2.46-fold higher in second trimester.  </w:t>
      </w:r>
      <w:proofErr w:type="spellStart"/>
      <w:r w:rsidRPr="008B5129">
        <w:rPr>
          <w:rFonts w:ascii="Arial" w:hAnsi="Arial" w:cs="Arial"/>
          <w:color w:val="000000"/>
          <w:sz w:val="20"/>
          <w:szCs w:val="20"/>
          <w:lang w:val="en-GB"/>
        </w:rPr>
        <w:t>Meprins</w:t>
      </w:r>
      <w:proofErr w:type="spellEnd"/>
      <w:r w:rsidRPr="008B5129">
        <w:rPr>
          <w:rFonts w:ascii="Arial" w:hAnsi="Arial" w:cs="Arial"/>
          <w:color w:val="000000"/>
          <w:sz w:val="20"/>
          <w:szCs w:val="20"/>
          <w:lang w:val="en-GB"/>
        </w:rPr>
        <w:t xml:space="preserve"> can be secreted, and thus may assist in matrix digestion, or membrane-bound, where they may be involved in the extracellular cleavage of proteins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Sterchi&lt;/Author&gt;&lt;Year&gt;2008&lt;/Year&gt;&lt;RecNum&gt;921&lt;/RecNum&gt;&lt;DisplayText&gt;(Sterchi et al., 2008)&lt;/DisplayText&gt;&lt;record&gt;&lt;rec-number&gt;921&lt;/rec-number&gt;&lt;foreign-keys&gt;&lt;key app="EN" db-id="etfv0p229szrt2eewfrv2xdyf0rt2v0rvrzs" timestamp="1575386024"&gt;921&lt;/key&gt;&lt;/foreign-keys&gt;&lt;ref-type name="Journal Article"&gt;17&lt;/ref-type&gt;&lt;contributors&gt;&lt;authors&gt;&lt;author&gt;Sterchi, E. E.&lt;/author&gt;&lt;author&gt;Stocker, W.&lt;/author&gt;&lt;author&gt;Bond, J. S.&lt;/author&gt;&lt;/authors&gt;&lt;/contributors&gt;&lt;auth-address&gt;Institute of Biochemistry and Molecular Biology, University of Berne, Buehlstrasse 28, CH-3012 Berne, Switzerland. erwin.sterchi@mci.unibe.ch&lt;/auth-address&gt;&lt;titles&gt;&lt;title&gt;Meprins, membrane-bound and secreted astacin metalloproteinases&lt;/title&gt;&lt;secondary-title&gt;Mol Aspects Med&lt;/secondary-title&gt;&lt;/titles&gt;&lt;periodical&gt;&lt;full-title&gt;Mol Aspects Med&lt;/full-title&gt;&lt;/periodical&gt;&lt;pages&gt;309-28&lt;/pages&gt;&lt;volume&gt;29&lt;/volume&gt;&lt;number&gt;5&lt;/number&gt;&lt;edition&gt;2008/09/12&lt;/edition&gt;&lt;keywords&gt;&lt;keyword&gt;Amino Acid Sequence&lt;/keyword&gt;&lt;keyword&gt;Animals&lt;/keyword&gt;&lt;keyword&gt;Humans&lt;/keyword&gt;&lt;keyword&gt;Intestinal Mucosa/cytology/enzymology&lt;/keyword&gt;&lt;keyword&gt;Metalloendopeptidases/chemistry/classification/genetics/*metabolism&lt;/keyword&gt;&lt;keyword&gt;Models, Molecular&lt;/keyword&gt;&lt;keyword&gt;Molecular Sequence Data&lt;/keyword&gt;&lt;keyword&gt;Phylogeny&lt;/keyword&gt;&lt;keyword&gt;Protein Conformation&lt;/keyword&gt;&lt;keyword&gt;Protein Subunits/chemistry/genetics/metabolism&lt;/keyword&gt;&lt;keyword&gt;Substrate Specificity&lt;/keyword&gt;&lt;keyword&gt;Tissue Distribution&lt;/keyword&gt;&lt;/keywords&gt;&lt;dates&gt;&lt;year&gt;2008&lt;/year&gt;&lt;pub-dates&gt;&lt;date&gt;Oct&lt;/date&gt;&lt;/pub-dates&gt;&lt;/dates&gt;&lt;isbn&gt;0098-2997 (Print)&amp;#xD;0098-2997 (Linking)&lt;/isbn&gt;&lt;accession-num&gt;18783725&lt;/accession-num&gt;&lt;urls&gt;&lt;related-urls&gt;&lt;url&gt;https://www.ncbi.nlm.nih.gov/pubmed/18783725&lt;/url&gt;&lt;/related-urls&gt;&lt;/urls&gt;&lt;custom2&gt;PMC2650038&lt;/custom2&gt;&lt;electronic-resource-num&gt;10.1016/j.mam.2008.08.002&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Sterchi et al., 2008)</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proofErr w:type="spellStart"/>
      <w:r w:rsidRPr="008B5129">
        <w:rPr>
          <w:rFonts w:ascii="Arial" w:hAnsi="Arial" w:cs="Arial"/>
          <w:color w:val="000000"/>
          <w:sz w:val="20"/>
          <w:szCs w:val="20"/>
        </w:rPr>
        <w:t>Meprins</w:t>
      </w:r>
      <w:proofErr w:type="spellEnd"/>
      <w:r w:rsidRPr="008B5129">
        <w:rPr>
          <w:rFonts w:ascii="Arial" w:hAnsi="Arial" w:cs="Arial"/>
          <w:color w:val="000000"/>
          <w:sz w:val="20"/>
          <w:szCs w:val="20"/>
        </w:rPr>
        <w:t xml:space="preserve"> are abundantly expressed by epithelial cells of the intestine, kidney and skin, and we show for the first time that are located in the villous </w:t>
      </w:r>
      <w:proofErr w:type="spellStart"/>
      <w:r w:rsidRPr="008B5129">
        <w:rPr>
          <w:rFonts w:ascii="Arial" w:hAnsi="Arial" w:cs="Arial"/>
          <w:color w:val="000000"/>
          <w:sz w:val="20"/>
          <w:szCs w:val="20"/>
        </w:rPr>
        <w:t>syncytiotrophoblast</w:t>
      </w:r>
      <w:proofErr w:type="spellEnd"/>
      <w:r w:rsidRPr="008B5129">
        <w:rPr>
          <w:rFonts w:ascii="Arial" w:hAnsi="Arial" w:cs="Arial"/>
          <w:color w:val="000000"/>
          <w:sz w:val="20"/>
          <w:szCs w:val="20"/>
        </w:rPr>
        <w:t xml:space="preserve"> (Fig. 4D). We speculate they might be involved in remodeling the basement membrane during villous growth.</w:t>
      </w:r>
    </w:p>
    <w:p w14:paraId="2CFD2927"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07208999" w14:textId="79BBE6E1"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roofErr w:type="spellStart"/>
      <w:r w:rsidRPr="008B5129">
        <w:rPr>
          <w:rFonts w:ascii="Arial" w:hAnsi="Arial" w:cs="Arial"/>
          <w:color w:val="000000"/>
          <w:sz w:val="20"/>
          <w:szCs w:val="20"/>
          <w:lang w:val="en-GB"/>
        </w:rPr>
        <w:t>Vasculogenesis</w:t>
      </w:r>
      <w:proofErr w:type="spellEnd"/>
      <w:r w:rsidRPr="008B5129">
        <w:rPr>
          <w:rFonts w:ascii="Arial" w:hAnsi="Arial" w:cs="Arial"/>
          <w:color w:val="000000"/>
          <w:sz w:val="20"/>
          <w:szCs w:val="20"/>
          <w:lang w:val="en-GB"/>
        </w:rPr>
        <w:t xml:space="preserve"> and angiogenesis are critical for successful placental exchange, and it is suggested that low oxygen conditions during the first trimester stimulate these processes. However, we did not find the classical hypoxia-regulated factors, such as </w:t>
      </w:r>
      <w:r w:rsidRPr="008B5129">
        <w:rPr>
          <w:rFonts w:ascii="Arial" w:hAnsi="Arial" w:cs="Arial"/>
          <w:i/>
          <w:color w:val="000000"/>
          <w:sz w:val="20"/>
          <w:szCs w:val="20"/>
          <w:lang w:val="en-GB"/>
        </w:rPr>
        <w:t>VEGF,</w:t>
      </w:r>
      <w:r w:rsidRPr="008B5129">
        <w:rPr>
          <w:rFonts w:ascii="Arial" w:hAnsi="Arial" w:cs="Arial"/>
          <w:color w:val="000000"/>
          <w:sz w:val="20"/>
          <w:szCs w:val="20"/>
          <w:lang w:val="en-GB"/>
        </w:rPr>
        <w:t xml:space="preserve"> to be differentially expressed.  This supports our previous findings showing that HIF protein is not stabilised during early pregnancy </w:t>
      </w:r>
      <w:r w:rsidRPr="008B5129">
        <w:rPr>
          <w:rFonts w:ascii="Arial" w:hAnsi="Arial" w:cs="Arial"/>
          <w:color w:val="000000"/>
          <w:sz w:val="20"/>
          <w:szCs w:val="20"/>
          <w:lang w:val="en-GB"/>
        </w:rPr>
        <w:fldChar w:fldCharType="begin">
          <w:fldData xml:space="preserve">PEVuZE5vdGU+PENpdGU+PEF1dGhvcj5DaW5kcm92YS1EYXZpZXM8L0F1dGhvcj48WWVhcj4yMDE1
PC9ZZWFyPjxSZWNOdW0+NjI2PC9SZWNOdW0+PERpc3BsYXlUZXh0PihDaW5kcm92YS1EYXZpZXMg
ZXQgYWwuLCAyMDE1KTwvRGlzcGxheVRleHQ+PHJlY29yZD48cmVjLW51bWJlcj42MjY8L3JlYy1u
dW1iZXI+PGZvcmVpZ24ta2V5cz48a2V5IGFwcD0iRU4iIGRiLWlkPSJldGZ2MHAyMjlzenJ0MmVl
d2ZydjJ4ZHlmMHJ0MnYwcnZyenMiIHRpbWVzdGFtcD0iMTUyNDA1ODA0MCI+NjI2PC9rZXk+PC9m
b3JlaWduLWtleXM+PHJlZi10eXBlIG5hbWU9IkpvdXJuYWwgQXJ0aWNsZSI+MTc8L3JlZi10eXBl
Pjxjb250cmlidXRvcnM+PGF1dGhvcnM+PGF1dGhvcj5DaW5kcm92YS1EYXZpZXMsIFQuPC9hdXRo
b3I+PGF1dGhvcj52YW4gUGF0b3QsIE0uIFQuPC9hdXRob3I+PGF1dGhvcj5HYXJkbmVyLCBMLjwv
YXV0aG9yPjxhdXRob3I+SmF1bmlhdXgsIEUuPC9hdXRob3I+PGF1dGhvcj5CdXJ0b24sIEcuIEou
PC9hdXRob3I+PGF1dGhvcj5DaGFybm9jay1Kb25lcywgRC4gUy48L2F1dGhvcj48L2F1dGhvcnM+
PC9jb250cmlidXRvcnM+PGF1dGgtYWRkcmVzcz5DZW50cmUgZm9yIFRyb3Bob2JsYXN0IFJlc2Vh
cmNoLCBEZXBhcnRtZW50IG9mIFBoeXNpb2xvZ3ksIERldmVsb3BtZW50IGFuZCBOZXVyb3NjaWVu
Y2UsIFVuaXZlcnNpdHkgb2YgQ2FtYnJpZGdlLCBDYW1icmlkZ2UgQ0IyIDNFRywgVUsuJiN4RDtB
Y2FkZW1pYyBEZXBhcnRtZW50IG9mIE9ic3RldHJpY3MgYW5kIEd5bmFlY29sb2d5LCBSb3lhbCBG
cmVlIGFuZCBVbml2ZXJzaXR5IENvbGxlZ2UsIExvbmRvbiwgVUsuJiN4RDtDZW50cmUgZm9yIFRy
b3Bob2JsYXN0IFJlc2VhcmNoLCBEZXBhcnRtZW50IG9mIFBoeXNpb2xvZ3ksIERldmVsb3BtZW50
IGFuZCBOZXVyb3NjaWVuY2UsIFVuaXZlcnNpdHkgb2YgQ2FtYnJpZGdlLCBDYW1icmlkZ2UgQ0Iy
IDNFRywgVUsgZ2piMkBjYW0uYWMudWsuJiN4RDtDZW50cmUgZm9yIFRyb3Bob2JsYXN0IFJlc2Vh
cmNoLCBEZXBhcnRtZW50IG9mIFBoeXNpb2xvZ3ksIERldmVsb3BtZW50IGFuZCBOZXVyb3NjaWVu
Y2UsIFVuaXZlcnNpdHkgb2YgQ2FtYnJpZGdlLCBDYW1icmlkZ2UgQ0IyIDNFRywgVUsgRGVwYXJ0
bWVudCBvZiBPYnN0ZXRyaWNzIGFuZCBHeW5hZWNvbG9neSwgVW5pdmVyc2l0eSBvZiBDYW1icmlk
Z2UsIENhbWJyaWRnZSBDQjIgMFNXLCBVSyBOYXRpb25hbCBJbnN0aXR1dGUgZm9yIEhlYWx0aCBS
ZXNlYXJjaCwgQ2FtYnJpZGdlIENvbXByZWhlbnNpdmUgQmlvbWVkaWNhbCBSZXNlYXJjaCBDZW50
cmUsIENhbWJyaWRnZSwgVUsuPC9hdXRoLWFkZHJlc3M+PHRpdGxlcz48dGl0bGU+RW5lcmd5IHN0
YXR1cyBhbmQgSElGIHNpZ25hbGxpbmcgaW4gY2hvcmlvbmljIHZpbGxpIHNob3cgbm8gZXZpZGVu
Y2Ugb2YgaHlwb3hpYyBzdHJlc3MgZHVyaW5nIGh1bWFuIGVhcmx5IHBsYWNlbnRhbCBkZXZlbG9w
bWVudDwvdGl0bGU+PHNlY29uZGFyeS10aXRsZT5Nb2wgSHVtIFJlcHJvZDwvc2Vjb25kYXJ5LXRp
dGxlPjwvdGl0bGVzPjxwZXJpb2RpY2FsPjxmdWxsLXRpdGxlPk1vbCBIdW0gUmVwcm9kPC9mdWxs
LXRpdGxlPjwvcGVyaW9kaWNhbD48cGFnZXM+Mjk2LTMwODwvcGFnZXM+PHZvbHVtZT4yMTwvdm9s
dW1lPjxudW1iZXI+MzwvbnVtYmVyPjxlZGl0aW9uPjIwMTQvMTEvMTQ8L2VkaXRpb24+PGtleXdv
cmRzPjxrZXl3b3JkPkFkZW5vc2luZSBEaXBob3NwaGF0ZS9tZXRhYm9saXNtPC9rZXl3b3JkPjxr
ZXl3b3JkPkFkZW5vc2luZSBUcmlwaG9zcGhhdGUvbWV0YWJvbGlzbTwva2V5d29yZD48a2V5d29y
ZD5BZHVsdDwva2V5d29yZD48a2V5d29yZD5CYXNpYyBIZWxpeC1Mb29wLUhlbGl4IFRyYW5zY3Jp
cHRpb24gRmFjdG9ycy9nZW5ldGljcy8qbWV0YWJvbGlzbTwva2V5d29yZD48a2V5d29yZD5DZWxs
IEh5cG94aWE8L2tleXdvcmQ+PGtleXdvcmQ+Q2hvcmlvbmljIFZpbGxpLypkcnVnIGVmZmVjdHMv
Z3Jvd3RoICZhbXA7IGRldmVsb3BtZW50L21ldGFib2xpc208L2tleXdvcmQ+PGtleXdvcmQ+RW5l
cmd5IE1ldGFib2xpc20vKmRydWcgZWZmZWN0cy9nZW5ldGljczwva2V5d29yZD48a2V5d29yZD5G
ZW1hbGU8L2tleXdvcmQ+PGtleXdvcmQ+R2VuZSBFeHByZXNzaW9uIFJlZ3VsYXRpb24sIERldmVs
b3BtZW50YWw8L2tleXdvcmQ+PGtleXdvcmQ+R2x1Y29zZSBUcmFuc3BvcnRlciBUeXBlIDMvZ2Vu
ZXRpY3MvbWV0YWJvbGlzbTwva2V5d29yZD48a2V5d29yZD5IdW1hbnM8L2tleXdvcmQ+PGtleXdv
cmQ+SHlkcm9nZW4gUGVyb3hpZGUvcGhhcm1hY29sb2d5PC9rZXl3b3JkPjxrZXl3b3JkPkh5cG94
aWEtSW5kdWNpYmxlIEZhY3RvciAxLCBhbHBoYSBTdWJ1bml0L2dlbmV0aWNzLyptZXRhYm9saXNt
PC9rZXl3b3JkPjxrZXl3b3JkPkltaWRhem9sZXMvcGhhcm1hY29sb2d5PC9rZXl3b3JkPjxrZXl3
b3JkPk1lbWJyYW5lIFByb3RlaW5zL2dlbmV0aWNzL21ldGFib2xpc208L2tleXdvcmQ+PGtleXdv
cmQ+T3h5Z2VuLypwaGFybWFjb2xvZ3k8L2tleXdvcmQ+PGtleXdvcmQ+UGxhY2VudGF0aW9uL3Bo
eXNpb2xvZ3k8L2tleXdvcmQ+PGtleXdvcmQ+UHJlZ25hbmN5PC9rZXl3b3JkPjxrZXl3b3JkPlBy
ZWduYW5jeSBUcmltZXN0ZXJzPC9rZXl3b3JkPjxrZXl3b3JkPlByaW1hcnkgQ2VsbCBDdWx0dXJl
PC9rZXl3b3JkPjxrZXl3b3JkPlNpZ25hbCBUcmFuc2R1Y3Rpb248L2tleXdvcmQ+PGtleXdvcmQ+
VHJhbnNjcmlwdGlvbiwgR2VuZXRpYzwva2V5d29yZD48a2V5d29yZD5WYXNjdWxhciBFbmRvdGhl
bGlhbCBHcm93dGggRmFjdG9yIEEvZ2VuZXRpY3MvbWV0YWJvbGlzbTwva2V5d29yZD48a2V5d29y
ZD5wMzggTWl0b2dlbi1BY3RpdmF0ZWQgUHJvdGVpbiBLaW5hc2VzL2FudGFnb25pc3RzICZhbXA7
PC9rZXl3b3JkPjxrZXl3b3JkPmluaGliaXRvcnMvZ2VuZXRpY3MvbWV0YWJvbGlzbTwva2V5d29y
ZD48a2V5d29yZD5ISUYtMWFscGhhPC9rZXl3b3JkPjxrZXl3b3JkPmVuZXJneSBzdGF0dXM8L2tl
eXdvcmQ+PGtleXdvcmQ+Zmlyc3QgdHJpbWVzdGVyPC9rZXl3b3JkPjxrZXl3b3JkPm1ldGFib2xv
bWljczwva2V5d29yZD48a2V5d29yZD5wbGFjZW50YTwva2V5d29yZD48L2tleXdvcmRzPjxkYXRl
cz48eWVhcj4yMDE1PC95ZWFyPjxwdWItZGF0ZXM+PGRhdGU+TWFyPC9kYXRlPjwvcHViLWRhdGVz
PjwvZGF0ZXM+PGlzYm4+MTQ2MC0yNDA3IChFbGVjdHJvbmljKSYjeEQ7MTM2MC05OTQ3IChMaW5r
aW5nKTwvaXNibj48YWNjZXNzaW9uLW51bT4yNTM5MTI5ODwvYWNjZXNzaW9uLW51bT48dXJscz48
cmVsYXRlZC11cmxzPjx1cmw+aHR0cHM6Ly93d3cubmNiaS5ubG0ubmloLmdvdi9wdWJtZWQvMjUz
OTEyOTg8L3VybD48L3JlbGF0ZWQtdXJscz48L3VybHM+PGN1c3RvbTI+UE1DNDMzOTg1NzwvY3Vz
dG9tMj48ZWxlY3Ryb25pYy1yZXNvdXJjZS1udW0+MTAuMTA5My9tb2xlaHIvZ2F1MTA1PC9lbGVj
dHJvbmljLXJlc291cmNlLW51bT48L3JlY29yZD48L0NpdGU+PC9FbmROb3RlPgB=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DaW5kcm92YS1EYXZpZXM8L0F1dGhvcj48WWVhcj4yMDE1
PC9ZZWFyPjxSZWNOdW0+NjI2PC9SZWNOdW0+PERpc3BsYXlUZXh0PihDaW5kcm92YS1EYXZpZXMg
ZXQgYWwuLCAyMDE1KTwvRGlzcGxheVRleHQ+PHJlY29yZD48cmVjLW51bWJlcj42MjY8L3JlYy1u
dW1iZXI+PGZvcmVpZ24ta2V5cz48a2V5IGFwcD0iRU4iIGRiLWlkPSJldGZ2MHAyMjlzenJ0MmVl
d2ZydjJ4ZHlmMHJ0MnYwcnZyenMiIHRpbWVzdGFtcD0iMTUyNDA1ODA0MCI+NjI2PC9rZXk+PC9m
b3JlaWduLWtleXM+PHJlZi10eXBlIG5hbWU9IkpvdXJuYWwgQXJ0aWNsZSI+MTc8L3JlZi10eXBl
Pjxjb250cmlidXRvcnM+PGF1dGhvcnM+PGF1dGhvcj5DaW5kcm92YS1EYXZpZXMsIFQuPC9hdXRo
b3I+PGF1dGhvcj52YW4gUGF0b3QsIE0uIFQuPC9hdXRob3I+PGF1dGhvcj5HYXJkbmVyLCBMLjwv
YXV0aG9yPjxhdXRob3I+SmF1bmlhdXgsIEUuPC9hdXRob3I+PGF1dGhvcj5CdXJ0b24sIEcuIEou
PC9hdXRob3I+PGF1dGhvcj5DaGFybm9jay1Kb25lcywgRC4gUy48L2F1dGhvcj48L2F1dGhvcnM+
PC9jb250cmlidXRvcnM+PGF1dGgtYWRkcmVzcz5DZW50cmUgZm9yIFRyb3Bob2JsYXN0IFJlc2Vh
cmNoLCBEZXBhcnRtZW50IG9mIFBoeXNpb2xvZ3ksIERldmVsb3BtZW50IGFuZCBOZXVyb3NjaWVu
Y2UsIFVuaXZlcnNpdHkgb2YgQ2FtYnJpZGdlLCBDYW1icmlkZ2UgQ0IyIDNFRywgVUsuJiN4RDtB
Y2FkZW1pYyBEZXBhcnRtZW50IG9mIE9ic3RldHJpY3MgYW5kIEd5bmFlY29sb2d5LCBSb3lhbCBG
cmVlIGFuZCBVbml2ZXJzaXR5IENvbGxlZ2UsIExvbmRvbiwgVUsuJiN4RDtDZW50cmUgZm9yIFRy
b3Bob2JsYXN0IFJlc2VhcmNoLCBEZXBhcnRtZW50IG9mIFBoeXNpb2xvZ3ksIERldmVsb3BtZW50
IGFuZCBOZXVyb3NjaWVuY2UsIFVuaXZlcnNpdHkgb2YgQ2FtYnJpZGdlLCBDYW1icmlkZ2UgQ0Iy
IDNFRywgVUsgZ2piMkBjYW0uYWMudWsuJiN4RDtDZW50cmUgZm9yIFRyb3Bob2JsYXN0IFJlc2Vh
cmNoLCBEZXBhcnRtZW50IG9mIFBoeXNpb2xvZ3ksIERldmVsb3BtZW50IGFuZCBOZXVyb3NjaWVu
Y2UsIFVuaXZlcnNpdHkgb2YgQ2FtYnJpZGdlLCBDYW1icmlkZ2UgQ0IyIDNFRywgVUsgRGVwYXJ0
bWVudCBvZiBPYnN0ZXRyaWNzIGFuZCBHeW5hZWNvbG9neSwgVW5pdmVyc2l0eSBvZiBDYW1icmlk
Z2UsIENhbWJyaWRnZSBDQjIgMFNXLCBVSyBOYXRpb25hbCBJbnN0aXR1dGUgZm9yIEhlYWx0aCBS
ZXNlYXJjaCwgQ2FtYnJpZGdlIENvbXByZWhlbnNpdmUgQmlvbWVkaWNhbCBSZXNlYXJjaCBDZW50
cmUsIENhbWJyaWRnZSwgVUsuPC9hdXRoLWFkZHJlc3M+PHRpdGxlcz48dGl0bGU+RW5lcmd5IHN0
YXR1cyBhbmQgSElGIHNpZ25hbGxpbmcgaW4gY2hvcmlvbmljIHZpbGxpIHNob3cgbm8gZXZpZGVu
Y2Ugb2YgaHlwb3hpYyBzdHJlc3MgZHVyaW5nIGh1bWFuIGVhcmx5IHBsYWNlbnRhbCBkZXZlbG9w
bWVudDwvdGl0bGU+PHNlY29uZGFyeS10aXRsZT5Nb2wgSHVtIFJlcHJvZDwvc2Vjb25kYXJ5LXRp
dGxlPjwvdGl0bGVzPjxwZXJpb2RpY2FsPjxmdWxsLXRpdGxlPk1vbCBIdW0gUmVwcm9kPC9mdWxs
LXRpdGxlPjwvcGVyaW9kaWNhbD48cGFnZXM+Mjk2LTMwODwvcGFnZXM+PHZvbHVtZT4yMTwvdm9s
dW1lPjxudW1iZXI+MzwvbnVtYmVyPjxlZGl0aW9uPjIwMTQvMTEvMTQ8L2VkaXRpb24+PGtleXdv
cmRzPjxrZXl3b3JkPkFkZW5vc2luZSBEaXBob3NwaGF0ZS9tZXRhYm9saXNtPC9rZXl3b3JkPjxr
ZXl3b3JkPkFkZW5vc2luZSBUcmlwaG9zcGhhdGUvbWV0YWJvbGlzbTwva2V5d29yZD48a2V5d29y
ZD5BZHVsdDwva2V5d29yZD48a2V5d29yZD5CYXNpYyBIZWxpeC1Mb29wLUhlbGl4IFRyYW5zY3Jp
cHRpb24gRmFjdG9ycy9nZW5ldGljcy8qbWV0YWJvbGlzbTwva2V5d29yZD48a2V5d29yZD5DZWxs
IEh5cG94aWE8L2tleXdvcmQ+PGtleXdvcmQ+Q2hvcmlvbmljIFZpbGxpLypkcnVnIGVmZmVjdHMv
Z3Jvd3RoICZhbXA7IGRldmVsb3BtZW50L21ldGFib2xpc208L2tleXdvcmQ+PGtleXdvcmQ+RW5l
cmd5IE1ldGFib2xpc20vKmRydWcgZWZmZWN0cy9nZW5ldGljczwva2V5d29yZD48a2V5d29yZD5G
ZW1hbGU8L2tleXdvcmQ+PGtleXdvcmQ+R2VuZSBFeHByZXNzaW9uIFJlZ3VsYXRpb24sIERldmVs
b3BtZW50YWw8L2tleXdvcmQ+PGtleXdvcmQ+R2x1Y29zZSBUcmFuc3BvcnRlciBUeXBlIDMvZ2Vu
ZXRpY3MvbWV0YWJvbGlzbTwva2V5d29yZD48a2V5d29yZD5IdW1hbnM8L2tleXdvcmQ+PGtleXdv
cmQ+SHlkcm9nZW4gUGVyb3hpZGUvcGhhcm1hY29sb2d5PC9rZXl3b3JkPjxrZXl3b3JkPkh5cG94
aWEtSW5kdWNpYmxlIEZhY3RvciAxLCBhbHBoYSBTdWJ1bml0L2dlbmV0aWNzLyptZXRhYm9saXNt
PC9rZXl3b3JkPjxrZXl3b3JkPkltaWRhem9sZXMvcGhhcm1hY29sb2d5PC9rZXl3b3JkPjxrZXl3
b3JkPk1lbWJyYW5lIFByb3RlaW5zL2dlbmV0aWNzL21ldGFib2xpc208L2tleXdvcmQ+PGtleXdv
cmQ+T3h5Z2VuLypwaGFybWFjb2xvZ3k8L2tleXdvcmQ+PGtleXdvcmQ+UGxhY2VudGF0aW9uL3Bo
eXNpb2xvZ3k8L2tleXdvcmQ+PGtleXdvcmQ+UHJlZ25hbmN5PC9rZXl3b3JkPjxrZXl3b3JkPlBy
ZWduYW5jeSBUcmltZXN0ZXJzPC9rZXl3b3JkPjxrZXl3b3JkPlByaW1hcnkgQ2VsbCBDdWx0dXJl
PC9rZXl3b3JkPjxrZXl3b3JkPlNpZ25hbCBUcmFuc2R1Y3Rpb248L2tleXdvcmQ+PGtleXdvcmQ+
VHJhbnNjcmlwdGlvbiwgR2VuZXRpYzwva2V5d29yZD48a2V5d29yZD5WYXNjdWxhciBFbmRvdGhl
bGlhbCBHcm93dGggRmFjdG9yIEEvZ2VuZXRpY3MvbWV0YWJvbGlzbTwva2V5d29yZD48a2V5d29y
ZD5wMzggTWl0b2dlbi1BY3RpdmF0ZWQgUHJvdGVpbiBLaW5hc2VzL2FudGFnb25pc3RzICZhbXA7
PC9rZXl3b3JkPjxrZXl3b3JkPmluaGliaXRvcnMvZ2VuZXRpY3MvbWV0YWJvbGlzbTwva2V5d29y
ZD48a2V5d29yZD5ISUYtMWFscGhhPC9rZXl3b3JkPjxrZXl3b3JkPmVuZXJneSBzdGF0dXM8L2tl
eXdvcmQ+PGtleXdvcmQ+Zmlyc3QgdHJpbWVzdGVyPC9rZXl3b3JkPjxrZXl3b3JkPm1ldGFib2xv
bWljczwva2V5d29yZD48a2V5d29yZD5wbGFjZW50YTwva2V5d29yZD48L2tleXdvcmRzPjxkYXRl
cz48eWVhcj4yMDE1PC95ZWFyPjxwdWItZGF0ZXM+PGRhdGU+TWFyPC9kYXRlPjwvcHViLWRhdGVz
PjwvZGF0ZXM+PGlzYm4+MTQ2MC0yNDA3IChFbGVjdHJvbmljKSYjeEQ7MTM2MC05OTQ3IChMaW5r
aW5nKTwvaXNibj48YWNjZXNzaW9uLW51bT4yNTM5MTI5ODwvYWNjZXNzaW9uLW51bT48dXJscz48
cmVsYXRlZC11cmxzPjx1cmw+aHR0cHM6Ly93d3cubmNiaS5ubG0ubmloLmdvdi9wdWJtZWQvMjUz
OTEyOTg8L3VybD48L3JlbGF0ZWQtdXJscz48L3VybHM+PGN1c3RvbTI+UE1DNDMzOTg1NzwvY3Vz
dG9tMj48ZWxlY3Ryb25pYy1yZXNvdXJjZS1udW0+MTAuMTA5My9tb2xlaHIvZ2F1MTA1PC9lbGVj
dHJvbmljLXJlc291cmNlLW51bT48L3JlY29yZD48L0NpdGU+PC9FbmROb3RlPgB=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Cindrova-Davies et al., 2015)</w:t>
      </w:r>
      <w:r w:rsidRPr="008B5129">
        <w:rPr>
          <w:rFonts w:ascii="Arial" w:hAnsi="Arial" w:cs="Arial"/>
          <w:color w:val="000000"/>
          <w:sz w:val="20"/>
          <w:szCs w:val="20"/>
        </w:rPr>
        <w:fldChar w:fldCharType="end"/>
      </w:r>
      <w:r w:rsidRPr="008B5129">
        <w:rPr>
          <w:rFonts w:ascii="Arial" w:hAnsi="Arial" w:cs="Arial"/>
          <w:color w:val="000000"/>
          <w:sz w:val="20"/>
          <w:szCs w:val="20"/>
          <w:lang w:val="en-GB"/>
        </w:rPr>
        <w:t>. By contrast, transcripts encoding other potent regulators of angiogenesis, angiogenin (</w:t>
      </w:r>
      <w:r w:rsidRPr="008B5129">
        <w:rPr>
          <w:rFonts w:ascii="Arial" w:hAnsi="Arial" w:cs="Arial"/>
          <w:i/>
          <w:color w:val="000000"/>
          <w:sz w:val="20"/>
          <w:szCs w:val="20"/>
          <w:lang w:val="en-GB"/>
        </w:rPr>
        <w:t>ANG</w:t>
      </w:r>
      <w:r w:rsidRPr="008B5129">
        <w:rPr>
          <w:rFonts w:ascii="Arial" w:hAnsi="Arial" w:cs="Arial"/>
          <w:color w:val="000000"/>
          <w:sz w:val="20"/>
          <w:szCs w:val="20"/>
          <w:lang w:val="en-GB"/>
        </w:rPr>
        <w:t>) and endoglin (</w:t>
      </w:r>
      <w:r w:rsidRPr="008B5129">
        <w:rPr>
          <w:rFonts w:ascii="Arial" w:hAnsi="Arial" w:cs="Arial"/>
          <w:i/>
          <w:color w:val="000000"/>
          <w:sz w:val="20"/>
          <w:szCs w:val="20"/>
          <w:lang w:val="en-GB"/>
        </w:rPr>
        <w:t>ENG</w:t>
      </w:r>
      <w:r w:rsidRPr="008B5129">
        <w:rPr>
          <w:rFonts w:ascii="Arial" w:hAnsi="Arial" w:cs="Arial"/>
          <w:color w:val="000000"/>
          <w:sz w:val="20"/>
          <w:szCs w:val="20"/>
          <w:lang w:val="en-GB"/>
        </w:rPr>
        <w:t xml:space="preserve">), were found to be higher during the first trimester (fold change 5.72 and 3.23, respectively). Angiogenin mRNA and protein have been localised in the trophoblast and endothelial cells of the </w:t>
      </w:r>
      <w:proofErr w:type="spellStart"/>
      <w:r w:rsidRPr="008B5129">
        <w:rPr>
          <w:rFonts w:ascii="Arial" w:hAnsi="Arial" w:cs="Arial"/>
          <w:color w:val="000000"/>
          <w:sz w:val="20"/>
          <w:szCs w:val="20"/>
          <w:lang w:val="en-GB"/>
        </w:rPr>
        <w:t>fetal</w:t>
      </w:r>
      <w:proofErr w:type="spellEnd"/>
      <w:r w:rsidRPr="008B5129">
        <w:rPr>
          <w:rFonts w:ascii="Arial" w:hAnsi="Arial" w:cs="Arial"/>
          <w:color w:val="000000"/>
          <w:sz w:val="20"/>
          <w:szCs w:val="20"/>
          <w:lang w:val="en-GB"/>
        </w:rPr>
        <w:t xml:space="preserve"> placental vessels </w:t>
      </w:r>
      <w:r w:rsidRPr="008B5129">
        <w:rPr>
          <w:rFonts w:ascii="Arial" w:hAnsi="Arial" w:cs="Arial"/>
          <w:color w:val="000000"/>
          <w:sz w:val="20"/>
          <w:szCs w:val="20"/>
          <w:lang w:val="en-GB"/>
        </w:rPr>
        <w:fldChar w:fldCharType="begin">
          <w:fldData xml:space="preserve">PEVuZE5vdGU+PENpdGU+PEF1dGhvcj5QYXZsb3Y8L0F1dGhvcj48WWVhcj4yMDE0PC9ZZWFyPjxS
ZWNOdW0+OTM0PC9SZWNOdW0+PERpc3BsYXlUZXh0PihQYXZsb3YgZXQgYWwuLCAyMDE0KTwvRGlz
cGxheVRleHQ+PHJlY29yZD48cmVjLW51bWJlcj45MzQ8L3JlYy1udW1iZXI+PGZvcmVpZ24ta2V5
cz48a2V5IGFwcD0iRU4iIGRiLWlkPSJldGZ2MHAyMjlzenJ0MmVld2ZydjJ4ZHlmMHJ0MnYwcnZy
enMiIHRpbWVzdGFtcD0iMTU3NTM5MTg3MSI+OTM0PC9rZXk+PC9mb3JlaWduLWtleXM+PHJlZi10
eXBlIG5hbWU9IkpvdXJuYWwgQXJ0aWNsZSI+MTc8L3JlZi10eXBlPjxjb250cmlidXRvcnM+PGF1
dGhvcnM+PGF1dGhvcj5QYXZsb3YsIE4uPC9hdXRob3I+PGF1dGhvcj5GcmVuZG8sIEouIEwuPC9h
dXRob3I+PGF1dGhvcj5HdWlib3VyZGVuY2hlLCBKLjwvYXV0aG9yPjxhdXRob3I+RGVncmVsbGUs
IFMuIEEuPC9hdXRob3I+PGF1dGhvcj5FdmFpbi1CcmlvbiwgRC48L2F1dGhvcj48YXV0aG9yPkJh
ZGV0LCBKLjwvYXV0aG9yPjwvYXV0aG9ycz48L2NvbnRyaWJ1dG9ycz48YXV0aC1hZGRyZXNzPklO
U0VSTSwgVTExMzksIDc1MDA2IFBhcmlzLCBGcmFuY2UgOyBVbml2ZXJzaXRlIFBhcmlzIERlc2Nh
cnRlcywgVU1SIFMxMTM5LCBTb3Jib25uZSBQYXJpcyBDaXRlLCA3NTAwNiBQYXJpcywgRnJhbmNl
IDsgVW5pdmVyc2l0ZSBkZSBMb3JyYWluZSwgNTQwMDAgTmFuY3ksIEZyYW5jZS4mI3hEO0lOU0VS
TSwgVTExMzksIDc1MDA2IFBhcmlzLCBGcmFuY2UgOyBVbml2ZXJzaXRlIFBhcmlzIERlc2NhcnRl
cywgVU1SIFMxMTM5LCBTb3Jib25uZSBQYXJpcyBDaXRlLCA3NTAwNiBQYXJpcywgRnJhbmNlIDsg
Q05SUywgVU1SNTU0NywgVW5pdmVyc2l0ZSBkZSBUb3Vsb3VzZSAzLCAzMTA2MiBUb3Vsb3VzZSwg
RnJhbmNlLiYjeEQ7SU5TRVJNLCBVMTEzOSwgNzUwMDYgUGFyaXMsIEZyYW5jZSA7IFVuaXZlcnNp
dGUgUGFyaXMgRGVzY2FydGVzLCBVTVIgUzExMzksIFNvcmJvbm5lIFBhcmlzIENpdGUsIDc1MDA2
IFBhcmlzLCBGcmFuY2UgOyBDbGluaWNhbCBFbmRvY3Jpbm9sb2d5LCBIb3BpdGFsIENvY2hpbiwg
QVAtSFAsIFVuaXZlcnNpdGUgUGFyaXMgRGVzY2FydGVzLCA3NTAwNiBQYXJpcywgRnJhbmNlLiYj
eEQ7SU5TRVJNLCBVMTEzOSwgNzUwMDYgUGFyaXMsIEZyYW5jZSA7IFVuaXZlcnNpdGUgUGFyaXMg
RGVzY2FydGVzLCBVTVIgUzExMzksIFNvcmJvbm5lIFBhcmlzIENpdGUsIDc1MDA2IFBhcmlzLCBG
cmFuY2UgOyBQcmVtVVAgRm91bmRhdGlvbiwgNzUwMDYgUGFyaXMsIEZyYW5jZS4mI3hEO0lOU0VS
TSwgVTExMzksIDc1MDA2IFBhcmlzLCBGcmFuY2UgOyBVbml2ZXJzaXRlIFBhcmlzIERlc2NhcnRl
cywgVU1SIFMxMTM5LCBTb3Jib25uZSBQYXJpcyBDaXRlLCA3NTAwNiBQYXJpcywgRnJhbmNlIDsg
SU5TRVJNIFVuaXQgMTEzOSwgRmFjdWx0ZSBkZXMgU2NpZW5jZXMgUGhhcm1hY2V1dGlxdWVzIGV0
IEJpb2xvZ2lxdWVzLCBVbml2ZXJzaXRlIFBhcmlzIERlc2NhcnRlcywgNCBBdmVudWUgZGUgbCZh
cG9zO09ic2VydmF0b2lyZSwgNzUyNzAgUGFyaXMsIEZyYW5jZS48L2F1dGgtYWRkcmVzcz48dGl0
bGVzPjx0aXRsZT5Bbmdpb2dlbmluIGV4cHJlc3Npb24gZHVyaW5nIGVhcmx5IGh1bWFuIHBsYWNl
bnRhbCBkZXZlbG9wbWVudDsgYXNzb2NpYXRpb24gd2l0aCBibG9vZCB2ZXNzZWwgZm9ybWF0aW9u
PC90aXRsZT48c2Vjb25kYXJ5LXRpdGxlPkJpb21lZCBSZXMgSW50PC9zZWNvbmRhcnktdGl0bGU+
PC90aXRsZXM+PHBlcmlvZGljYWw+PGZ1bGwtdGl0bGU+QmlvbWVkIFJlcyBJbnQ8L2Z1bGwtdGl0
bGU+PC9wZXJpb2RpY2FsPjxwYWdlcz43ODE2MzI8L3BhZ2VzPjx2b2x1bWU+MjAxNDwvdm9sdW1l
PjxlZGl0aW9uPjIwMTQvMDgvMDY8L2VkaXRpb24+PGtleXdvcmRzPjxrZXl3b3JkPkJsb29kIFZl
c3NlbHMvZ3Jvd3RoICZhbXA7IGRldmVsb3BtZW50LyptZXRhYm9saXNtPC9rZXl3b3JkPjxrZXl3
b3JkPkNob3Jpb25pYyBWaWxsaS9ncm93dGggJmFtcDsgZGV2ZWxvcG1lbnQvbWV0YWJvbGlzbTwv
a2V5d29yZD48a2V5d29yZD5FbmRvdGhlbGlhbCBDZWxscy9tZXRhYm9saXNtPC9rZXl3b3JkPjxr
ZXl3b3JkPkZlbWFsZTwva2V5d29yZD48a2V5d29yZD4qR2VuZSBFeHByZXNzaW9uIFJlZ3VsYXRp
b24sIERldmVsb3BtZW50YWw8L2tleXdvcmQ+PGtleXdvcmQ+SHVtYW5zPC9rZXl3b3JkPjxrZXl3
b3JkPkluIFNpdHUgSHlicmlkaXphdGlvbjwva2V5d29yZD48a2V5d29yZD5QbGFjZW50YS9tZXRh
Ym9saXNtPC9rZXl3b3JkPjxrZXl3b3JkPipQbGFjZW50YXRpb248L2tleXdvcmQ+PGtleXdvcmQ+
UHJlZ25hbmN5PC9rZXl3b3JkPjxrZXl3b3JkPlByaW1hcnkgQ2VsbCBDdWx0dXJlPC9rZXl3b3Jk
PjxrZXl3b3JkPlJpYm9udWNsZWFzZSwgUGFuY3JlYXRpYy8qYmlvc3ludGhlc2lzL21ldGFib2xp
c208L2tleXdvcmQ+PGtleXdvcmQ+VHJvcGhvYmxhc3RzL21ldGFib2xpc208L2tleXdvcmQ+PC9r
ZXl3b3Jkcz48ZGF0ZXM+PHllYXI+MjAxNDwveWVhcj48L2RhdGVzPjxpc2JuPjIzMTQtNjE0MSAo
RWxlY3Ryb25pYyk8L2lzYm4+PGFjY2Vzc2lvbi1udW0+MjUwOTMxODM8L2FjY2Vzc2lvbi1udW0+
PHVybHM+PHJlbGF0ZWQtdXJscz48dXJsPmh0dHBzOi8vd3d3Lm5jYmkubmxtLm5paC5nb3YvcHVi
bWVkLzI1MDkzMTgzPC91cmw+PC9yZWxhdGVkLXVybHM+PC91cmxzPjxjdXN0b20yPlBNQzQxMDA0
NTc8L2N1c3RvbTI+PGVsZWN0cm9uaWMtcmVzb3VyY2UtbnVtPjEwLjExNTUvMjAxNC83ODE2MzI8
L2VsZWN0cm9uaWMtcmVzb3VyY2UtbnVtPjwvcmVjb3JkPjwvQ2l0ZT48L0VuZE5vdGU+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QYXZsb3Y8L0F1dGhvcj48WWVhcj4yMDE0PC9ZZWFyPjxS
ZWNOdW0+OTM0PC9SZWNOdW0+PERpc3BsYXlUZXh0PihQYXZsb3YgZXQgYWwuLCAyMDE0KTwvRGlz
cGxheVRleHQ+PHJlY29yZD48cmVjLW51bWJlcj45MzQ8L3JlYy1udW1iZXI+PGZvcmVpZ24ta2V5
cz48a2V5IGFwcD0iRU4iIGRiLWlkPSJldGZ2MHAyMjlzenJ0MmVld2ZydjJ4ZHlmMHJ0MnYwcnZy
enMiIHRpbWVzdGFtcD0iMTU3NTM5MTg3MSI+OTM0PC9rZXk+PC9mb3JlaWduLWtleXM+PHJlZi10
eXBlIG5hbWU9IkpvdXJuYWwgQXJ0aWNsZSI+MTc8L3JlZi10eXBlPjxjb250cmlidXRvcnM+PGF1
dGhvcnM+PGF1dGhvcj5QYXZsb3YsIE4uPC9hdXRob3I+PGF1dGhvcj5GcmVuZG8sIEouIEwuPC9h
dXRob3I+PGF1dGhvcj5HdWlib3VyZGVuY2hlLCBKLjwvYXV0aG9yPjxhdXRob3I+RGVncmVsbGUs
IFMuIEEuPC9hdXRob3I+PGF1dGhvcj5FdmFpbi1CcmlvbiwgRC48L2F1dGhvcj48YXV0aG9yPkJh
ZGV0LCBKLjwvYXV0aG9yPjwvYXV0aG9ycz48L2NvbnRyaWJ1dG9ycz48YXV0aC1hZGRyZXNzPklO
U0VSTSwgVTExMzksIDc1MDA2IFBhcmlzLCBGcmFuY2UgOyBVbml2ZXJzaXRlIFBhcmlzIERlc2Nh
cnRlcywgVU1SIFMxMTM5LCBTb3Jib25uZSBQYXJpcyBDaXRlLCA3NTAwNiBQYXJpcywgRnJhbmNl
IDsgVW5pdmVyc2l0ZSBkZSBMb3JyYWluZSwgNTQwMDAgTmFuY3ksIEZyYW5jZS4mI3hEO0lOU0VS
TSwgVTExMzksIDc1MDA2IFBhcmlzLCBGcmFuY2UgOyBVbml2ZXJzaXRlIFBhcmlzIERlc2NhcnRl
cywgVU1SIFMxMTM5LCBTb3Jib25uZSBQYXJpcyBDaXRlLCA3NTAwNiBQYXJpcywgRnJhbmNlIDsg
Q05SUywgVU1SNTU0NywgVW5pdmVyc2l0ZSBkZSBUb3Vsb3VzZSAzLCAzMTA2MiBUb3Vsb3VzZSwg
RnJhbmNlLiYjeEQ7SU5TRVJNLCBVMTEzOSwgNzUwMDYgUGFyaXMsIEZyYW5jZSA7IFVuaXZlcnNp
dGUgUGFyaXMgRGVzY2FydGVzLCBVTVIgUzExMzksIFNvcmJvbm5lIFBhcmlzIENpdGUsIDc1MDA2
IFBhcmlzLCBGcmFuY2UgOyBDbGluaWNhbCBFbmRvY3Jpbm9sb2d5LCBIb3BpdGFsIENvY2hpbiwg
QVAtSFAsIFVuaXZlcnNpdGUgUGFyaXMgRGVzY2FydGVzLCA3NTAwNiBQYXJpcywgRnJhbmNlLiYj
eEQ7SU5TRVJNLCBVMTEzOSwgNzUwMDYgUGFyaXMsIEZyYW5jZSA7IFVuaXZlcnNpdGUgUGFyaXMg
RGVzY2FydGVzLCBVTVIgUzExMzksIFNvcmJvbm5lIFBhcmlzIENpdGUsIDc1MDA2IFBhcmlzLCBG
cmFuY2UgOyBQcmVtVVAgRm91bmRhdGlvbiwgNzUwMDYgUGFyaXMsIEZyYW5jZS4mI3hEO0lOU0VS
TSwgVTExMzksIDc1MDA2IFBhcmlzLCBGcmFuY2UgOyBVbml2ZXJzaXRlIFBhcmlzIERlc2NhcnRl
cywgVU1SIFMxMTM5LCBTb3Jib25uZSBQYXJpcyBDaXRlLCA3NTAwNiBQYXJpcywgRnJhbmNlIDsg
SU5TRVJNIFVuaXQgMTEzOSwgRmFjdWx0ZSBkZXMgU2NpZW5jZXMgUGhhcm1hY2V1dGlxdWVzIGV0
IEJpb2xvZ2lxdWVzLCBVbml2ZXJzaXRlIFBhcmlzIERlc2NhcnRlcywgNCBBdmVudWUgZGUgbCZh
cG9zO09ic2VydmF0b2lyZSwgNzUyNzAgUGFyaXMsIEZyYW5jZS48L2F1dGgtYWRkcmVzcz48dGl0
bGVzPjx0aXRsZT5Bbmdpb2dlbmluIGV4cHJlc3Npb24gZHVyaW5nIGVhcmx5IGh1bWFuIHBsYWNl
bnRhbCBkZXZlbG9wbWVudDsgYXNzb2NpYXRpb24gd2l0aCBibG9vZCB2ZXNzZWwgZm9ybWF0aW9u
PC90aXRsZT48c2Vjb25kYXJ5LXRpdGxlPkJpb21lZCBSZXMgSW50PC9zZWNvbmRhcnktdGl0bGU+
PC90aXRsZXM+PHBlcmlvZGljYWw+PGZ1bGwtdGl0bGU+QmlvbWVkIFJlcyBJbnQ8L2Z1bGwtdGl0
bGU+PC9wZXJpb2RpY2FsPjxwYWdlcz43ODE2MzI8L3BhZ2VzPjx2b2x1bWU+MjAxNDwvdm9sdW1l
PjxlZGl0aW9uPjIwMTQvMDgvMDY8L2VkaXRpb24+PGtleXdvcmRzPjxrZXl3b3JkPkJsb29kIFZl
c3NlbHMvZ3Jvd3RoICZhbXA7IGRldmVsb3BtZW50LyptZXRhYm9saXNtPC9rZXl3b3JkPjxrZXl3
b3JkPkNob3Jpb25pYyBWaWxsaS9ncm93dGggJmFtcDsgZGV2ZWxvcG1lbnQvbWV0YWJvbGlzbTwv
a2V5d29yZD48a2V5d29yZD5FbmRvdGhlbGlhbCBDZWxscy9tZXRhYm9saXNtPC9rZXl3b3JkPjxr
ZXl3b3JkPkZlbWFsZTwva2V5d29yZD48a2V5d29yZD4qR2VuZSBFeHByZXNzaW9uIFJlZ3VsYXRp
b24sIERldmVsb3BtZW50YWw8L2tleXdvcmQ+PGtleXdvcmQ+SHVtYW5zPC9rZXl3b3JkPjxrZXl3
b3JkPkluIFNpdHUgSHlicmlkaXphdGlvbjwva2V5d29yZD48a2V5d29yZD5QbGFjZW50YS9tZXRh
Ym9saXNtPC9rZXl3b3JkPjxrZXl3b3JkPipQbGFjZW50YXRpb248L2tleXdvcmQ+PGtleXdvcmQ+
UHJlZ25hbmN5PC9rZXl3b3JkPjxrZXl3b3JkPlByaW1hcnkgQ2VsbCBDdWx0dXJlPC9rZXl3b3Jk
PjxrZXl3b3JkPlJpYm9udWNsZWFzZSwgUGFuY3JlYXRpYy8qYmlvc3ludGhlc2lzL21ldGFib2xp
c208L2tleXdvcmQ+PGtleXdvcmQ+VHJvcGhvYmxhc3RzL21ldGFib2xpc208L2tleXdvcmQ+PC9r
ZXl3b3Jkcz48ZGF0ZXM+PHllYXI+MjAxNDwveWVhcj48L2RhdGVzPjxpc2JuPjIzMTQtNjE0MSAo
RWxlY3Ryb25pYyk8L2lzYm4+PGFjY2Vzc2lvbi1udW0+MjUwOTMxODM8L2FjY2Vzc2lvbi1udW0+
PHVybHM+PHJlbGF0ZWQtdXJscz48dXJsPmh0dHBzOi8vd3d3Lm5jYmkubmxtLm5paC5nb3YvcHVi
bWVkLzI1MDkzMTgzPC91cmw+PC9yZWxhdGVkLXVybHM+PC91cmxzPjxjdXN0b20yPlBNQzQxMDA0
NTc8L2N1c3RvbTI+PGVsZWN0cm9uaWMtcmVzb3VyY2UtbnVtPjEwLjExNTUvMjAxNC83ODE2MzI8
L2VsZWN0cm9uaWMtcmVzb3VyY2UtbnVtPjwvcmVjb3JkPjwvQ2l0ZT48L0VuZE5vdGU+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Pavlov et al., 2014)</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r w:rsidR="002E4507" w:rsidRPr="008B5129">
        <w:rPr>
          <w:rFonts w:ascii="Arial" w:hAnsi="Arial" w:cs="Arial"/>
          <w:color w:val="000000"/>
          <w:sz w:val="20"/>
          <w:szCs w:val="20"/>
          <w:lang w:val="en-GB"/>
        </w:rPr>
        <w:t>In contrast, m</w:t>
      </w:r>
      <w:r w:rsidRPr="008B5129">
        <w:rPr>
          <w:rFonts w:ascii="Arial" w:hAnsi="Arial" w:cs="Arial"/>
          <w:color w:val="000000"/>
          <w:sz w:val="20"/>
          <w:szCs w:val="20"/>
          <w:lang w:val="en-GB"/>
        </w:rPr>
        <w:t xml:space="preserve">arkers of vascularisation such as </w:t>
      </w:r>
      <w:r w:rsidRPr="008B5129">
        <w:rPr>
          <w:rFonts w:ascii="Arial" w:hAnsi="Arial" w:cs="Arial"/>
          <w:i/>
          <w:color w:val="000000"/>
          <w:sz w:val="20"/>
          <w:szCs w:val="20"/>
          <w:lang w:val="en-GB"/>
        </w:rPr>
        <w:t>PECAM1 (CD31), VWF, ICAM1</w:t>
      </w:r>
      <w:r w:rsidRPr="008B5129">
        <w:rPr>
          <w:rFonts w:ascii="Arial" w:hAnsi="Arial" w:cs="Arial"/>
          <w:color w:val="000000"/>
          <w:sz w:val="20"/>
          <w:szCs w:val="20"/>
          <w:lang w:val="en-GB"/>
        </w:rPr>
        <w:t xml:space="preserve"> were significantly </w:t>
      </w:r>
      <w:r w:rsidR="002E4507" w:rsidRPr="008B5129">
        <w:rPr>
          <w:rFonts w:ascii="Arial" w:hAnsi="Arial" w:cs="Arial"/>
          <w:color w:val="000000"/>
          <w:sz w:val="20"/>
          <w:szCs w:val="20"/>
          <w:lang w:val="en-GB"/>
        </w:rPr>
        <w:t>upregulated</w:t>
      </w:r>
      <w:r w:rsidRPr="008B5129">
        <w:rPr>
          <w:rFonts w:ascii="Arial" w:hAnsi="Arial" w:cs="Arial"/>
          <w:color w:val="000000"/>
          <w:sz w:val="20"/>
          <w:szCs w:val="20"/>
          <w:lang w:val="en-GB"/>
        </w:rPr>
        <w:t xml:space="preserve"> in the second trimester compared to the first trimester (Figs. 4</w:t>
      </w:r>
      <w:r w:rsidR="0010579D" w:rsidRPr="008B5129">
        <w:rPr>
          <w:rFonts w:ascii="Arial" w:hAnsi="Arial" w:cs="Arial"/>
          <w:color w:val="000000"/>
          <w:sz w:val="20"/>
          <w:szCs w:val="20"/>
          <w:lang w:val="en-GB"/>
        </w:rPr>
        <w:t>B</w:t>
      </w:r>
      <w:r w:rsidRPr="008B5129">
        <w:rPr>
          <w:rFonts w:ascii="Arial" w:hAnsi="Arial" w:cs="Arial"/>
          <w:color w:val="000000"/>
          <w:sz w:val="20"/>
          <w:szCs w:val="20"/>
          <w:lang w:val="en-GB"/>
        </w:rPr>
        <w:t xml:space="preserve">, E), </w:t>
      </w:r>
      <w:r w:rsidRPr="008B5129">
        <w:rPr>
          <w:rFonts w:ascii="Arial" w:hAnsi="Arial" w:cs="Arial"/>
          <w:color w:val="000000"/>
          <w:sz w:val="20"/>
          <w:szCs w:val="20"/>
          <w:lang w:val="en-GB"/>
        </w:rPr>
        <w:lastRenderedPageBreak/>
        <w:t xml:space="preserve">indicating that the vascular components of the villi, which are essential for </w:t>
      </w:r>
      <w:proofErr w:type="spellStart"/>
      <w:r w:rsidRPr="008B5129">
        <w:rPr>
          <w:rFonts w:ascii="Arial" w:hAnsi="Arial" w:cs="Arial"/>
          <w:color w:val="000000"/>
          <w:sz w:val="20"/>
          <w:szCs w:val="20"/>
          <w:lang w:val="en-GB"/>
        </w:rPr>
        <w:t>materno-fetal</w:t>
      </w:r>
      <w:proofErr w:type="spellEnd"/>
      <w:r w:rsidRPr="008B5129">
        <w:rPr>
          <w:rFonts w:ascii="Arial" w:hAnsi="Arial" w:cs="Arial"/>
          <w:color w:val="000000"/>
          <w:sz w:val="20"/>
          <w:szCs w:val="20"/>
          <w:lang w:val="en-GB"/>
        </w:rPr>
        <w:t xml:space="preserve"> exchange, develop rapidly during the second half of pregnancy. </w:t>
      </w:r>
    </w:p>
    <w:p w14:paraId="064B708D"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17298D05" w14:textId="1CA6A582"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rPr>
        <w:t>During pregnancy, the maternal immune system is modulated by signals from the placenta, with evidence of increased activation of innate cells in the systemic circulation. Regulatory CD4</w:t>
      </w:r>
      <w:r w:rsidRPr="008B5129">
        <w:rPr>
          <w:rFonts w:ascii="Arial" w:hAnsi="Arial" w:cs="Arial"/>
          <w:color w:val="000000"/>
          <w:sz w:val="20"/>
          <w:szCs w:val="20"/>
          <w:vertAlign w:val="superscript"/>
        </w:rPr>
        <w:t>+</w:t>
      </w:r>
      <w:r w:rsidRPr="008B5129">
        <w:rPr>
          <w:rFonts w:ascii="Arial" w:hAnsi="Arial" w:cs="Arial"/>
          <w:color w:val="000000"/>
          <w:sz w:val="20"/>
          <w:szCs w:val="20"/>
        </w:rPr>
        <w:t>CD25</w:t>
      </w:r>
      <w:r w:rsidRPr="008B5129">
        <w:rPr>
          <w:rFonts w:ascii="Arial" w:hAnsi="Arial" w:cs="Arial"/>
          <w:color w:val="000000"/>
          <w:sz w:val="20"/>
          <w:szCs w:val="20"/>
          <w:vertAlign w:val="superscript"/>
        </w:rPr>
        <w:t>+</w:t>
      </w:r>
      <w:r w:rsidRPr="008B5129">
        <w:rPr>
          <w:rFonts w:ascii="Arial" w:hAnsi="Arial" w:cs="Arial"/>
          <w:color w:val="000000"/>
          <w:sz w:val="20"/>
          <w:szCs w:val="20"/>
        </w:rPr>
        <w:t>Foxp3</w:t>
      </w:r>
      <w:r w:rsidRPr="008B5129">
        <w:rPr>
          <w:rFonts w:ascii="Arial" w:hAnsi="Arial" w:cs="Arial"/>
          <w:color w:val="000000"/>
          <w:sz w:val="20"/>
          <w:szCs w:val="20"/>
          <w:vertAlign w:val="superscript"/>
        </w:rPr>
        <w:t>+</w:t>
      </w:r>
      <w:r w:rsidRPr="008B5129">
        <w:rPr>
          <w:rFonts w:ascii="Arial" w:hAnsi="Arial" w:cs="Arial"/>
          <w:color w:val="000000"/>
          <w:sz w:val="20"/>
          <w:szCs w:val="20"/>
        </w:rPr>
        <w:t xml:space="preserve"> T cells (Tregs) expand during the second and third trimesters of pregnancy in the peripheral blood and in the decidua, believed to be induced by paternal antigens and contributing to the local control of fetus-specific maternal immune responses </w:t>
      </w:r>
      <w:r w:rsidRPr="008B5129">
        <w:rPr>
          <w:rFonts w:ascii="Arial" w:hAnsi="Arial" w:cs="Arial"/>
          <w:color w:val="000000"/>
          <w:sz w:val="20"/>
          <w:szCs w:val="20"/>
        </w:rPr>
        <w:fldChar w:fldCharType="begin">
          <w:fldData xml:space="preserve">PEVuZE5vdGU+PENpdGU+PEF1dGhvcj5Sb3dlPC9BdXRob3I+PFllYXI+MjAxMjwvWWVhcj48UmVj
TnVtPjk0MjwvUmVjTnVtPjxEaXNwbGF5VGV4dD4oS2FobiBhbmQgQmFsdGltb3JlLCAyMDEwOyBS
b3dlIGV0IGFsLiwgMjAxMik8L0Rpc3BsYXlUZXh0PjxyZWNvcmQ+PHJlYy1udW1iZXI+OTQyPC9y
ZWMtbnVtYmVyPjxmb3JlaWduLWtleXM+PGtleSBhcHA9IkVOIiBkYi1pZD0iZXRmdjBwMjI5c3py
dDJlZXdmcnYyeGR5ZjBydDJ2MHJ2cnpzIiB0aW1lc3RhbXA9IjE1NzUzOTY5MzYiPjk0Mjwva2V5
PjwvZm9yZWlnbi1rZXlzPjxyZWYtdHlwZSBuYW1lPSJKb3VybmFsIEFydGljbGUiPjE3PC9yZWYt
dHlwZT48Y29udHJpYnV0b3JzPjxhdXRob3JzPjxhdXRob3I+Um93ZSwgSi4gSC48L2F1dGhvcj48
YXV0aG9yPkVydGVsdCwgSi4gTS48L2F1dGhvcj48YXV0aG9yPlhpbiwgTC48L2F1dGhvcj48YXV0
aG9yPldheSwgUy4gUy48L2F1dGhvcj48L2F1dGhvcnM+PC9jb250cmlidXRvcnM+PGF1dGgtYWRk
cmVzcz5Vbml2ZXJzaXR5IG9mIE1pbm5lc290YSBTY2hvb2wgb2YgTWVkaWNpbmUsIERlcGFydG1l
bnQgb2YgUGVkaWF0cmljcywgTWlubmVhcG9saXMsIE1pbm5lc290YSA1NTQ1NSwgVVNBLjwvYXV0
aC1hZGRyZXNzPjx0aXRsZXM+PHRpdGxlPlByZWduYW5jeSBpbXByaW50cyByZWd1bGF0b3J5IG1l
bW9yeSB0aGF0IHN1c3RhaW5zIGFuZXJneSB0byBmZXRhbCBhbnRpZ2VuPC90aXRsZT48c2Vjb25k
YXJ5LXRpdGxlPk5hdHVyZTwvc2Vjb25kYXJ5LXRpdGxlPjwvdGl0bGVzPjxwZXJpb2RpY2FsPjxm
dWxsLXRpdGxlPk5hdHVyZTwvZnVsbC10aXRsZT48L3BlcmlvZGljYWw+PHBhZ2VzPjEwMi02PC9w
YWdlcz48dm9sdW1lPjQ5MDwvdm9sdW1lPjxudW1iZXI+NzQxODwvbnVtYmVyPjxlZGl0aW9uPjIw
MTIvMTAvMDI8L2VkaXRpb24+PGtleXdvcmRzPjxrZXl3b3JkPkFkb3B0aXZlIFRyYW5zZmVyPC9r
ZXl3b3JkPjxrZXl3b3JkPkFuaW1hbHM8L2tleXdvcmQ+PGtleXdvcmQ+QW50aWdlbnMvKmltbXVu
b2xvZ3k8L2tleXdvcmQ+PGtleXdvcmQ+Q0Q0LVBvc2l0aXZlIFQtTHltcGhvY3l0ZXMvY3l0b2xv
Z3kvaW1tdW5vbG9neS9tZXRhYm9saXNtL3RyYW5zcGxhbnRhdGlvbjwva2V5d29yZD48a2V5d29y
ZD5DbG9uYWwgQW5lcmd5LyppbW11bm9sb2d5PC9rZXl3b3JkPjxrZXl3b3JkPkZlbWFsZTwva2V5
d29yZD48a2V5d29yZD5GZXRhbCBQcm90ZWlucy8qaW1tdW5vbG9neTwva2V5d29yZD48a2V5d29y
ZD5GZXR1cy9pbW11bm9sb2d5PC9rZXl3b3JkPjxrZXl3b3JkPkZvcmtoZWFkIFRyYW5zY3JpcHRp
b24gRmFjdG9ycy9tZXRhYm9saXNtPC9rZXl3b3JkPjxrZXl3b3JkPkltbXVub2xvZ2ljIE1lbW9y
eS9nZW5ldGljcy8qaW1tdW5vbG9neTwva2V5d29yZD48a2V5d29yZD5JbnRlcmZlcm9uLWdhbW1h
L2ltbXVub2xvZ3k8L2tleXdvcmQ+PGtleXdvcmQ+TWFsZTwva2V5d29yZD48a2V5d29yZD5NaWNl
PC9rZXl3b3JkPjxrZXl3b3JkPk1pY2UsIEluYnJlZCBCQUxCIEM8L2tleXdvcmQ+PGtleXdvcmQ+
TWljZSwgSW5icmVkIEM1N0JMPC9rZXl3b3JkPjxrZXl3b3JkPlBvc3RwYXJ0dW0gUGVyaW9kL2lt
bXVub2xvZ3k8L2tleXdvcmQ+PGtleXdvcmQ+UHJlZ25hbmN5PC9rZXl3b3JkPjxrZXl3b3JkPlQt
THltcGhvY3l0ZXMsIFJlZ3VsYXRvcnkvY3l0b2xvZ3kvaW1tdW5vbG9neS9tZXRhYm9saXNtPC9r
ZXl3b3JkPjwva2V5d29yZHM+PGRhdGVzPjx5ZWFyPjIwMTI8L3llYXI+PHB1Yi1kYXRlcz48ZGF0
ZT5PY3QgNDwvZGF0ZT48L3B1Yi1kYXRlcz48L2RhdGVzPjxpc2JuPjE0NzYtNDY4NyAoRWxlY3Ry
b25pYykmI3hEOzAwMjgtMDgzNiAoTGlua2luZyk8L2lzYm4+PGFjY2Vzc2lvbi1udW0+MjMwMjMx
Mjg8L2FjY2Vzc2lvbi1udW0+PHVybHM+PHJlbGF0ZWQtdXJscz48dXJsPmh0dHBzOi8vd3d3Lm5j
YmkubmxtLm5paC5nb3YvcHVibWVkLzIzMDIzMTI4PC91cmw+PC9yZWxhdGVkLXVybHM+PC91cmxz
PjxjdXN0b20yPlBNQzM0NjU0NjU8L2N1c3RvbTI+PGVsZWN0cm9uaWMtcmVzb3VyY2UtbnVtPjEw
LjEwMzgvbmF0dXJlMTE0NjI8L2VsZWN0cm9uaWMtcmVzb3VyY2UtbnVtPjwvcmVjb3JkPjwvQ2l0
ZT48Q2l0ZT48QXV0aG9yPkthaG48L0F1dGhvcj48WWVhcj4yMDEwPC9ZZWFyPjxSZWNOdW0+OTQx
PC9SZWNOdW0+PHJlY29yZD48cmVjLW51bWJlcj45NDE8L3JlYy1udW1iZXI+PGZvcmVpZ24ta2V5
cz48a2V5IGFwcD0iRU4iIGRiLWlkPSJldGZ2MHAyMjlzenJ0MmVld2ZydjJ4ZHlmMHJ0MnYwcnZy
enMiIHRpbWVzdGFtcD0iMTU3NTM5Njg4OSI+OTQxPC9rZXk+PC9mb3JlaWduLWtleXM+PHJlZi10
eXBlIG5hbWU9IkpvdXJuYWwgQXJ0aWNsZSI+MTc8L3JlZi10eXBlPjxjb250cmlidXRvcnM+PGF1
dGhvcnM+PGF1dGhvcj5LYWhuLCBELiBBLjwvYXV0aG9yPjxhdXRob3I+QmFsdGltb3JlLCBELjwv
YXV0aG9yPjwvYXV0aG9ycz48L2NvbnRyaWJ1dG9ycz48YXV0aC1hZGRyZXNzPkRlcGFydG1lbnQg
b2YgT2JzdGV0cmljcyBhbmQgR3luZWNvbG9neSwgRGl2aXNpb24gb2YgTWF0ZXJuYWwtRmV0YWwg
TWVkaWNpbmUsIERhdmlkIEdlZmZlbiBTY2hvb2wgb2YgTWVkaWNpbmUsIFVuaXZlcnNpdHkgb2Yg
Q2FsaWZvcm5pYSwgTG9zIEFuZ2VsZXMsIENBIDkwMDk1LTE3NDAsIFVTQS48L2F1dGgtYWRkcmVz
cz48dGl0bGVzPjx0aXRsZT5QcmVnbmFuY3kgaW5kdWNlcyBhIGZldGFsIGFudGlnZW4tc3BlY2lm
aWMgbWF0ZXJuYWwgVCByZWd1bGF0b3J5IGNlbGwgcmVzcG9uc2UgdGhhdCBjb250cmlidXRlcyB0
byB0b2xlcmFuY2U8L3RpdGxlPjxzZWNvbmRhcnktdGl0bGU+UHJvYyBOYXRsIEFjYWQgU2NpIFUg
UyBBPC9zZWNvbmRhcnktdGl0bGU+PC90aXRsZXM+PHBlcmlvZGljYWw+PGZ1bGwtdGl0bGU+UHJv
YyBOYXRsIEFjYWQgU2NpIFUgUyBBPC9mdWxsLXRpdGxlPjwvcGVyaW9kaWNhbD48cGFnZXM+OTI5
OS0zMDQ8L3BhZ2VzPjx2b2x1bWU+MTA3PC92b2x1bWU+PG51bWJlcj4yMDwvbnVtYmVyPjxlZGl0
aW9uPjIwMTAvMDUvMDU8L2VkaXRpb24+PGtleXdvcmRzPjxrZXl3b3JkPkFuYWx5c2lzIG9mIFZh
cmlhbmNlPC9rZXl3b3JkPjxrZXl3b3JkPkFuaW1hbHM8L2tleXdvcmQ+PGtleXdvcmQ+Q2VsbCBQ
cm9saWZlcmF0aW9uPC9rZXl3b3JkPjxrZXl3b3JkPkROQSBQcmltZXJzL2dlbmV0aWNzPC9rZXl3
b3JkPjxrZXl3b3JkPkVwaXRvcGVzL2ltbXVub2xvZ3k8L2tleXdvcmQ+PGtleXdvcmQ+RmVtYWxl
PC9rZXl3b3JkPjxrZXl3b3JkPkgtWSBBbnRpZ2VuLyppbW11bm9sb2d5PC9rZXl3b3JkPjxrZXl3
b3JkPkhpc3RvY29tcGF0aWJpbGl0eSwgTWF0ZXJuYWwtRmV0YWwvKmltbXVub2xvZ3k8L2tleXdv
cmQ+PGtleXdvcmQ+SW1tdW5lIFRvbGVyYW5jZS8qaW1tdW5vbG9neTwva2V5d29yZD48a2V5d29y
ZD5NYWxlPC9rZXl3b3JkPjxrZXl3b3JkPk1pY2U8L2tleXdvcmQ+PGtleXdvcmQ+TWljZSwgSW5i
cmVkIEM1N0JMPC9rZXl3b3JkPjxrZXl3b3JkPlBvbHltZXJhc2UgQ2hhaW4gUmVhY3Rpb248L2tl
eXdvcmQ+PGtleXdvcmQ+UHJlZ25hbmN5PC9rZXl3b3JkPjxrZXl3b3JkPlNwbGVlbi9jeXRvbG9n
eS9pbW11bm9sb2d5PC9rZXl3b3JkPjxrZXl3b3JkPlQtTHltcGhvY3l0ZXMsIFJlZ3VsYXRvcnkv
KmltbXVub2xvZ3k8L2tleXdvcmQ+PC9rZXl3b3Jkcz48ZGF0ZXM+PHllYXI+MjAxMDwveWVhcj48
cHViLWRhdGVzPjxkYXRlPk1heSAxODwvZGF0ZT48L3B1Yi1kYXRlcz48L2RhdGVzPjxpc2JuPjEw
OTEtNjQ5MCAoRWxlY3Ryb25pYykmI3hEOzAwMjctODQyNCAoTGlua2luZyk8L2lzYm4+PGFjY2Vz
c2lvbi1udW0+MjA0Mzk3MDg8L2FjY2Vzc2lvbi1udW0+PHVybHM+PHJlbGF0ZWQtdXJscz48dXJs
Pmh0dHBzOi8vd3d3Lm5jYmkubmxtLm5paC5nb3YvcHVibWVkLzIwNDM5NzA4PC91cmw+PC9yZWxh
dGVkLXVybHM+PC91cmxzPjxjdXN0b20yPlBNQzI4ODkxMjI8L2N1c3RvbTI+PGVsZWN0cm9uaWMt
cmVzb3VyY2UtbnVtPjEwLjEwNzMvcG5hcy4xMDAzOTA5MTA3PC9lbGVjdHJvbmljLXJlc291cmNl
LW51bT48L3JlY29yZD48L0NpdGU+PC9FbmROb3RlPn==
</w:fldData>
        </w:fldChar>
      </w:r>
      <w:r w:rsidR="00426D1A" w:rsidRPr="008B5129">
        <w:rPr>
          <w:rFonts w:ascii="Arial" w:hAnsi="Arial" w:cs="Arial"/>
          <w:color w:val="000000"/>
          <w:sz w:val="20"/>
          <w:szCs w:val="20"/>
        </w:rPr>
        <w:instrText xml:space="preserve"> ADDIN EN.CITE </w:instrText>
      </w:r>
      <w:r w:rsidR="00426D1A" w:rsidRPr="008B5129">
        <w:rPr>
          <w:rFonts w:ascii="Arial" w:hAnsi="Arial" w:cs="Arial"/>
          <w:color w:val="000000"/>
          <w:sz w:val="20"/>
          <w:szCs w:val="20"/>
        </w:rPr>
        <w:fldChar w:fldCharType="begin">
          <w:fldData xml:space="preserve">PEVuZE5vdGU+PENpdGU+PEF1dGhvcj5Sb3dlPC9BdXRob3I+PFllYXI+MjAxMjwvWWVhcj48UmVj
TnVtPjk0MjwvUmVjTnVtPjxEaXNwbGF5VGV4dD4oS2FobiBhbmQgQmFsdGltb3JlLCAyMDEwOyBS
b3dlIGV0IGFsLiwgMjAxMik8L0Rpc3BsYXlUZXh0PjxyZWNvcmQ+PHJlYy1udW1iZXI+OTQyPC9y
ZWMtbnVtYmVyPjxmb3JlaWduLWtleXM+PGtleSBhcHA9IkVOIiBkYi1pZD0iZXRmdjBwMjI5c3py
dDJlZXdmcnYyeGR5ZjBydDJ2MHJ2cnpzIiB0aW1lc3RhbXA9IjE1NzUzOTY5MzYiPjk0Mjwva2V5
PjwvZm9yZWlnbi1rZXlzPjxyZWYtdHlwZSBuYW1lPSJKb3VybmFsIEFydGljbGUiPjE3PC9yZWYt
dHlwZT48Y29udHJpYnV0b3JzPjxhdXRob3JzPjxhdXRob3I+Um93ZSwgSi4gSC48L2F1dGhvcj48
YXV0aG9yPkVydGVsdCwgSi4gTS48L2F1dGhvcj48YXV0aG9yPlhpbiwgTC48L2F1dGhvcj48YXV0
aG9yPldheSwgUy4gUy48L2F1dGhvcj48L2F1dGhvcnM+PC9jb250cmlidXRvcnM+PGF1dGgtYWRk
cmVzcz5Vbml2ZXJzaXR5IG9mIE1pbm5lc290YSBTY2hvb2wgb2YgTWVkaWNpbmUsIERlcGFydG1l
bnQgb2YgUGVkaWF0cmljcywgTWlubmVhcG9saXMsIE1pbm5lc290YSA1NTQ1NSwgVVNBLjwvYXV0
aC1hZGRyZXNzPjx0aXRsZXM+PHRpdGxlPlByZWduYW5jeSBpbXByaW50cyByZWd1bGF0b3J5IG1l
bW9yeSB0aGF0IHN1c3RhaW5zIGFuZXJneSB0byBmZXRhbCBhbnRpZ2VuPC90aXRsZT48c2Vjb25k
YXJ5LXRpdGxlPk5hdHVyZTwvc2Vjb25kYXJ5LXRpdGxlPjwvdGl0bGVzPjxwZXJpb2RpY2FsPjxm
dWxsLXRpdGxlPk5hdHVyZTwvZnVsbC10aXRsZT48L3BlcmlvZGljYWw+PHBhZ2VzPjEwMi02PC9w
YWdlcz48dm9sdW1lPjQ5MDwvdm9sdW1lPjxudW1iZXI+NzQxODwvbnVtYmVyPjxlZGl0aW9uPjIw
MTIvMTAvMDI8L2VkaXRpb24+PGtleXdvcmRzPjxrZXl3b3JkPkFkb3B0aXZlIFRyYW5zZmVyPC9r
ZXl3b3JkPjxrZXl3b3JkPkFuaW1hbHM8L2tleXdvcmQ+PGtleXdvcmQ+QW50aWdlbnMvKmltbXVu
b2xvZ3k8L2tleXdvcmQ+PGtleXdvcmQ+Q0Q0LVBvc2l0aXZlIFQtTHltcGhvY3l0ZXMvY3l0b2xv
Z3kvaW1tdW5vbG9neS9tZXRhYm9saXNtL3RyYW5zcGxhbnRhdGlvbjwva2V5d29yZD48a2V5d29y
ZD5DbG9uYWwgQW5lcmd5LyppbW11bm9sb2d5PC9rZXl3b3JkPjxrZXl3b3JkPkZlbWFsZTwva2V5
d29yZD48a2V5d29yZD5GZXRhbCBQcm90ZWlucy8qaW1tdW5vbG9neTwva2V5d29yZD48a2V5d29y
ZD5GZXR1cy9pbW11bm9sb2d5PC9rZXl3b3JkPjxrZXl3b3JkPkZvcmtoZWFkIFRyYW5zY3JpcHRp
b24gRmFjdG9ycy9tZXRhYm9saXNtPC9rZXl3b3JkPjxrZXl3b3JkPkltbXVub2xvZ2ljIE1lbW9y
eS9nZW5ldGljcy8qaW1tdW5vbG9neTwva2V5d29yZD48a2V5d29yZD5JbnRlcmZlcm9uLWdhbW1h
L2ltbXVub2xvZ3k8L2tleXdvcmQ+PGtleXdvcmQ+TWFsZTwva2V5d29yZD48a2V5d29yZD5NaWNl
PC9rZXl3b3JkPjxrZXl3b3JkPk1pY2UsIEluYnJlZCBCQUxCIEM8L2tleXdvcmQ+PGtleXdvcmQ+
TWljZSwgSW5icmVkIEM1N0JMPC9rZXl3b3JkPjxrZXl3b3JkPlBvc3RwYXJ0dW0gUGVyaW9kL2lt
bXVub2xvZ3k8L2tleXdvcmQ+PGtleXdvcmQ+UHJlZ25hbmN5PC9rZXl3b3JkPjxrZXl3b3JkPlQt
THltcGhvY3l0ZXMsIFJlZ3VsYXRvcnkvY3l0b2xvZ3kvaW1tdW5vbG9neS9tZXRhYm9saXNtPC9r
ZXl3b3JkPjwva2V5d29yZHM+PGRhdGVzPjx5ZWFyPjIwMTI8L3llYXI+PHB1Yi1kYXRlcz48ZGF0
ZT5PY3QgNDwvZGF0ZT48L3B1Yi1kYXRlcz48L2RhdGVzPjxpc2JuPjE0NzYtNDY4NyAoRWxlY3Ry
b25pYykmI3hEOzAwMjgtMDgzNiAoTGlua2luZyk8L2lzYm4+PGFjY2Vzc2lvbi1udW0+MjMwMjMx
Mjg8L2FjY2Vzc2lvbi1udW0+PHVybHM+PHJlbGF0ZWQtdXJscz48dXJsPmh0dHBzOi8vd3d3Lm5j
YmkubmxtLm5paC5nb3YvcHVibWVkLzIzMDIzMTI4PC91cmw+PC9yZWxhdGVkLXVybHM+PC91cmxz
PjxjdXN0b20yPlBNQzM0NjU0NjU8L2N1c3RvbTI+PGVsZWN0cm9uaWMtcmVzb3VyY2UtbnVtPjEw
LjEwMzgvbmF0dXJlMTE0NjI8L2VsZWN0cm9uaWMtcmVzb3VyY2UtbnVtPjwvcmVjb3JkPjwvQ2l0
ZT48Q2l0ZT48QXV0aG9yPkthaG48L0F1dGhvcj48WWVhcj4yMDEwPC9ZZWFyPjxSZWNOdW0+OTQx
PC9SZWNOdW0+PHJlY29yZD48cmVjLW51bWJlcj45NDE8L3JlYy1udW1iZXI+PGZvcmVpZ24ta2V5
cz48a2V5IGFwcD0iRU4iIGRiLWlkPSJldGZ2MHAyMjlzenJ0MmVld2ZydjJ4ZHlmMHJ0MnYwcnZy
enMiIHRpbWVzdGFtcD0iMTU3NTM5Njg4OSI+OTQxPC9rZXk+PC9mb3JlaWduLWtleXM+PHJlZi10
eXBlIG5hbWU9IkpvdXJuYWwgQXJ0aWNsZSI+MTc8L3JlZi10eXBlPjxjb250cmlidXRvcnM+PGF1
dGhvcnM+PGF1dGhvcj5LYWhuLCBELiBBLjwvYXV0aG9yPjxhdXRob3I+QmFsdGltb3JlLCBELjwv
YXV0aG9yPjwvYXV0aG9ycz48L2NvbnRyaWJ1dG9ycz48YXV0aC1hZGRyZXNzPkRlcGFydG1lbnQg
b2YgT2JzdGV0cmljcyBhbmQgR3luZWNvbG9neSwgRGl2aXNpb24gb2YgTWF0ZXJuYWwtRmV0YWwg
TWVkaWNpbmUsIERhdmlkIEdlZmZlbiBTY2hvb2wgb2YgTWVkaWNpbmUsIFVuaXZlcnNpdHkgb2Yg
Q2FsaWZvcm5pYSwgTG9zIEFuZ2VsZXMsIENBIDkwMDk1LTE3NDAsIFVTQS48L2F1dGgtYWRkcmVz
cz48dGl0bGVzPjx0aXRsZT5QcmVnbmFuY3kgaW5kdWNlcyBhIGZldGFsIGFudGlnZW4tc3BlY2lm
aWMgbWF0ZXJuYWwgVCByZWd1bGF0b3J5IGNlbGwgcmVzcG9uc2UgdGhhdCBjb250cmlidXRlcyB0
byB0b2xlcmFuY2U8L3RpdGxlPjxzZWNvbmRhcnktdGl0bGU+UHJvYyBOYXRsIEFjYWQgU2NpIFUg
UyBBPC9zZWNvbmRhcnktdGl0bGU+PC90aXRsZXM+PHBlcmlvZGljYWw+PGZ1bGwtdGl0bGU+UHJv
YyBOYXRsIEFjYWQgU2NpIFUgUyBBPC9mdWxsLXRpdGxlPjwvcGVyaW9kaWNhbD48cGFnZXM+OTI5
OS0zMDQ8L3BhZ2VzPjx2b2x1bWU+MTA3PC92b2x1bWU+PG51bWJlcj4yMDwvbnVtYmVyPjxlZGl0
aW9uPjIwMTAvMDUvMDU8L2VkaXRpb24+PGtleXdvcmRzPjxrZXl3b3JkPkFuYWx5c2lzIG9mIFZh
cmlhbmNlPC9rZXl3b3JkPjxrZXl3b3JkPkFuaW1hbHM8L2tleXdvcmQ+PGtleXdvcmQ+Q2VsbCBQ
cm9saWZlcmF0aW9uPC9rZXl3b3JkPjxrZXl3b3JkPkROQSBQcmltZXJzL2dlbmV0aWNzPC9rZXl3
b3JkPjxrZXl3b3JkPkVwaXRvcGVzL2ltbXVub2xvZ3k8L2tleXdvcmQ+PGtleXdvcmQ+RmVtYWxl
PC9rZXl3b3JkPjxrZXl3b3JkPkgtWSBBbnRpZ2VuLyppbW11bm9sb2d5PC9rZXl3b3JkPjxrZXl3
b3JkPkhpc3RvY29tcGF0aWJpbGl0eSwgTWF0ZXJuYWwtRmV0YWwvKmltbXVub2xvZ3k8L2tleXdv
cmQ+PGtleXdvcmQ+SW1tdW5lIFRvbGVyYW5jZS8qaW1tdW5vbG9neTwva2V5d29yZD48a2V5d29y
ZD5NYWxlPC9rZXl3b3JkPjxrZXl3b3JkPk1pY2U8L2tleXdvcmQ+PGtleXdvcmQ+TWljZSwgSW5i
cmVkIEM1N0JMPC9rZXl3b3JkPjxrZXl3b3JkPlBvbHltZXJhc2UgQ2hhaW4gUmVhY3Rpb248L2tl
eXdvcmQ+PGtleXdvcmQ+UHJlZ25hbmN5PC9rZXl3b3JkPjxrZXl3b3JkPlNwbGVlbi9jeXRvbG9n
eS9pbW11bm9sb2d5PC9rZXl3b3JkPjxrZXl3b3JkPlQtTHltcGhvY3l0ZXMsIFJlZ3VsYXRvcnkv
KmltbXVub2xvZ3k8L2tleXdvcmQ+PC9rZXl3b3Jkcz48ZGF0ZXM+PHllYXI+MjAxMDwveWVhcj48
cHViLWRhdGVzPjxkYXRlPk1heSAxODwvZGF0ZT48L3B1Yi1kYXRlcz48L2RhdGVzPjxpc2JuPjEw
OTEtNjQ5MCAoRWxlY3Ryb25pYykmI3hEOzAwMjctODQyNCAoTGlua2luZyk8L2lzYm4+PGFjY2Vz
c2lvbi1udW0+MjA0Mzk3MDg8L2FjY2Vzc2lvbi1udW0+PHVybHM+PHJlbGF0ZWQtdXJscz48dXJs
Pmh0dHBzOi8vd3d3Lm5jYmkubmxtLm5paC5nb3YvcHVibWVkLzIwNDM5NzA4PC91cmw+PC9yZWxh
dGVkLXVybHM+PC91cmxzPjxjdXN0b20yPlBNQzI4ODkxMjI8L2N1c3RvbTI+PGVsZWN0cm9uaWMt
cmVzb3VyY2UtbnVtPjEwLjEwNzMvcG5hcy4xMDAzOTA5MTA3PC9lbGVjdHJvbmljLXJlc291cmNl
LW51bT48L3JlY29yZD48L0NpdGU+PC9FbmROb3RlPn==
</w:fldData>
        </w:fldChar>
      </w:r>
      <w:r w:rsidR="00426D1A" w:rsidRPr="008B5129">
        <w:rPr>
          <w:rFonts w:ascii="Arial" w:hAnsi="Arial" w:cs="Arial"/>
          <w:color w:val="000000"/>
          <w:sz w:val="20"/>
          <w:szCs w:val="20"/>
        </w:rPr>
        <w:instrText xml:space="preserve"> ADDIN EN.CITE.DATA </w:instrText>
      </w:r>
      <w:r w:rsidR="00426D1A" w:rsidRPr="008B5129">
        <w:rPr>
          <w:rFonts w:ascii="Arial" w:hAnsi="Arial" w:cs="Arial"/>
          <w:color w:val="000000"/>
          <w:sz w:val="20"/>
          <w:szCs w:val="20"/>
        </w:rPr>
      </w:r>
      <w:r w:rsidR="00426D1A" w:rsidRPr="008B5129">
        <w:rPr>
          <w:rFonts w:ascii="Arial" w:hAnsi="Arial" w:cs="Arial"/>
          <w:color w:val="000000"/>
          <w:sz w:val="20"/>
          <w:szCs w:val="20"/>
        </w:rPr>
        <w:fldChar w:fldCharType="end"/>
      </w:r>
      <w:r w:rsidRPr="008B5129">
        <w:rPr>
          <w:rFonts w:ascii="Arial" w:hAnsi="Arial" w:cs="Arial"/>
          <w:color w:val="000000"/>
          <w:sz w:val="20"/>
          <w:szCs w:val="20"/>
        </w:rPr>
      </w:r>
      <w:r w:rsidRPr="008B5129">
        <w:rPr>
          <w:rFonts w:ascii="Arial" w:hAnsi="Arial" w:cs="Arial"/>
          <w:color w:val="000000"/>
          <w:sz w:val="20"/>
          <w:szCs w:val="20"/>
        </w:rPr>
        <w:fldChar w:fldCharType="separate"/>
      </w:r>
      <w:r w:rsidR="00426D1A" w:rsidRPr="008B5129">
        <w:rPr>
          <w:rFonts w:ascii="Arial" w:hAnsi="Arial" w:cs="Arial"/>
          <w:noProof/>
          <w:color w:val="000000"/>
          <w:sz w:val="20"/>
          <w:szCs w:val="20"/>
        </w:rPr>
        <w:t>(Kahn and Baltimore, 2010; Rowe et al., 2012)</w:t>
      </w:r>
      <w:r w:rsidRPr="008B5129">
        <w:rPr>
          <w:rFonts w:ascii="Arial" w:hAnsi="Arial" w:cs="Arial"/>
          <w:color w:val="000000"/>
          <w:sz w:val="20"/>
          <w:szCs w:val="20"/>
        </w:rPr>
        <w:fldChar w:fldCharType="end"/>
      </w:r>
      <w:r w:rsidRPr="008B5129">
        <w:rPr>
          <w:rFonts w:ascii="Arial" w:hAnsi="Arial" w:cs="Arial"/>
          <w:color w:val="000000"/>
          <w:sz w:val="20"/>
          <w:szCs w:val="20"/>
        </w:rPr>
        <w:t>.</w:t>
      </w:r>
      <w:r w:rsidRPr="008B5129">
        <w:rPr>
          <w:rFonts w:ascii="Arial" w:hAnsi="Arial" w:cs="Arial"/>
          <w:color w:val="000000"/>
          <w:sz w:val="20"/>
          <w:szCs w:val="20"/>
          <w:lang w:val="en-GB"/>
        </w:rPr>
        <w:t xml:space="preserve"> </w:t>
      </w:r>
      <w:r w:rsidRPr="008B5129">
        <w:rPr>
          <w:rFonts w:ascii="Arial" w:hAnsi="Arial" w:cs="Arial"/>
          <w:color w:val="000000"/>
          <w:sz w:val="20"/>
          <w:szCs w:val="20"/>
        </w:rPr>
        <w:t xml:space="preserve">The transcription factor </w:t>
      </w:r>
      <w:proofErr w:type="spellStart"/>
      <w:r w:rsidRPr="008B5129">
        <w:rPr>
          <w:rFonts w:ascii="Arial" w:hAnsi="Arial" w:cs="Arial"/>
          <w:color w:val="000000"/>
          <w:sz w:val="20"/>
          <w:szCs w:val="20"/>
        </w:rPr>
        <w:t>musculin</w:t>
      </w:r>
      <w:proofErr w:type="spellEnd"/>
      <w:r w:rsidRPr="008B5129">
        <w:rPr>
          <w:rFonts w:ascii="Arial" w:hAnsi="Arial" w:cs="Arial"/>
          <w:color w:val="000000"/>
          <w:sz w:val="20"/>
          <w:szCs w:val="20"/>
        </w:rPr>
        <w:t xml:space="preserve"> (MSC) is critical for the development of induced Treg cells by repression of the T helper type 2 transcriptional program </w:t>
      </w:r>
      <w:r w:rsidRPr="008B5129">
        <w:rPr>
          <w:rFonts w:ascii="Arial" w:hAnsi="Arial" w:cs="Arial"/>
          <w:color w:val="000000"/>
          <w:sz w:val="20"/>
          <w:szCs w:val="20"/>
        </w:rPr>
        <w:fldChar w:fldCharType="begin">
          <w:fldData xml:space="preserve">PEVuZE5vdGU+PENpdGU+PEF1dGhvcj5XdTwvQXV0aG9yPjxZZWFyPjIwMTc8L1llYXI+PFJlY051
bT45NDM8L1JlY051bT48RGlzcGxheVRleHQ+KFd1IGV0IGFsLiwgMjAxNyk8L0Rpc3BsYXlUZXh0
PjxyZWNvcmQ+PHJlYy1udW1iZXI+OTQzPC9yZWMtbnVtYmVyPjxmb3JlaWduLWtleXM+PGtleSBh
cHA9IkVOIiBkYi1pZD0iZXRmdjBwMjI5c3pydDJlZXdmcnYyeGR5ZjBydDJ2MHJ2cnpzIiB0aW1l
c3RhbXA9IjE1NzUzOTcxMTkiPjk0Mzwva2V5PjwvZm9yZWlnbi1rZXlzPjxyZWYtdHlwZSBuYW1l
PSJKb3VybmFsIEFydGljbGUiPjE3PC9yZWYtdHlwZT48Y29udHJpYnV0b3JzPjxhdXRob3JzPjxh
dXRob3I+V3UsIEMuPC9hdXRob3I+PGF1dGhvcj5DaGVuLCBaLjwvYXV0aG9yPjxhdXRob3I+RGFy
ZGFsaG9uLCBWLjwvYXV0aG9yPjxhdXRob3I+WGlhbywgUy48L2F1dGhvcj48YXV0aG9yPlRoYWxo
YW1lciwgVC48L2F1dGhvcj48YXV0aG9yPkxpYW8sIE0uPC9hdXRob3I+PGF1dGhvcj5NYWRpLCBB
LjwvYXV0aG9yPjxhdXRob3I+RnJhbmNhLCBSLiBGLjwvYXV0aG9yPjxhdXRob3I+SGFuLCBULjwv
YXV0aG9yPjxhdXRob3I+T3Vra2EsIE0uPC9hdXRob3I+PGF1dGhvcj5LdWNocm9vLCBWLjwvYXV0
aG9yPjwvYXV0aG9ycz48L2NvbnRyaWJ1dG9ycz48YXV0aC1hZGRyZXNzPkV2ZXJncmFuZGUgQ2Vu
dGVyIGZvciBJbW11bm9sb2dpYyBEaXNlYXNlcywgSGFydmFyZCBNZWRpY2FsIFNjaG9vbCBhbmQg
QnJpZ2hhbSBhbmQgV29tZW4mYXBvcztzIEhvc3BpdGFsLCBCb3N0b24sIE1hc3NhY2h1c2V0dHMs
IFVTQS4mI3hEO0RlcGFydG1lbnQgb2YgTWVkaWNpbmUsIEJyaWdoYW0gYW5kIFdvbWVuJmFwb3M7
cyBIb3NwaXRhbCwgSGFydmFyZCBNZWRpY2FsIFNjaG9vbCwgQm9zdG9uLCBNYXNzYWNodXNldHRz
LCBVU0EuJiN4RDtDZW50ZXIgZm9yIEltbXVuaXR5IGFuZCBJbW11bm90aGVyYXBpZXMsIFNlYXR0
bGUgQ2hpbGRyZW4mYXBvcztzIFJlc2VhcmNoIEluc3RpdHV0ZSwgU2VhdHRsZSwgV2FzaGluZ3Rv
biwgVVNBLjwvYXV0aC1hZGRyZXNzPjx0aXRsZXM+PHRpdGxlPlRoZSB0cmFuc2NyaXB0aW9uIGZh
Y3RvciBtdXNjdWxpbiBwcm9tb3RlcyB0aGUgdW5pZGlyZWN0aW9uYWwgZGV2ZWxvcG1lbnQgb2Yg
cGVyaXBoZXJhbCBUcmVnIGNlbGxzIGJ5IHN1cHByZXNzaW5nIHRoZSBUSDIgdHJhbnNjcmlwdGlv
bmFsIHByb2dyYW08L3RpdGxlPjxzZWNvbmRhcnktdGl0bGU+TmF0IEltbXVub2w8L3NlY29uZGFy
eS10aXRsZT48L3RpdGxlcz48cGVyaW9kaWNhbD48ZnVsbC10aXRsZT5OYXQgSW1tdW5vbDwvZnVs
bC10aXRsZT48L3BlcmlvZGljYWw+PHBhZ2VzPjM0NC0zNTM8L3BhZ2VzPjx2b2x1bWU+MTg8L3Zv
bHVtZT48bnVtYmVyPjM8L251bWJlcj48ZWRpdGlvbj4yMDE3LzAxLzI0PC9lZGl0aW9uPjxrZXl3
b3Jkcz48a2V5d29yZD5BbmltYWxzPC9rZXl3b3JkPjxrZXl3b3JkPipDZWxsIERpZmZlcmVudGlh
dGlvbjwva2V5d29yZD48a2V5d29yZD5DZWxscywgQ3VsdHVyZWQ8L2tleXdvcmQ+PGtleXdvcmQ+
Rm9ya2hlYWQgVHJhbnNjcmlwdGlvbiBGYWN0b3JzL21ldGFib2xpc208L2tleXdvcmQ+PGtleXdv
cmQ+R0FUQTMgVHJhbnNjcmlwdGlvbiBGYWN0b3IvbWV0YWJvbGlzbTwva2V5d29yZD48a2V5d29y
ZD5HZW5lIEV4cHJlc3Npb24gUmVndWxhdGlvbjwva2V5d29yZD48a2V5d29yZD4qSW5mbGFtbWF0
aW9uL2dlbmV0aWNzPC9rZXl3b3JkPjxrZXl3b3JkPkludGVzdGluYWwgTXVjb3NhLyppbW11bm9s
b2d5PC9rZXl3b3JkPjxrZXl3b3JkPk1pY2U8L2tleXdvcmQ+PGtleXdvcmQ+TWljZSwgSW5icmVk
IEM1N0JMPC9rZXl3b3JkPjxrZXl3b3JkPk1pY2UsIEtub2Nrb3V0PC9rZXl3b3JkPjxrZXl3b3Jk
PlBuZXVtb25pYS8qaW1tdW5vbG9neTwva2V5d29yZD48a2V5d29yZD5ULUx5bXBob2N5dGVzLCBS
ZWd1bGF0b3J5LypwaHlzaW9sb2d5PC9rZXl3b3JkPjxrZXl3b3JkPlRoMiBDZWxscy8qcGh5c2lv
bG9neTwva2V5d29yZD48a2V5d29yZD5UcmFuc2NyaXB0aW9uIEZhY3RvcnMvZ2VuZXRpY3MvKm1l
dGFib2xpc208L2tleXdvcmQ+PGtleXdvcmQ+VHJhbnNjcmlwdGlvbiwgR2VuZXRpYzwva2V5d29y
ZD48a2V5d29yZD5UcmFuc2Zvcm1pbmcgR3Jvd3RoIEZhY3RvciBiZXRhL21ldGFib2xpc208L2tl
eXdvcmQ+PC9rZXl3b3Jkcz48ZGF0ZXM+PHllYXI+MjAxNzwveWVhcj48cHViLWRhdGVzPjxkYXRl
Pk1hcjwvZGF0ZT48L3B1Yi1kYXRlcz48L2RhdGVzPjxpc2JuPjE1MjktMjkxNiAoRWxlY3Ryb25p
YykmI3hEOzE1MjktMjkwOCAoTGlua2luZyk8L2lzYm4+PGFjY2Vzc2lvbi1udW0+MjgxMTQyOTA8
L2FjY2Vzc2lvbi1udW0+PHVybHM+PHJlbGF0ZWQtdXJscz48dXJsPmh0dHBzOi8vd3d3Lm5jYmku
bmxtLm5paC5nb3YvcHVibWVkLzI4MTE0MjkwPC91cmw+PC9yZWxhdGVkLXVybHM+PC91cmxzPjxj
dXN0b20yPlBNQzU1OTE0Mzg8L2N1c3RvbTI+PGVsZWN0cm9uaWMtcmVzb3VyY2UtbnVtPjEwLjEw
MzgvbmkuMzY2NzwvZWxlY3Ryb25pYy1yZXNvdXJjZS1udW0+PC9yZWNvcmQ+PC9DaXRlPjwvRW5k
Tm90ZT5=
</w:fldData>
        </w:fldChar>
      </w:r>
      <w:r w:rsidR="00426D1A" w:rsidRPr="008B5129">
        <w:rPr>
          <w:rFonts w:ascii="Arial" w:hAnsi="Arial" w:cs="Arial"/>
          <w:color w:val="000000"/>
          <w:sz w:val="20"/>
          <w:szCs w:val="20"/>
        </w:rPr>
        <w:instrText xml:space="preserve"> ADDIN EN.CITE </w:instrText>
      </w:r>
      <w:r w:rsidR="00426D1A" w:rsidRPr="008B5129">
        <w:rPr>
          <w:rFonts w:ascii="Arial" w:hAnsi="Arial" w:cs="Arial"/>
          <w:color w:val="000000"/>
          <w:sz w:val="20"/>
          <w:szCs w:val="20"/>
        </w:rPr>
        <w:fldChar w:fldCharType="begin">
          <w:fldData xml:space="preserve">PEVuZE5vdGU+PENpdGU+PEF1dGhvcj5XdTwvQXV0aG9yPjxZZWFyPjIwMTc8L1llYXI+PFJlY051
bT45NDM8L1JlY051bT48RGlzcGxheVRleHQ+KFd1IGV0IGFsLiwgMjAxNyk8L0Rpc3BsYXlUZXh0
PjxyZWNvcmQ+PHJlYy1udW1iZXI+OTQzPC9yZWMtbnVtYmVyPjxmb3JlaWduLWtleXM+PGtleSBh
cHA9IkVOIiBkYi1pZD0iZXRmdjBwMjI5c3pydDJlZXdmcnYyeGR5ZjBydDJ2MHJ2cnpzIiB0aW1l
c3RhbXA9IjE1NzUzOTcxMTkiPjk0Mzwva2V5PjwvZm9yZWlnbi1rZXlzPjxyZWYtdHlwZSBuYW1l
PSJKb3VybmFsIEFydGljbGUiPjE3PC9yZWYtdHlwZT48Y29udHJpYnV0b3JzPjxhdXRob3JzPjxh
dXRob3I+V3UsIEMuPC9hdXRob3I+PGF1dGhvcj5DaGVuLCBaLjwvYXV0aG9yPjxhdXRob3I+RGFy
ZGFsaG9uLCBWLjwvYXV0aG9yPjxhdXRob3I+WGlhbywgUy48L2F1dGhvcj48YXV0aG9yPlRoYWxo
YW1lciwgVC48L2F1dGhvcj48YXV0aG9yPkxpYW8sIE0uPC9hdXRob3I+PGF1dGhvcj5NYWRpLCBB
LjwvYXV0aG9yPjxhdXRob3I+RnJhbmNhLCBSLiBGLjwvYXV0aG9yPjxhdXRob3I+SGFuLCBULjwv
YXV0aG9yPjxhdXRob3I+T3Vra2EsIE0uPC9hdXRob3I+PGF1dGhvcj5LdWNocm9vLCBWLjwvYXV0
aG9yPjwvYXV0aG9ycz48L2NvbnRyaWJ1dG9ycz48YXV0aC1hZGRyZXNzPkV2ZXJncmFuZGUgQ2Vu
dGVyIGZvciBJbW11bm9sb2dpYyBEaXNlYXNlcywgSGFydmFyZCBNZWRpY2FsIFNjaG9vbCBhbmQg
QnJpZ2hhbSBhbmQgV29tZW4mYXBvcztzIEhvc3BpdGFsLCBCb3N0b24sIE1hc3NhY2h1c2V0dHMs
IFVTQS4mI3hEO0RlcGFydG1lbnQgb2YgTWVkaWNpbmUsIEJyaWdoYW0gYW5kIFdvbWVuJmFwb3M7
cyBIb3NwaXRhbCwgSGFydmFyZCBNZWRpY2FsIFNjaG9vbCwgQm9zdG9uLCBNYXNzYWNodXNldHRz
LCBVU0EuJiN4RDtDZW50ZXIgZm9yIEltbXVuaXR5IGFuZCBJbW11bm90aGVyYXBpZXMsIFNlYXR0
bGUgQ2hpbGRyZW4mYXBvcztzIFJlc2VhcmNoIEluc3RpdHV0ZSwgU2VhdHRsZSwgV2FzaGluZ3Rv
biwgVVNBLjwvYXV0aC1hZGRyZXNzPjx0aXRsZXM+PHRpdGxlPlRoZSB0cmFuc2NyaXB0aW9uIGZh
Y3RvciBtdXNjdWxpbiBwcm9tb3RlcyB0aGUgdW5pZGlyZWN0aW9uYWwgZGV2ZWxvcG1lbnQgb2Yg
cGVyaXBoZXJhbCBUcmVnIGNlbGxzIGJ5IHN1cHByZXNzaW5nIHRoZSBUSDIgdHJhbnNjcmlwdGlv
bmFsIHByb2dyYW08L3RpdGxlPjxzZWNvbmRhcnktdGl0bGU+TmF0IEltbXVub2w8L3NlY29uZGFy
eS10aXRsZT48L3RpdGxlcz48cGVyaW9kaWNhbD48ZnVsbC10aXRsZT5OYXQgSW1tdW5vbDwvZnVs
bC10aXRsZT48L3BlcmlvZGljYWw+PHBhZ2VzPjM0NC0zNTM8L3BhZ2VzPjx2b2x1bWU+MTg8L3Zv
bHVtZT48bnVtYmVyPjM8L251bWJlcj48ZWRpdGlvbj4yMDE3LzAxLzI0PC9lZGl0aW9uPjxrZXl3
b3Jkcz48a2V5d29yZD5BbmltYWxzPC9rZXl3b3JkPjxrZXl3b3JkPipDZWxsIERpZmZlcmVudGlh
dGlvbjwva2V5d29yZD48a2V5d29yZD5DZWxscywgQ3VsdHVyZWQ8L2tleXdvcmQ+PGtleXdvcmQ+
Rm9ya2hlYWQgVHJhbnNjcmlwdGlvbiBGYWN0b3JzL21ldGFib2xpc208L2tleXdvcmQ+PGtleXdv
cmQ+R0FUQTMgVHJhbnNjcmlwdGlvbiBGYWN0b3IvbWV0YWJvbGlzbTwva2V5d29yZD48a2V5d29y
ZD5HZW5lIEV4cHJlc3Npb24gUmVndWxhdGlvbjwva2V5d29yZD48a2V5d29yZD4qSW5mbGFtbWF0
aW9uL2dlbmV0aWNzPC9rZXl3b3JkPjxrZXl3b3JkPkludGVzdGluYWwgTXVjb3NhLyppbW11bm9s
b2d5PC9rZXl3b3JkPjxrZXl3b3JkPk1pY2U8L2tleXdvcmQ+PGtleXdvcmQ+TWljZSwgSW5icmVk
IEM1N0JMPC9rZXl3b3JkPjxrZXl3b3JkPk1pY2UsIEtub2Nrb3V0PC9rZXl3b3JkPjxrZXl3b3Jk
PlBuZXVtb25pYS8qaW1tdW5vbG9neTwva2V5d29yZD48a2V5d29yZD5ULUx5bXBob2N5dGVzLCBS
ZWd1bGF0b3J5LypwaHlzaW9sb2d5PC9rZXl3b3JkPjxrZXl3b3JkPlRoMiBDZWxscy8qcGh5c2lv
bG9neTwva2V5d29yZD48a2V5d29yZD5UcmFuc2NyaXB0aW9uIEZhY3RvcnMvZ2VuZXRpY3MvKm1l
dGFib2xpc208L2tleXdvcmQ+PGtleXdvcmQ+VHJhbnNjcmlwdGlvbiwgR2VuZXRpYzwva2V5d29y
ZD48a2V5d29yZD5UcmFuc2Zvcm1pbmcgR3Jvd3RoIEZhY3RvciBiZXRhL21ldGFib2xpc208L2tl
eXdvcmQ+PC9rZXl3b3Jkcz48ZGF0ZXM+PHllYXI+MjAxNzwveWVhcj48cHViLWRhdGVzPjxkYXRl
Pk1hcjwvZGF0ZT48L3B1Yi1kYXRlcz48L2RhdGVzPjxpc2JuPjE1MjktMjkxNiAoRWxlY3Ryb25p
YykmI3hEOzE1MjktMjkwOCAoTGlua2luZyk8L2lzYm4+PGFjY2Vzc2lvbi1udW0+MjgxMTQyOTA8
L2FjY2Vzc2lvbi1udW0+PHVybHM+PHJlbGF0ZWQtdXJscz48dXJsPmh0dHBzOi8vd3d3Lm5jYmku
bmxtLm5paC5nb3YvcHVibWVkLzI4MTE0MjkwPC91cmw+PC9yZWxhdGVkLXVybHM+PC91cmxzPjxj
dXN0b20yPlBNQzU1OTE0Mzg8L2N1c3RvbTI+PGVsZWN0cm9uaWMtcmVzb3VyY2UtbnVtPjEwLjEw
MzgvbmkuMzY2NzwvZWxlY3Ryb25pYy1yZXNvdXJjZS1udW0+PC9yZWNvcmQ+PC9DaXRlPjwvRW5k
Tm90ZT5=
</w:fldData>
        </w:fldChar>
      </w:r>
      <w:r w:rsidR="00426D1A" w:rsidRPr="008B5129">
        <w:rPr>
          <w:rFonts w:ascii="Arial" w:hAnsi="Arial" w:cs="Arial"/>
          <w:color w:val="000000"/>
          <w:sz w:val="20"/>
          <w:szCs w:val="20"/>
        </w:rPr>
        <w:instrText xml:space="preserve"> ADDIN EN.CITE.DATA </w:instrText>
      </w:r>
      <w:r w:rsidR="00426D1A" w:rsidRPr="008B5129">
        <w:rPr>
          <w:rFonts w:ascii="Arial" w:hAnsi="Arial" w:cs="Arial"/>
          <w:color w:val="000000"/>
          <w:sz w:val="20"/>
          <w:szCs w:val="20"/>
        </w:rPr>
      </w:r>
      <w:r w:rsidR="00426D1A" w:rsidRPr="008B5129">
        <w:rPr>
          <w:rFonts w:ascii="Arial" w:hAnsi="Arial" w:cs="Arial"/>
          <w:color w:val="000000"/>
          <w:sz w:val="20"/>
          <w:szCs w:val="20"/>
        </w:rPr>
        <w:fldChar w:fldCharType="end"/>
      </w:r>
      <w:r w:rsidRPr="008B5129">
        <w:rPr>
          <w:rFonts w:ascii="Arial" w:hAnsi="Arial" w:cs="Arial"/>
          <w:color w:val="000000"/>
          <w:sz w:val="20"/>
          <w:szCs w:val="20"/>
        </w:rPr>
      </w:r>
      <w:r w:rsidRPr="008B5129">
        <w:rPr>
          <w:rFonts w:ascii="Arial" w:hAnsi="Arial" w:cs="Arial"/>
          <w:color w:val="000000"/>
          <w:sz w:val="20"/>
          <w:szCs w:val="20"/>
        </w:rPr>
        <w:fldChar w:fldCharType="separate"/>
      </w:r>
      <w:r w:rsidR="00426D1A" w:rsidRPr="008B5129">
        <w:rPr>
          <w:rFonts w:ascii="Arial" w:hAnsi="Arial" w:cs="Arial"/>
          <w:noProof/>
          <w:color w:val="000000"/>
          <w:sz w:val="20"/>
          <w:szCs w:val="20"/>
        </w:rPr>
        <w:t>(Wu et al., 2017)</w:t>
      </w:r>
      <w:r w:rsidRPr="008B5129">
        <w:rPr>
          <w:rFonts w:ascii="Arial" w:hAnsi="Arial" w:cs="Arial"/>
          <w:color w:val="000000"/>
          <w:sz w:val="20"/>
          <w:szCs w:val="20"/>
        </w:rPr>
        <w:fldChar w:fldCharType="end"/>
      </w:r>
      <w:r w:rsidRPr="008B5129">
        <w:rPr>
          <w:rFonts w:ascii="Arial" w:hAnsi="Arial" w:cs="Arial"/>
          <w:color w:val="000000"/>
          <w:sz w:val="20"/>
          <w:szCs w:val="20"/>
        </w:rPr>
        <w:t>. The transcript for MSC was significantly upregulated in the second trimester (Figs. 4</w:t>
      </w:r>
      <w:r w:rsidR="0010579D" w:rsidRPr="008B5129">
        <w:rPr>
          <w:rFonts w:ascii="Arial" w:hAnsi="Arial" w:cs="Arial"/>
          <w:color w:val="000000"/>
          <w:sz w:val="20"/>
          <w:szCs w:val="20"/>
        </w:rPr>
        <w:t>B</w:t>
      </w:r>
      <w:r w:rsidRPr="008B5129">
        <w:rPr>
          <w:rFonts w:ascii="Arial" w:hAnsi="Arial" w:cs="Arial"/>
          <w:color w:val="000000"/>
          <w:sz w:val="20"/>
          <w:szCs w:val="20"/>
        </w:rPr>
        <w:t xml:space="preserve">, F).  This is the first demonstration of the presence of this </w:t>
      </w:r>
      <w:proofErr w:type="gramStart"/>
      <w:r w:rsidRPr="008B5129">
        <w:rPr>
          <w:rFonts w:ascii="Arial" w:hAnsi="Arial" w:cs="Arial"/>
          <w:color w:val="000000"/>
          <w:sz w:val="20"/>
          <w:szCs w:val="20"/>
        </w:rPr>
        <w:t>immune-regulator</w:t>
      </w:r>
      <w:proofErr w:type="gramEnd"/>
      <w:r w:rsidRPr="008B5129">
        <w:rPr>
          <w:rFonts w:ascii="Arial" w:hAnsi="Arial" w:cs="Arial"/>
          <w:color w:val="000000"/>
          <w:sz w:val="20"/>
          <w:szCs w:val="20"/>
        </w:rPr>
        <w:t xml:space="preserve"> in the </w:t>
      </w:r>
      <w:proofErr w:type="spellStart"/>
      <w:r w:rsidRPr="008B5129">
        <w:rPr>
          <w:rFonts w:ascii="Arial" w:hAnsi="Arial" w:cs="Arial"/>
          <w:color w:val="000000"/>
          <w:sz w:val="20"/>
          <w:szCs w:val="20"/>
        </w:rPr>
        <w:t>syncytiotrophoblast</w:t>
      </w:r>
      <w:proofErr w:type="spellEnd"/>
      <w:r w:rsidRPr="008B5129">
        <w:rPr>
          <w:rFonts w:ascii="Arial" w:hAnsi="Arial" w:cs="Arial"/>
          <w:color w:val="000000"/>
          <w:sz w:val="20"/>
          <w:szCs w:val="20"/>
        </w:rPr>
        <w:t xml:space="preserve">. It is likely to have a different function in the placenta to its role in Tregs (Fig. 4F).  </w:t>
      </w:r>
      <w:bookmarkStart w:id="9" w:name="_aklxydx4gud7" w:colFirst="0" w:colLast="0"/>
      <w:bookmarkStart w:id="10" w:name="_71qk7pb0ycth" w:colFirst="0" w:colLast="0"/>
      <w:bookmarkStart w:id="11" w:name="_f1vm6ou2x1ps" w:colFirst="0" w:colLast="0"/>
      <w:bookmarkStart w:id="12" w:name="_hi10lho3h1n1" w:colFirst="0" w:colLast="0"/>
      <w:bookmarkEnd w:id="9"/>
      <w:bookmarkEnd w:id="10"/>
      <w:bookmarkEnd w:id="11"/>
      <w:bookmarkEnd w:id="12"/>
    </w:p>
    <w:p w14:paraId="3013AA58"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0A05D277" w14:textId="77777777" w:rsidR="005276DD" w:rsidRPr="008B5129" w:rsidRDefault="005276DD"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bookmarkStart w:id="13" w:name="_c1j93gwk7gcr" w:colFirst="0" w:colLast="0"/>
      <w:bookmarkEnd w:id="13"/>
      <w:r w:rsidRPr="008B5129">
        <w:rPr>
          <w:rFonts w:ascii="Arial" w:hAnsi="Arial" w:cs="Arial"/>
          <w:b/>
          <w:color w:val="000000"/>
          <w:sz w:val="20"/>
          <w:szCs w:val="20"/>
          <w:lang w:val="en-GB"/>
        </w:rPr>
        <w:t>Transcription factors</w:t>
      </w:r>
    </w:p>
    <w:p w14:paraId="1C67DA94" w14:textId="3FDFF828" w:rsidR="005276DD" w:rsidRPr="008B5129" w:rsidRDefault="005276DD"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bookmarkStart w:id="14" w:name="_769icaejjkks" w:colFirst="0" w:colLast="0"/>
      <w:bookmarkEnd w:id="14"/>
      <w:r w:rsidRPr="008B5129">
        <w:rPr>
          <w:rFonts w:ascii="Arial" w:hAnsi="Arial" w:cs="Arial"/>
          <w:color w:val="000000"/>
          <w:sz w:val="20"/>
          <w:szCs w:val="20"/>
          <w:lang w:val="en-GB"/>
        </w:rPr>
        <w:t>Rapid cell proliferation and differentiation occurs during the first trimester to establish the placenta. Transcripts encoding the transcriptional regulator high-mobility group AT-hook 2 protein (</w:t>
      </w:r>
      <w:r w:rsidRPr="008B5129">
        <w:rPr>
          <w:rFonts w:ascii="Arial" w:hAnsi="Arial" w:cs="Arial"/>
          <w:i/>
          <w:color w:val="000000"/>
          <w:sz w:val="20"/>
          <w:szCs w:val="20"/>
          <w:lang w:val="en-GB"/>
        </w:rPr>
        <w:t>HMGA2</w:t>
      </w:r>
      <w:r w:rsidRPr="008B5129">
        <w:rPr>
          <w:rFonts w:ascii="Arial" w:hAnsi="Arial" w:cs="Arial"/>
          <w:color w:val="000000"/>
          <w:sz w:val="20"/>
          <w:szCs w:val="20"/>
          <w:lang w:val="en-GB"/>
        </w:rPr>
        <w:t>) were 7.55-fold higher in the first compared to the early second trimester (Fig. 4</w:t>
      </w:r>
      <w:r w:rsidR="001C5391" w:rsidRPr="008B5129">
        <w:rPr>
          <w:rFonts w:ascii="Arial" w:hAnsi="Arial" w:cs="Arial"/>
          <w:color w:val="000000"/>
          <w:sz w:val="20"/>
          <w:szCs w:val="20"/>
          <w:lang w:val="en-GB"/>
        </w:rPr>
        <w:t>C</w:t>
      </w:r>
      <w:r w:rsidRPr="008B5129">
        <w:rPr>
          <w:rFonts w:ascii="Arial" w:hAnsi="Arial" w:cs="Arial"/>
          <w:color w:val="000000"/>
          <w:sz w:val="20"/>
          <w:szCs w:val="20"/>
          <w:lang w:val="en-GB"/>
        </w:rPr>
        <w:t xml:space="preserve">). HMGA2 is known to play a role in proliferation and differentiation, homozygous mutations in the </w:t>
      </w:r>
      <w:r w:rsidRPr="008B5129">
        <w:rPr>
          <w:rFonts w:ascii="Arial" w:hAnsi="Arial" w:cs="Arial"/>
          <w:i/>
          <w:iCs/>
          <w:color w:val="000000"/>
          <w:sz w:val="20"/>
          <w:szCs w:val="20"/>
          <w:lang w:val="en-GB"/>
        </w:rPr>
        <w:t>Hmga2</w:t>
      </w:r>
      <w:r w:rsidRPr="008B5129">
        <w:rPr>
          <w:rFonts w:ascii="Arial" w:hAnsi="Arial" w:cs="Arial"/>
          <w:color w:val="000000"/>
          <w:sz w:val="20"/>
          <w:szCs w:val="20"/>
          <w:lang w:val="en-GB"/>
        </w:rPr>
        <w:t xml:space="preserve"> gene result in the </w:t>
      </w:r>
      <w:r w:rsidRPr="008B5129">
        <w:rPr>
          <w:rFonts w:ascii="Arial" w:hAnsi="Arial" w:cs="Arial"/>
          <w:i/>
          <w:iCs/>
          <w:color w:val="000000"/>
          <w:sz w:val="20"/>
          <w:szCs w:val="20"/>
          <w:lang w:val="en-GB"/>
        </w:rPr>
        <w:t>pygmy</w:t>
      </w:r>
      <w:r w:rsidRPr="008B5129">
        <w:rPr>
          <w:rFonts w:ascii="Arial" w:hAnsi="Arial" w:cs="Arial"/>
          <w:color w:val="000000"/>
          <w:sz w:val="20"/>
          <w:szCs w:val="20"/>
          <w:lang w:val="en-GB"/>
        </w:rPr>
        <w:t xml:space="preserve"> phenotype in mice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Zhou&lt;/Author&gt;&lt;Year&gt;1995&lt;/Year&gt;&lt;RecNum&gt;916&lt;/RecNum&gt;&lt;DisplayText&gt;(Zhou et al., 1995)&lt;/DisplayText&gt;&lt;record&gt;&lt;rec-number&gt;916&lt;/rec-number&gt;&lt;foreign-keys&gt;&lt;key app="EN" db-id="etfv0p229szrt2eewfrv2xdyf0rt2v0rvrzs" timestamp="1575371855"&gt;916&lt;/key&gt;&lt;/foreign-keys&gt;&lt;ref-type name="Journal Article"&gt;17&lt;/ref-type&gt;&lt;contributors&gt;&lt;authors&gt;&lt;author&gt;Zhou, X.&lt;/author&gt;&lt;author&gt;Benson, K. F.&lt;/author&gt;&lt;author&gt;Ashar, H. R.&lt;/author&gt;&lt;author&gt;Chada, K.&lt;/author&gt;&lt;/authors&gt;&lt;/contributors&gt;&lt;auth-address&gt;Department of Biochemistry, UMDNJ-Robert Wood Johnson Medical School, Piscataway 08854-5635, USA.&lt;/auth-address&gt;&lt;titles&gt;&lt;title&gt;Mutation responsible for the mouse pygmy phenotype in the developmentally regulated factor HMGI-C&lt;/title&gt;&lt;secondary-title&gt;Nature&lt;/secondary-title&gt;&lt;/titles&gt;&lt;periodical&gt;&lt;full-title&gt;Nature&lt;/full-title&gt;&lt;/periodical&gt;&lt;pages&gt;771-4&lt;/pages&gt;&lt;volume&gt;376&lt;/volume&gt;&lt;number&gt;6543&lt;/number&gt;&lt;edition&gt;1995/08/31&lt;/edition&gt;&lt;keywords&gt;&lt;keyword&gt;Alleles&lt;/keyword&gt;&lt;keyword&gt;Animals&lt;/keyword&gt;&lt;keyword&gt;Base Sequence&lt;/keyword&gt;&lt;keyword&gt;Cloning, Molecular&lt;/keyword&gt;&lt;keyword&gt;DNA Primers&lt;/keyword&gt;&lt;keyword&gt;Embryonic and Fetal Development/*genetics/physiology&lt;/keyword&gt;&lt;keyword&gt;Growth Disorders/*genetics&lt;/keyword&gt;&lt;keyword&gt;High Mobility Group Proteins/*genetics/physiology&lt;/keyword&gt;&lt;keyword&gt;Mice&lt;/keyword&gt;&lt;keyword&gt;Molecular Sequence Data&lt;/keyword&gt;&lt;keyword&gt;*Mutation&lt;/keyword&gt;&lt;keyword&gt;Phenotype&lt;/keyword&gt;&lt;/keywords&gt;&lt;dates&gt;&lt;year&gt;1995&lt;/year&gt;&lt;pub-dates&gt;&lt;date&gt;Aug 31&lt;/date&gt;&lt;/pub-dates&gt;&lt;/dates&gt;&lt;isbn&gt;0028-0836 (Print)&amp;#xD;0028-0836 (Linking)&lt;/isbn&gt;&lt;accession-num&gt;7651535&lt;/accession-num&gt;&lt;urls&gt;&lt;related-urls&gt;&lt;url&gt;https://www.ncbi.nlm.nih.gov/pubmed/7651535&lt;/url&gt;&lt;/related-urls&gt;&lt;/urls&gt;&lt;electronic-resource-num&gt;10.1038/376771a0&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Zhou et al., 1995)</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e found that expression of </w:t>
      </w:r>
      <w:r w:rsidRPr="008B5129">
        <w:rPr>
          <w:rFonts w:ascii="Arial" w:hAnsi="Arial" w:cs="Arial"/>
          <w:i/>
          <w:color w:val="000000"/>
          <w:sz w:val="20"/>
          <w:szCs w:val="20"/>
          <w:lang w:val="en-GB"/>
        </w:rPr>
        <w:t>HAND1</w:t>
      </w:r>
      <w:r w:rsidRPr="008B5129">
        <w:rPr>
          <w:rFonts w:ascii="Arial" w:hAnsi="Arial" w:cs="Arial"/>
          <w:color w:val="000000"/>
          <w:sz w:val="20"/>
          <w:szCs w:val="20"/>
          <w:lang w:val="en-GB"/>
        </w:rPr>
        <w:t xml:space="preserve">, a transcription factor which regulates differentiation of trophoblast sub-types in the mouse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Scott&lt;/Author&gt;&lt;Year&gt;2000&lt;/Year&gt;&lt;RecNum&gt;1064&lt;/RecNum&gt;&lt;DisplayText&gt;(Scott et al., 2000)&lt;/DisplayText&gt;&lt;record&gt;&lt;rec-number&gt;1064&lt;/rec-number&gt;&lt;foreign-keys&gt;&lt;key app="EN" db-id="srzzf0e9o0v508evxdixdvsjrpzzfsftssdp" timestamp="0"&gt;1064&lt;/key&gt;&lt;/foreign-keys&gt;&lt;ref-type name="Journal Article"&gt;17&lt;/ref-type&gt;&lt;contributors&gt;&lt;authors&gt;&lt;author&gt;Scott, I.C.&lt;/author&gt;&lt;author&gt;Anson-Cartwright, L.&lt;/author&gt;&lt;author&gt;Riley, P.&lt;/author&gt;&lt;author&gt;Reda, D.&lt;/author&gt;&lt;author&gt;Cross, J.C.&lt;/author&gt;&lt;/authors&gt;&lt;/contributors&gt;&lt;titles&gt;&lt;title&gt;The HAND1 basic helix-loop-helix transcription factor regulates trophoblast differentiation via multiple mechanisms&lt;/title&gt;&lt;secondary-title&gt;Mol Cell Biol&lt;/secondary-title&gt;&lt;/titles&gt;&lt;periodical&gt;&lt;full-title&gt;Mol Cell Biol&lt;/full-title&gt;&lt;/periodical&gt;&lt;pages&gt;530-541&lt;/pages&gt;&lt;volume&gt;20&lt;/volume&gt;&lt;dates&gt;&lt;year&gt;2000&lt;/year&gt;&lt;/dates&gt;&lt;urls&gt;&lt;/urls&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Scott et al., 2000)</w:t>
      </w:r>
      <w:r w:rsidRPr="008B5129">
        <w:rPr>
          <w:rFonts w:ascii="Arial" w:hAnsi="Arial" w:cs="Arial"/>
          <w:color w:val="000000"/>
          <w:sz w:val="20"/>
          <w:szCs w:val="20"/>
        </w:rPr>
        <w:fldChar w:fldCharType="end"/>
      </w:r>
      <w:r w:rsidR="004435F1">
        <w:rPr>
          <w:rFonts w:ascii="Arial" w:hAnsi="Arial" w:cs="Arial"/>
          <w:color w:val="000000"/>
          <w:sz w:val="20"/>
          <w:szCs w:val="20"/>
        </w:rPr>
        <w:t>,</w:t>
      </w:r>
      <w:r w:rsidRPr="008B5129">
        <w:rPr>
          <w:rFonts w:ascii="Arial" w:hAnsi="Arial" w:cs="Arial"/>
          <w:color w:val="000000"/>
          <w:sz w:val="20"/>
          <w:szCs w:val="20"/>
          <w:lang w:val="en-GB"/>
        </w:rPr>
        <w:t xml:space="preserve"> was also higher in the first trimester (6.63-fold) compared to early second trimester (Fig. 4</w:t>
      </w:r>
      <w:r w:rsidR="001C5391" w:rsidRPr="008B5129">
        <w:rPr>
          <w:rFonts w:ascii="Arial" w:hAnsi="Arial" w:cs="Arial"/>
          <w:color w:val="000000"/>
          <w:sz w:val="20"/>
          <w:szCs w:val="20"/>
          <w:lang w:val="en-GB"/>
        </w:rPr>
        <w:t>C</w:t>
      </w:r>
      <w:r w:rsidRPr="008B5129">
        <w:rPr>
          <w:rFonts w:ascii="Arial" w:hAnsi="Arial" w:cs="Arial"/>
          <w:color w:val="000000"/>
          <w:sz w:val="20"/>
          <w:szCs w:val="20"/>
          <w:lang w:val="en-GB"/>
        </w:rPr>
        <w:t xml:space="preserve">), but its function during human placental development is unknown. Many of the transcription factors upregulated in the second trimester regulate mammalian development and differentiation processes.  These include </w:t>
      </w:r>
      <w:r w:rsidRPr="008B5129">
        <w:rPr>
          <w:rFonts w:ascii="Arial" w:hAnsi="Arial" w:cs="Arial"/>
          <w:i/>
          <w:color w:val="000000"/>
          <w:sz w:val="20"/>
          <w:szCs w:val="20"/>
          <w:lang w:val="en-GB"/>
        </w:rPr>
        <w:t>KLF2</w:t>
      </w:r>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SOX14,</w:t>
      </w:r>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SOX18, LHX6, MEF2C, SOX7, HEYL</w:t>
      </w:r>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TFAP2E, MYT1</w:t>
      </w:r>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 xml:space="preserve">BNC2, </w:t>
      </w:r>
      <w:r w:rsidRPr="008B5129">
        <w:rPr>
          <w:rFonts w:ascii="Arial" w:hAnsi="Arial" w:cs="Arial"/>
          <w:color w:val="000000"/>
          <w:sz w:val="20"/>
          <w:szCs w:val="20"/>
          <w:lang w:val="en-GB"/>
        </w:rPr>
        <w:t>and</w:t>
      </w:r>
      <w:r w:rsidRPr="008B5129">
        <w:rPr>
          <w:rFonts w:ascii="Arial" w:hAnsi="Arial" w:cs="Arial"/>
          <w:i/>
          <w:color w:val="000000"/>
          <w:sz w:val="20"/>
          <w:szCs w:val="20"/>
          <w:lang w:val="en-GB"/>
        </w:rPr>
        <w:t xml:space="preserve"> STAT4</w:t>
      </w:r>
      <w:r w:rsidRPr="008B5129">
        <w:rPr>
          <w:rFonts w:ascii="Arial" w:hAnsi="Arial" w:cs="Arial"/>
          <w:color w:val="000000"/>
          <w:sz w:val="20"/>
          <w:szCs w:val="20"/>
          <w:lang w:val="en-GB"/>
        </w:rPr>
        <w:t xml:space="preserve"> </w:t>
      </w:r>
      <w:r w:rsidR="0010579D" w:rsidRPr="008B5129">
        <w:rPr>
          <w:rFonts w:ascii="Arial" w:hAnsi="Arial" w:cs="Arial"/>
          <w:color w:val="000000"/>
          <w:sz w:val="20"/>
          <w:szCs w:val="20"/>
          <w:lang w:val="en-GB"/>
        </w:rPr>
        <w:t>(Fig. 4C</w:t>
      </w:r>
      <w:r w:rsidRPr="008B5129">
        <w:rPr>
          <w:rFonts w:ascii="Arial" w:hAnsi="Arial" w:cs="Arial"/>
          <w:color w:val="000000"/>
          <w:sz w:val="20"/>
          <w:szCs w:val="20"/>
          <w:lang w:val="en-GB"/>
        </w:rPr>
        <w:t xml:space="preserve">).  </w:t>
      </w:r>
    </w:p>
    <w:p w14:paraId="19034DB0" w14:textId="77777777" w:rsidR="005276DD" w:rsidRPr="008B5129" w:rsidRDefault="005276DD"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p>
    <w:p w14:paraId="589C53E5" w14:textId="55EC0F4E" w:rsidR="0010579D" w:rsidRPr="009F640B" w:rsidRDefault="00125356"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highlight w:val="yellow"/>
        </w:rPr>
      </w:pPr>
      <w:commentRangeStart w:id="15"/>
      <w:r w:rsidRPr="009F640B">
        <w:rPr>
          <w:rFonts w:ascii="Arial" w:hAnsi="Arial" w:cs="Arial"/>
          <w:color w:val="000000"/>
          <w:sz w:val="20"/>
          <w:szCs w:val="20"/>
          <w:highlight w:val="yellow"/>
          <w:lang w:val="en-GB"/>
        </w:rPr>
        <w:t xml:space="preserve">To investigate potential regulatory networks of the placenta, we performed </w:t>
      </w:r>
      <w:r w:rsidR="001C5391" w:rsidRPr="009F640B">
        <w:rPr>
          <w:rFonts w:ascii="Arial" w:hAnsi="Arial" w:cs="Arial"/>
          <w:color w:val="000000"/>
          <w:sz w:val="20"/>
          <w:szCs w:val="20"/>
          <w:highlight w:val="yellow"/>
          <w:lang w:val="en-GB"/>
        </w:rPr>
        <w:t>a motif rankings analysis</w:t>
      </w:r>
      <w:r w:rsidRPr="009F640B">
        <w:rPr>
          <w:rFonts w:ascii="Arial" w:hAnsi="Arial" w:cs="Arial"/>
          <w:color w:val="000000"/>
          <w:sz w:val="20"/>
          <w:szCs w:val="20"/>
          <w:highlight w:val="yellow"/>
          <w:lang w:val="en-GB"/>
        </w:rPr>
        <w:t>. DEGs were scanned for the motifs</w:t>
      </w:r>
      <w:r w:rsidR="001B521C" w:rsidRPr="009F640B">
        <w:rPr>
          <w:rFonts w:ascii="Arial" w:hAnsi="Arial" w:cs="Arial"/>
          <w:color w:val="000000"/>
          <w:sz w:val="20"/>
          <w:szCs w:val="20"/>
          <w:highlight w:val="yellow"/>
          <w:lang w:val="en-GB"/>
        </w:rPr>
        <w:t>,</w:t>
      </w:r>
      <w:r w:rsidRPr="009F640B">
        <w:rPr>
          <w:rFonts w:ascii="Arial" w:hAnsi="Arial" w:cs="Arial"/>
          <w:color w:val="000000"/>
          <w:sz w:val="20"/>
          <w:szCs w:val="20"/>
          <w:highlight w:val="yellow"/>
          <w:lang w:val="en-GB"/>
        </w:rPr>
        <w:t xml:space="preserve"> and DNA motifs significantly over-represented in a gene-set were identified. The </w:t>
      </w:r>
      <w:r w:rsidR="001C5391" w:rsidRPr="009F640B">
        <w:rPr>
          <w:rFonts w:ascii="Arial" w:hAnsi="Arial" w:cs="Arial"/>
          <w:color w:val="000000"/>
          <w:sz w:val="20"/>
          <w:szCs w:val="20"/>
          <w:highlight w:val="yellow"/>
          <w:lang w:val="en-GB"/>
        </w:rPr>
        <w:t xml:space="preserve">CBX3 motif was the </w:t>
      </w:r>
      <w:r w:rsidRPr="009F640B">
        <w:rPr>
          <w:rFonts w:ascii="Arial" w:hAnsi="Arial" w:cs="Arial"/>
          <w:color w:val="000000"/>
          <w:sz w:val="20"/>
          <w:szCs w:val="20"/>
          <w:highlight w:val="yellow"/>
          <w:lang w:val="en-GB"/>
        </w:rPr>
        <w:t xml:space="preserve">only common transcription factor motif that was significantly overrepresented in both searches (235 DEGs with CBX3 motif at 500UP TSS and 691 genes with this motif in 10kb </w:t>
      </w:r>
      <w:proofErr w:type="spellStart"/>
      <w:r w:rsidRPr="009F640B">
        <w:rPr>
          <w:rFonts w:ascii="Arial" w:hAnsi="Arial" w:cs="Arial"/>
          <w:color w:val="000000"/>
          <w:sz w:val="20"/>
          <w:szCs w:val="20"/>
          <w:highlight w:val="yellow"/>
          <w:lang w:val="en-GB"/>
        </w:rPr>
        <w:t>centered</w:t>
      </w:r>
      <w:proofErr w:type="spellEnd"/>
      <w:r w:rsidRPr="009F640B">
        <w:rPr>
          <w:rFonts w:ascii="Arial" w:hAnsi="Arial" w:cs="Arial"/>
          <w:color w:val="000000"/>
          <w:sz w:val="20"/>
          <w:szCs w:val="20"/>
          <w:highlight w:val="yellow"/>
          <w:lang w:val="en-GB"/>
        </w:rPr>
        <w:t xml:space="preserve"> around TSS). </w:t>
      </w:r>
      <w:r w:rsidR="00282410" w:rsidRPr="009F640B">
        <w:rPr>
          <w:rFonts w:ascii="Arial" w:hAnsi="Arial" w:cs="Arial"/>
          <w:color w:val="000000"/>
          <w:sz w:val="20"/>
          <w:szCs w:val="20"/>
          <w:highlight w:val="yellow"/>
        </w:rPr>
        <w:t xml:space="preserve">We have compared our DEGs enriched with CBX3 motif with the </w:t>
      </w:r>
      <w:proofErr w:type="spellStart"/>
      <w:r w:rsidR="00282410" w:rsidRPr="009F640B">
        <w:rPr>
          <w:rFonts w:ascii="Arial" w:hAnsi="Arial" w:cs="Arial"/>
          <w:color w:val="000000"/>
          <w:sz w:val="20"/>
          <w:szCs w:val="20"/>
          <w:highlight w:val="yellow"/>
        </w:rPr>
        <w:t>targetome</w:t>
      </w:r>
      <w:proofErr w:type="spellEnd"/>
      <w:r w:rsidR="00282410" w:rsidRPr="009F640B">
        <w:rPr>
          <w:rFonts w:ascii="Arial" w:hAnsi="Arial" w:cs="Arial"/>
          <w:color w:val="000000"/>
          <w:sz w:val="20"/>
          <w:szCs w:val="20"/>
          <w:highlight w:val="yellow"/>
        </w:rPr>
        <w:t xml:space="preserve"> of CBX3 transcription</w:t>
      </w:r>
      <w:r w:rsidR="007A4582" w:rsidRPr="009F640B">
        <w:rPr>
          <w:rFonts w:ascii="Arial" w:hAnsi="Arial" w:cs="Arial"/>
          <w:color w:val="000000"/>
          <w:sz w:val="20"/>
          <w:szCs w:val="20"/>
          <w:highlight w:val="yellow"/>
        </w:rPr>
        <w:t xml:space="preserve"> factor, based on ENCODE Transc</w:t>
      </w:r>
      <w:r w:rsidR="00282410" w:rsidRPr="009F640B">
        <w:rPr>
          <w:rFonts w:ascii="Arial" w:hAnsi="Arial" w:cs="Arial"/>
          <w:color w:val="000000"/>
          <w:sz w:val="20"/>
          <w:szCs w:val="20"/>
          <w:highlight w:val="yellow"/>
        </w:rPr>
        <w:t>r</w:t>
      </w:r>
      <w:r w:rsidR="007A4582" w:rsidRPr="009F640B">
        <w:rPr>
          <w:rFonts w:ascii="Arial" w:hAnsi="Arial" w:cs="Arial"/>
          <w:color w:val="000000"/>
          <w:sz w:val="20"/>
          <w:szCs w:val="20"/>
          <w:highlight w:val="yellow"/>
        </w:rPr>
        <w:t>i</w:t>
      </w:r>
      <w:r w:rsidR="00282410" w:rsidRPr="009F640B">
        <w:rPr>
          <w:rFonts w:ascii="Arial" w:hAnsi="Arial" w:cs="Arial"/>
          <w:color w:val="000000"/>
          <w:sz w:val="20"/>
          <w:szCs w:val="20"/>
          <w:highlight w:val="yellow"/>
        </w:rPr>
        <w:t>ption Factor Target Database</w:t>
      </w:r>
      <w:r w:rsidR="007A4582" w:rsidRPr="009F640B">
        <w:rPr>
          <w:rFonts w:ascii="Arial" w:hAnsi="Arial" w:cs="Arial"/>
          <w:color w:val="000000"/>
          <w:sz w:val="20"/>
          <w:szCs w:val="20"/>
          <w:highlight w:val="yellow"/>
        </w:rPr>
        <w:t xml:space="preserve"> </w:t>
      </w:r>
      <w:r w:rsidR="007A4582" w:rsidRPr="009F640B">
        <w:rPr>
          <w:rFonts w:ascii="Arial" w:hAnsi="Arial" w:cs="Arial"/>
          <w:color w:val="000000"/>
          <w:sz w:val="20"/>
          <w:szCs w:val="20"/>
          <w:highlight w:val="yellow"/>
        </w:rPr>
        <w:fldChar w:fldCharType="begin">
          <w:fldData xml:space="preserve">PEVuZE5vdGU+PENpdGU+PEF1dGhvcj5Db25zb3J0aXVtPC9BdXRob3I+PFllYXI+MjAxMTwvWWVh
cj48UmVjTnVtPjEwMzM8L1JlY051bT48RGlzcGxheVRleHQ+KENvbnNvcnRpdW0sIDIwMTE7IFJv
dWlsbGFyZCBldCBhbC4sIDIwMTYpPC9EaXNwbGF5VGV4dD48cmVjb3JkPjxyZWMtbnVtYmVyPjEw
MzM8L3JlYy1udW1iZXI+PGZvcmVpZ24ta2V5cz48a2V5IGFwcD0iRU4iIGRiLWlkPSJldGZ2MHAy
MjlzenJ0MmVld2ZydjJ4ZHlmMHJ0MnYwcnZyenMiIHRpbWVzdGFtcD0iMTU5ODUxMTQ2MyI+MTAz
Mzwva2V5PjwvZm9yZWlnbi1rZXlzPjxyZWYtdHlwZSBuYW1lPSJKb3VybmFsIEFydGljbGUiPjE3
PC9yZWYtdHlwZT48Y29udHJpYnV0b3JzPjxhdXRob3JzPjxhdXRob3I+RW5jb2RlIFByb2plY3Qg
Q29uc29ydGl1bTwvYXV0aG9yPjwvYXV0aG9ycz48L2NvbnRyaWJ1dG9ycz48YXV0aC1hZGRyZXNz
Pkh1ZHNvbkFscGhhIEluc3RpdHV0ZSBmb3IgQmlvdGVjaG5vbG9neSwgSHVudHN2aWxsZSwgQWxh
YmFtYSwgVW5pdGVkIFN0YXRlcyBvZiBBbWVyaWNhLiBybXllcnNAaHVkc29uYWxwaGEub3JnPC9h
dXRoLWFkZHJlc3M+PHRpdGxlcz48dGl0bGU+QSB1c2VyJmFwb3M7cyBndWlkZSB0byB0aGUgZW5j
eWNsb3BlZGlhIG9mIEROQSBlbGVtZW50cyAoRU5DT0RFKTwvdGl0bGU+PHNlY29uZGFyeS10aXRs
ZT5QTG9TIEJpb2w8L3NlY29uZGFyeS10aXRsZT48L3RpdGxlcz48cGVyaW9kaWNhbD48ZnVsbC10
aXRsZT5QTG9TIEJpb2w8L2Z1bGwtdGl0bGU+PGFiYnItMT5QTG9TIGJpb2xvZ3k8L2FiYnItMT48
L3BlcmlvZGljYWw+PHBhZ2VzPmUxMDAxMDQ2PC9wYWdlcz48dm9sdW1lPjk8L3ZvbHVtZT48bnVt
YmVyPjQ8L251bWJlcj48ZWRpdGlvbj4yMDExLzA0LzI5PC9lZGl0aW9uPjxrZXl3b3Jkcz48a2V5
d29yZD5CYXNlIFNlcXVlbmNlPC9rZXl3b3JkPjxrZXl3b3JkPkNocm9tYXRpbi9tZXRhYm9saXNt
PC9rZXl3b3JkPjxrZXl3b3JkPkNvbnNlcnZlZCBTZXF1ZW5jZTwva2V5d29yZD48a2V5d29yZD5E
TkEgTWV0aHlsYXRpb248L2tleXdvcmQ+PGtleXdvcmQ+RE5BLUJpbmRpbmcgUHJvdGVpbnMvZ2Vu
ZXRpY3MvbWV0YWJvbGlzbTwva2V5d29yZD48a2V5d29yZD4qRGF0YWJhc2VzLCBOdWNsZWljIEFj
aWQ8L2tleXdvcmQ+PGtleXdvcmQ+R2VuZSBDb21wb25lbnRzPC9rZXl3b3JkPjxrZXl3b3JkPkdl
bmUgRXhwcmVzc2lvbiBSZWd1bGF0aW9uPC9rZXl3b3JkPjxrZXl3b3JkPipHZW5vbWUsIEh1bWFu
PC9rZXl3b3JkPjxrZXl3b3JkPkh1bWFuczwva2V5d29yZD48a2V5d29yZD5JbnRlcm5ldDwva2V5
d29yZD48a2V5d29yZD5Nb2RlbHMsIEdlbmV0aWM8L2tleXdvcmQ+PGtleXdvcmQ+UXVhbGl0eSBD
b250cm9sPC9rZXl3b3JkPjxrZXl3b3JkPlJOQSwgTWVzc2VuZ2VyL2dlbmV0aWNzPC9rZXl3b3Jk
PjxrZXl3b3JkPlJOQS1CaW5kaW5nIFByb3RlaW5zL2dlbmV0aWNzL21ldGFib2xpc208L2tleXdv
cmQ+PC9rZXl3b3Jkcz48ZGF0ZXM+PHllYXI+MjAxMTwveWVhcj48cHViLWRhdGVzPjxkYXRlPkFw
cjwvZGF0ZT48L3B1Yi1kYXRlcz48L2RhdGVzPjxpc2JuPjE1NDUtNzg4NSAoRWxlY3Ryb25pYykm
I3hEOzE1NDQtOTE3MyAoTGlua2luZyk8L2lzYm4+PGFjY2Vzc2lvbi1udW0+MjE1MjYyMjI8L2Fj
Y2Vzc2lvbi1udW0+PHVybHM+PHJlbGF0ZWQtdXJscz48dXJsPmh0dHBzOi8vd3d3Lm5jYmkubmxt
Lm5paC5nb3YvcHVibWVkLzIxNTI2MjIyPC91cmw+PC9yZWxhdGVkLXVybHM+PC91cmxzPjxjdXN0
b20yPlBNQzMwNzk1ODU8L2N1c3RvbTI+PGVsZWN0cm9uaWMtcmVzb3VyY2UtbnVtPjEwLjEzNzEv
am91cm5hbC5wYmlvLjEwMDEwNDY8L2VsZWN0cm9uaWMtcmVzb3VyY2UtbnVtPjwvcmVjb3JkPjwv
Q2l0ZT48Q2l0ZT48QXV0aG9yPlJvdWlsbGFyZDwvQXV0aG9yPjxZZWFyPjIwMTY8L1llYXI+PFJl
Y051bT4xMDM0PC9SZWNOdW0+PHJlY29yZD48cmVjLW51bWJlcj4xMDM0PC9yZWMtbnVtYmVyPjxm
b3JlaWduLWtleXM+PGtleSBhcHA9IkVOIiBkYi1pZD0iZXRmdjBwMjI5c3pydDJlZXdmcnYyeGR5
ZjBydDJ2MHJ2cnpzIiB0aW1lc3RhbXA9IjE1OTg1MTE2NjUiPjEwMzQ8L2tleT48L2ZvcmVpZ24t
a2V5cz48cmVmLXR5cGUgbmFtZT0iSm91cm5hbCBBcnRpY2xlIj4xNzwvcmVmLXR5cGU+PGNvbnRy
aWJ1dG9ycz48YXV0aG9ycz48YXV0aG9yPlJvdWlsbGFyZCwgQS4gRC48L2F1dGhvcj48YXV0aG9y
Pkd1bmRlcnNlbiwgRy4gVy48L2F1dGhvcj48YXV0aG9yPkZlcm5hbmRleiwgTi4gRi48L2F1dGhv
cj48YXV0aG9yPldhbmcsIFouPC9hdXRob3I+PGF1dGhvcj5Nb250ZWlybywgQy4gRC48L2F1dGhv
cj48YXV0aG9yPk1jRGVybW90dCwgTS4gRy48L2F1dGhvcj48YXV0aG9yPk1hJmFwb3M7YXlhbiwg
QS48L2F1dGhvcj48L2F1dGhvcnM+PC9jb250cmlidXRvcnM+PGF1dGgtYWRkcmVzcz5EZXBhcnRt
ZW50IG9mIFBoYXJtYWNvbG9neSBhbmQgU3lzdGVtcyBUaGVyYXBldXRpY3MsIERlcGFydG1lbnQg
b2YgR2VuZXRpY3MgYW5kIEdlbm9taWMgU2NpZW5jZXMsIEJEMkstTElOQ1MgRGF0YSBDb29yZGlu
YXRpb24gYW5kIEludGVncmF0aW9uIENlbnRlciAoRENJQyksIE1vdW50IFNpbmFpJmFwb3M7cyBL
bm93bGVkZ2UgTWFuYWdlbWVudCBDZW50ZXIgZm9yIElsbHVtaW5hdGluZyB0aGUgRHJ1Z2dhYmxl
IEdlbm9tZSAoS01DLUlERyksIEljYWhuIFNjaG9vbCBvZiBNZWRpY2luZSBhdCBNb3VudCBTaW5h
aSwgTmV3IFlvcmssIE5ZLCBVU0EuJiN4RDtEZXBhcnRtZW50IG9mIFBoYXJtYWNvbG9neSBhbmQg
U3lzdGVtcyBUaGVyYXBldXRpY3MsIERlcGFydG1lbnQgb2YgR2VuZXRpY3MgYW5kIEdlbm9taWMg
U2NpZW5jZXMsIEJEMkstTElOQ1MgRGF0YSBDb29yZGluYXRpb24gYW5kIEludGVncmF0aW9uIENl
bnRlciAoRENJQyksIE1vdW50IFNpbmFpJmFwb3M7cyBLbm93bGVkZ2UgTWFuYWdlbWVudCBDZW50
ZXIgZm9yIElsbHVtaW5hdGluZyB0aGUgRHJ1Z2dhYmxlIEdlbm9tZSAoS01DLUlERyksIEljYWhu
IFNjaG9vbCBvZiBNZWRpY2luZSBhdCBNb3VudCBTaW5haSwgTmV3IFlvcmssIE5ZLCBVU0EgYXZp
Lm1hYXlhbkBtc3NtLmVkdS48L2F1dGgtYWRkcmVzcz48dGl0bGVzPjx0aXRsZT5UaGUgaGFybW9u
aXpvbWU6IGEgY29sbGVjdGlvbiBvZiBwcm9jZXNzZWQgZGF0YXNldHMgZ2F0aGVyZWQgdG8gc2Vy
dmUgYW5kIG1pbmUga25vd2xlZGdlIGFib3V0IGdlbmVzIGFuZCBwcm90ZWluczwvdGl0bGU+PHNl
Y29uZGFyeS10aXRsZT5EYXRhYmFzZSAoT3hmb3JkKTwvc2Vjb25kYXJ5LXRpdGxlPjwvdGl0bGVz
PjxwZXJpb2RpY2FsPjxmdWxsLXRpdGxlPkRhdGFiYXNlIChPeGZvcmQpPC9mdWxsLXRpdGxlPjwv
cGVyaW9kaWNhbD48dm9sdW1lPjIwMTY8L3ZvbHVtZT48ZWRpdGlvbj4yMDE2LzA3LzA1PC9lZGl0
aW9uPjxrZXl3b3Jkcz48a2V5d29yZD5BbmltYWxzPC9rZXl3b3JkPjxrZXl3b3JkPkRhdGEgTWlu
aW5nLyptZXRob2RzPC9rZXl3b3JkPjxrZXl3b3JkPipEYXRhYmFzZXMsIE51Y2xlaWMgQWNpZDwv
a2V5d29yZD48a2V5d29yZD4qRGF0YWJhc2VzLCBQcm90ZWluPC9rZXl3b3JkPjxrZXl3b3JkPkh1
bWFuczwva2V5d29yZD48a2V5d29yZD4qTWFjaGluZSBMZWFybmluZzwva2V5d29yZD48a2V5d29y
ZD5NaWNlPC9rZXl3b3JkPjwva2V5d29yZHM+PGRhdGVzPjx5ZWFyPjIwMTY8L3llYXI+PC9kYXRl
cz48aXNibj4xNzU4LTA0NjMgKEVsZWN0cm9uaWMpJiN4RDsxNzU4LTA0NjMgKExpbmtpbmcpPC9p
c2JuPjxhY2Nlc3Npb24tbnVtPjI3Mzc0MTIwPC9hY2Nlc3Npb24tbnVtPjx1cmxzPjxyZWxhdGVk
LXVybHM+PHVybD5odHRwczovL3d3dy5uY2JpLm5sbS5uaWguZ292L3B1Ym1lZC8yNzM3NDEyMDwv
dXJsPjwvcmVsYXRlZC11cmxzPjwvdXJscz48Y3VzdG9tMj5QTUM0OTMwODM0PC9jdXN0b20yPjxl
bGVjdHJvbmljLXJlc291cmNlLW51bT4xMC4xMDkzL2RhdGFiYXNlL2JhdzEwMDwvZWxlY3Ryb25p
Yy1yZXNvdXJjZS1udW0+PC9yZWNvcmQ+PC9DaXRlPjwvRW5kTm90ZT4A
</w:fldData>
        </w:fldChar>
      </w:r>
      <w:r w:rsidR="00426D1A" w:rsidRPr="009F640B">
        <w:rPr>
          <w:rFonts w:ascii="Arial" w:hAnsi="Arial" w:cs="Arial"/>
          <w:color w:val="000000"/>
          <w:sz w:val="20"/>
          <w:szCs w:val="20"/>
          <w:highlight w:val="yellow"/>
        </w:rPr>
        <w:instrText xml:space="preserve"> ADDIN EN.CITE </w:instrText>
      </w:r>
      <w:r w:rsidR="00426D1A" w:rsidRPr="009F640B">
        <w:rPr>
          <w:rFonts w:ascii="Arial" w:hAnsi="Arial" w:cs="Arial"/>
          <w:color w:val="000000"/>
          <w:sz w:val="20"/>
          <w:szCs w:val="20"/>
          <w:highlight w:val="yellow"/>
        </w:rPr>
        <w:fldChar w:fldCharType="begin">
          <w:fldData xml:space="preserve">PEVuZE5vdGU+PENpdGU+PEF1dGhvcj5Db25zb3J0aXVtPC9BdXRob3I+PFllYXI+MjAxMTwvWWVh
cj48UmVjTnVtPjEwMzM8L1JlY051bT48RGlzcGxheVRleHQ+KENvbnNvcnRpdW0sIDIwMTE7IFJv
dWlsbGFyZCBldCBhbC4sIDIwMTYpPC9EaXNwbGF5VGV4dD48cmVjb3JkPjxyZWMtbnVtYmVyPjEw
MzM8L3JlYy1udW1iZXI+PGZvcmVpZ24ta2V5cz48a2V5IGFwcD0iRU4iIGRiLWlkPSJldGZ2MHAy
MjlzenJ0MmVld2ZydjJ4ZHlmMHJ0MnYwcnZyenMiIHRpbWVzdGFtcD0iMTU5ODUxMTQ2MyI+MTAz
Mzwva2V5PjwvZm9yZWlnbi1rZXlzPjxyZWYtdHlwZSBuYW1lPSJKb3VybmFsIEFydGljbGUiPjE3
PC9yZWYtdHlwZT48Y29udHJpYnV0b3JzPjxhdXRob3JzPjxhdXRob3I+RW5jb2RlIFByb2plY3Qg
Q29uc29ydGl1bTwvYXV0aG9yPjwvYXV0aG9ycz48L2NvbnRyaWJ1dG9ycz48YXV0aC1hZGRyZXNz
Pkh1ZHNvbkFscGhhIEluc3RpdHV0ZSBmb3IgQmlvdGVjaG5vbG9neSwgSHVudHN2aWxsZSwgQWxh
YmFtYSwgVW5pdGVkIFN0YXRlcyBvZiBBbWVyaWNhLiBybXllcnNAaHVkc29uYWxwaGEub3JnPC9h
dXRoLWFkZHJlc3M+PHRpdGxlcz48dGl0bGU+QSB1c2VyJmFwb3M7cyBndWlkZSB0byB0aGUgZW5j
eWNsb3BlZGlhIG9mIEROQSBlbGVtZW50cyAoRU5DT0RFKTwvdGl0bGU+PHNlY29uZGFyeS10aXRs
ZT5QTG9TIEJpb2w8L3NlY29uZGFyeS10aXRsZT48L3RpdGxlcz48cGVyaW9kaWNhbD48ZnVsbC10
aXRsZT5QTG9TIEJpb2w8L2Z1bGwtdGl0bGU+PGFiYnItMT5QTG9TIGJpb2xvZ3k8L2FiYnItMT48
L3BlcmlvZGljYWw+PHBhZ2VzPmUxMDAxMDQ2PC9wYWdlcz48dm9sdW1lPjk8L3ZvbHVtZT48bnVt
YmVyPjQ8L251bWJlcj48ZWRpdGlvbj4yMDExLzA0LzI5PC9lZGl0aW9uPjxrZXl3b3Jkcz48a2V5
d29yZD5CYXNlIFNlcXVlbmNlPC9rZXl3b3JkPjxrZXl3b3JkPkNocm9tYXRpbi9tZXRhYm9saXNt
PC9rZXl3b3JkPjxrZXl3b3JkPkNvbnNlcnZlZCBTZXF1ZW5jZTwva2V5d29yZD48a2V5d29yZD5E
TkEgTWV0aHlsYXRpb248L2tleXdvcmQ+PGtleXdvcmQ+RE5BLUJpbmRpbmcgUHJvdGVpbnMvZ2Vu
ZXRpY3MvbWV0YWJvbGlzbTwva2V5d29yZD48a2V5d29yZD4qRGF0YWJhc2VzLCBOdWNsZWljIEFj
aWQ8L2tleXdvcmQ+PGtleXdvcmQ+R2VuZSBDb21wb25lbnRzPC9rZXl3b3JkPjxrZXl3b3JkPkdl
bmUgRXhwcmVzc2lvbiBSZWd1bGF0aW9uPC9rZXl3b3JkPjxrZXl3b3JkPipHZW5vbWUsIEh1bWFu
PC9rZXl3b3JkPjxrZXl3b3JkPkh1bWFuczwva2V5d29yZD48a2V5d29yZD5JbnRlcm5ldDwva2V5
d29yZD48a2V5d29yZD5Nb2RlbHMsIEdlbmV0aWM8L2tleXdvcmQ+PGtleXdvcmQ+UXVhbGl0eSBD
b250cm9sPC9rZXl3b3JkPjxrZXl3b3JkPlJOQSwgTWVzc2VuZ2VyL2dlbmV0aWNzPC9rZXl3b3Jk
PjxrZXl3b3JkPlJOQS1CaW5kaW5nIFByb3RlaW5zL2dlbmV0aWNzL21ldGFib2xpc208L2tleXdv
cmQ+PC9rZXl3b3Jkcz48ZGF0ZXM+PHllYXI+MjAxMTwveWVhcj48cHViLWRhdGVzPjxkYXRlPkFw
cjwvZGF0ZT48L3B1Yi1kYXRlcz48L2RhdGVzPjxpc2JuPjE1NDUtNzg4NSAoRWxlY3Ryb25pYykm
I3hEOzE1NDQtOTE3MyAoTGlua2luZyk8L2lzYm4+PGFjY2Vzc2lvbi1udW0+MjE1MjYyMjI8L2Fj
Y2Vzc2lvbi1udW0+PHVybHM+PHJlbGF0ZWQtdXJscz48dXJsPmh0dHBzOi8vd3d3Lm5jYmkubmxt
Lm5paC5nb3YvcHVibWVkLzIxNTI2MjIyPC91cmw+PC9yZWxhdGVkLXVybHM+PC91cmxzPjxjdXN0
b20yPlBNQzMwNzk1ODU8L2N1c3RvbTI+PGVsZWN0cm9uaWMtcmVzb3VyY2UtbnVtPjEwLjEzNzEv
am91cm5hbC5wYmlvLjEwMDEwNDY8L2VsZWN0cm9uaWMtcmVzb3VyY2UtbnVtPjwvcmVjb3JkPjwv
Q2l0ZT48Q2l0ZT48QXV0aG9yPlJvdWlsbGFyZDwvQXV0aG9yPjxZZWFyPjIwMTY8L1llYXI+PFJl
Y051bT4xMDM0PC9SZWNOdW0+PHJlY29yZD48cmVjLW51bWJlcj4xMDM0PC9yZWMtbnVtYmVyPjxm
b3JlaWduLWtleXM+PGtleSBhcHA9IkVOIiBkYi1pZD0iZXRmdjBwMjI5c3pydDJlZXdmcnYyeGR5
ZjBydDJ2MHJ2cnpzIiB0aW1lc3RhbXA9IjE1OTg1MTE2NjUiPjEwMzQ8L2tleT48L2ZvcmVpZ24t
a2V5cz48cmVmLXR5cGUgbmFtZT0iSm91cm5hbCBBcnRpY2xlIj4xNzwvcmVmLXR5cGU+PGNvbnRy
aWJ1dG9ycz48YXV0aG9ycz48YXV0aG9yPlJvdWlsbGFyZCwgQS4gRC48L2F1dGhvcj48YXV0aG9y
Pkd1bmRlcnNlbiwgRy4gVy48L2F1dGhvcj48YXV0aG9yPkZlcm5hbmRleiwgTi4gRi48L2F1dGhv
cj48YXV0aG9yPldhbmcsIFouPC9hdXRob3I+PGF1dGhvcj5Nb250ZWlybywgQy4gRC48L2F1dGhv
cj48YXV0aG9yPk1jRGVybW90dCwgTS4gRy48L2F1dGhvcj48YXV0aG9yPk1hJmFwb3M7YXlhbiwg
QS48L2F1dGhvcj48L2F1dGhvcnM+PC9jb250cmlidXRvcnM+PGF1dGgtYWRkcmVzcz5EZXBhcnRt
ZW50IG9mIFBoYXJtYWNvbG9neSBhbmQgU3lzdGVtcyBUaGVyYXBldXRpY3MsIERlcGFydG1lbnQg
b2YgR2VuZXRpY3MgYW5kIEdlbm9taWMgU2NpZW5jZXMsIEJEMkstTElOQ1MgRGF0YSBDb29yZGlu
YXRpb24gYW5kIEludGVncmF0aW9uIENlbnRlciAoRENJQyksIE1vdW50IFNpbmFpJmFwb3M7cyBL
bm93bGVkZ2UgTWFuYWdlbWVudCBDZW50ZXIgZm9yIElsbHVtaW5hdGluZyB0aGUgRHJ1Z2dhYmxl
IEdlbm9tZSAoS01DLUlERyksIEljYWhuIFNjaG9vbCBvZiBNZWRpY2luZSBhdCBNb3VudCBTaW5h
aSwgTmV3IFlvcmssIE5ZLCBVU0EuJiN4RDtEZXBhcnRtZW50IG9mIFBoYXJtYWNvbG9neSBhbmQg
U3lzdGVtcyBUaGVyYXBldXRpY3MsIERlcGFydG1lbnQgb2YgR2VuZXRpY3MgYW5kIEdlbm9taWMg
U2NpZW5jZXMsIEJEMkstTElOQ1MgRGF0YSBDb29yZGluYXRpb24gYW5kIEludGVncmF0aW9uIENl
bnRlciAoRENJQyksIE1vdW50IFNpbmFpJmFwb3M7cyBLbm93bGVkZ2UgTWFuYWdlbWVudCBDZW50
ZXIgZm9yIElsbHVtaW5hdGluZyB0aGUgRHJ1Z2dhYmxlIEdlbm9tZSAoS01DLUlERyksIEljYWhu
IFNjaG9vbCBvZiBNZWRpY2luZSBhdCBNb3VudCBTaW5haSwgTmV3IFlvcmssIE5ZLCBVU0EgYXZp
Lm1hYXlhbkBtc3NtLmVkdS48L2F1dGgtYWRkcmVzcz48dGl0bGVzPjx0aXRsZT5UaGUgaGFybW9u
aXpvbWU6IGEgY29sbGVjdGlvbiBvZiBwcm9jZXNzZWQgZGF0YXNldHMgZ2F0aGVyZWQgdG8gc2Vy
dmUgYW5kIG1pbmUga25vd2xlZGdlIGFib3V0IGdlbmVzIGFuZCBwcm90ZWluczwvdGl0bGU+PHNl
Y29uZGFyeS10aXRsZT5EYXRhYmFzZSAoT3hmb3JkKTwvc2Vjb25kYXJ5LXRpdGxlPjwvdGl0bGVz
PjxwZXJpb2RpY2FsPjxmdWxsLXRpdGxlPkRhdGFiYXNlIChPeGZvcmQpPC9mdWxsLXRpdGxlPjwv
cGVyaW9kaWNhbD48dm9sdW1lPjIwMTY8L3ZvbHVtZT48ZWRpdGlvbj4yMDE2LzA3LzA1PC9lZGl0
aW9uPjxrZXl3b3Jkcz48a2V5d29yZD5BbmltYWxzPC9rZXl3b3JkPjxrZXl3b3JkPkRhdGEgTWlu
aW5nLyptZXRob2RzPC9rZXl3b3JkPjxrZXl3b3JkPipEYXRhYmFzZXMsIE51Y2xlaWMgQWNpZDwv
a2V5d29yZD48a2V5d29yZD4qRGF0YWJhc2VzLCBQcm90ZWluPC9rZXl3b3JkPjxrZXl3b3JkPkh1
bWFuczwva2V5d29yZD48a2V5d29yZD4qTWFjaGluZSBMZWFybmluZzwva2V5d29yZD48a2V5d29y
ZD5NaWNlPC9rZXl3b3JkPjwva2V5d29yZHM+PGRhdGVzPjx5ZWFyPjIwMTY8L3llYXI+PC9kYXRl
cz48aXNibj4xNzU4LTA0NjMgKEVsZWN0cm9uaWMpJiN4RDsxNzU4LTA0NjMgKExpbmtpbmcpPC9p
c2JuPjxhY2Nlc3Npb24tbnVtPjI3Mzc0MTIwPC9hY2Nlc3Npb24tbnVtPjx1cmxzPjxyZWxhdGVk
LXVybHM+PHVybD5odHRwczovL3d3dy5uY2JpLm5sbS5uaWguZ292L3B1Ym1lZC8yNzM3NDEyMDwv
dXJsPjwvcmVsYXRlZC11cmxzPjwvdXJscz48Y3VzdG9tMj5QTUM0OTMwODM0PC9jdXN0b20yPjxl
bGVjdHJvbmljLXJlc291cmNlLW51bT4xMC4xMDkzL2RhdGFiYXNlL2JhdzEwMDwvZWxlY3Ryb25p
Yy1yZXNvdXJjZS1udW0+PC9yZWNvcmQ+PC9DaXRlPjwvRW5kTm90ZT4A
</w:fldData>
        </w:fldChar>
      </w:r>
      <w:r w:rsidR="00426D1A" w:rsidRPr="009F640B">
        <w:rPr>
          <w:rFonts w:ascii="Arial" w:hAnsi="Arial" w:cs="Arial"/>
          <w:color w:val="000000"/>
          <w:sz w:val="20"/>
          <w:szCs w:val="20"/>
          <w:highlight w:val="yellow"/>
        </w:rPr>
        <w:instrText xml:space="preserve"> ADDIN EN.CITE.DATA </w:instrText>
      </w:r>
      <w:r w:rsidR="00426D1A" w:rsidRPr="009F640B">
        <w:rPr>
          <w:rFonts w:ascii="Arial" w:hAnsi="Arial" w:cs="Arial"/>
          <w:color w:val="000000"/>
          <w:sz w:val="20"/>
          <w:szCs w:val="20"/>
          <w:highlight w:val="yellow"/>
        </w:rPr>
      </w:r>
      <w:r w:rsidR="00426D1A" w:rsidRPr="009F640B">
        <w:rPr>
          <w:rFonts w:ascii="Arial" w:hAnsi="Arial" w:cs="Arial"/>
          <w:color w:val="000000"/>
          <w:sz w:val="20"/>
          <w:szCs w:val="20"/>
          <w:highlight w:val="yellow"/>
        </w:rPr>
        <w:fldChar w:fldCharType="end"/>
      </w:r>
      <w:r w:rsidR="007A4582" w:rsidRPr="009F640B">
        <w:rPr>
          <w:rFonts w:ascii="Arial" w:hAnsi="Arial" w:cs="Arial"/>
          <w:color w:val="000000"/>
          <w:sz w:val="20"/>
          <w:szCs w:val="20"/>
          <w:highlight w:val="yellow"/>
        </w:rPr>
      </w:r>
      <w:r w:rsidR="007A4582" w:rsidRPr="009F640B">
        <w:rPr>
          <w:rFonts w:ascii="Arial" w:hAnsi="Arial" w:cs="Arial"/>
          <w:color w:val="000000"/>
          <w:sz w:val="20"/>
          <w:szCs w:val="20"/>
          <w:highlight w:val="yellow"/>
        </w:rPr>
        <w:fldChar w:fldCharType="separate"/>
      </w:r>
      <w:r w:rsidR="00426D1A" w:rsidRPr="009F640B">
        <w:rPr>
          <w:rFonts w:ascii="Arial" w:hAnsi="Arial" w:cs="Arial"/>
          <w:noProof/>
          <w:color w:val="000000"/>
          <w:sz w:val="20"/>
          <w:szCs w:val="20"/>
          <w:highlight w:val="yellow"/>
        </w:rPr>
        <w:t>(Consortium, 2011; Rouillard et al., 2016)</w:t>
      </w:r>
      <w:r w:rsidR="007A4582" w:rsidRPr="009F640B">
        <w:rPr>
          <w:rFonts w:ascii="Arial" w:hAnsi="Arial" w:cs="Arial"/>
          <w:color w:val="000000"/>
          <w:sz w:val="20"/>
          <w:szCs w:val="20"/>
          <w:highlight w:val="yellow"/>
        </w:rPr>
        <w:fldChar w:fldCharType="end"/>
      </w:r>
      <w:r w:rsidR="007A4582" w:rsidRPr="009F640B">
        <w:rPr>
          <w:rFonts w:ascii="Arial" w:hAnsi="Arial" w:cs="Arial"/>
          <w:color w:val="000000"/>
          <w:sz w:val="20"/>
          <w:szCs w:val="20"/>
          <w:highlight w:val="yellow"/>
        </w:rPr>
        <w:t>. We found that 68 </w:t>
      </w:r>
      <w:r w:rsidR="00282410" w:rsidRPr="009F640B">
        <w:rPr>
          <w:rFonts w:ascii="Arial" w:hAnsi="Arial" w:cs="Arial"/>
          <w:color w:val="000000"/>
          <w:sz w:val="20"/>
          <w:szCs w:val="20"/>
          <w:highlight w:val="yellow"/>
        </w:rPr>
        <w:t xml:space="preserve">out of 237 DEGs with CBX3 motif within 500bp US of TSS were already identified as CBX3 targets within that </w:t>
      </w:r>
      <w:r w:rsidR="00282410" w:rsidRPr="009F640B">
        <w:rPr>
          <w:rFonts w:ascii="Arial" w:hAnsi="Arial" w:cs="Arial"/>
          <w:color w:val="000000"/>
          <w:sz w:val="20"/>
          <w:szCs w:val="20"/>
          <w:highlight w:val="yellow"/>
        </w:rPr>
        <w:lastRenderedPageBreak/>
        <w:t xml:space="preserve">database (CBX3 </w:t>
      </w:r>
      <w:proofErr w:type="spellStart"/>
      <w:r w:rsidR="00282410" w:rsidRPr="009F640B">
        <w:rPr>
          <w:rFonts w:ascii="Arial" w:hAnsi="Arial" w:cs="Arial"/>
          <w:color w:val="000000"/>
          <w:sz w:val="20"/>
          <w:szCs w:val="20"/>
          <w:highlight w:val="yellow"/>
        </w:rPr>
        <w:t>ChIP</w:t>
      </w:r>
      <w:proofErr w:type="spellEnd"/>
      <w:r w:rsidR="00282410" w:rsidRPr="009F640B">
        <w:rPr>
          <w:rFonts w:ascii="Arial" w:hAnsi="Arial" w:cs="Arial"/>
          <w:color w:val="000000"/>
          <w:sz w:val="20"/>
          <w:szCs w:val="20"/>
          <w:highlight w:val="yellow"/>
        </w:rPr>
        <w:t xml:space="preserve">-seq experiments from 3 human cell lines: K562, GM12878and HCT116).  Some of the unidentified CBX3-enriched DEGs may be unique for </w:t>
      </w:r>
      <w:r w:rsidR="001B521C" w:rsidRPr="009F640B">
        <w:rPr>
          <w:rFonts w:ascii="Arial" w:hAnsi="Arial" w:cs="Arial"/>
          <w:color w:val="000000"/>
          <w:sz w:val="20"/>
          <w:szCs w:val="20"/>
          <w:highlight w:val="yellow"/>
        </w:rPr>
        <w:t xml:space="preserve">the </w:t>
      </w:r>
      <w:r w:rsidR="00282410" w:rsidRPr="009F640B">
        <w:rPr>
          <w:rFonts w:ascii="Arial" w:hAnsi="Arial" w:cs="Arial"/>
          <w:color w:val="000000"/>
          <w:sz w:val="20"/>
          <w:szCs w:val="20"/>
          <w:highlight w:val="yellow"/>
        </w:rPr>
        <w:t>placenta, as many TF binding patterns are tissue-type specific.</w:t>
      </w:r>
    </w:p>
    <w:p w14:paraId="3F963AD5" w14:textId="77777777" w:rsidR="00335A4B" w:rsidRPr="009F640B" w:rsidRDefault="00335A4B"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highlight w:val="yellow"/>
          <w:lang w:val="en-GB"/>
        </w:rPr>
      </w:pPr>
    </w:p>
    <w:p w14:paraId="128875F6" w14:textId="0031FE32" w:rsidR="00335A4B" w:rsidRPr="008B5129" w:rsidRDefault="00335A4B"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9F640B">
        <w:rPr>
          <w:rFonts w:ascii="Arial" w:hAnsi="Arial" w:cs="Arial"/>
          <w:color w:val="000000"/>
          <w:sz w:val="20"/>
          <w:szCs w:val="20"/>
          <w:highlight w:val="yellow"/>
          <w:lang w:val="en-GB"/>
        </w:rPr>
        <w:t xml:space="preserve">The </w:t>
      </w:r>
      <w:r w:rsidRPr="009F640B">
        <w:rPr>
          <w:rFonts w:ascii="Arial" w:hAnsi="Arial" w:cs="Arial"/>
          <w:i/>
          <w:color w:val="000000"/>
          <w:sz w:val="20"/>
          <w:szCs w:val="20"/>
          <w:highlight w:val="yellow"/>
          <w:lang w:val="en-GB"/>
        </w:rPr>
        <w:t>CBX3</w:t>
      </w:r>
      <w:r w:rsidRPr="009F640B">
        <w:rPr>
          <w:rFonts w:ascii="Arial" w:hAnsi="Arial" w:cs="Arial"/>
          <w:color w:val="000000"/>
          <w:sz w:val="20"/>
          <w:szCs w:val="20"/>
          <w:highlight w:val="yellow"/>
          <w:lang w:val="en-GB"/>
        </w:rPr>
        <w:t xml:space="preserve"> gene was slightly downregulated in the second trimester (fold change -1.28, </w:t>
      </w:r>
      <w:commentRangeStart w:id="16"/>
      <w:proofErr w:type="spellStart"/>
      <w:r w:rsidRPr="009F640B">
        <w:rPr>
          <w:rFonts w:ascii="Arial" w:hAnsi="Arial" w:cs="Arial"/>
          <w:color w:val="000000"/>
          <w:sz w:val="20"/>
          <w:szCs w:val="20"/>
          <w:highlight w:val="yellow"/>
          <w:lang w:val="en-GB"/>
        </w:rPr>
        <w:t>padj</w:t>
      </w:r>
      <w:proofErr w:type="spellEnd"/>
      <w:r w:rsidRPr="009F640B">
        <w:rPr>
          <w:rFonts w:ascii="Arial" w:hAnsi="Arial" w:cs="Arial"/>
          <w:color w:val="000000"/>
          <w:sz w:val="20"/>
          <w:szCs w:val="20"/>
          <w:highlight w:val="yellow"/>
          <w:lang w:val="en-GB"/>
        </w:rPr>
        <w:t xml:space="preserve"> 0.0029). CBX3 is a repressor</w:t>
      </w:r>
      <w:r w:rsidR="001B521C" w:rsidRPr="009F640B">
        <w:rPr>
          <w:rFonts w:ascii="Arial" w:hAnsi="Arial" w:cs="Arial"/>
          <w:color w:val="000000"/>
          <w:sz w:val="20"/>
          <w:szCs w:val="20"/>
          <w:highlight w:val="yellow"/>
          <w:lang w:val="en-GB"/>
        </w:rPr>
        <w:t>. I</w:t>
      </w:r>
      <w:r w:rsidRPr="009F640B">
        <w:rPr>
          <w:rFonts w:ascii="Arial" w:hAnsi="Arial" w:cs="Arial"/>
          <w:color w:val="000000"/>
          <w:sz w:val="20"/>
          <w:szCs w:val="20"/>
          <w:highlight w:val="yellow"/>
          <w:lang w:val="en-GB"/>
        </w:rPr>
        <w:t xml:space="preserve">t plays a role in transcriptional silencing in heterochromatin-like </w:t>
      </w:r>
      <w:proofErr w:type="gramStart"/>
      <w:r w:rsidRPr="009F640B">
        <w:rPr>
          <w:rFonts w:ascii="Arial" w:hAnsi="Arial" w:cs="Arial"/>
          <w:color w:val="000000"/>
          <w:sz w:val="20"/>
          <w:szCs w:val="20"/>
          <w:highlight w:val="yellow"/>
          <w:lang w:val="en-GB"/>
        </w:rPr>
        <w:t>complexes, and</w:t>
      </w:r>
      <w:proofErr w:type="gramEnd"/>
      <w:r w:rsidRPr="009F640B">
        <w:rPr>
          <w:rFonts w:ascii="Arial" w:hAnsi="Arial" w:cs="Arial"/>
          <w:color w:val="000000"/>
          <w:sz w:val="20"/>
          <w:szCs w:val="20"/>
          <w:highlight w:val="yellow"/>
          <w:lang w:val="en-GB"/>
        </w:rPr>
        <w:t xml:space="preserve"> may contribute to the association of the heterochromatin with the inner nuclear membrane through its interaction with </w:t>
      </w:r>
      <w:proofErr w:type="spellStart"/>
      <w:r w:rsidRPr="009F640B">
        <w:rPr>
          <w:rFonts w:ascii="Arial" w:hAnsi="Arial" w:cs="Arial"/>
          <w:color w:val="000000"/>
          <w:sz w:val="20"/>
          <w:szCs w:val="20"/>
          <w:highlight w:val="yellow"/>
          <w:lang w:val="en-GB"/>
        </w:rPr>
        <w:t>lamin</w:t>
      </w:r>
      <w:proofErr w:type="spellEnd"/>
      <w:r w:rsidRPr="009F640B">
        <w:rPr>
          <w:rFonts w:ascii="Arial" w:hAnsi="Arial" w:cs="Arial"/>
          <w:color w:val="000000"/>
          <w:sz w:val="20"/>
          <w:szCs w:val="20"/>
          <w:highlight w:val="yellow"/>
          <w:lang w:val="en-GB"/>
        </w:rPr>
        <w:t xml:space="preserve"> B receptor. In mouse, Cbx3 inhibits vascular smooth muscle cell proliferation, migration, and neointima formation </w:t>
      </w:r>
      <w:r w:rsidRPr="009F640B">
        <w:rPr>
          <w:rFonts w:ascii="Arial" w:hAnsi="Arial" w:cs="Arial"/>
          <w:color w:val="000000"/>
          <w:sz w:val="20"/>
          <w:szCs w:val="20"/>
          <w:highlight w:val="yellow"/>
          <w:lang w:val="en-GB"/>
        </w:rPr>
        <w:fldChar w:fldCharType="begin">
          <w:fldData xml:space="preserve">PEVuZE5vdGU+PENpdGU+PEF1dGhvcj5aaGFuZzwvQXV0aG9yPjxZZWFyPjIwMTg8L1llYXI+PFJl
Y051bT4xMDI2PC9SZWNOdW0+PERpc3BsYXlUZXh0PihaaGFuZyBldCBhbC4sIDIwMThhKTwvRGlz
cGxheVRleHQ+PHJlY29yZD48cmVjLW51bWJlcj4xMDI2PC9yZWMtbnVtYmVyPjxmb3JlaWduLWtl
eXM+PGtleSBhcHA9IkVOIiBkYi1pZD0iZXRmdjBwMjI5c3pydDJlZXdmcnYyeGR5ZjBydDJ2MHJ2
cnpzIiB0aW1lc3RhbXA9IjE1OTgzNzM2MTIiPjEwMjY8L2tleT48L2ZvcmVpZ24ta2V5cz48cmVm
LXR5cGUgbmFtZT0iSm91cm5hbCBBcnRpY2xlIj4xNzwvcmVmLXR5cGU+PGNvbnRyaWJ1dG9ycz48
YXV0aG9ycz48YXV0aG9yPlpoYW5nLCBDLjwvYXV0aG9yPjxhdXRob3I+Q2hlbiwgRC48L2F1dGhv
cj48YXV0aG9yPk1hZ3VpcmUsIEUuIE0uPC9hdXRob3I+PGF1dGhvcj5IZSwgUy48L2F1dGhvcj48
YXV0aG9yPkNoZW4sIEouPC9hdXRob3I+PGF1dGhvcj5BbiwgVy48L2F1dGhvcj48YXV0aG9yPllh
bmcsIE0uPC9hdXRob3I+PGF1dGhvcj5BZnphbCwgVC4gQS48L2F1dGhvcj48YXV0aG9yPkx1b25n
LCBMLiBBLjwvYXV0aG9yPjxhdXRob3I+WmhhbmcsIEwuPC9hdXRob3I+PGF1dGhvcj5MZWksIEgu
PC9hdXRob3I+PGF1dGhvcj5XdSwgUS48L2F1dGhvcj48YXV0aG9yPlhpYW8sIFEuPC9hdXRob3I+
PC9hdXRob3JzPjwvY29udHJpYnV0b3JzPjxhdXRoLWFkZHJlc3M+RGVwYXJ0bWVudCBvZiBDYXJk
aW90aG9yYWNpYyBTdXJnZXJ5LCBUaGUgRmlyc3QgQWZmaWxpYXRlZCBIb3NwaXRhbCBvZiBDaG9u
Z3FpbmcgTWVkaWNhbCBVbml2ZXJzaXR5LCAxIFlvdXlpIFJvYWQsIENob25ncWluZyA0MDAwMTYs
IFl1emhvbmcgRGlzdHJpY3QsIENoaW5hLiYjeEQ7Q2VudHJlIGZvciBDbGluaWNhbCBQaGFybWFj
b2xvZ3ksIFdpbGxpYW0gSGFydmV5IFJlc2VhcmNoIEluc3RpdHV0ZSwgQmFydHMgYW5kIFRoZSBM
b25kb24gU2Nob29sIG9mIE1lZGljaW5lIGFuZCBEZW50aXN0cnksIFF1ZWVuIE1hcnkgVW5pdmVy
c2l0eSBvZiBMb25kb24sIENoYXJ0ZXJob3VzZSBTcXVhcmUsIExvbmRvbiBFQzFNIDZCUSwgVUsu
JiN4RDtEZXBhcnRtZW50IG9mIENhcmRpb3Rob3JhY2ljIFN1cmdlcnksIFlvbmdjaHVhbiBIb3Nw
aXRhbCBvZiBDaG9uZ3FpbmcgTWVkaWNhbCBVbml2ZXJzaXR5LCBDaG9uZ3FpbmcgNDAyMTYwLCBD
aGluYS4mI3hEO0RlcGFydG1lbnQgb2YgQ2FyZGlvbG9neSwgVGhlIEZpcnN0IEFmZmlsaWF0ZWQg
SG9zcGl0YWwsIFNjaG9vbCBvZiBNZWRpY2luZSwgWmhlamlhbmcgVW5pdmVyc2l0eSwgSGFuZ3po
b3UgMzEwMDAzLCBaaGVqaWFuZywgQ2hpbmEuJiN4RDtEZXBhcnRtZW50IG9mIENhcmRpb3Zhc2N1
bGFyIE1lZGljaW5lLCBUaGUgRmlyc3QgQWZmaWxpYXRlZCBIb3NwaXRhbCBvZiBDaG9uZ3Fpbmcg
TWVkaWNhbCBVbml2ZXJzaXR5LCAxIFlvdXlpIFJvYWQsIENob25ncWluZyA0MDAwMTYsIFl1emhv
bmcgRGlzdHJpY3QsIENoaW5hLiYjeEQ7S2V5IExhYm9yYXRvcnkgb2YgQ2FyZGlvdmFzY3VsYXIg
RGlzZWFzZXMsIFRoZSBTZWNvbmQgQWZmaWxpYXRlZCBIb3NwaXRhbCwgU2Nob29sIG9mIEJhc2lj
IE1lZGljYWwgU2NpZW5jZXMsIEd1YW5nemhvdSBNZWRpY2FsIFVuaXZlcnNpdHksIFhpbnphbyBU
b3duLCBHdWFuZ3pob3UsIEd1YW5nZG9uZyA1MTE0MzYsIFBhbnl1IERpc3RyaWN0LCBDaGluYS4m
I3hEO0tleSBMYWJvcmF0b3J5IG9mIFByb3RlaW4gTW9kaWZpY2F0aW9uIGFuZCBEZWdyYWRhdGlv
biwgU2Nob29sIG9mIEJhc2ljIE1lZGljYWwgU2NpZW5jZXMsIEd1YW5nemhvdSBNZWRpY2FsIFVu
aXZlcnNpdHksIFhpbnphbyBUb3duLCBHdWFuZ3pob3UsIEd1YW5nZG9uZyA1MTE0MzYsIFBhbnl1
IERpc3RyaWN0LCBDaGluYS48L2F1dGgtYWRkcmVzcz48dGl0bGVzPjx0aXRsZT5DYngzIGluaGli
aXRzIHZhc2N1bGFyIHNtb290aCBtdXNjbGUgY2VsbCBwcm9saWZlcmF0aW9uLCBtaWdyYXRpb24s
IGFuZCBuZW9pbnRpbWEgZm9ybWF0aW9uPC90aXRsZT48c2Vjb25kYXJ5LXRpdGxlPkNhcmRpb3Zh
c2MgUmVzPC9zZWNvbmRhcnktdGl0bGU+PC90aXRsZXM+PHBlcmlvZGljYWw+PGZ1bGwtdGl0bGU+
Q2FyZGlvdmFzYyBSZXM8L2Z1bGwtdGl0bGU+PC9wZXJpb2RpY2FsPjxwYWdlcz40NDMtNDU1PC9w
YWdlcz48dm9sdW1lPjExNDwvdm9sdW1lPjxudW1iZXI+MzwvbnVtYmVyPjxlZGl0aW9uPjIwMTcv
MTIvMDY8L2VkaXRpb24+PGtleXdvcmRzPjxrZXl3b3JkPkFuaW1hbHM8L2tleXdvcmQ+PGtleXdv
cmQ+QXBvcHRvc2lzPC9rZXl3b3JkPjxrZXl3b3JkPkNhcm90aWQgQXJ0ZXJ5IEluanVyaWVzL2dl
bmV0aWNzLyptZXRhYm9saXNtL3BhdGhvbG9neTwva2V5d29yZD48a2V5d29yZD5DYXJvdGlkIEFy
dGVyeSwgQ29tbW9uL21ldGFib2xpc20vcGF0aG9sb2d5PC9rZXl3b3JkPjxrZXl3b3JkPipDZWxs
IE1vdmVtZW50PC9rZXl3b3JkPjxrZXl3b3JkPipDZWxsIFByb2xpZmVyYXRpb248L2tleXdvcmQ+
PGtleXdvcmQ+Q2VsbHMsIEN1bHR1cmVkPC9rZXl3b3JkPjxrZXl3b3JkPkNocm9tb3NvbWFsIFBy
b3RlaW5zLCBOb24tSGlzdG9uZS9nZW5ldGljcy8qbWV0YWJvbGlzbTwva2V5d29yZD48a2V5d29y
ZD5Db2xsYWdlbi9nZW5ldGljcy9tZXRhYm9saXNtPC9rZXl3b3JkPjxrZXl3b3JkPkRpc2Vhc2Ug
TW9kZWxzLCBBbmltYWw8L2tleXdvcmQ+PGtleXdvcmQ+RmVtb3JhbCBBcnRlcnkvbWV0YWJvbGlz
bS9wYXRob2xvZ3k8L2tleXdvcmQ+PGtleXdvcmQ+SHVtYW5zPC9rZXl3b3JkPjxrZXl3b3JkPk1p
Y2UsIEluYnJlZCBDNTdCTDwva2V5d29yZD48a2V5d29yZD5NdXNjbGUsIFNtb290aCwgVmFzY3Vs
YXIvaW5qdXJpZXMvKm1ldGFib2xpc20vcGF0aG9sb2d5PC9rZXl3b3JkPjxrZXl3b3JkPk15b2N5
dGVzLCBTbW9vdGggTXVzY2xlLyptZXRhYm9saXNtL3BhdGhvbG9neTwva2V5d29yZD48a2V5d29y
ZD5ORi1rYXBwYSBCL21ldGFib2xpc208L2tleXdvcmQ+PGtleXdvcmQ+Kk5lb2ludGltYTwva2V5
d29yZD48a2V5d29yZD5QZXJpcGhlcmFsIEFydGVyaWFsIERpc2Vhc2UvbWV0YWJvbGlzbS9wYXRo
b2xvZ3k8L2tleXdvcmQ+PGtleXdvcmQ+UGxhcXVlLCBBdGhlcm9zY2xlcm90aWM8L2tleXdvcmQ+
PGtleXdvcmQ+UmVjZXB0b3IsIE5vdGNoMy9nZW5ldGljcy9tZXRhYm9saXNtPC9rZXl3b3JkPjxr
ZXl3b3JkPlNpZ25hbCBUcmFuc2R1Y3Rpb248L2tleXdvcmQ+PGtleXdvcmQ+YmV0YSBDYXRlbmlu
L21ldGFib2xpc208L2tleXdvcmQ+PC9rZXl3b3Jkcz48ZGF0ZXM+PHllYXI+MjAxODwveWVhcj48
cHViLWRhdGVzPjxkYXRlPk1hciAxPC9kYXRlPjwvcHViLWRhdGVzPjwvZGF0ZXM+PGlzYm4+MTc1
NS0zMjQ1IChFbGVjdHJvbmljKSYjeEQ7MDAwOC02MzYzIChMaW5raW5nKTwvaXNibj48YWNjZXNz
aW9uLW51bT4yOTIwNjkwMDwvYWNjZXNzaW9uLW51bT48dXJscz48cmVsYXRlZC11cmxzPjx1cmw+
aHR0cHM6Ly93d3cubmNiaS5ubG0ubmloLmdvdi9wdWJtZWQvMjkyMDY5MDA8L3VybD48L3JlbGF0
ZWQtdXJscz48L3VybHM+PGVsZWN0cm9uaWMtcmVzb3VyY2UtbnVtPjEwLjEwOTMvY3ZyL2N2eDIz
NjwvZWxlY3Ryb25pYy1yZXNvdXJjZS1udW0+PC9yZWNvcmQ+PC9DaXRlPjwvRW5kTm90ZT5=
</w:fldData>
        </w:fldChar>
      </w:r>
      <w:r w:rsidR="00426D1A" w:rsidRPr="009F640B">
        <w:rPr>
          <w:rFonts w:ascii="Arial" w:hAnsi="Arial" w:cs="Arial"/>
          <w:color w:val="000000"/>
          <w:sz w:val="20"/>
          <w:szCs w:val="20"/>
          <w:highlight w:val="yellow"/>
          <w:lang w:val="en-GB"/>
        </w:rPr>
        <w:instrText xml:space="preserve"> ADDIN EN.CITE </w:instrText>
      </w:r>
      <w:r w:rsidR="00426D1A" w:rsidRPr="009F640B">
        <w:rPr>
          <w:rFonts w:ascii="Arial" w:hAnsi="Arial" w:cs="Arial"/>
          <w:color w:val="000000"/>
          <w:sz w:val="20"/>
          <w:szCs w:val="20"/>
          <w:highlight w:val="yellow"/>
          <w:lang w:val="en-GB"/>
        </w:rPr>
        <w:fldChar w:fldCharType="begin">
          <w:fldData xml:space="preserve">PEVuZE5vdGU+PENpdGU+PEF1dGhvcj5aaGFuZzwvQXV0aG9yPjxZZWFyPjIwMTg8L1llYXI+PFJl
Y051bT4xMDI2PC9SZWNOdW0+PERpc3BsYXlUZXh0PihaaGFuZyBldCBhbC4sIDIwMThhKTwvRGlz
cGxheVRleHQ+PHJlY29yZD48cmVjLW51bWJlcj4xMDI2PC9yZWMtbnVtYmVyPjxmb3JlaWduLWtl
eXM+PGtleSBhcHA9IkVOIiBkYi1pZD0iZXRmdjBwMjI5c3pydDJlZXdmcnYyeGR5ZjBydDJ2MHJ2
cnpzIiB0aW1lc3RhbXA9IjE1OTgzNzM2MTIiPjEwMjY8L2tleT48L2ZvcmVpZ24ta2V5cz48cmVm
LXR5cGUgbmFtZT0iSm91cm5hbCBBcnRpY2xlIj4xNzwvcmVmLXR5cGU+PGNvbnRyaWJ1dG9ycz48
YXV0aG9ycz48YXV0aG9yPlpoYW5nLCBDLjwvYXV0aG9yPjxhdXRob3I+Q2hlbiwgRC48L2F1dGhv
cj48YXV0aG9yPk1hZ3VpcmUsIEUuIE0uPC9hdXRob3I+PGF1dGhvcj5IZSwgUy48L2F1dGhvcj48
YXV0aG9yPkNoZW4sIEouPC9hdXRob3I+PGF1dGhvcj5BbiwgVy48L2F1dGhvcj48YXV0aG9yPllh
bmcsIE0uPC9hdXRob3I+PGF1dGhvcj5BZnphbCwgVC4gQS48L2F1dGhvcj48YXV0aG9yPkx1b25n
LCBMLiBBLjwvYXV0aG9yPjxhdXRob3I+WmhhbmcsIEwuPC9hdXRob3I+PGF1dGhvcj5MZWksIEgu
PC9hdXRob3I+PGF1dGhvcj5XdSwgUS48L2F1dGhvcj48YXV0aG9yPlhpYW8sIFEuPC9hdXRob3I+
PC9hdXRob3JzPjwvY29udHJpYnV0b3JzPjxhdXRoLWFkZHJlc3M+RGVwYXJ0bWVudCBvZiBDYXJk
aW90aG9yYWNpYyBTdXJnZXJ5LCBUaGUgRmlyc3QgQWZmaWxpYXRlZCBIb3NwaXRhbCBvZiBDaG9u
Z3FpbmcgTWVkaWNhbCBVbml2ZXJzaXR5LCAxIFlvdXlpIFJvYWQsIENob25ncWluZyA0MDAwMTYs
IFl1emhvbmcgRGlzdHJpY3QsIENoaW5hLiYjeEQ7Q2VudHJlIGZvciBDbGluaWNhbCBQaGFybWFj
b2xvZ3ksIFdpbGxpYW0gSGFydmV5IFJlc2VhcmNoIEluc3RpdHV0ZSwgQmFydHMgYW5kIFRoZSBM
b25kb24gU2Nob29sIG9mIE1lZGljaW5lIGFuZCBEZW50aXN0cnksIFF1ZWVuIE1hcnkgVW5pdmVy
c2l0eSBvZiBMb25kb24sIENoYXJ0ZXJob3VzZSBTcXVhcmUsIExvbmRvbiBFQzFNIDZCUSwgVUsu
JiN4RDtEZXBhcnRtZW50IG9mIENhcmRpb3Rob3JhY2ljIFN1cmdlcnksIFlvbmdjaHVhbiBIb3Nw
aXRhbCBvZiBDaG9uZ3FpbmcgTWVkaWNhbCBVbml2ZXJzaXR5LCBDaG9uZ3FpbmcgNDAyMTYwLCBD
aGluYS4mI3hEO0RlcGFydG1lbnQgb2YgQ2FyZGlvbG9neSwgVGhlIEZpcnN0IEFmZmlsaWF0ZWQg
SG9zcGl0YWwsIFNjaG9vbCBvZiBNZWRpY2luZSwgWmhlamlhbmcgVW5pdmVyc2l0eSwgSGFuZ3po
b3UgMzEwMDAzLCBaaGVqaWFuZywgQ2hpbmEuJiN4RDtEZXBhcnRtZW50IG9mIENhcmRpb3Zhc2N1
bGFyIE1lZGljaW5lLCBUaGUgRmlyc3QgQWZmaWxpYXRlZCBIb3NwaXRhbCBvZiBDaG9uZ3Fpbmcg
TWVkaWNhbCBVbml2ZXJzaXR5LCAxIFlvdXlpIFJvYWQsIENob25ncWluZyA0MDAwMTYsIFl1emhv
bmcgRGlzdHJpY3QsIENoaW5hLiYjeEQ7S2V5IExhYm9yYXRvcnkgb2YgQ2FyZGlvdmFzY3VsYXIg
RGlzZWFzZXMsIFRoZSBTZWNvbmQgQWZmaWxpYXRlZCBIb3NwaXRhbCwgU2Nob29sIG9mIEJhc2lj
IE1lZGljYWwgU2NpZW5jZXMsIEd1YW5nemhvdSBNZWRpY2FsIFVuaXZlcnNpdHksIFhpbnphbyBU
b3duLCBHdWFuZ3pob3UsIEd1YW5nZG9uZyA1MTE0MzYsIFBhbnl1IERpc3RyaWN0LCBDaGluYS4m
I3hEO0tleSBMYWJvcmF0b3J5IG9mIFByb3RlaW4gTW9kaWZpY2F0aW9uIGFuZCBEZWdyYWRhdGlv
biwgU2Nob29sIG9mIEJhc2ljIE1lZGljYWwgU2NpZW5jZXMsIEd1YW5nemhvdSBNZWRpY2FsIFVu
aXZlcnNpdHksIFhpbnphbyBUb3duLCBHdWFuZ3pob3UsIEd1YW5nZG9uZyA1MTE0MzYsIFBhbnl1
IERpc3RyaWN0LCBDaGluYS48L2F1dGgtYWRkcmVzcz48dGl0bGVzPjx0aXRsZT5DYngzIGluaGli
aXRzIHZhc2N1bGFyIHNtb290aCBtdXNjbGUgY2VsbCBwcm9saWZlcmF0aW9uLCBtaWdyYXRpb24s
IGFuZCBuZW9pbnRpbWEgZm9ybWF0aW9uPC90aXRsZT48c2Vjb25kYXJ5LXRpdGxlPkNhcmRpb3Zh
c2MgUmVzPC9zZWNvbmRhcnktdGl0bGU+PC90aXRsZXM+PHBlcmlvZGljYWw+PGZ1bGwtdGl0bGU+
Q2FyZGlvdmFzYyBSZXM8L2Z1bGwtdGl0bGU+PC9wZXJpb2RpY2FsPjxwYWdlcz40NDMtNDU1PC9w
YWdlcz48dm9sdW1lPjExNDwvdm9sdW1lPjxudW1iZXI+MzwvbnVtYmVyPjxlZGl0aW9uPjIwMTcv
MTIvMDY8L2VkaXRpb24+PGtleXdvcmRzPjxrZXl3b3JkPkFuaW1hbHM8L2tleXdvcmQ+PGtleXdv
cmQ+QXBvcHRvc2lzPC9rZXl3b3JkPjxrZXl3b3JkPkNhcm90aWQgQXJ0ZXJ5IEluanVyaWVzL2dl
bmV0aWNzLyptZXRhYm9saXNtL3BhdGhvbG9neTwva2V5d29yZD48a2V5d29yZD5DYXJvdGlkIEFy
dGVyeSwgQ29tbW9uL21ldGFib2xpc20vcGF0aG9sb2d5PC9rZXl3b3JkPjxrZXl3b3JkPipDZWxs
IE1vdmVtZW50PC9rZXl3b3JkPjxrZXl3b3JkPipDZWxsIFByb2xpZmVyYXRpb248L2tleXdvcmQ+
PGtleXdvcmQ+Q2VsbHMsIEN1bHR1cmVkPC9rZXl3b3JkPjxrZXl3b3JkPkNocm9tb3NvbWFsIFBy
b3RlaW5zLCBOb24tSGlzdG9uZS9nZW5ldGljcy8qbWV0YWJvbGlzbTwva2V5d29yZD48a2V5d29y
ZD5Db2xsYWdlbi9nZW5ldGljcy9tZXRhYm9saXNtPC9rZXl3b3JkPjxrZXl3b3JkPkRpc2Vhc2Ug
TW9kZWxzLCBBbmltYWw8L2tleXdvcmQ+PGtleXdvcmQ+RmVtb3JhbCBBcnRlcnkvbWV0YWJvbGlz
bS9wYXRob2xvZ3k8L2tleXdvcmQ+PGtleXdvcmQ+SHVtYW5zPC9rZXl3b3JkPjxrZXl3b3JkPk1p
Y2UsIEluYnJlZCBDNTdCTDwva2V5d29yZD48a2V5d29yZD5NdXNjbGUsIFNtb290aCwgVmFzY3Vs
YXIvaW5qdXJpZXMvKm1ldGFib2xpc20vcGF0aG9sb2d5PC9rZXl3b3JkPjxrZXl3b3JkPk15b2N5
dGVzLCBTbW9vdGggTXVzY2xlLyptZXRhYm9saXNtL3BhdGhvbG9neTwva2V5d29yZD48a2V5d29y
ZD5ORi1rYXBwYSBCL21ldGFib2xpc208L2tleXdvcmQ+PGtleXdvcmQ+Kk5lb2ludGltYTwva2V5
d29yZD48a2V5d29yZD5QZXJpcGhlcmFsIEFydGVyaWFsIERpc2Vhc2UvbWV0YWJvbGlzbS9wYXRo
b2xvZ3k8L2tleXdvcmQ+PGtleXdvcmQ+UGxhcXVlLCBBdGhlcm9zY2xlcm90aWM8L2tleXdvcmQ+
PGtleXdvcmQ+UmVjZXB0b3IsIE5vdGNoMy9nZW5ldGljcy9tZXRhYm9saXNtPC9rZXl3b3JkPjxr
ZXl3b3JkPlNpZ25hbCBUcmFuc2R1Y3Rpb248L2tleXdvcmQ+PGtleXdvcmQ+YmV0YSBDYXRlbmlu
L21ldGFib2xpc208L2tleXdvcmQ+PC9rZXl3b3Jkcz48ZGF0ZXM+PHllYXI+MjAxODwveWVhcj48
cHViLWRhdGVzPjxkYXRlPk1hciAxPC9kYXRlPjwvcHViLWRhdGVzPjwvZGF0ZXM+PGlzYm4+MTc1
NS0zMjQ1IChFbGVjdHJvbmljKSYjeEQ7MDAwOC02MzYzIChMaW5raW5nKTwvaXNibj48YWNjZXNz
aW9uLW51bT4yOTIwNjkwMDwvYWNjZXNzaW9uLW51bT48dXJscz48cmVsYXRlZC11cmxzPjx1cmw+
aHR0cHM6Ly93d3cubmNiaS5ubG0ubmloLmdvdi9wdWJtZWQvMjkyMDY5MDA8L3VybD48L3JlbGF0
ZWQtdXJscz48L3VybHM+PGVsZWN0cm9uaWMtcmVzb3VyY2UtbnVtPjEwLjEwOTMvY3ZyL2N2eDIz
NjwvZWxlY3Ryb25pYy1yZXNvdXJjZS1udW0+PC9yZWNvcmQ+PC9DaXRlPjwvRW5kTm90ZT5=
</w:fldData>
        </w:fldChar>
      </w:r>
      <w:r w:rsidR="00426D1A" w:rsidRPr="009F640B">
        <w:rPr>
          <w:rFonts w:ascii="Arial" w:hAnsi="Arial" w:cs="Arial"/>
          <w:color w:val="000000"/>
          <w:sz w:val="20"/>
          <w:szCs w:val="20"/>
          <w:highlight w:val="yellow"/>
          <w:lang w:val="en-GB"/>
        </w:rPr>
        <w:instrText xml:space="preserve"> ADDIN EN.CITE.DATA </w:instrText>
      </w:r>
      <w:r w:rsidR="00426D1A" w:rsidRPr="009F640B">
        <w:rPr>
          <w:rFonts w:ascii="Arial" w:hAnsi="Arial" w:cs="Arial"/>
          <w:color w:val="000000"/>
          <w:sz w:val="20"/>
          <w:szCs w:val="20"/>
          <w:highlight w:val="yellow"/>
          <w:lang w:val="en-GB"/>
        </w:rPr>
      </w:r>
      <w:r w:rsidR="00426D1A" w:rsidRPr="009F640B">
        <w:rPr>
          <w:rFonts w:ascii="Arial" w:hAnsi="Arial" w:cs="Arial"/>
          <w:color w:val="000000"/>
          <w:sz w:val="20"/>
          <w:szCs w:val="20"/>
          <w:highlight w:val="yellow"/>
          <w:lang w:val="en-GB"/>
        </w:rPr>
        <w:fldChar w:fldCharType="end"/>
      </w:r>
      <w:r w:rsidRPr="009F640B">
        <w:rPr>
          <w:rFonts w:ascii="Arial" w:hAnsi="Arial" w:cs="Arial"/>
          <w:color w:val="000000"/>
          <w:sz w:val="20"/>
          <w:szCs w:val="20"/>
          <w:highlight w:val="yellow"/>
          <w:lang w:val="en-GB"/>
        </w:rPr>
      </w:r>
      <w:r w:rsidRPr="009F640B">
        <w:rPr>
          <w:rFonts w:ascii="Arial" w:hAnsi="Arial" w:cs="Arial"/>
          <w:color w:val="000000"/>
          <w:sz w:val="20"/>
          <w:szCs w:val="20"/>
          <w:highlight w:val="yellow"/>
          <w:lang w:val="en-GB"/>
        </w:rPr>
        <w:fldChar w:fldCharType="separate"/>
      </w:r>
      <w:r w:rsidR="00426D1A" w:rsidRPr="009F640B">
        <w:rPr>
          <w:rFonts w:ascii="Arial" w:hAnsi="Arial" w:cs="Arial"/>
          <w:noProof/>
          <w:color w:val="000000"/>
          <w:sz w:val="20"/>
          <w:szCs w:val="20"/>
          <w:highlight w:val="yellow"/>
          <w:lang w:val="en-GB"/>
        </w:rPr>
        <w:t>(Zhang et al., 2018a)</w:t>
      </w:r>
      <w:r w:rsidRPr="009F640B">
        <w:rPr>
          <w:rFonts w:ascii="Arial" w:hAnsi="Arial" w:cs="Arial"/>
          <w:color w:val="000000"/>
          <w:sz w:val="20"/>
          <w:szCs w:val="20"/>
          <w:highlight w:val="yellow"/>
          <w:lang w:val="en-GB"/>
        </w:rPr>
        <w:fldChar w:fldCharType="end"/>
      </w:r>
      <w:r w:rsidRPr="009F640B">
        <w:rPr>
          <w:rFonts w:ascii="Arial" w:hAnsi="Arial" w:cs="Arial"/>
          <w:color w:val="000000"/>
          <w:sz w:val="20"/>
          <w:szCs w:val="20"/>
          <w:highlight w:val="yellow"/>
          <w:lang w:val="en-GB"/>
        </w:rPr>
        <w:t xml:space="preserve">. DEGs with the CBX3 motif (500bp US TSS) were extracted and pathway analysis with </w:t>
      </w:r>
      <w:proofErr w:type="spellStart"/>
      <w:r w:rsidRPr="009F640B">
        <w:rPr>
          <w:rFonts w:ascii="Arial" w:hAnsi="Arial" w:cs="Arial"/>
          <w:color w:val="000000"/>
          <w:sz w:val="20"/>
          <w:szCs w:val="20"/>
          <w:highlight w:val="yellow"/>
          <w:lang w:val="en-GB"/>
        </w:rPr>
        <w:t>enrichR</w:t>
      </w:r>
      <w:proofErr w:type="spellEnd"/>
      <w:r w:rsidRPr="009F640B">
        <w:rPr>
          <w:rFonts w:ascii="Arial" w:hAnsi="Arial" w:cs="Arial"/>
          <w:color w:val="000000"/>
          <w:sz w:val="20"/>
          <w:szCs w:val="20"/>
          <w:highlight w:val="yellow"/>
          <w:lang w:val="en-GB"/>
        </w:rPr>
        <w:t xml:space="preserve"> was performed (R package </w:t>
      </w:r>
      <w:proofErr w:type="spellStart"/>
      <w:r w:rsidRPr="009F640B">
        <w:rPr>
          <w:rFonts w:ascii="Arial" w:hAnsi="Arial" w:cs="Arial"/>
          <w:color w:val="000000"/>
          <w:sz w:val="20"/>
          <w:szCs w:val="20"/>
          <w:highlight w:val="yellow"/>
          <w:lang w:val="en-GB"/>
        </w:rPr>
        <w:t>enrichR</w:t>
      </w:r>
      <w:proofErr w:type="spellEnd"/>
      <w:r w:rsidRPr="009F640B">
        <w:rPr>
          <w:rFonts w:ascii="Arial" w:hAnsi="Arial" w:cs="Arial"/>
          <w:color w:val="000000"/>
          <w:sz w:val="20"/>
          <w:szCs w:val="20"/>
          <w:highlight w:val="yellow"/>
          <w:lang w:val="en-GB"/>
        </w:rPr>
        <w:t>, v. 1.0). The top enriched term for WikiPathways_2019 and Kegg_2019 was '</w:t>
      </w:r>
      <w:proofErr w:type="spellStart"/>
      <w:r w:rsidRPr="009F640B">
        <w:rPr>
          <w:rFonts w:ascii="Arial" w:hAnsi="Arial" w:cs="Arial"/>
          <w:color w:val="000000"/>
          <w:sz w:val="20"/>
          <w:szCs w:val="20"/>
          <w:highlight w:val="yellow"/>
          <w:lang w:val="en-GB"/>
        </w:rPr>
        <w:t>Wnt</w:t>
      </w:r>
      <w:proofErr w:type="spellEnd"/>
      <w:r w:rsidRPr="009F640B">
        <w:rPr>
          <w:rFonts w:ascii="Arial" w:hAnsi="Arial" w:cs="Arial"/>
          <w:color w:val="000000"/>
          <w:sz w:val="20"/>
          <w:szCs w:val="20"/>
          <w:highlight w:val="yellow"/>
          <w:lang w:val="en-GB"/>
        </w:rPr>
        <w:t xml:space="preserve"> </w:t>
      </w:r>
      <w:proofErr w:type="spellStart"/>
      <w:r w:rsidRPr="009F640B">
        <w:rPr>
          <w:rFonts w:ascii="Arial" w:hAnsi="Arial" w:cs="Arial"/>
          <w:color w:val="000000"/>
          <w:sz w:val="20"/>
          <w:szCs w:val="20"/>
          <w:highlight w:val="yellow"/>
          <w:lang w:val="en-GB"/>
        </w:rPr>
        <w:t>Signaling</w:t>
      </w:r>
      <w:proofErr w:type="spellEnd"/>
      <w:r w:rsidRPr="009F640B">
        <w:rPr>
          <w:rFonts w:ascii="Arial" w:hAnsi="Arial" w:cs="Arial"/>
          <w:color w:val="000000"/>
          <w:sz w:val="20"/>
          <w:szCs w:val="20"/>
          <w:highlight w:val="yellow"/>
          <w:lang w:val="en-GB"/>
        </w:rPr>
        <w:t>' (</w:t>
      </w:r>
      <w:proofErr w:type="spellStart"/>
      <w:r w:rsidRPr="009F640B">
        <w:rPr>
          <w:rFonts w:ascii="Arial" w:hAnsi="Arial" w:cs="Arial"/>
          <w:color w:val="000000"/>
          <w:sz w:val="20"/>
          <w:szCs w:val="20"/>
          <w:highlight w:val="yellow"/>
          <w:lang w:val="en-GB"/>
        </w:rPr>
        <w:t>adj.</w:t>
      </w:r>
      <w:proofErr w:type="gramStart"/>
      <w:r w:rsidRPr="009F640B">
        <w:rPr>
          <w:rFonts w:ascii="Arial" w:hAnsi="Arial" w:cs="Arial"/>
          <w:color w:val="000000"/>
          <w:sz w:val="20"/>
          <w:szCs w:val="20"/>
          <w:highlight w:val="yellow"/>
          <w:lang w:val="en-GB"/>
        </w:rPr>
        <w:t>P.Value</w:t>
      </w:r>
      <w:proofErr w:type="spellEnd"/>
      <w:proofErr w:type="gramEnd"/>
      <w:r w:rsidRPr="009F640B">
        <w:rPr>
          <w:rFonts w:ascii="Arial" w:hAnsi="Arial" w:cs="Arial"/>
          <w:color w:val="000000"/>
          <w:sz w:val="20"/>
          <w:szCs w:val="20"/>
          <w:highlight w:val="yellow"/>
          <w:lang w:val="en-GB"/>
        </w:rPr>
        <w:t xml:space="preserve"> 0.00049 and  2.794813e-03, respectively) (Fig. 4G), while the term 'Ion Channels and Their Functional Role in Vascular Endothelium' (Adj.P.al </w:t>
      </w:r>
      <w:commentRangeEnd w:id="16"/>
      <w:r w:rsidR="004435F1" w:rsidRPr="009F640B">
        <w:rPr>
          <w:rStyle w:val="CommentReference"/>
          <w:rFonts w:ascii="Times New Roman" w:eastAsia="Times New Roman" w:hAnsi="Times New Roman" w:cs="Times New Roman"/>
          <w:highlight w:val="yellow"/>
        </w:rPr>
        <w:commentReference w:id="16"/>
      </w:r>
      <w:r w:rsidRPr="009F640B">
        <w:rPr>
          <w:rFonts w:ascii="Arial" w:hAnsi="Arial" w:cs="Arial"/>
          <w:color w:val="000000"/>
          <w:sz w:val="20"/>
          <w:szCs w:val="20"/>
          <w:highlight w:val="yellow"/>
          <w:lang w:val="en-GB"/>
        </w:rPr>
        <w:t>= 0.042) (Fig. 4G) was enriched from BioCarta_2016. These findings indicate that CBX3 could be the transcription factor, which links at least some of the differential changes taking place in the two trimesters, such as the differential regulation of the WNT signalling pathway which mediates EVT migration and trophoblast function, and endothelial function and ion channel transport.</w:t>
      </w:r>
      <w:commentRangeEnd w:id="15"/>
      <w:r w:rsidR="009F640B">
        <w:rPr>
          <w:rStyle w:val="CommentReference"/>
          <w:rFonts w:ascii="Times New Roman" w:eastAsia="Times New Roman" w:hAnsi="Times New Roman" w:cs="Times New Roman"/>
        </w:rPr>
        <w:commentReference w:id="15"/>
      </w:r>
    </w:p>
    <w:p w14:paraId="1D7E9DE8" w14:textId="788E049D" w:rsidR="00A52505" w:rsidRPr="008B5129" w:rsidRDefault="00125356"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br/>
      </w:r>
      <w:r w:rsidR="00BF1CEA" w:rsidRPr="008B5129">
        <w:rPr>
          <w:rFonts w:ascii="Arial" w:hAnsi="Arial" w:cs="Arial"/>
          <w:color w:val="000000"/>
          <w:sz w:val="20"/>
          <w:szCs w:val="20"/>
          <w:lang w:val="en-GB"/>
        </w:rPr>
        <w:t xml:space="preserve">In addition to the CBX3 motifs and transcription networks, the motif for BCL6 was significantly </w:t>
      </w:r>
      <w:r w:rsidRPr="008B5129">
        <w:rPr>
          <w:rFonts w:ascii="Arial" w:hAnsi="Arial" w:cs="Arial"/>
          <w:color w:val="000000"/>
          <w:sz w:val="20"/>
          <w:szCs w:val="20"/>
          <w:lang w:val="en-GB"/>
        </w:rPr>
        <w:t>overrepresented for tss-centered-10kb of genesX3 (lower confidence motifs).  The pathway analysis for DEGs enriched in BCL6 motif (within their 10kb around TSS) has shown similar terms to these for CBX3</w:t>
      </w:r>
      <w:r w:rsidR="00BF1CEA" w:rsidRPr="008B5129">
        <w:rPr>
          <w:rFonts w:ascii="Arial" w:hAnsi="Arial" w:cs="Arial"/>
          <w:color w:val="000000"/>
          <w:sz w:val="20"/>
          <w:szCs w:val="20"/>
          <w:lang w:val="en-GB"/>
        </w:rPr>
        <w:t xml:space="preserve">, </w:t>
      </w:r>
      <w:proofErr w:type="gramStart"/>
      <w:r w:rsidR="00BF1CEA" w:rsidRPr="008B5129">
        <w:rPr>
          <w:rFonts w:ascii="Arial" w:hAnsi="Arial" w:cs="Arial"/>
          <w:color w:val="000000"/>
          <w:sz w:val="20"/>
          <w:szCs w:val="20"/>
          <w:lang w:val="en-GB"/>
        </w:rPr>
        <w:t>i.e.</w:t>
      </w:r>
      <w:proofErr w:type="gramEnd"/>
      <w:r w:rsidRPr="008B5129">
        <w:rPr>
          <w:rFonts w:ascii="Arial" w:hAnsi="Arial" w:cs="Arial"/>
          <w:color w:val="000000"/>
          <w:sz w:val="20"/>
          <w:szCs w:val="20"/>
          <w:lang w:val="en-GB"/>
        </w:rPr>
        <w:t xml:space="preserve"> 'Ion Channels and Their Functional Role in Vascular Endothelium' from </w:t>
      </w:r>
      <w:proofErr w:type="spellStart"/>
      <w:r w:rsidRPr="008B5129">
        <w:rPr>
          <w:rFonts w:ascii="Arial" w:hAnsi="Arial" w:cs="Arial"/>
          <w:color w:val="000000"/>
          <w:sz w:val="20"/>
          <w:szCs w:val="20"/>
          <w:lang w:val="en-GB"/>
        </w:rPr>
        <w:t>BioCarta</w:t>
      </w:r>
      <w:proofErr w:type="spellEnd"/>
      <w:r w:rsidRPr="008B5129">
        <w:rPr>
          <w:rFonts w:ascii="Arial" w:hAnsi="Arial" w:cs="Arial"/>
          <w:color w:val="000000"/>
          <w:sz w:val="20"/>
          <w:szCs w:val="20"/>
          <w:lang w:val="en-GB"/>
        </w:rPr>
        <w:t xml:space="preserve"> (Adj.P.al =0.0026) and `Vascular smooth muscle contraction` (Adj.P.al =0.00765) from </w:t>
      </w:r>
      <w:proofErr w:type="spellStart"/>
      <w:r w:rsidRPr="008B5129">
        <w:rPr>
          <w:rFonts w:ascii="Arial" w:hAnsi="Arial" w:cs="Arial"/>
          <w:color w:val="000000"/>
          <w:sz w:val="20"/>
          <w:szCs w:val="20"/>
          <w:lang w:val="en-GB"/>
        </w:rPr>
        <w:t>Kegg</w:t>
      </w:r>
      <w:proofErr w:type="spellEnd"/>
      <w:r w:rsidR="00BF1CEA" w:rsidRPr="008B5129">
        <w:rPr>
          <w:rFonts w:ascii="Arial" w:hAnsi="Arial" w:cs="Arial"/>
          <w:color w:val="000000"/>
          <w:sz w:val="20"/>
          <w:szCs w:val="20"/>
          <w:lang w:val="en-GB"/>
        </w:rPr>
        <w:t xml:space="preserve"> (Suppl. Fig. 4).  The BCL6 gene e</w:t>
      </w:r>
      <w:r w:rsidRPr="008B5129">
        <w:rPr>
          <w:rFonts w:ascii="Arial" w:hAnsi="Arial" w:cs="Arial"/>
          <w:color w:val="000000"/>
          <w:sz w:val="20"/>
          <w:szCs w:val="20"/>
          <w:lang w:val="en-GB"/>
        </w:rPr>
        <w:t>x</w:t>
      </w:r>
      <w:r w:rsidR="00BF1CEA" w:rsidRPr="008B5129">
        <w:rPr>
          <w:rFonts w:ascii="Arial" w:hAnsi="Arial" w:cs="Arial"/>
          <w:color w:val="000000"/>
          <w:sz w:val="20"/>
          <w:szCs w:val="20"/>
          <w:lang w:val="en-GB"/>
        </w:rPr>
        <w:t>p</w:t>
      </w:r>
      <w:r w:rsidRPr="008B5129">
        <w:rPr>
          <w:rFonts w:ascii="Arial" w:hAnsi="Arial" w:cs="Arial"/>
          <w:color w:val="000000"/>
          <w:sz w:val="20"/>
          <w:szCs w:val="20"/>
          <w:lang w:val="en-GB"/>
        </w:rPr>
        <w:t xml:space="preserve">ression  is significantly </w:t>
      </w:r>
      <w:r w:rsidR="00335A4B" w:rsidRPr="008B5129">
        <w:rPr>
          <w:rFonts w:ascii="Arial" w:hAnsi="Arial" w:cs="Arial"/>
          <w:color w:val="000000"/>
          <w:sz w:val="20"/>
          <w:szCs w:val="20"/>
          <w:lang w:val="en-GB"/>
        </w:rPr>
        <w:t xml:space="preserve">lower </w:t>
      </w:r>
      <w:r w:rsidRPr="008B5129">
        <w:rPr>
          <w:rFonts w:ascii="Arial" w:hAnsi="Arial" w:cs="Arial"/>
          <w:color w:val="000000"/>
          <w:sz w:val="20"/>
          <w:szCs w:val="20"/>
          <w:lang w:val="en-GB"/>
        </w:rPr>
        <w:t xml:space="preserve">in </w:t>
      </w:r>
      <w:r w:rsidR="00BF1CEA" w:rsidRPr="008B5129">
        <w:rPr>
          <w:rFonts w:ascii="Arial" w:hAnsi="Arial" w:cs="Arial"/>
          <w:color w:val="000000"/>
          <w:sz w:val="20"/>
          <w:szCs w:val="20"/>
          <w:lang w:val="en-GB"/>
        </w:rPr>
        <w:t xml:space="preserve">the </w:t>
      </w:r>
      <w:r w:rsidRPr="008B5129">
        <w:rPr>
          <w:rFonts w:ascii="Arial" w:hAnsi="Arial" w:cs="Arial"/>
          <w:color w:val="000000"/>
          <w:sz w:val="20"/>
          <w:szCs w:val="20"/>
          <w:lang w:val="en-GB"/>
        </w:rPr>
        <w:t xml:space="preserve">second trimester (fold change -2.175, </w:t>
      </w:r>
      <w:proofErr w:type="spellStart"/>
      <w:r w:rsidRPr="008B5129">
        <w:rPr>
          <w:rFonts w:ascii="Arial" w:hAnsi="Arial" w:cs="Arial"/>
          <w:color w:val="000000"/>
          <w:sz w:val="20"/>
          <w:szCs w:val="20"/>
          <w:lang w:val="en-GB"/>
        </w:rPr>
        <w:t>padj</w:t>
      </w:r>
      <w:proofErr w:type="spellEnd"/>
      <w:r w:rsidRPr="008B5129">
        <w:rPr>
          <w:rFonts w:ascii="Arial" w:hAnsi="Arial" w:cs="Arial"/>
          <w:color w:val="000000"/>
          <w:sz w:val="20"/>
          <w:szCs w:val="20"/>
          <w:lang w:val="en-GB"/>
        </w:rPr>
        <w:t xml:space="preserve"> 0.018) and</w:t>
      </w:r>
      <w:r w:rsidR="00A52505" w:rsidRPr="008B5129">
        <w:rPr>
          <w:rFonts w:ascii="Arial" w:hAnsi="Arial" w:cs="Arial"/>
          <w:color w:val="000000"/>
          <w:sz w:val="20"/>
          <w:szCs w:val="20"/>
          <w:lang w:val="en-GB"/>
        </w:rPr>
        <w:t xml:space="preserve"> it</w:t>
      </w:r>
      <w:r w:rsidRPr="008B5129">
        <w:rPr>
          <w:rFonts w:ascii="Arial" w:hAnsi="Arial" w:cs="Arial"/>
          <w:color w:val="000000"/>
          <w:sz w:val="20"/>
          <w:szCs w:val="20"/>
          <w:lang w:val="en-GB"/>
        </w:rPr>
        <w:t xml:space="preserve"> has been previously shown to be required for proliferation</w:t>
      </w:r>
      <w:r w:rsidR="00A52505" w:rsidRPr="008B5129">
        <w:rPr>
          <w:rFonts w:ascii="Arial" w:hAnsi="Arial" w:cs="Arial"/>
          <w:color w:val="000000"/>
          <w:sz w:val="20"/>
          <w:szCs w:val="20"/>
          <w:lang w:val="en-GB"/>
        </w:rPr>
        <w:t xml:space="preserve"> of villous cytotrophoblast cells </w:t>
      </w:r>
      <w:r w:rsidR="00A52505" w:rsidRPr="008B5129">
        <w:rPr>
          <w:rFonts w:ascii="Arial" w:hAnsi="Arial" w:cs="Arial"/>
          <w:color w:val="000000"/>
          <w:sz w:val="20"/>
          <w:szCs w:val="20"/>
          <w:lang w:val="en-GB"/>
        </w:rPr>
        <w:fldChar w:fldCharType="begin">
          <w:fldData xml:space="preserve">PEVuZE5vdGU+PENpdGU+PEF1dGhvcj5NdXNjaG9sLVN0ZWlubWV0ejwvQXV0aG9yPjxZZWFyPjIw
MTY8L1llYXI+PFJlY051bT4xMDI3PC9SZWNOdW0+PERpc3BsYXlUZXh0PihNdXNjaG9sLVN0ZWlu
bWV0eiBldCBhbC4sIDIwMTYpPC9EaXNwbGF5VGV4dD48cmVjb3JkPjxyZWMtbnVtYmVyPjEwMjc8
L3JlYy1udW1iZXI+PGZvcmVpZ24ta2V5cz48a2V5IGFwcD0iRU4iIGRiLWlkPSJldGZ2MHAyMjlz
enJ0MmVld2ZydjJ4ZHlmMHJ0MnYwcnZyenMiIHRpbWVzdGFtcD0iMTU5ODM3NjQzMCI+MTAyNzwv
a2V5PjwvZm9yZWlnbi1rZXlzPjxyZWYtdHlwZSBuYW1lPSJKb3VybmFsIEFydGljbGUiPjE3PC9y
ZWYtdHlwZT48Y29udHJpYnV0b3JzPjxhdXRob3JzPjxhdXRob3I+TXVzY2hvbC1TdGVpbm1ldHos
IEMuPC9hdXRob3I+PGF1dGhvcj5KYXNtZXIsIEIuPC9hdXRob3I+PGF1dGhvcj5LcmVpcywgTi4g
Ti48L2F1dGhvcj48YXV0aG9yPlN0ZWluaGF1c2VyLCBLLjwvYXV0aG9yPjxhdXRob3I+Uml0dGVy
LCBBLjwvYXV0aG9yPjxhdXRob3I+Um9sbGUsIFUuPC9hdXRob3I+PGF1dGhvcj5ZdWFuLCBKLjwv
YXV0aG9yPjxhdXRob3I+TG91d2VuLCBGLjwvYXV0aG9yPjwvYXV0aG9ycz48L2NvbnRyaWJ1dG9y
cz48YXV0aC1hZGRyZXNzPmEgRGVwYXJ0bWVudCBvZiBHeW5lY29sb2d5IGFuZCBPYnN0ZXRyaWNz
ICwgU2Nob29sIG9mIE1lZGljaW5lLCBKLiBXLiBHb2V0aGUtVW5pdmVyc2l0eSAsIEZyYW5rZnVy
dCwgR2VybWFueS4mI3hEO2IgRGVwYXJ0bWVudCBvZiBQZWRpYXRyaWMgU3VyZ2VyeSBhbmQgUGVk
aWF0cmljIFVyb2xvZ3kgLCBTY2hvb2wgb2YgTWVkaWNpbmUsIEouIFcuIEdvZXRoZS1Vbml2ZXJz
aXR5ICwgRnJhbmtmdXJ0ICwgR2VybWFueS48L2F1dGgtYWRkcmVzcz48dGl0bGVzPjx0aXRsZT5C
LWNlbGwgbHltcGhvbWEgNiBwcm9tb3RlcyBwcm9saWZlcmF0aW9uIGFuZCBzdXJ2aXZhbCBvZiB0
cm9waG9ibGFzdGljIGNlbGxzPC90aXRsZT48c2Vjb25kYXJ5LXRpdGxlPkNlbGwgQ3ljbGU8L3Nl
Y29uZGFyeS10aXRsZT48L3RpdGxlcz48cGVyaW9kaWNhbD48ZnVsbC10aXRsZT5DZWxsIEN5Y2xl
PC9mdWxsLXRpdGxlPjwvcGVyaW9kaWNhbD48cGFnZXM+ODI3LTM5PC9wYWdlcz48dm9sdW1lPjE1
PC92b2x1bWU+PG51bWJlcj42PC9udW1iZXI+PGVkaXRpb24+MjAxNi8wNC8wMTwvZWRpdGlvbj48
a2V5d29yZHM+PGtleXdvcmQ+QXBvcHRvc2lzPC9rZXl3b3JkPjxrZXl3b3JkPkItTHltcGhvY3l0
ZXMvKm1ldGFib2xpc20vcGF0aG9sb2d5PC9rZXl3b3JkPjxrZXl3b3JkPkNlbGwgQ3ljbGUgQ2hl
Y2twb2ludHM8L2tleXdvcmQ+PGtleXdvcmQ+Q2VsbCBMaW5lPC9rZXl3b3JkPjxrZXl3b3JkPkNl
bGwgUHJvbGlmZXJhdGlvbjwva2V5d29yZD48a2V5d29yZD5DZWxsIFN1cnZpdmFsPC9rZXl3b3Jk
PjxrZXl3b3JkPkZlbWFsZTwva2V5d29yZD48a2V5d29yZD5HZW5lIEV4cHJlc3Npb24gUmVndWxh
dGlvbjwva2V5d29yZD48a2V5d29yZD5IdW1hbnM8L2tleXdvcmQ+PGtleXdvcmQ+TWl0b3Npczwv
a2V5d29yZD48a2V5d29yZD5QcmUtRWNsYW1wc2lhLypnZW5ldGljcy9tZXRhYm9saXNtL3BhdGhv
bG9neTwva2V5d29yZD48a2V5d29yZD5QcmVnbmFuY3k8L2tleXdvcmQ+PGtleXdvcmQ+UHJlZ25h
bmN5IFRyaW1lc3RlciwgRmlyc3Q8L2tleXdvcmQ+PGtleXdvcmQ+UHJvdG8tT25jb2dlbmUgUHJv
dGVpbnMgYy1iY2wtNi9hbnRhZ29uaXN0cyAmYW1wOyBpbmhpYml0b3JzLypnZW5ldGljcy9tZXRh
Ym9saXNtPC9rZXl3b3JkPjxrZXl3b3JkPlJOQSwgU21hbGwgSW50ZXJmZXJpbmcvZ2VuZXRpY3Mv
bWV0YWJvbGlzbTwva2V5d29yZD48a2V5d29yZD5TaWduYWwgVHJhbnNkdWN0aW9uPC9rZXl3b3Jk
PjxrZXl3b3JkPlRyb3Bob2JsYXN0cy8qbWV0YWJvbGlzbS9wYXRob2xvZ3k8L2tleXdvcmQ+PGtl
eXdvcmQ+QmNsNjwva2V5d29yZD48a2V5d29yZD5jZW50cm9zb21lIGZyYWdtZW50YXRpb248L2tl
eXdvcmQ+PGtleXdvcmQ+cHJlZWNsYW1wc2lhPC9rZXl3b3JkPjxrZXl3b3JkPnByb2xpZmVyYXRp
b248L2tleXdvcmQ+PGtleXdvcmQ+c3Vydml2YWw8L2tleXdvcmQ+PGtleXdvcmQ+dHJvcGhvYmxh
c3Q8L2tleXdvcmQ+PC9rZXl3b3Jkcz48ZGF0ZXM+PHllYXI+MjAxNjwveWVhcj48L2RhdGVzPjxp
c2JuPjE1NTEtNDAwNSAoRWxlY3Ryb25pYykmI3hEOzE1NTEtNDAwNSAoTGlua2luZyk8L2lzYm4+
PGFjY2Vzc2lvbi1udW0+MjcwMjk1MzA8L2FjY2Vzc2lvbi1udW0+PHVybHM+PHJlbGF0ZWQtdXJs
cz48dXJsPmh0dHBzOi8vd3d3Lm5jYmkubmxtLm5paC5nb3YvcHVibWVkLzI3MDI5NTMwPC91cmw+
PC9yZWxhdGVkLXVybHM+PC91cmxzPjxjdXN0b20yPlBNQzQ4NDYyMzY8L2N1c3RvbTI+PGVsZWN0
cm9uaWMtcmVzb3VyY2UtbnVtPjEwLjEwODAvMTUzODQxMDEuMjAxNi4xMTQ5MjczPC9lbGVjdHJv
bmljLXJlc291cmNlLW51bT48L3JlY29yZD48L0NpdGU+PC9FbmROb3RlPn==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NdXNjaG9sLVN0ZWlubWV0ejwvQXV0aG9yPjxZZWFyPjIw
MTY8L1llYXI+PFJlY051bT4xMDI3PC9SZWNOdW0+PERpc3BsYXlUZXh0PihNdXNjaG9sLVN0ZWlu
bWV0eiBldCBhbC4sIDIwMTYpPC9EaXNwbGF5VGV4dD48cmVjb3JkPjxyZWMtbnVtYmVyPjEwMjc8
L3JlYy1udW1iZXI+PGZvcmVpZ24ta2V5cz48a2V5IGFwcD0iRU4iIGRiLWlkPSJldGZ2MHAyMjlz
enJ0MmVld2ZydjJ4ZHlmMHJ0MnYwcnZyenMiIHRpbWVzdGFtcD0iMTU5ODM3NjQzMCI+MTAyNzwv
a2V5PjwvZm9yZWlnbi1rZXlzPjxyZWYtdHlwZSBuYW1lPSJKb3VybmFsIEFydGljbGUiPjE3PC9y
ZWYtdHlwZT48Y29udHJpYnV0b3JzPjxhdXRob3JzPjxhdXRob3I+TXVzY2hvbC1TdGVpbm1ldHos
IEMuPC9hdXRob3I+PGF1dGhvcj5KYXNtZXIsIEIuPC9hdXRob3I+PGF1dGhvcj5LcmVpcywgTi4g
Ti48L2F1dGhvcj48YXV0aG9yPlN0ZWluaGF1c2VyLCBLLjwvYXV0aG9yPjxhdXRob3I+Uml0dGVy
LCBBLjwvYXV0aG9yPjxhdXRob3I+Um9sbGUsIFUuPC9hdXRob3I+PGF1dGhvcj5ZdWFuLCBKLjwv
YXV0aG9yPjxhdXRob3I+TG91d2VuLCBGLjwvYXV0aG9yPjwvYXV0aG9ycz48L2NvbnRyaWJ1dG9y
cz48YXV0aC1hZGRyZXNzPmEgRGVwYXJ0bWVudCBvZiBHeW5lY29sb2d5IGFuZCBPYnN0ZXRyaWNz
ICwgU2Nob29sIG9mIE1lZGljaW5lLCBKLiBXLiBHb2V0aGUtVW5pdmVyc2l0eSAsIEZyYW5rZnVy
dCwgR2VybWFueS4mI3hEO2IgRGVwYXJ0bWVudCBvZiBQZWRpYXRyaWMgU3VyZ2VyeSBhbmQgUGVk
aWF0cmljIFVyb2xvZ3kgLCBTY2hvb2wgb2YgTWVkaWNpbmUsIEouIFcuIEdvZXRoZS1Vbml2ZXJz
aXR5ICwgRnJhbmtmdXJ0ICwgR2VybWFueS48L2F1dGgtYWRkcmVzcz48dGl0bGVzPjx0aXRsZT5C
LWNlbGwgbHltcGhvbWEgNiBwcm9tb3RlcyBwcm9saWZlcmF0aW9uIGFuZCBzdXJ2aXZhbCBvZiB0
cm9waG9ibGFzdGljIGNlbGxzPC90aXRsZT48c2Vjb25kYXJ5LXRpdGxlPkNlbGwgQ3ljbGU8L3Nl
Y29uZGFyeS10aXRsZT48L3RpdGxlcz48cGVyaW9kaWNhbD48ZnVsbC10aXRsZT5DZWxsIEN5Y2xl
PC9mdWxsLXRpdGxlPjwvcGVyaW9kaWNhbD48cGFnZXM+ODI3LTM5PC9wYWdlcz48dm9sdW1lPjE1
PC92b2x1bWU+PG51bWJlcj42PC9udW1iZXI+PGVkaXRpb24+MjAxNi8wNC8wMTwvZWRpdGlvbj48
a2V5d29yZHM+PGtleXdvcmQ+QXBvcHRvc2lzPC9rZXl3b3JkPjxrZXl3b3JkPkItTHltcGhvY3l0
ZXMvKm1ldGFib2xpc20vcGF0aG9sb2d5PC9rZXl3b3JkPjxrZXl3b3JkPkNlbGwgQ3ljbGUgQ2hl
Y2twb2ludHM8L2tleXdvcmQ+PGtleXdvcmQ+Q2VsbCBMaW5lPC9rZXl3b3JkPjxrZXl3b3JkPkNl
bGwgUHJvbGlmZXJhdGlvbjwva2V5d29yZD48a2V5d29yZD5DZWxsIFN1cnZpdmFsPC9rZXl3b3Jk
PjxrZXl3b3JkPkZlbWFsZTwva2V5d29yZD48a2V5d29yZD5HZW5lIEV4cHJlc3Npb24gUmVndWxh
dGlvbjwva2V5d29yZD48a2V5d29yZD5IdW1hbnM8L2tleXdvcmQ+PGtleXdvcmQ+TWl0b3Npczwv
a2V5d29yZD48a2V5d29yZD5QcmUtRWNsYW1wc2lhLypnZW5ldGljcy9tZXRhYm9saXNtL3BhdGhv
bG9neTwva2V5d29yZD48a2V5d29yZD5QcmVnbmFuY3k8L2tleXdvcmQ+PGtleXdvcmQ+UHJlZ25h
bmN5IFRyaW1lc3RlciwgRmlyc3Q8L2tleXdvcmQ+PGtleXdvcmQ+UHJvdG8tT25jb2dlbmUgUHJv
dGVpbnMgYy1iY2wtNi9hbnRhZ29uaXN0cyAmYW1wOyBpbmhpYml0b3JzLypnZW5ldGljcy9tZXRh
Ym9saXNtPC9rZXl3b3JkPjxrZXl3b3JkPlJOQSwgU21hbGwgSW50ZXJmZXJpbmcvZ2VuZXRpY3Mv
bWV0YWJvbGlzbTwva2V5d29yZD48a2V5d29yZD5TaWduYWwgVHJhbnNkdWN0aW9uPC9rZXl3b3Jk
PjxrZXl3b3JkPlRyb3Bob2JsYXN0cy8qbWV0YWJvbGlzbS9wYXRob2xvZ3k8L2tleXdvcmQ+PGtl
eXdvcmQ+QmNsNjwva2V5d29yZD48a2V5d29yZD5jZW50cm9zb21lIGZyYWdtZW50YXRpb248L2tl
eXdvcmQ+PGtleXdvcmQ+cHJlZWNsYW1wc2lhPC9rZXl3b3JkPjxrZXl3b3JkPnByb2xpZmVyYXRp
b248L2tleXdvcmQ+PGtleXdvcmQ+c3Vydml2YWw8L2tleXdvcmQ+PGtleXdvcmQ+dHJvcGhvYmxh
c3Q8L2tleXdvcmQ+PC9rZXl3b3Jkcz48ZGF0ZXM+PHllYXI+MjAxNjwveWVhcj48L2RhdGVzPjxp
c2JuPjE1NTEtNDAwNSAoRWxlY3Ryb25pYykmI3hEOzE1NTEtNDAwNSAoTGlua2luZyk8L2lzYm4+
PGFjY2Vzc2lvbi1udW0+MjcwMjk1MzA8L2FjY2Vzc2lvbi1udW0+PHVybHM+PHJlbGF0ZWQtdXJs
cz48dXJsPmh0dHBzOi8vd3d3Lm5jYmkubmxtLm5paC5nb3YvcHVibWVkLzI3MDI5NTMwPC91cmw+
PC9yZWxhdGVkLXVybHM+PC91cmxzPjxjdXN0b20yPlBNQzQ4NDYyMzY8L2N1c3RvbTI+PGVsZWN0
cm9uaWMtcmVzb3VyY2UtbnVtPjEwLjEwODAvMTUzODQxMDEuMjAxNi4xMTQ5MjczPC9lbGVjdHJv
bmljLXJlc291cmNlLW51bT48L3JlY29yZD48L0NpdGU+PC9FbmROb3RlPn==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00A52505" w:rsidRPr="008B5129">
        <w:rPr>
          <w:rFonts w:ascii="Arial" w:hAnsi="Arial" w:cs="Arial"/>
          <w:color w:val="000000"/>
          <w:sz w:val="20"/>
          <w:szCs w:val="20"/>
          <w:lang w:val="en-GB"/>
        </w:rPr>
      </w:r>
      <w:r w:rsidR="00A52505"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Muschol-Steinmetz et al., 2016)</w:t>
      </w:r>
      <w:r w:rsidR="00A52505" w:rsidRPr="008B5129">
        <w:rPr>
          <w:rFonts w:ascii="Arial" w:hAnsi="Arial" w:cs="Arial"/>
          <w:color w:val="000000"/>
          <w:sz w:val="20"/>
          <w:szCs w:val="20"/>
          <w:lang w:val="en-GB"/>
        </w:rPr>
        <w:fldChar w:fldCharType="end"/>
      </w:r>
      <w:r w:rsidR="00A52505" w:rsidRPr="008B5129">
        <w:rPr>
          <w:rFonts w:ascii="Arial" w:hAnsi="Arial" w:cs="Arial"/>
          <w:color w:val="000000"/>
          <w:sz w:val="20"/>
          <w:szCs w:val="20"/>
          <w:lang w:val="en-GB"/>
        </w:rPr>
        <w:t xml:space="preserve">, whilst BCL6 overexpression reduces trophoblast fusion, and it is increased in pre-eclamptic placentas </w:t>
      </w:r>
      <w:r w:rsidR="00A52505"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Jasmer&lt;/Author&gt;&lt;Year&gt;2017&lt;/Year&gt;&lt;RecNum&gt;1028&lt;/RecNum&gt;&lt;DisplayText&gt;(Jasmer et al., 2017)&lt;/DisplayText&gt;&lt;record&gt;&lt;rec-number&gt;1028&lt;/rec-number&gt;&lt;foreign-keys&gt;&lt;key app="EN" db-id="etfv0p229szrt2eewfrv2xdyf0rt2v0rvrzs" timestamp="1598376628"&gt;1028&lt;/key&gt;&lt;/foreign-keys&gt;&lt;ref-type name="Journal Article"&gt;17&lt;/ref-type&gt;&lt;contributors&gt;&lt;authors&gt;&lt;author&gt;Jasmer, B.&lt;/author&gt;&lt;author&gt;Muschol-Steinmetz, C.&lt;/author&gt;&lt;author&gt;Kreis, N. N.&lt;/author&gt;&lt;author&gt;Friemel, A.&lt;/author&gt;&lt;author&gt;Kielland-Kaisen, U.&lt;/author&gt;&lt;author&gt;Bruggmann, D.&lt;/author&gt;&lt;author&gt;Jennewein, L.&lt;/author&gt;&lt;author&gt;Allert, R.&lt;/author&gt;&lt;author&gt;Solbach, C.&lt;/author&gt;&lt;author&gt;Yuan, J.&lt;/author&gt;&lt;author&gt;Louwen, F.&lt;/author&gt;&lt;/authors&gt;&lt;/contributors&gt;&lt;auth-address&gt;Department of Gynecology and Obstetrics, School of Medicine, J. W. Goethe-University, Theodor-Stern-Kai 7, D-60590 Frankfurt, Germany.&lt;/auth-address&gt;&lt;titles&gt;&lt;title&gt;Involvement of the oncogene B-cell lymphoma 6 in the fusion and differentiation process of trophoblastic cells of the placenta&lt;/title&gt;&lt;secondary-title&gt;Oncotarget&lt;/secondary-title&gt;&lt;/titles&gt;&lt;periodical&gt;&lt;full-title&gt;Oncotarget&lt;/full-title&gt;&lt;/periodical&gt;&lt;pages&gt;108643-108654&lt;/pages&gt;&lt;volume&gt;8&lt;/volume&gt;&lt;number&gt;65&lt;/number&gt;&lt;edition&gt;2018/01/10&lt;/edition&gt;&lt;keywords&gt;&lt;keyword&gt;Bcl6&lt;/keyword&gt;&lt;keyword&gt;cell fusion&lt;/keyword&gt;&lt;keyword&gt;differentiation&lt;/keyword&gt;&lt;keyword&gt;preeclampsia&lt;/keyword&gt;&lt;keyword&gt;trophoblast&lt;/keyword&gt;&lt;/keywords&gt;&lt;dates&gt;&lt;year&gt;2017&lt;/year&gt;&lt;pub-dates&gt;&lt;date&gt;Dec 12&lt;/date&gt;&lt;/pub-dates&gt;&lt;/dates&gt;&lt;isbn&gt;1949-2553 (Electronic)&amp;#xD;1949-2553 (Linking)&lt;/isbn&gt;&lt;accession-num&gt;29312557&lt;/accession-num&gt;&lt;urls&gt;&lt;related-urls&gt;&lt;url&gt;https://www.ncbi.nlm.nih.gov/pubmed/29312557&lt;/url&gt;&lt;/related-urls&gt;&lt;/urls&gt;&lt;custom2&gt;PMC5752470&lt;/custom2&gt;&lt;electronic-resource-num&gt;10.18632/oncotarget.20586&lt;/electronic-resource-num&gt;&lt;/record&gt;&lt;/Cite&gt;&lt;/EndNote&gt;</w:instrText>
      </w:r>
      <w:r w:rsidR="00A52505"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Jasmer et al., 2017)</w:t>
      </w:r>
      <w:r w:rsidR="00A52505" w:rsidRPr="008B5129">
        <w:rPr>
          <w:rFonts w:ascii="Arial" w:hAnsi="Arial" w:cs="Arial"/>
          <w:color w:val="000000"/>
          <w:sz w:val="20"/>
          <w:szCs w:val="20"/>
          <w:lang w:val="en-GB"/>
        </w:rPr>
        <w:fldChar w:fldCharType="end"/>
      </w:r>
      <w:r w:rsidR="00A52505" w:rsidRPr="008B5129">
        <w:rPr>
          <w:rFonts w:ascii="Arial" w:hAnsi="Arial" w:cs="Arial"/>
          <w:color w:val="000000"/>
          <w:sz w:val="20"/>
          <w:szCs w:val="20"/>
          <w:lang w:val="en-GB"/>
        </w:rPr>
        <w:t xml:space="preserve">. </w:t>
      </w:r>
    </w:p>
    <w:p w14:paraId="6ABE37EF" w14:textId="1E0EA22B" w:rsidR="0067485F" w:rsidRPr="008B5129" w:rsidRDefault="00125356"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br/>
      </w:r>
    </w:p>
    <w:p w14:paraId="5CDFD995" w14:textId="77777777" w:rsidR="0067485F" w:rsidRPr="008B5129" w:rsidRDefault="0067485F"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7D7ACE47" w14:textId="665B258B"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DNA Methylation</w:t>
      </w:r>
    </w:p>
    <w:p w14:paraId="6B48719A" w14:textId="7ADC47A1"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Placental DNA methylation increases over gestation, and </w:t>
      </w:r>
      <w:r w:rsidRPr="008B5129">
        <w:rPr>
          <w:rFonts w:ascii="Arial" w:hAnsi="Arial" w:cs="Arial"/>
          <w:i/>
          <w:color w:val="000000"/>
          <w:sz w:val="20"/>
          <w:szCs w:val="20"/>
          <w:lang w:val="en-GB"/>
        </w:rPr>
        <w:t>in utero</w:t>
      </w:r>
      <w:r w:rsidRPr="008B5129">
        <w:rPr>
          <w:rFonts w:ascii="Arial" w:hAnsi="Arial" w:cs="Arial"/>
          <w:color w:val="000000"/>
          <w:sz w:val="20"/>
          <w:szCs w:val="20"/>
          <w:lang w:val="en-GB"/>
        </w:rPr>
        <w:t xml:space="preserve"> exposures alter methylation and impact placental function and </w:t>
      </w:r>
      <w:proofErr w:type="spellStart"/>
      <w:r w:rsidRPr="008B5129">
        <w:rPr>
          <w:rFonts w:ascii="Arial" w:hAnsi="Arial" w:cs="Arial"/>
          <w:color w:val="000000"/>
          <w:sz w:val="20"/>
          <w:szCs w:val="20"/>
          <w:lang w:val="en-GB"/>
        </w:rPr>
        <w:t>fetal</w:t>
      </w:r>
      <w:proofErr w:type="spellEnd"/>
      <w:r w:rsidRPr="008B5129">
        <w:rPr>
          <w:rFonts w:ascii="Arial" w:hAnsi="Arial" w:cs="Arial"/>
          <w:color w:val="000000"/>
          <w:sz w:val="20"/>
          <w:szCs w:val="20"/>
          <w:lang w:val="en-GB"/>
        </w:rPr>
        <w:t xml:space="preserve"> health </w:t>
      </w:r>
      <w:r w:rsidRPr="008B5129">
        <w:rPr>
          <w:rFonts w:ascii="Arial" w:hAnsi="Arial" w:cs="Arial"/>
          <w:color w:val="000000"/>
          <w:sz w:val="20"/>
          <w:szCs w:val="20"/>
          <w:lang w:val="en-GB"/>
        </w:rPr>
        <w:fldChar w:fldCharType="begin">
          <w:fldData xml:space="preserve">PEVuZE5vdGU+PENpdGU+PEF1dGhvcj5WbGFob3M8L0F1dGhvcj48WWVhcj4yMDE5PC9ZZWFyPjxS
ZWNOdW0+OTg5PC9SZWNOdW0+PERpc3BsYXlUZXh0PihWbGFob3MgZXQgYWwuLCAyMDE5KTwvRGlz
cGxheVRleHQ+PHJlY29yZD48cmVjLW51bWJlcj45ODk8L3JlYy1udW1iZXI+PGZvcmVpZ24ta2V5
cz48a2V5IGFwcD0iRU4iIGRiLWlkPSJldGZ2MHAyMjlzenJ0MmVld2ZydjJ4ZHlmMHJ0MnYwcnZy
enMiIHRpbWVzdGFtcD0iMTU5MTcwODA1MiI+OTg5PC9rZXk+PC9mb3JlaWduLWtleXM+PHJlZi10
eXBlIG5hbWU9IkpvdXJuYWwgQXJ0aWNsZSI+MTc8L3JlZi10eXBlPjxjb250cmlidXRvcnM+PGF1
dGhvcnM+PGF1dGhvcj5WbGFob3MsIEEuPC9hdXRob3I+PGF1dGhvcj5NYW5zZWxsLCBULjwvYXV0
aG9yPjxhdXRob3I+U2FmZmVyeSwgUi48L2F1dGhvcj48YXV0aG9yPk5vdmFrb3ZpYywgQi48L2F1
dGhvcj48L2F1dGhvcnM+PC9jb250cmlidXRvcnM+PGF1dGgtYWRkcmVzcz5FcGlnZW5ldGljcyBH
cm91cCwgTXVyZG9jaCBDaGlsZHJlbiZhcG9zO3MgUmVzZWFyY2ggSW5zdGl0dXRlLCBSb3lhbCBD
aGlsZHJlbiZhcG9zO3MgSG9zcGl0YWwsIFBhcmt2aWxsZSwgVmljdG9yaWEsIEF1c3RyYWxpYS4m
I3hEO0RlcGFydG1lbnQgb2YgUGFlZGlhdHJpY3MsIFVuaXZlcnNpdHkgb2YgTWVsYm91cm5lLCBQ
YXJrdmlsbGUsIFZpY3RvcmlhLCBBdXN0cmFsaWEuPC9hdXRoLWFkZHJlc3M+PHRpdGxlcz48dGl0
bGU+SHVtYW4gcGxhY2VudGFsIG1ldGh5bG9tZSBpbiB0aGUgaW50ZXJwbGF5IG9mIGFkdmVyc2Ug
cGxhY2VudGFsIGhlYWx0aCwgZW52aXJvbm1lbnRhbCBleHBvc3VyZSwgYW5kIHByZWduYW5jeSBv
dXRjb21lPC90aXRsZT48c2Vjb25kYXJ5LXRpdGxlPlBMb1MgR2VuZXQ8L3NlY29uZGFyeS10aXRs
ZT48L3RpdGxlcz48cGVyaW9kaWNhbD48ZnVsbC10aXRsZT5QTG9TIEdlbmV0PC9mdWxsLXRpdGxl
PjwvcGVyaW9kaWNhbD48cGFnZXM+ZTEwMDgyMzY8L3BhZ2VzPjx2b2x1bWU+MTU8L3ZvbHVtZT48
bnVtYmVyPjg8L251bWJlcj48ZWRpdGlvbj4yMDE5LzA4LzAyPC9lZGl0aW9uPjxrZXl3b3Jkcz48
a2V5d29yZD5ETkEgTWV0aHlsYXRpb24vcGh5c2lvbG9neTwva2V5d29yZD48a2V5d29yZD5FbnZp
cm9ubWVudGFsIEV4cG9zdXJlLyphZHZlcnNlIGVmZmVjdHM8L2tleXdvcmQ+PGtleXdvcmQ+RXBp
Z2VuZXNpcywgR2VuZXRpYy9waHlzaW9sb2d5PC9rZXl3b3JkPjxrZXl3b3JkPkVwaWdlbm9tZS8q
cGh5c2lvbG9neTwva2V5d29yZD48a2V5d29yZD5GZW1hbGU8L2tleXdvcmQ+PGtleXdvcmQ+SG9y
bW9uZXMvbWV0YWJvbGlzbTwva2V5d29yZD48a2V5d29yZD5IdW1hbnM8L2tleXdvcmQ+PGtleXdv
cmQ+TWF0ZXJuYWwgRXhwb3N1cmUvYWR2ZXJzZSBlZmZlY3RzPC9rZXl3b3JkPjxrZXl3b3JkPk1h
dGVybmFsLUZldGFsIEV4Y2hhbmdlLypnZW5ldGljczwva2V5d29yZD48a2V5d29yZD5QbGFjZW50
YS9jeXRvbG9neS8qcGh5c2lvbG9neTwva2V5d29yZD48a2V5d29yZD5QbGFjZW50YXRpb24vKmdl
bmV0aWNzPC9rZXl3b3JkPjxrZXl3b3JkPlByZWduYW5jeTwva2V5d29yZD48a2V5d29yZD5QcmVn
bmFuY3kgT3V0Y29tZTwva2V5d29yZD48a2V5d29yZD5TaW5nbGUtQ2VsbCBBbmFseXNpczwva2V5
d29yZD48L2tleXdvcmRzPjxkYXRlcz48eWVhcj4yMDE5PC95ZWFyPjxwdWItZGF0ZXM+PGRhdGU+
QXVnPC9kYXRlPjwvcHViLWRhdGVzPjwvZGF0ZXM+PGlzYm4+MTU1My03NDA0IChFbGVjdHJvbmlj
KSYjeEQ7MTU1My03MzkwIChMaW5raW5nKTwvaXNibj48YWNjZXNzaW9uLW51bT4zMTM2OTU1Mjwv
YWNjZXNzaW9uLW51bT48dXJscz48cmVsYXRlZC11cmxzPjx1cmw+aHR0cHM6Ly93d3cubmNiaS5u
bG0ubmloLmdvdi9wdWJtZWQvMzEzNjk1NTI8L3VybD48L3JlbGF0ZWQtdXJscz48L3VybHM+PGN1
c3RvbTI+UE1DNjY3NTA0OTwvY3VzdG9tMj48ZWxlY3Ryb25pYy1yZXNvdXJjZS1udW0+MTAuMTM3
MS9qb3VybmFsLnBnZW4uMTAwODIzNjwvZWxlY3Ryb25pYy1yZXNvdXJjZS1udW0+PC9yZWNvcmQ+
PC9DaXRlPjwvRW5kTm90ZT4A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WbGFob3M8L0F1dGhvcj48WWVhcj4yMDE5PC9ZZWFyPjxS
ZWNOdW0+OTg5PC9SZWNOdW0+PERpc3BsYXlUZXh0PihWbGFob3MgZXQgYWwuLCAyMDE5KTwvRGlz
cGxheVRleHQ+PHJlY29yZD48cmVjLW51bWJlcj45ODk8L3JlYy1udW1iZXI+PGZvcmVpZ24ta2V5
cz48a2V5IGFwcD0iRU4iIGRiLWlkPSJldGZ2MHAyMjlzenJ0MmVld2ZydjJ4ZHlmMHJ0MnYwcnZy
enMiIHRpbWVzdGFtcD0iMTU5MTcwODA1MiI+OTg5PC9rZXk+PC9mb3JlaWduLWtleXM+PHJlZi10
eXBlIG5hbWU9IkpvdXJuYWwgQXJ0aWNsZSI+MTc8L3JlZi10eXBlPjxjb250cmlidXRvcnM+PGF1
dGhvcnM+PGF1dGhvcj5WbGFob3MsIEEuPC9hdXRob3I+PGF1dGhvcj5NYW5zZWxsLCBULjwvYXV0
aG9yPjxhdXRob3I+U2FmZmVyeSwgUi48L2F1dGhvcj48YXV0aG9yPk5vdmFrb3ZpYywgQi48L2F1
dGhvcj48L2F1dGhvcnM+PC9jb250cmlidXRvcnM+PGF1dGgtYWRkcmVzcz5FcGlnZW5ldGljcyBH
cm91cCwgTXVyZG9jaCBDaGlsZHJlbiZhcG9zO3MgUmVzZWFyY2ggSW5zdGl0dXRlLCBSb3lhbCBD
aGlsZHJlbiZhcG9zO3MgSG9zcGl0YWwsIFBhcmt2aWxsZSwgVmljdG9yaWEsIEF1c3RyYWxpYS4m
I3hEO0RlcGFydG1lbnQgb2YgUGFlZGlhdHJpY3MsIFVuaXZlcnNpdHkgb2YgTWVsYm91cm5lLCBQ
YXJrdmlsbGUsIFZpY3RvcmlhLCBBdXN0cmFsaWEuPC9hdXRoLWFkZHJlc3M+PHRpdGxlcz48dGl0
bGU+SHVtYW4gcGxhY2VudGFsIG1ldGh5bG9tZSBpbiB0aGUgaW50ZXJwbGF5IG9mIGFkdmVyc2Ug
cGxhY2VudGFsIGhlYWx0aCwgZW52aXJvbm1lbnRhbCBleHBvc3VyZSwgYW5kIHByZWduYW5jeSBv
dXRjb21lPC90aXRsZT48c2Vjb25kYXJ5LXRpdGxlPlBMb1MgR2VuZXQ8L3NlY29uZGFyeS10aXRs
ZT48L3RpdGxlcz48cGVyaW9kaWNhbD48ZnVsbC10aXRsZT5QTG9TIEdlbmV0PC9mdWxsLXRpdGxl
PjwvcGVyaW9kaWNhbD48cGFnZXM+ZTEwMDgyMzY8L3BhZ2VzPjx2b2x1bWU+MTU8L3ZvbHVtZT48
bnVtYmVyPjg8L251bWJlcj48ZWRpdGlvbj4yMDE5LzA4LzAyPC9lZGl0aW9uPjxrZXl3b3Jkcz48
a2V5d29yZD5ETkEgTWV0aHlsYXRpb24vcGh5c2lvbG9neTwva2V5d29yZD48a2V5d29yZD5FbnZp
cm9ubWVudGFsIEV4cG9zdXJlLyphZHZlcnNlIGVmZmVjdHM8L2tleXdvcmQ+PGtleXdvcmQ+RXBp
Z2VuZXNpcywgR2VuZXRpYy9waHlzaW9sb2d5PC9rZXl3b3JkPjxrZXl3b3JkPkVwaWdlbm9tZS8q
cGh5c2lvbG9neTwva2V5d29yZD48a2V5d29yZD5GZW1hbGU8L2tleXdvcmQ+PGtleXdvcmQ+SG9y
bW9uZXMvbWV0YWJvbGlzbTwva2V5d29yZD48a2V5d29yZD5IdW1hbnM8L2tleXdvcmQ+PGtleXdv
cmQ+TWF0ZXJuYWwgRXhwb3N1cmUvYWR2ZXJzZSBlZmZlY3RzPC9rZXl3b3JkPjxrZXl3b3JkPk1h
dGVybmFsLUZldGFsIEV4Y2hhbmdlLypnZW5ldGljczwva2V5d29yZD48a2V5d29yZD5QbGFjZW50
YS9jeXRvbG9neS8qcGh5c2lvbG9neTwva2V5d29yZD48a2V5d29yZD5QbGFjZW50YXRpb24vKmdl
bmV0aWNzPC9rZXl3b3JkPjxrZXl3b3JkPlByZWduYW5jeTwva2V5d29yZD48a2V5d29yZD5QcmVn
bmFuY3kgT3V0Y29tZTwva2V5d29yZD48a2V5d29yZD5TaW5nbGUtQ2VsbCBBbmFseXNpczwva2V5
d29yZD48L2tleXdvcmRzPjxkYXRlcz48eWVhcj4yMDE5PC95ZWFyPjxwdWItZGF0ZXM+PGRhdGU+
QXVnPC9kYXRlPjwvcHViLWRhdGVzPjwvZGF0ZXM+PGlzYm4+MTU1My03NDA0IChFbGVjdHJvbmlj
KSYjeEQ7MTU1My03MzkwIChMaW5raW5nKTwvaXNibj48YWNjZXNzaW9uLW51bT4zMTM2OTU1Mjwv
YWNjZXNzaW9uLW51bT48dXJscz48cmVsYXRlZC11cmxzPjx1cmw+aHR0cHM6Ly93d3cubmNiaS5u
bG0ubmloLmdvdi9wdWJtZWQvMzEzNjk1NTI8L3VybD48L3JlbGF0ZWQtdXJscz48L3VybHM+PGN1
c3RvbTI+UE1DNjY3NTA0OTwvY3VzdG9tMj48ZWxlY3Ryb25pYy1yZXNvdXJjZS1udW0+MTAuMTM3
MS9qb3VybmFsLnBnZW4uMTAwODIzNjwvZWxlY3Ryb25pYy1yZXNvdXJjZS1udW0+PC9yZWNvcmQ+
PC9DaXRlPjwvRW5kTm90ZT4A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Vlahos et al., 2019)</w:t>
      </w:r>
      <w:r w:rsidRPr="008B5129">
        <w:rPr>
          <w:rFonts w:ascii="Arial" w:hAnsi="Arial" w:cs="Arial"/>
          <w:color w:val="000000"/>
          <w:sz w:val="20"/>
          <w:szCs w:val="20"/>
        </w:rPr>
        <w:fldChar w:fldCharType="end"/>
      </w:r>
      <w:r w:rsidRPr="008B5129">
        <w:rPr>
          <w:rFonts w:ascii="Arial" w:hAnsi="Arial" w:cs="Arial"/>
          <w:color w:val="000000"/>
          <w:sz w:val="20"/>
          <w:szCs w:val="20"/>
          <w:lang w:val="en-GB"/>
        </w:rPr>
        <w:t>. Previous studies have compared first and second trimester methylation; however</w:t>
      </w:r>
      <w:r w:rsidR="00E308A1">
        <w:rPr>
          <w:rFonts w:ascii="Arial" w:hAnsi="Arial" w:cs="Arial"/>
          <w:color w:val="000000"/>
          <w:sz w:val="20"/>
          <w:szCs w:val="20"/>
          <w:lang w:val="en-GB"/>
        </w:rPr>
        <w:t>,</w:t>
      </w:r>
      <w:r w:rsidRPr="008B5129">
        <w:rPr>
          <w:rFonts w:ascii="Arial" w:hAnsi="Arial" w:cs="Arial"/>
          <w:color w:val="000000"/>
          <w:sz w:val="20"/>
          <w:szCs w:val="20"/>
          <w:lang w:val="en-GB"/>
        </w:rPr>
        <w:t xml:space="preserve"> these studies were not designed specifically to study the impact of onset of the maternal circulation inside the placenta. Thus, Novakovic </w:t>
      </w:r>
      <w:r w:rsidRPr="008B5129">
        <w:rPr>
          <w:rFonts w:ascii="Arial" w:hAnsi="Arial" w:cs="Arial"/>
          <w:i/>
          <w:color w:val="000000"/>
          <w:sz w:val="20"/>
          <w:szCs w:val="20"/>
          <w:lang w:val="en-GB"/>
        </w:rPr>
        <w:t>et al</w:t>
      </w:r>
      <w:r w:rsidRPr="008B5129">
        <w:rPr>
          <w:rFonts w:ascii="Arial" w:hAnsi="Arial" w:cs="Arial"/>
          <w:color w:val="000000"/>
          <w:sz w:val="20"/>
          <w:szCs w:val="20"/>
          <w:lang w:val="en-GB"/>
        </w:rPr>
        <w:t xml:space="preserve">. compared 8-12 week </w:t>
      </w:r>
      <w:r w:rsidRPr="008B5129">
        <w:rPr>
          <w:rFonts w:ascii="Arial" w:hAnsi="Arial" w:cs="Arial"/>
          <w:i/>
          <w:color w:val="000000"/>
          <w:sz w:val="20"/>
          <w:szCs w:val="20"/>
          <w:lang w:val="en-GB"/>
        </w:rPr>
        <w:t>vs</w:t>
      </w:r>
      <w:r w:rsidRPr="008B5129">
        <w:rPr>
          <w:rFonts w:ascii="Arial" w:hAnsi="Arial" w:cs="Arial"/>
          <w:color w:val="000000"/>
          <w:sz w:val="20"/>
          <w:szCs w:val="20"/>
          <w:lang w:val="en-GB"/>
        </w:rPr>
        <w:t xml:space="preserve">. 17-24 </w:t>
      </w:r>
      <w:proofErr w:type="spellStart"/>
      <w:r w:rsidR="00654F8A" w:rsidRPr="008B5129">
        <w:rPr>
          <w:rFonts w:ascii="Arial" w:hAnsi="Arial" w:cs="Arial"/>
          <w:color w:val="000000"/>
          <w:sz w:val="20"/>
          <w:szCs w:val="20"/>
          <w:lang w:val="en-GB"/>
        </w:rPr>
        <w:t>wk</w:t>
      </w:r>
      <w:proofErr w:type="spellEnd"/>
      <w:r w:rsidR="00654F8A" w:rsidRPr="008B5129">
        <w:rPr>
          <w:rFonts w:ascii="Arial" w:hAnsi="Arial" w:cs="Arial"/>
          <w:color w:val="000000"/>
          <w:sz w:val="20"/>
          <w:szCs w:val="20"/>
          <w:lang w:val="en-GB"/>
        </w:rPr>
        <w:t xml:space="preserve"> </w:t>
      </w:r>
      <w:r w:rsidRPr="008B5129">
        <w:rPr>
          <w:rFonts w:ascii="Arial" w:hAnsi="Arial" w:cs="Arial"/>
          <w:color w:val="000000"/>
          <w:sz w:val="20"/>
          <w:szCs w:val="20"/>
          <w:lang w:val="en-GB"/>
        </w:rPr>
        <w:t xml:space="preserve">samples using a 27K methylation array focusing on gene </w:t>
      </w:r>
      <w:r w:rsidRPr="008B5129">
        <w:rPr>
          <w:rFonts w:ascii="Arial" w:hAnsi="Arial" w:cs="Arial"/>
          <w:color w:val="000000"/>
          <w:sz w:val="20"/>
          <w:szCs w:val="20"/>
          <w:lang w:val="en-GB"/>
        </w:rPr>
        <w:lastRenderedPageBreak/>
        <w:t xml:space="preserve">promoters, but the first trimester samples overlap the first-second trimester transition </w:t>
      </w:r>
      <w:r w:rsidRPr="008B5129">
        <w:rPr>
          <w:rFonts w:ascii="Arial" w:hAnsi="Arial" w:cs="Arial"/>
          <w:color w:val="000000"/>
          <w:sz w:val="20"/>
          <w:szCs w:val="20"/>
          <w:lang w:val="en-GB"/>
        </w:rPr>
        <w:fldChar w:fldCharType="begin">
          <w:fldData xml:space="preserve">PEVuZE5vdGU+PENpdGU+PEF1dGhvcj5Ob3Zha292aWM8L0F1dGhvcj48WWVhcj4yMDExPC9ZZWFy
PjxSZWNOdW0+MTAwNTwvUmVjTnVtPjxEaXNwbGF5VGV4dD4oTm92YWtvdmljIGV0IGFsLiwgMjAx
MSk8L0Rpc3BsYXlUZXh0PjxyZWNvcmQ+PHJlYy1udW1iZXI+MTAwNTwvcmVjLW51bWJlcj48Zm9y
ZWlnbi1rZXlzPjxrZXkgYXBwPSJFTiIgZGItaWQ9ImV0ZnYwcDIyOXN6cnQyZWV3ZnJ2MnhkeWYw
cnQydjBydnJ6cyIgdGltZXN0YW1wPSIxNTkzNTI0NjIyIj4xMDA1PC9rZXk+PC9mb3JlaWduLWtl
eXM+PHJlZi10eXBlIG5hbWU9IkpvdXJuYWwgQXJ0aWNsZSI+MTc8L3JlZi10eXBlPjxjb250cmli
dXRvcnM+PGF1dGhvcnM+PGF1dGhvcj5Ob3Zha292aWMsIEIuPC9hdXRob3I+PGF1dGhvcj5ZdWVu
LCBSLiBLLjwvYXV0aG9yPjxhdXRob3I+R29yZG9uLCBMLjwvYXV0aG9yPjxhdXRob3I+UGVuYWhl
cnJlcmEsIE0uIFMuPC9hdXRob3I+PGF1dGhvcj5TaGFya2V5LCBBLjwvYXV0aG9yPjxhdXRob3I+
TW9mZmV0dCwgQS48L2F1dGhvcj48YXV0aG9yPkNyYWlnLCBKLiBNLjwvYXV0aG9yPjxhdXRob3I+
Um9iaW5zb24sIFcuIFAuPC9hdXRob3I+PGF1dGhvcj5TYWZmZXJ5LCBSLjwvYXV0aG9yPjwvYXV0
aG9ycz48L2NvbnRyaWJ1dG9ycz48YXV0aC1hZGRyZXNzPkNhbmNlciwgRGlzZWFzZSBhbmQgRGV2
ZWxvcG1lbnRhbCBFcGlnZW5ldGljcywgTXVyZG9jaCBDaGlsZHJlbnMgUmVzZWFyY2ggSW5zdGl0
dXRlLCBSb3lhbCBDaGlsZHJlbiZhcG9zO3MgSG9zcGl0YWwgYW5kIERlcGFydG1lbnQgb2YgUGFl
ZGlhdHJpY3MsIFVuaXZlcnNpdHkgb2YgTWVsYm91cm5lLCBQYXJrdmlsbGUsIFZpY3RvcmlhIDMw
NTIsIEF1c3RyYWxpYS48L2F1dGgtYWRkcmVzcz48dGl0bGVzPjx0aXRsZT5FdmlkZW5jZSBmb3Ig
d2lkZXNwcmVhZCBjaGFuZ2VzIGluIHByb21vdGVyIG1ldGh5bGF0aW9uIHByb2ZpbGUgaW4gaHVt
YW4gcGxhY2VudGEgaW4gcmVzcG9uc2UgdG8gaW5jcmVhc2luZyBnZXN0YXRpb25hbCBhZ2UgYW5k
IGVudmlyb25tZW50YWwvc3RvY2hhc3RpYyBmYWN0b3JzPC90aXRsZT48c2Vjb25kYXJ5LXRpdGxl
PkJNQyBHZW5vbWljczwvc2Vjb25kYXJ5LXRpdGxlPjwvdGl0bGVzPjxwZXJpb2RpY2FsPjxmdWxs
LXRpdGxlPkJNQyBHZW5vbWljczwvZnVsbC10aXRsZT48L3BlcmlvZGljYWw+PHBhZ2VzPjUyOTwv
cGFnZXM+PHZvbHVtZT4xMjwvdm9sdW1lPjxlZGl0aW9uPjIwMTEvMTAvMjk8L2VkaXRpb24+PGtl
eXdvcmRzPjxrZXl3b3JkPkNsdXN0ZXIgQW5hbHlzaXM8L2tleXdvcmQ+PGtleXdvcmQ+Q3BHIElz
bGFuZHM8L2tleXdvcmQ+PGtleXdvcmQ+KkROQSBNZXRoeWxhdGlvbjwva2V5d29yZD48a2V5d29y
ZD4qRW52aXJvbm1lbnQ8L2tleXdvcmQ+PGtleXdvcmQ+RXBpZ2VuZXNpcywgR2VuZXRpYzwva2V5
d29yZD48a2V5d29yZD5GZW1hbGU8L2tleXdvcmQ+PGtleXdvcmQ+R2VuZSBFeHByZXNzaW9uIFJl
Z3VsYXRpb248L2tleXdvcmQ+PGtleXdvcmQ+R2Vub21lLCBIdW1hbjwva2V5d29yZD48a2V5d29y
ZD4qR2VzdGF0aW9uYWwgQWdlPC9rZXl3b3JkPjxrZXl3b3JkPkh1bWFuczwva2V5d29yZD48a2V5
d29yZD5QbGFjZW50YS8qbWV0YWJvbGlzbTwva2V5d29yZD48a2V5d29yZD5QcmVnbmFuY3k8L2tl
eXdvcmQ+PGtleXdvcmQ+UHJlZ25hbmN5IFRyaW1lc3RlciwgRmlyc3Q8L2tleXdvcmQ+PGtleXdv
cmQ+UHJlZ25hbmN5IFRyaW1lc3RlciwgU2Vjb25kPC9rZXl3b3JkPjxrZXl3b3JkPlByZWduYW5j
eSBUcmltZXN0ZXIsIFRoaXJkPC9rZXl3b3JkPjxrZXl3b3JkPlByb21vdGVyIFJlZ2lvbnMsIEdl
bmV0aWM8L2tleXdvcmQ+PGtleXdvcmQ+U3RvY2hhc3RpYyBQcm9jZXNzZXM8L2tleXdvcmQ+PC9r
ZXl3b3Jkcz48ZGF0ZXM+PHllYXI+MjAxMTwveWVhcj48cHViLWRhdGVzPjxkYXRlPk9jdCAyODwv
ZGF0ZT48L3B1Yi1kYXRlcz48L2RhdGVzPjxpc2JuPjE0NzEtMjE2NCAoRWxlY3Ryb25pYykmI3hE
OzE0NzEtMjE2NCAoTGlua2luZyk8L2lzYm4+PGFjY2Vzc2lvbi1udW0+MjIwMzI0Mzg8L2FjY2Vz
c2lvbi1udW0+PHVybHM+PHJlbGF0ZWQtdXJscz48dXJsPmh0dHBzOi8vd3d3Lm5jYmkubmxtLm5p
aC5nb3YvcHVibWVkLzIyMDMyNDM4PC91cmw+PC9yZWxhdGVkLXVybHM+PC91cmxzPjxjdXN0b20y
PlBNQzMyMTY5NzY8L2N1c3RvbTI+PGVsZWN0cm9uaWMtcmVzb3VyY2UtbnVtPjEwLjExODYvMTQ3
MS0yMTY0LTEyLTUyOTwvZWxlY3Ryb25pYy1yZXNvdXJjZS1udW0+PC9yZWNvcmQ+PC9DaXRlPjwv
RW5kTm90ZT5=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Ob3Zha292aWM8L0F1dGhvcj48WWVhcj4yMDExPC9ZZWFy
PjxSZWNOdW0+MTAwNTwvUmVjTnVtPjxEaXNwbGF5VGV4dD4oTm92YWtvdmljIGV0IGFsLiwgMjAx
MSk8L0Rpc3BsYXlUZXh0PjxyZWNvcmQ+PHJlYy1udW1iZXI+MTAwNTwvcmVjLW51bWJlcj48Zm9y
ZWlnbi1rZXlzPjxrZXkgYXBwPSJFTiIgZGItaWQ9ImV0ZnYwcDIyOXN6cnQyZWV3ZnJ2MnhkeWYw
cnQydjBydnJ6cyIgdGltZXN0YW1wPSIxNTkzNTI0NjIyIj4xMDA1PC9rZXk+PC9mb3JlaWduLWtl
eXM+PHJlZi10eXBlIG5hbWU9IkpvdXJuYWwgQXJ0aWNsZSI+MTc8L3JlZi10eXBlPjxjb250cmli
dXRvcnM+PGF1dGhvcnM+PGF1dGhvcj5Ob3Zha292aWMsIEIuPC9hdXRob3I+PGF1dGhvcj5ZdWVu
LCBSLiBLLjwvYXV0aG9yPjxhdXRob3I+R29yZG9uLCBMLjwvYXV0aG9yPjxhdXRob3I+UGVuYWhl
cnJlcmEsIE0uIFMuPC9hdXRob3I+PGF1dGhvcj5TaGFya2V5LCBBLjwvYXV0aG9yPjxhdXRob3I+
TW9mZmV0dCwgQS48L2F1dGhvcj48YXV0aG9yPkNyYWlnLCBKLiBNLjwvYXV0aG9yPjxhdXRob3I+
Um9iaW5zb24sIFcuIFAuPC9hdXRob3I+PGF1dGhvcj5TYWZmZXJ5LCBSLjwvYXV0aG9yPjwvYXV0
aG9ycz48L2NvbnRyaWJ1dG9ycz48YXV0aC1hZGRyZXNzPkNhbmNlciwgRGlzZWFzZSBhbmQgRGV2
ZWxvcG1lbnRhbCBFcGlnZW5ldGljcywgTXVyZG9jaCBDaGlsZHJlbnMgUmVzZWFyY2ggSW5zdGl0
dXRlLCBSb3lhbCBDaGlsZHJlbiZhcG9zO3MgSG9zcGl0YWwgYW5kIERlcGFydG1lbnQgb2YgUGFl
ZGlhdHJpY3MsIFVuaXZlcnNpdHkgb2YgTWVsYm91cm5lLCBQYXJrdmlsbGUsIFZpY3RvcmlhIDMw
NTIsIEF1c3RyYWxpYS48L2F1dGgtYWRkcmVzcz48dGl0bGVzPjx0aXRsZT5FdmlkZW5jZSBmb3Ig
d2lkZXNwcmVhZCBjaGFuZ2VzIGluIHByb21vdGVyIG1ldGh5bGF0aW9uIHByb2ZpbGUgaW4gaHVt
YW4gcGxhY2VudGEgaW4gcmVzcG9uc2UgdG8gaW5jcmVhc2luZyBnZXN0YXRpb25hbCBhZ2UgYW5k
IGVudmlyb25tZW50YWwvc3RvY2hhc3RpYyBmYWN0b3JzPC90aXRsZT48c2Vjb25kYXJ5LXRpdGxl
PkJNQyBHZW5vbWljczwvc2Vjb25kYXJ5LXRpdGxlPjwvdGl0bGVzPjxwZXJpb2RpY2FsPjxmdWxs
LXRpdGxlPkJNQyBHZW5vbWljczwvZnVsbC10aXRsZT48L3BlcmlvZGljYWw+PHBhZ2VzPjUyOTwv
cGFnZXM+PHZvbHVtZT4xMjwvdm9sdW1lPjxlZGl0aW9uPjIwMTEvMTAvMjk8L2VkaXRpb24+PGtl
eXdvcmRzPjxrZXl3b3JkPkNsdXN0ZXIgQW5hbHlzaXM8L2tleXdvcmQ+PGtleXdvcmQ+Q3BHIElz
bGFuZHM8L2tleXdvcmQ+PGtleXdvcmQ+KkROQSBNZXRoeWxhdGlvbjwva2V5d29yZD48a2V5d29y
ZD4qRW52aXJvbm1lbnQ8L2tleXdvcmQ+PGtleXdvcmQ+RXBpZ2VuZXNpcywgR2VuZXRpYzwva2V5
d29yZD48a2V5d29yZD5GZW1hbGU8L2tleXdvcmQ+PGtleXdvcmQ+R2VuZSBFeHByZXNzaW9uIFJl
Z3VsYXRpb248L2tleXdvcmQ+PGtleXdvcmQ+R2Vub21lLCBIdW1hbjwva2V5d29yZD48a2V5d29y
ZD4qR2VzdGF0aW9uYWwgQWdlPC9rZXl3b3JkPjxrZXl3b3JkPkh1bWFuczwva2V5d29yZD48a2V5
d29yZD5QbGFjZW50YS8qbWV0YWJvbGlzbTwva2V5d29yZD48a2V5d29yZD5QcmVnbmFuY3k8L2tl
eXdvcmQ+PGtleXdvcmQ+UHJlZ25hbmN5IFRyaW1lc3RlciwgRmlyc3Q8L2tleXdvcmQ+PGtleXdv
cmQ+UHJlZ25hbmN5IFRyaW1lc3RlciwgU2Vjb25kPC9rZXl3b3JkPjxrZXl3b3JkPlByZWduYW5j
eSBUcmltZXN0ZXIsIFRoaXJkPC9rZXl3b3JkPjxrZXl3b3JkPlByb21vdGVyIFJlZ2lvbnMsIEdl
bmV0aWM8L2tleXdvcmQ+PGtleXdvcmQ+U3RvY2hhc3RpYyBQcm9jZXNzZXM8L2tleXdvcmQ+PC9r
ZXl3b3Jkcz48ZGF0ZXM+PHllYXI+MjAxMTwveWVhcj48cHViLWRhdGVzPjxkYXRlPk9jdCAyODwv
ZGF0ZT48L3B1Yi1kYXRlcz48L2RhdGVzPjxpc2JuPjE0NzEtMjE2NCAoRWxlY3Ryb25pYykmI3hE
OzE0NzEtMjE2NCAoTGlua2luZyk8L2lzYm4+PGFjY2Vzc2lvbi1udW0+MjIwMzI0Mzg8L2FjY2Vz
c2lvbi1udW0+PHVybHM+PHJlbGF0ZWQtdXJscz48dXJsPmh0dHBzOi8vd3d3Lm5jYmkubmxtLm5p
aC5nb3YvcHVibWVkLzIyMDMyNDM4PC91cmw+PC9yZWxhdGVkLXVybHM+PC91cmxzPjxjdXN0b20y
PlBNQzMyMTY5NzY8L2N1c3RvbTI+PGVsZWN0cm9uaWMtcmVzb3VyY2UtbnVtPjEwLjExODYvMTQ3
MS0yMTY0LTEyLTUyOTwvZWxlY3Ryb25pYy1yZXNvdXJjZS1udW0+PC9yZWNvcmQ+PC9DaXRlPjwv
RW5kTm90ZT5=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Novakovic et al., 2011)</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proofErr w:type="spellStart"/>
      <w:r w:rsidRPr="008B5129">
        <w:rPr>
          <w:rFonts w:ascii="Arial" w:hAnsi="Arial" w:cs="Arial"/>
          <w:color w:val="000000"/>
          <w:sz w:val="20"/>
          <w:szCs w:val="20"/>
          <w:lang w:val="en-GB"/>
        </w:rPr>
        <w:t>Nordor</w:t>
      </w:r>
      <w:proofErr w:type="spellEnd"/>
      <w:r w:rsidRPr="008B5129">
        <w:rPr>
          <w:rFonts w:ascii="Arial" w:hAnsi="Arial" w:cs="Arial"/>
          <w:color w:val="000000"/>
          <w:sz w:val="20"/>
          <w:szCs w:val="20"/>
          <w:lang w:val="en-GB"/>
        </w:rPr>
        <w:t xml:space="preserve"> </w:t>
      </w:r>
      <w:r w:rsidRPr="008B5129">
        <w:rPr>
          <w:rFonts w:ascii="Arial" w:hAnsi="Arial" w:cs="Arial"/>
          <w:i/>
          <w:color w:val="000000"/>
          <w:sz w:val="20"/>
          <w:szCs w:val="20"/>
          <w:lang w:val="en-GB"/>
        </w:rPr>
        <w:t>et al.</w:t>
      </w:r>
      <w:r w:rsidRPr="008B5129">
        <w:rPr>
          <w:rFonts w:ascii="Arial" w:hAnsi="Arial" w:cs="Arial"/>
          <w:color w:val="000000"/>
          <w:sz w:val="20"/>
          <w:szCs w:val="20"/>
          <w:lang w:val="en-GB"/>
        </w:rPr>
        <w:t xml:space="preserve"> compared 8-10 week to </w:t>
      </w:r>
      <w:proofErr w:type="gramStart"/>
      <w:r w:rsidRPr="008B5129">
        <w:rPr>
          <w:rFonts w:ascii="Arial" w:hAnsi="Arial" w:cs="Arial"/>
          <w:color w:val="000000"/>
          <w:sz w:val="20"/>
          <w:szCs w:val="20"/>
          <w:lang w:val="en-GB"/>
        </w:rPr>
        <w:t>12-14 week</w:t>
      </w:r>
      <w:proofErr w:type="gramEnd"/>
      <w:r w:rsidRPr="008B5129">
        <w:rPr>
          <w:rFonts w:ascii="Arial" w:hAnsi="Arial" w:cs="Arial"/>
          <w:color w:val="000000"/>
          <w:sz w:val="20"/>
          <w:szCs w:val="20"/>
          <w:lang w:val="en-GB"/>
        </w:rPr>
        <w:t xml:space="preserve"> samples using a 450K methylation array, with the later time points overlapping the onset of maternal blood flow </w:t>
      </w:r>
      <w:r w:rsidRPr="008B5129">
        <w:rPr>
          <w:rFonts w:ascii="Arial" w:hAnsi="Arial" w:cs="Arial"/>
          <w:color w:val="000000"/>
          <w:sz w:val="20"/>
          <w:szCs w:val="20"/>
          <w:lang w:val="en-GB"/>
        </w:rPr>
        <w:fldChar w:fldCharType="begin">
          <w:fldData xml:space="preserve">PEVuZE5vdGU+PENpdGU+PEF1dGhvcj5Ob3Jkb3I8L0F1dGhvcj48WWVhcj4yMDE3PC9ZZWFyPjxS
ZWNOdW0+MTAwNjwvUmVjTnVtPjxEaXNwbGF5VGV4dD4oTm9yZG9yIGV0IGFsLiwgMjAxNyk8L0Rp
c3BsYXlUZXh0PjxyZWNvcmQ+PHJlYy1udW1iZXI+MTAwNjwvcmVjLW51bWJlcj48Zm9yZWlnbi1r
ZXlzPjxrZXkgYXBwPSJFTiIgZGItaWQ9ImV0ZnYwcDIyOXN6cnQyZWV3ZnJ2MnhkeWYwcnQydjBy
dnJ6cyIgdGltZXN0YW1wPSIxNTkzNTI0NzQ2Ij4xMDA2PC9rZXk+PC9mb3JlaWduLWtleXM+PHJl
Zi10eXBlIG5hbWU9IkpvdXJuYWwgQXJ0aWNsZSI+MTc8L3JlZi10eXBlPjxjb250cmlidXRvcnM+
PGF1dGhvcnM+PGF1dGhvcj5Ob3Jkb3IsIEEuIFYuPC9hdXRob3I+PGF1dGhvcj5OZWhhci1CZWxh
aWQsIEQuPC9hdXRob3I+PGF1dGhvcj5SaWNob24sIFMuPC9hdXRob3I+PGF1dGhvcj5LbGF0em1h
bm4sIEQuPC9hdXRob3I+PGF1dGhvcj5CZWxsZXQsIEQuPC9hdXRob3I+PGF1dGhvcj5EYW5nbGVz
LU1hcmllLCBWLjwvYXV0aG9yPjxhdXRob3I+Rm91cm5pZXIsIFQuPC9hdXRob3I+PGF1dGhvcj5B
cnllZSwgTS4gSi48L2F1dGhvcj48L2F1dGhvcnM+PC9jb250cmlidXRvcnM+PGF1dGgtYWRkcmVz
cz5hIEluc3RpdHV0IEN1cmllLCBQU0wgUmVzZWFyY2ggVW5pdmVyc2l0eSAsIERlcGFydGVtZW50
IGRlIFJlY2hlcmNoZSBUcmFuc2xhdGlvbm5lbGxlICwgUGFyaXMgLCBGcmFuY2UuJiN4RDtiIENo
aW1pZSBQYXJpc1RlY2gsIFBTTCBSZXNlYXJjaCBVbml2ZXJzaXR5LCBVbml0ZSBkZSBUZWNobm9s
b2dpZXMgQ2hpbWlxdWVzIGV0IEJpb2xvZ2lxdWVzIHBvdXIgbGEgU2FudGUgKFVUQ0JTKSAsIFBh
cmlzICwgRnJhbmNlLiYjeEQ7YyBDTlJTLCBVVENCUyBVTVIgODI1OCAsIFBhcmlzICwgRnJhbmNl
LiYjeEQ7ZCBVbml2ZXJzaXRlIFBhcmlzIERlc2NhcnRlcywgU29yYm9ubmUtUGFyaXMtQ2l0ZSwg
VVRDQlMgLCBQYXJpcyAsIEZyYW5jZS4mI3hEO2UgSU5TRVJNLCBVVENCUyBVIDEwMjIgLCBQYXJp
cyAsIEZyYW5jZS4mI3hEO2YgTWFzc2FjaHVzZXR0cyBHZW5lcmFsIEhvc3BpdGFsIGFuZCBIYXJ2
YXJkIE1lZGljYWwgU2Nob29sICwgRGVwYXJ0bWVudCBvZiBQYXRob2xvZ3kgYW5kIENlbnRlciBm
b3IgQ2FuY2VyIFJlc2VhcmNoICwgQ2hhcmxlc3Rvd24gLCBNYXNzYWNodXNldHRzICwgVVNBLiYj
eEQ7ZyBTb3Jib25uZSBVbml2ZXJzaXRlcywgVVBNQyBVbml2ZXJzaXR5IG9mIFBhcmlzICwgUGFy
aXMgLCBGcmFuY2UuJiN4RDtoIElOU0VSTSBVTVJfUyA5NTkgLCBQYXJpcyAsIEZyYW5jZS4mI3hE
O2kgSW5zdGl0dXQgQ3VyaWUsIFBTTCBSZXNlYXJjaCBVbml2ZXJzaXR5LCBDTlJTICwgVU1SIDE0
NCwgRnJhbmNlLiYjeEQ7aiBBUC1IUCwgR3JvdXBlIEhvc3BpdGFsaWVyIFBpdGllLVNhbHBldHJp
ZXJlICwgRGVwYXJ0bWVudCBvZiBCaW90aGVyYXBpZXMsIENsaW5pY2FsIEludmVzdGlnYXRpb24g
Q2VudGVyIGluIEJpb3RoZXJhcHkgYW5kIEluZmxhbW1hdGlvbi1JbW11bm9wYXRob2xvZ3ktQmlv
dGhlcmFweSBEZXBhcnRtZW50IChESFUgSTJCKSAsIFBhcmlzICwgRnJhbmNlLiYjeEQ7ayBJbnN0
aXR1dCBDdXJpZSwgUFNMIFJlc2VhcmNoIFVuaXZlcnNpdHksIEhvcGl0YWwgUmVuZSBIdWd1ZW5p
biAsIExhYm9yYXRvaXJlIGQmYXBvcztPbmNvYmlvbG9naWUsIFBvbGUgUGF0aG9sb2dpZS1HZW5l
dGlxdWUtSW1tdW5vbG9naWUtSGVtb2Jpb2xvZ2llICwgU2FpbnQtQ2xvdWQgLCBGcmFuY2UuJiN4
RDtsIExhYm9yYXRvaXJlIGQmYXBvcztpbW11bm9sb2dpZSwgRmFjdWx0ZSBkZSBQaGFybWFjaWUg
ZGUgUGFyaXMgLCBVbml2ZXJzaXRlIFBhcmlzIERlc2NhcnRlcywgU29yYm9ubmUtUGFyaXMtQ2l0
ZSAsIFBhcmlzICwgRnJhbmNlLiYjeEQ7bSBJTlNFUk0sIFUxMTM5ICwgRmFjdWx0ZSBkZSBQaGFy
bWFjaWUgZGUgUGFyaXMgLCBQYXJpcyAsIEZyYW5jZS4mI3hEO24gVW5pdmVyc2l0ZSBQYXJpcyBE
ZXNjYXJ0ZXMsIFNvcmJvbm5lLVBhcmlzLUNpdGUgLCBVTVItUzExMzksIFBhcmlzICwgRnJhbmNl
LiYjeEQ7byBQcmVtVXAgRm91bmRhdGlvbiAsIFBhcmlzICwgRnJhbmNlLiYjeEQ7cCBEZXBhcnRt
ZW50IG9mIEJpb3N0YXRpc3RpY3MgLCBIYXJ2YXJkIFQuSC4gQ2hhbiBTY2hvb2wgb2YgUHVibGlj
IEhlYWx0aCAsIEJvc3RvbiAsIE1hc3NhY2h1c2V0dHMgLCBVU0EuPC9hdXRoLWFkZHJlc3M+PHRp
dGxlcz48dGl0bGU+VGhlIGVhcmx5IHByZWduYW5jeSBwbGFjZW50YSBmb3Jlc2hhZG93cyBETkEg
bWV0aHlsYXRpb24gYWx0ZXJhdGlvbnMgb2Ygc29saWQgdHVtb3JzPC90aXRsZT48c2Vjb25kYXJ5
LXRpdGxlPkVwaWdlbmV0aWNzPC9zZWNvbmRhcnktdGl0bGU+PC90aXRsZXM+PHBlcmlvZGljYWw+
PGZ1bGwtdGl0bGU+RXBpZ2VuZXRpY3M8L2Z1bGwtdGl0bGU+PC9wZXJpb2RpY2FsPjxwYWdlcz43
OTMtODAzPC9wYWdlcz48dm9sdW1lPjEyPC92b2x1bWU+PG51bWJlcj45PC9udW1iZXI+PGVkaXRp
b24+MjAxNy8wNy8wNjwvZWRpdGlvbj48a2V5d29yZHM+PGtleXdvcmQ+Q2FyY2lub21hLypnZW5l
dGljczwva2V5d29yZD48a2V5d29yZD5ETkEgTWV0aHlsYXRpb248L2tleXdvcmQ+PGtleXdvcmQ+
RXBpZ2VuZXNpcywgR2VuZXRpYzwva2V5d29yZD48a2V5d29yZD5GZW1hbGU8L2tleXdvcmQ+PGtl
eXdvcmQ+R2VuZSBFeHByZXNzaW9uIFJlZ3VsYXRpb24sIE5lb3BsYXN0aWM8L2tleXdvcmQ+PGtl
eXdvcmQ+SHVtYW5zPC9rZXl3b3JkPjxrZXl3b3JkPlBsYWNlbnRhLyptZXRhYm9saXNtPC9rZXl3
b3JkPjxrZXl3b3JkPlBsYWNlbnRhdGlvbi8qZ2VuZXRpY3M8L2tleXdvcmQ+PGtleXdvcmQ+UHJl
Z25hbmN5PC9rZXl3b3JkPjxrZXl3b3JkPlByZWduYW5jeSBUcmltZXN0ZXIsIEZpcnN0L2dlbmV0
aWNzPC9rZXl3b3JkPjxrZXl3b3JkPlByZWduYW5jeSBUcmltZXN0ZXIsIFNlY29uZC9nZW5ldGlj
czwva2V5d29yZD48a2V5d29yZD4qQ2FuY2VyPC9rZXl3b3JkPjxrZXl3b3JkPipETkEgbWV0aHls
YXRpb248L2tleXdvcmQ+PGtleXdvcmQ+KmVwaWdlbmV0aWNzPC9rZXl3b3JkPjxrZXl3b3JkPipl
cGlnZW5vbWljczwva2V5d29yZD48a2V5d29yZD4qaHlwb21ldGh5bGF0aW9uPC9rZXl3b3JkPjxr
ZXl3b3JkPipwbGFjZW50YTwva2V5d29yZD48a2V5d29yZD4qcHJlZ25hbmN5PC9rZXl3b3JkPjwv
a2V5d29yZHM+PGRhdGVzPjx5ZWFyPjIwMTc8L3llYXI+PHB1Yi1kYXRlcz48ZGF0ZT5TZXA8L2Rh
dGU+PC9wdWItZGF0ZXM+PC9kYXRlcz48aXNibj4xNTU5LTIzMDggKEVsZWN0cm9uaWMpJiN4RDsx
NTU5LTIyOTQgKExpbmtpbmcpPC9pc2JuPjxhY2Nlc3Npb24tbnVtPjI4Njc4NjA1PC9hY2Nlc3Np
b24tbnVtPjx1cmxzPjxyZWxhdGVkLXVybHM+PHVybD5odHRwczovL3d3dy5uY2JpLm5sbS5uaWgu
Z292L3B1Ym1lZC8yODY3ODYwNTwvdXJsPjwvcmVsYXRlZC11cmxzPjwvdXJscz48Y3VzdG9tMj5Q
TUM1NzM5MTAyPC9jdXN0b20yPjxlbGVjdHJvbmljLXJlc291cmNlLW51bT4xMC4xMDgwLzE1NTky
Mjk0LjIwMTcuMTM0MjkxMjwvZWxlY3Ryb25pYy1yZXNvdXJjZS1udW0+PC9yZWNvcmQ+PC9DaXRl
PjwvRW5kTm90ZT5=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Ob3Jkb3I8L0F1dGhvcj48WWVhcj4yMDE3PC9ZZWFyPjxS
ZWNOdW0+MTAwNjwvUmVjTnVtPjxEaXNwbGF5VGV4dD4oTm9yZG9yIGV0IGFsLiwgMjAxNyk8L0Rp
c3BsYXlUZXh0PjxyZWNvcmQ+PHJlYy1udW1iZXI+MTAwNjwvcmVjLW51bWJlcj48Zm9yZWlnbi1r
ZXlzPjxrZXkgYXBwPSJFTiIgZGItaWQ9ImV0ZnYwcDIyOXN6cnQyZWV3ZnJ2MnhkeWYwcnQydjBy
dnJ6cyIgdGltZXN0YW1wPSIxNTkzNTI0NzQ2Ij4xMDA2PC9rZXk+PC9mb3JlaWduLWtleXM+PHJl
Zi10eXBlIG5hbWU9IkpvdXJuYWwgQXJ0aWNsZSI+MTc8L3JlZi10eXBlPjxjb250cmlidXRvcnM+
PGF1dGhvcnM+PGF1dGhvcj5Ob3Jkb3IsIEEuIFYuPC9hdXRob3I+PGF1dGhvcj5OZWhhci1CZWxh
aWQsIEQuPC9hdXRob3I+PGF1dGhvcj5SaWNob24sIFMuPC9hdXRob3I+PGF1dGhvcj5LbGF0em1h
bm4sIEQuPC9hdXRob3I+PGF1dGhvcj5CZWxsZXQsIEQuPC9hdXRob3I+PGF1dGhvcj5EYW5nbGVz
LU1hcmllLCBWLjwvYXV0aG9yPjxhdXRob3I+Rm91cm5pZXIsIFQuPC9hdXRob3I+PGF1dGhvcj5B
cnllZSwgTS4gSi48L2F1dGhvcj48L2F1dGhvcnM+PC9jb250cmlidXRvcnM+PGF1dGgtYWRkcmVz
cz5hIEluc3RpdHV0IEN1cmllLCBQU0wgUmVzZWFyY2ggVW5pdmVyc2l0eSAsIERlcGFydGVtZW50
IGRlIFJlY2hlcmNoZSBUcmFuc2xhdGlvbm5lbGxlICwgUGFyaXMgLCBGcmFuY2UuJiN4RDtiIENo
aW1pZSBQYXJpc1RlY2gsIFBTTCBSZXNlYXJjaCBVbml2ZXJzaXR5LCBVbml0ZSBkZSBUZWNobm9s
b2dpZXMgQ2hpbWlxdWVzIGV0IEJpb2xvZ2lxdWVzIHBvdXIgbGEgU2FudGUgKFVUQ0JTKSAsIFBh
cmlzICwgRnJhbmNlLiYjeEQ7YyBDTlJTLCBVVENCUyBVTVIgODI1OCAsIFBhcmlzICwgRnJhbmNl
LiYjeEQ7ZCBVbml2ZXJzaXRlIFBhcmlzIERlc2NhcnRlcywgU29yYm9ubmUtUGFyaXMtQ2l0ZSwg
VVRDQlMgLCBQYXJpcyAsIEZyYW5jZS4mI3hEO2UgSU5TRVJNLCBVVENCUyBVIDEwMjIgLCBQYXJp
cyAsIEZyYW5jZS4mI3hEO2YgTWFzc2FjaHVzZXR0cyBHZW5lcmFsIEhvc3BpdGFsIGFuZCBIYXJ2
YXJkIE1lZGljYWwgU2Nob29sICwgRGVwYXJ0bWVudCBvZiBQYXRob2xvZ3kgYW5kIENlbnRlciBm
b3IgQ2FuY2VyIFJlc2VhcmNoICwgQ2hhcmxlc3Rvd24gLCBNYXNzYWNodXNldHRzICwgVVNBLiYj
eEQ7ZyBTb3Jib25uZSBVbml2ZXJzaXRlcywgVVBNQyBVbml2ZXJzaXR5IG9mIFBhcmlzICwgUGFy
aXMgLCBGcmFuY2UuJiN4RDtoIElOU0VSTSBVTVJfUyA5NTkgLCBQYXJpcyAsIEZyYW5jZS4mI3hE
O2kgSW5zdGl0dXQgQ3VyaWUsIFBTTCBSZXNlYXJjaCBVbml2ZXJzaXR5LCBDTlJTICwgVU1SIDE0
NCwgRnJhbmNlLiYjeEQ7aiBBUC1IUCwgR3JvdXBlIEhvc3BpdGFsaWVyIFBpdGllLVNhbHBldHJp
ZXJlICwgRGVwYXJ0bWVudCBvZiBCaW90aGVyYXBpZXMsIENsaW5pY2FsIEludmVzdGlnYXRpb24g
Q2VudGVyIGluIEJpb3RoZXJhcHkgYW5kIEluZmxhbW1hdGlvbi1JbW11bm9wYXRob2xvZ3ktQmlv
dGhlcmFweSBEZXBhcnRtZW50IChESFUgSTJCKSAsIFBhcmlzICwgRnJhbmNlLiYjeEQ7ayBJbnN0
aXR1dCBDdXJpZSwgUFNMIFJlc2VhcmNoIFVuaXZlcnNpdHksIEhvcGl0YWwgUmVuZSBIdWd1ZW5p
biAsIExhYm9yYXRvaXJlIGQmYXBvcztPbmNvYmlvbG9naWUsIFBvbGUgUGF0aG9sb2dpZS1HZW5l
dGlxdWUtSW1tdW5vbG9naWUtSGVtb2Jpb2xvZ2llICwgU2FpbnQtQ2xvdWQgLCBGcmFuY2UuJiN4
RDtsIExhYm9yYXRvaXJlIGQmYXBvcztpbW11bm9sb2dpZSwgRmFjdWx0ZSBkZSBQaGFybWFjaWUg
ZGUgUGFyaXMgLCBVbml2ZXJzaXRlIFBhcmlzIERlc2NhcnRlcywgU29yYm9ubmUtUGFyaXMtQ2l0
ZSAsIFBhcmlzICwgRnJhbmNlLiYjeEQ7bSBJTlNFUk0sIFUxMTM5ICwgRmFjdWx0ZSBkZSBQaGFy
bWFjaWUgZGUgUGFyaXMgLCBQYXJpcyAsIEZyYW5jZS4mI3hEO24gVW5pdmVyc2l0ZSBQYXJpcyBE
ZXNjYXJ0ZXMsIFNvcmJvbm5lLVBhcmlzLUNpdGUgLCBVTVItUzExMzksIFBhcmlzICwgRnJhbmNl
LiYjeEQ7byBQcmVtVXAgRm91bmRhdGlvbiAsIFBhcmlzICwgRnJhbmNlLiYjeEQ7cCBEZXBhcnRt
ZW50IG9mIEJpb3N0YXRpc3RpY3MgLCBIYXJ2YXJkIFQuSC4gQ2hhbiBTY2hvb2wgb2YgUHVibGlj
IEhlYWx0aCAsIEJvc3RvbiAsIE1hc3NhY2h1c2V0dHMgLCBVU0EuPC9hdXRoLWFkZHJlc3M+PHRp
dGxlcz48dGl0bGU+VGhlIGVhcmx5IHByZWduYW5jeSBwbGFjZW50YSBmb3Jlc2hhZG93cyBETkEg
bWV0aHlsYXRpb24gYWx0ZXJhdGlvbnMgb2Ygc29saWQgdHVtb3JzPC90aXRsZT48c2Vjb25kYXJ5
LXRpdGxlPkVwaWdlbmV0aWNzPC9zZWNvbmRhcnktdGl0bGU+PC90aXRsZXM+PHBlcmlvZGljYWw+
PGZ1bGwtdGl0bGU+RXBpZ2VuZXRpY3M8L2Z1bGwtdGl0bGU+PC9wZXJpb2RpY2FsPjxwYWdlcz43
OTMtODAzPC9wYWdlcz48dm9sdW1lPjEyPC92b2x1bWU+PG51bWJlcj45PC9udW1iZXI+PGVkaXRp
b24+MjAxNy8wNy8wNjwvZWRpdGlvbj48a2V5d29yZHM+PGtleXdvcmQ+Q2FyY2lub21hLypnZW5l
dGljczwva2V5d29yZD48a2V5d29yZD5ETkEgTWV0aHlsYXRpb248L2tleXdvcmQ+PGtleXdvcmQ+
RXBpZ2VuZXNpcywgR2VuZXRpYzwva2V5d29yZD48a2V5d29yZD5GZW1hbGU8L2tleXdvcmQ+PGtl
eXdvcmQ+R2VuZSBFeHByZXNzaW9uIFJlZ3VsYXRpb24sIE5lb3BsYXN0aWM8L2tleXdvcmQ+PGtl
eXdvcmQ+SHVtYW5zPC9rZXl3b3JkPjxrZXl3b3JkPlBsYWNlbnRhLyptZXRhYm9saXNtPC9rZXl3
b3JkPjxrZXl3b3JkPlBsYWNlbnRhdGlvbi8qZ2VuZXRpY3M8L2tleXdvcmQ+PGtleXdvcmQ+UHJl
Z25hbmN5PC9rZXl3b3JkPjxrZXl3b3JkPlByZWduYW5jeSBUcmltZXN0ZXIsIEZpcnN0L2dlbmV0
aWNzPC9rZXl3b3JkPjxrZXl3b3JkPlByZWduYW5jeSBUcmltZXN0ZXIsIFNlY29uZC9nZW5ldGlj
czwva2V5d29yZD48a2V5d29yZD4qQ2FuY2VyPC9rZXl3b3JkPjxrZXl3b3JkPipETkEgbWV0aHls
YXRpb248L2tleXdvcmQ+PGtleXdvcmQ+KmVwaWdlbmV0aWNzPC9rZXl3b3JkPjxrZXl3b3JkPipl
cGlnZW5vbWljczwva2V5d29yZD48a2V5d29yZD4qaHlwb21ldGh5bGF0aW9uPC9rZXl3b3JkPjxr
ZXl3b3JkPipwbGFjZW50YTwva2V5d29yZD48a2V5d29yZD4qcHJlZ25hbmN5PC9rZXl3b3JkPjwv
a2V5d29yZHM+PGRhdGVzPjx5ZWFyPjIwMTc8L3llYXI+PHB1Yi1kYXRlcz48ZGF0ZT5TZXA8L2Rh
dGU+PC9wdWItZGF0ZXM+PC9kYXRlcz48aXNibj4xNTU5LTIzMDggKEVsZWN0cm9uaWMpJiN4RDsx
NTU5LTIyOTQgKExpbmtpbmcpPC9pc2JuPjxhY2Nlc3Npb24tbnVtPjI4Njc4NjA1PC9hY2Nlc3Np
b24tbnVtPjx1cmxzPjxyZWxhdGVkLXVybHM+PHVybD5odHRwczovL3d3dy5uY2JpLm5sbS5uaWgu
Z292L3B1Ym1lZC8yODY3ODYwNTwvdXJsPjwvcmVsYXRlZC11cmxzPjwvdXJscz48Y3VzdG9tMj5Q
TUM1NzM5MTAyPC9jdXN0b20yPjxlbGVjdHJvbmljLXJlc291cmNlLW51bT4xMC4xMDgwLzE1NTky
Mjk0LjIwMTcuMTM0MjkxMjwvZWxlY3Ryb25pYy1yZXNvdXJjZS1udW0+PC9yZWNvcmQ+PC9DaXRl
PjwvRW5kTm90ZT5=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Nordor et al., 2017)</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In both studies, gene expression data were not taken from the same samples, and standard </w:t>
      </w:r>
      <w:proofErr w:type="spellStart"/>
      <w:r w:rsidRPr="008B5129">
        <w:rPr>
          <w:rFonts w:ascii="Arial" w:hAnsi="Arial" w:cs="Arial"/>
          <w:color w:val="000000"/>
          <w:sz w:val="20"/>
          <w:szCs w:val="20"/>
          <w:lang w:val="en-GB"/>
        </w:rPr>
        <w:t>bisulfite</w:t>
      </w:r>
      <w:proofErr w:type="spellEnd"/>
      <w:r w:rsidRPr="008B5129">
        <w:rPr>
          <w:rFonts w:ascii="Arial" w:hAnsi="Arial" w:cs="Arial"/>
          <w:color w:val="000000"/>
          <w:sz w:val="20"/>
          <w:szCs w:val="20"/>
          <w:lang w:val="en-GB"/>
        </w:rPr>
        <w:t>-treatment was used, which also include a confounding 5-hydroxymethylcytosine (</w:t>
      </w:r>
      <w:proofErr w:type="spellStart"/>
      <w:r w:rsidRPr="008B5129">
        <w:rPr>
          <w:rFonts w:ascii="Arial" w:hAnsi="Arial" w:cs="Arial"/>
          <w:color w:val="000000"/>
          <w:sz w:val="20"/>
          <w:szCs w:val="20"/>
          <w:lang w:val="en-GB"/>
        </w:rPr>
        <w:t>hmC</w:t>
      </w:r>
      <w:proofErr w:type="spellEnd"/>
      <w:r w:rsidRPr="008B5129">
        <w:rPr>
          <w:rFonts w:ascii="Arial" w:hAnsi="Arial" w:cs="Arial"/>
          <w:color w:val="000000"/>
          <w:sz w:val="20"/>
          <w:szCs w:val="20"/>
          <w:lang w:val="en-GB"/>
        </w:rPr>
        <w:t>) signal. In the present study</w:t>
      </w:r>
      <w:r w:rsidR="00654F8A" w:rsidRPr="008B5129">
        <w:rPr>
          <w:rFonts w:ascii="Arial" w:hAnsi="Arial" w:cs="Arial"/>
          <w:color w:val="000000"/>
          <w:sz w:val="20"/>
          <w:szCs w:val="20"/>
          <w:lang w:val="en-GB"/>
        </w:rPr>
        <w:t>, we extracted DNA from the same patient samples which we used for the RNA-</w:t>
      </w:r>
      <w:proofErr w:type="spellStart"/>
      <w:r w:rsidR="00654F8A" w:rsidRPr="008B5129">
        <w:rPr>
          <w:rFonts w:ascii="Arial" w:hAnsi="Arial" w:cs="Arial"/>
          <w:color w:val="000000"/>
          <w:sz w:val="20"/>
          <w:szCs w:val="20"/>
          <w:lang w:val="en-GB"/>
        </w:rPr>
        <w:t>Seq</w:t>
      </w:r>
      <w:proofErr w:type="spellEnd"/>
      <w:r w:rsidR="00654F8A" w:rsidRPr="008B5129">
        <w:rPr>
          <w:rFonts w:ascii="Arial" w:hAnsi="Arial" w:cs="Arial"/>
          <w:color w:val="000000"/>
          <w:sz w:val="20"/>
          <w:szCs w:val="20"/>
          <w:lang w:val="en-GB"/>
        </w:rPr>
        <w:t xml:space="preserve"> analysis.</w:t>
      </w:r>
      <w:r w:rsidRPr="008B5129">
        <w:rPr>
          <w:rFonts w:ascii="Arial" w:hAnsi="Arial" w:cs="Arial"/>
          <w:color w:val="000000"/>
          <w:sz w:val="20"/>
          <w:szCs w:val="20"/>
          <w:lang w:val="en-GB"/>
        </w:rPr>
        <w:t xml:space="preserve"> </w:t>
      </w:r>
      <w:r w:rsidR="00654F8A" w:rsidRPr="008B5129">
        <w:rPr>
          <w:rFonts w:ascii="Arial" w:hAnsi="Arial" w:cs="Arial"/>
          <w:color w:val="000000"/>
          <w:sz w:val="20"/>
          <w:szCs w:val="20"/>
          <w:lang w:val="en-GB"/>
        </w:rPr>
        <w:t>W</w:t>
      </w:r>
      <w:r w:rsidRPr="008B5129">
        <w:rPr>
          <w:rFonts w:ascii="Arial" w:hAnsi="Arial" w:cs="Arial"/>
          <w:color w:val="000000"/>
          <w:sz w:val="20"/>
          <w:szCs w:val="20"/>
          <w:lang w:val="en-GB"/>
        </w:rPr>
        <w:t xml:space="preserve">e have used an oxidative </w:t>
      </w:r>
      <w:proofErr w:type="spellStart"/>
      <w:r w:rsidRPr="008B5129">
        <w:rPr>
          <w:rFonts w:ascii="Arial" w:hAnsi="Arial" w:cs="Arial"/>
          <w:color w:val="000000"/>
          <w:sz w:val="20"/>
          <w:szCs w:val="20"/>
          <w:lang w:val="en-GB"/>
        </w:rPr>
        <w:t>bisulfite</w:t>
      </w:r>
      <w:proofErr w:type="spellEnd"/>
      <w:r w:rsidRPr="008B5129">
        <w:rPr>
          <w:rFonts w:ascii="Arial" w:hAnsi="Arial" w:cs="Arial"/>
          <w:color w:val="000000"/>
          <w:sz w:val="20"/>
          <w:szCs w:val="20"/>
          <w:lang w:val="en-GB"/>
        </w:rPr>
        <w:t xml:space="preserve"> treatment on samples assaying only 5-methylcytosine (</w:t>
      </w:r>
      <w:proofErr w:type="spellStart"/>
      <w:r w:rsidRPr="008B5129">
        <w:rPr>
          <w:rFonts w:ascii="Arial" w:hAnsi="Arial" w:cs="Arial"/>
          <w:color w:val="000000"/>
          <w:sz w:val="20"/>
          <w:szCs w:val="20"/>
          <w:lang w:val="en-GB"/>
        </w:rPr>
        <w:t>mC</w:t>
      </w:r>
      <w:proofErr w:type="spellEnd"/>
      <w:r w:rsidRPr="008B5129">
        <w:rPr>
          <w:rFonts w:ascii="Arial" w:hAnsi="Arial" w:cs="Arial"/>
          <w:color w:val="000000"/>
          <w:sz w:val="20"/>
          <w:szCs w:val="20"/>
          <w:lang w:val="en-GB"/>
        </w:rPr>
        <w:t>). We also performed the methylation analysis using an EPIC array assaying over 850K CpG sites with higher coverage to previous studies. Our study is therefore uniquely placed to study the gene expression and methylation differences immediately before and after the onset of maternal blood flow on the same samples (see Fig. 5A for a comparison of related datasets).</w:t>
      </w:r>
      <w:r w:rsidR="007C18BF" w:rsidRPr="008B5129">
        <w:rPr>
          <w:rFonts w:ascii="Arial" w:hAnsi="Arial" w:cs="Arial"/>
          <w:color w:val="000000"/>
          <w:sz w:val="20"/>
          <w:szCs w:val="20"/>
          <w:lang w:val="en-GB"/>
        </w:rPr>
        <w:t xml:space="preserve"> </w:t>
      </w:r>
      <w:r w:rsidR="004F19BA" w:rsidRPr="008B5129">
        <w:rPr>
          <w:rFonts w:ascii="Arial" w:hAnsi="Arial" w:cs="Arial"/>
          <w:color w:val="000000"/>
          <w:sz w:val="20"/>
          <w:szCs w:val="20"/>
          <w:lang w:val="en-GB"/>
        </w:rPr>
        <w:t xml:space="preserve">To </w:t>
      </w:r>
      <w:r w:rsidR="005F0842" w:rsidRPr="008B5129">
        <w:rPr>
          <w:rFonts w:ascii="Arial" w:hAnsi="Arial" w:cs="Arial"/>
          <w:color w:val="000000"/>
          <w:sz w:val="20"/>
          <w:szCs w:val="20"/>
          <w:lang w:val="en-GB"/>
        </w:rPr>
        <w:t>remove</w:t>
      </w:r>
      <w:r w:rsidR="004F19BA" w:rsidRPr="008B5129">
        <w:rPr>
          <w:rFonts w:ascii="Arial" w:hAnsi="Arial" w:cs="Arial"/>
          <w:color w:val="000000"/>
          <w:sz w:val="20"/>
          <w:szCs w:val="20"/>
          <w:lang w:val="en-GB"/>
        </w:rPr>
        <w:t xml:space="preserve"> any sex-specific effects we </w:t>
      </w:r>
      <w:r w:rsidR="005F0842" w:rsidRPr="008B5129">
        <w:rPr>
          <w:rFonts w:ascii="Arial" w:hAnsi="Arial" w:cs="Arial"/>
          <w:color w:val="000000"/>
          <w:sz w:val="20"/>
          <w:szCs w:val="20"/>
          <w:lang w:val="en-GB"/>
        </w:rPr>
        <w:t xml:space="preserve">performed batch correction using sex as a variable and </w:t>
      </w:r>
      <w:r w:rsidR="004F19BA" w:rsidRPr="008B5129">
        <w:rPr>
          <w:rFonts w:ascii="Arial" w:hAnsi="Arial" w:cs="Arial"/>
          <w:color w:val="000000"/>
          <w:sz w:val="20"/>
          <w:szCs w:val="20"/>
          <w:lang w:val="en-GB"/>
        </w:rPr>
        <w:t>excluded X and Y chromosome CpG sites from the analysis.</w:t>
      </w:r>
    </w:p>
    <w:p w14:paraId="553B0BDE"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1F81A40A" w14:textId="56B51A39" w:rsidR="00EA1F42"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Samples clustered separately by gestational age in a PCA using the most variably methylated CpG positions </w:t>
      </w:r>
      <w:r w:rsidR="004F19BA" w:rsidRPr="008B5129">
        <w:rPr>
          <w:rFonts w:ascii="Arial" w:hAnsi="Arial" w:cs="Arial"/>
          <w:color w:val="000000"/>
          <w:sz w:val="20"/>
          <w:szCs w:val="20"/>
          <w:lang w:val="en-GB"/>
        </w:rPr>
        <w:t>(n=</w:t>
      </w:r>
      <w:proofErr w:type="gramStart"/>
      <w:r w:rsidR="004F19BA" w:rsidRPr="008B5129">
        <w:rPr>
          <w:rFonts w:ascii="Arial" w:hAnsi="Arial" w:cs="Arial"/>
          <w:color w:val="000000"/>
          <w:sz w:val="20"/>
          <w:szCs w:val="20"/>
          <w:lang w:val="en-GB"/>
        </w:rPr>
        <w:t>500)</w:t>
      </w:r>
      <w:r w:rsidRPr="008B5129">
        <w:rPr>
          <w:rFonts w:ascii="Arial" w:hAnsi="Arial" w:cs="Arial"/>
          <w:color w:val="000000"/>
          <w:sz w:val="20"/>
          <w:szCs w:val="20"/>
          <w:lang w:val="en-GB"/>
        </w:rPr>
        <w:t>(</w:t>
      </w:r>
      <w:proofErr w:type="gramEnd"/>
      <w:r w:rsidRPr="008B5129">
        <w:rPr>
          <w:rFonts w:ascii="Arial" w:hAnsi="Arial" w:cs="Arial"/>
          <w:color w:val="000000"/>
          <w:sz w:val="20"/>
          <w:szCs w:val="20"/>
          <w:lang w:val="en-GB"/>
        </w:rPr>
        <w:t xml:space="preserve">Fig. 5B). Mean CpG methylation across all positions assayed on the EPIC arrays showed that there is a globally higher level of methylation during the second trimester (Fig. 5C). Previous studies have indicated the importance of promoter methylation </w:t>
      </w:r>
      <w:r w:rsidRPr="008B5129">
        <w:rPr>
          <w:rFonts w:ascii="Arial" w:hAnsi="Arial" w:cs="Arial"/>
          <w:color w:val="000000"/>
          <w:sz w:val="20"/>
          <w:szCs w:val="20"/>
          <w:lang w:val="en-GB"/>
        </w:rPr>
        <w:fldChar w:fldCharType="begin">
          <w:fldData xml:space="preserve">PEVuZE5vdGU+PENpdGU+PEF1dGhvcj5Ob3Zha292aWM8L0F1dGhvcj48WWVhcj4yMDExPC9ZZWFy
PjxSZWNOdW0+MTAwNTwvUmVjTnVtPjxEaXNwbGF5VGV4dD4oTm92YWtvdmljIGV0IGFsLiwgMjAx
MSk8L0Rpc3BsYXlUZXh0PjxyZWNvcmQ+PHJlYy1udW1iZXI+MTAwNTwvcmVjLW51bWJlcj48Zm9y
ZWlnbi1rZXlzPjxrZXkgYXBwPSJFTiIgZGItaWQ9ImV0ZnYwcDIyOXN6cnQyZWV3ZnJ2MnhkeWYw
cnQydjBydnJ6cyIgdGltZXN0YW1wPSIxNTkzNTI0NjIyIj4xMDA1PC9rZXk+PC9mb3JlaWduLWtl
eXM+PHJlZi10eXBlIG5hbWU9IkpvdXJuYWwgQXJ0aWNsZSI+MTc8L3JlZi10eXBlPjxjb250cmli
dXRvcnM+PGF1dGhvcnM+PGF1dGhvcj5Ob3Zha292aWMsIEIuPC9hdXRob3I+PGF1dGhvcj5ZdWVu
LCBSLiBLLjwvYXV0aG9yPjxhdXRob3I+R29yZG9uLCBMLjwvYXV0aG9yPjxhdXRob3I+UGVuYWhl
cnJlcmEsIE0uIFMuPC9hdXRob3I+PGF1dGhvcj5TaGFya2V5LCBBLjwvYXV0aG9yPjxhdXRob3I+
TW9mZmV0dCwgQS48L2F1dGhvcj48YXV0aG9yPkNyYWlnLCBKLiBNLjwvYXV0aG9yPjxhdXRob3I+
Um9iaW5zb24sIFcuIFAuPC9hdXRob3I+PGF1dGhvcj5TYWZmZXJ5LCBSLjwvYXV0aG9yPjwvYXV0
aG9ycz48L2NvbnRyaWJ1dG9ycz48YXV0aC1hZGRyZXNzPkNhbmNlciwgRGlzZWFzZSBhbmQgRGV2
ZWxvcG1lbnRhbCBFcGlnZW5ldGljcywgTXVyZG9jaCBDaGlsZHJlbnMgUmVzZWFyY2ggSW5zdGl0
dXRlLCBSb3lhbCBDaGlsZHJlbiZhcG9zO3MgSG9zcGl0YWwgYW5kIERlcGFydG1lbnQgb2YgUGFl
ZGlhdHJpY3MsIFVuaXZlcnNpdHkgb2YgTWVsYm91cm5lLCBQYXJrdmlsbGUsIFZpY3RvcmlhIDMw
NTIsIEF1c3RyYWxpYS48L2F1dGgtYWRkcmVzcz48dGl0bGVzPjx0aXRsZT5FdmlkZW5jZSBmb3Ig
d2lkZXNwcmVhZCBjaGFuZ2VzIGluIHByb21vdGVyIG1ldGh5bGF0aW9uIHByb2ZpbGUgaW4gaHVt
YW4gcGxhY2VudGEgaW4gcmVzcG9uc2UgdG8gaW5jcmVhc2luZyBnZXN0YXRpb25hbCBhZ2UgYW5k
IGVudmlyb25tZW50YWwvc3RvY2hhc3RpYyBmYWN0b3JzPC90aXRsZT48c2Vjb25kYXJ5LXRpdGxl
PkJNQyBHZW5vbWljczwvc2Vjb25kYXJ5LXRpdGxlPjwvdGl0bGVzPjxwZXJpb2RpY2FsPjxmdWxs
LXRpdGxlPkJNQyBHZW5vbWljczwvZnVsbC10aXRsZT48L3BlcmlvZGljYWw+PHBhZ2VzPjUyOTwv
cGFnZXM+PHZvbHVtZT4xMjwvdm9sdW1lPjxlZGl0aW9uPjIwMTEvMTAvMjk8L2VkaXRpb24+PGtl
eXdvcmRzPjxrZXl3b3JkPkNsdXN0ZXIgQW5hbHlzaXM8L2tleXdvcmQ+PGtleXdvcmQ+Q3BHIElz
bGFuZHM8L2tleXdvcmQ+PGtleXdvcmQ+KkROQSBNZXRoeWxhdGlvbjwva2V5d29yZD48a2V5d29y
ZD4qRW52aXJvbm1lbnQ8L2tleXdvcmQ+PGtleXdvcmQ+RXBpZ2VuZXNpcywgR2VuZXRpYzwva2V5
d29yZD48a2V5d29yZD5GZW1hbGU8L2tleXdvcmQ+PGtleXdvcmQ+R2VuZSBFeHByZXNzaW9uIFJl
Z3VsYXRpb248L2tleXdvcmQ+PGtleXdvcmQ+R2Vub21lLCBIdW1hbjwva2V5d29yZD48a2V5d29y
ZD4qR2VzdGF0aW9uYWwgQWdlPC9rZXl3b3JkPjxrZXl3b3JkPkh1bWFuczwva2V5d29yZD48a2V5
d29yZD5QbGFjZW50YS8qbWV0YWJvbGlzbTwva2V5d29yZD48a2V5d29yZD5QcmVnbmFuY3k8L2tl
eXdvcmQ+PGtleXdvcmQ+UHJlZ25hbmN5IFRyaW1lc3RlciwgRmlyc3Q8L2tleXdvcmQ+PGtleXdv
cmQ+UHJlZ25hbmN5IFRyaW1lc3RlciwgU2Vjb25kPC9rZXl3b3JkPjxrZXl3b3JkPlByZWduYW5j
eSBUcmltZXN0ZXIsIFRoaXJkPC9rZXl3b3JkPjxrZXl3b3JkPlByb21vdGVyIFJlZ2lvbnMsIEdl
bmV0aWM8L2tleXdvcmQ+PGtleXdvcmQ+U3RvY2hhc3RpYyBQcm9jZXNzZXM8L2tleXdvcmQ+PC9r
ZXl3b3Jkcz48ZGF0ZXM+PHllYXI+MjAxMTwveWVhcj48cHViLWRhdGVzPjxkYXRlPk9jdCAyODwv
ZGF0ZT48L3B1Yi1kYXRlcz48L2RhdGVzPjxpc2JuPjE0NzEtMjE2NCAoRWxlY3Ryb25pYykmI3hE
OzE0NzEtMjE2NCAoTGlua2luZyk8L2lzYm4+PGFjY2Vzc2lvbi1udW0+MjIwMzI0Mzg8L2FjY2Vz
c2lvbi1udW0+PHVybHM+PHJlbGF0ZWQtdXJscz48dXJsPmh0dHBzOi8vd3d3Lm5jYmkubmxtLm5p
aC5nb3YvcHVibWVkLzIyMDMyNDM4PC91cmw+PC9yZWxhdGVkLXVybHM+PC91cmxzPjxjdXN0b20y
PlBNQzMyMTY5NzY8L2N1c3RvbTI+PGVsZWN0cm9uaWMtcmVzb3VyY2UtbnVtPjEwLjExODYvMTQ3
MS0yMTY0LTEyLTUyOTwvZWxlY3Ryb25pYy1yZXNvdXJjZS1udW0+PC9yZWNvcmQ+PC9DaXRlPjwv
RW5kTm90ZT5=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Ob3Zha292aWM8L0F1dGhvcj48WWVhcj4yMDExPC9ZZWFy
PjxSZWNOdW0+MTAwNTwvUmVjTnVtPjxEaXNwbGF5VGV4dD4oTm92YWtvdmljIGV0IGFsLiwgMjAx
MSk8L0Rpc3BsYXlUZXh0PjxyZWNvcmQ+PHJlYy1udW1iZXI+MTAwNTwvcmVjLW51bWJlcj48Zm9y
ZWlnbi1rZXlzPjxrZXkgYXBwPSJFTiIgZGItaWQ9ImV0ZnYwcDIyOXN6cnQyZWV3ZnJ2MnhkeWYw
cnQydjBydnJ6cyIgdGltZXN0YW1wPSIxNTkzNTI0NjIyIj4xMDA1PC9rZXk+PC9mb3JlaWduLWtl
eXM+PHJlZi10eXBlIG5hbWU9IkpvdXJuYWwgQXJ0aWNsZSI+MTc8L3JlZi10eXBlPjxjb250cmli
dXRvcnM+PGF1dGhvcnM+PGF1dGhvcj5Ob3Zha292aWMsIEIuPC9hdXRob3I+PGF1dGhvcj5ZdWVu
LCBSLiBLLjwvYXV0aG9yPjxhdXRob3I+R29yZG9uLCBMLjwvYXV0aG9yPjxhdXRob3I+UGVuYWhl
cnJlcmEsIE0uIFMuPC9hdXRob3I+PGF1dGhvcj5TaGFya2V5LCBBLjwvYXV0aG9yPjxhdXRob3I+
TW9mZmV0dCwgQS48L2F1dGhvcj48YXV0aG9yPkNyYWlnLCBKLiBNLjwvYXV0aG9yPjxhdXRob3I+
Um9iaW5zb24sIFcuIFAuPC9hdXRob3I+PGF1dGhvcj5TYWZmZXJ5LCBSLjwvYXV0aG9yPjwvYXV0
aG9ycz48L2NvbnRyaWJ1dG9ycz48YXV0aC1hZGRyZXNzPkNhbmNlciwgRGlzZWFzZSBhbmQgRGV2
ZWxvcG1lbnRhbCBFcGlnZW5ldGljcywgTXVyZG9jaCBDaGlsZHJlbnMgUmVzZWFyY2ggSW5zdGl0
dXRlLCBSb3lhbCBDaGlsZHJlbiZhcG9zO3MgSG9zcGl0YWwgYW5kIERlcGFydG1lbnQgb2YgUGFl
ZGlhdHJpY3MsIFVuaXZlcnNpdHkgb2YgTWVsYm91cm5lLCBQYXJrdmlsbGUsIFZpY3RvcmlhIDMw
NTIsIEF1c3RyYWxpYS48L2F1dGgtYWRkcmVzcz48dGl0bGVzPjx0aXRsZT5FdmlkZW5jZSBmb3Ig
d2lkZXNwcmVhZCBjaGFuZ2VzIGluIHByb21vdGVyIG1ldGh5bGF0aW9uIHByb2ZpbGUgaW4gaHVt
YW4gcGxhY2VudGEgaW4gcmVzcG9uc2UgdG8gaW5jcmVhc2luZyBnZXN0YXRpb25hbCBhZ2UgYW5k
IGVudmlyb25tZW50YWwvc3RvY2hhc3RpYyBmYWN0b3JzPC90aXRsZT48c2Vjb25kYXJ5LXRpdGxl
PkJNQyBHZW5vbWljczwvc2Vjb25kYXJ5LXRpdGxlPjwvdGl0bGVzPjxwZXJpb2RpY2FsPjxmdWxs
LXRpdGxlPkJNQyBHZW5vbWljczwvZnVsbC10aXRsZT48L3BlcmlvZGljYWw+PHBhZ2VzPjUyOTwv
cGFnZXM+PHZvbHVtZT4xMjwvdm9sdW1lPjxlZGl0aW9uPjIwMTEvMTAvMjk8L2VkaXRpb24+PGtl
eXdvcmRzPjxrZXl3b3JkPkNsdXN0ZXIgQW5hbHlzaXM8L2tleXdvcmQ+PGtleXdvcmQ+Q3BHIElz
bGFuZHM8L2tleXdvcmQ+PGtleXdvcmQ+KkROQSBNZXRoeWxhdGlvbjwva2V5d29yZD48a2V5d29y
ZD4qRW52aXJvbm1lbnQ8L2tleXdvcmQ+PGtleXdvcmQ+RXBpZ2VuZXNpcywgR2VuZXRpYzwva2V5
d29yZD48a2V5d29yZD5GZW1hbGU8L2tleXdvcmQ+PGtleXdvcmQ+R2VuZSBFeHByZXNzaW9uIFJl
Z3VsYXRpb248L2tleXdvcmQ+PGtleXdvcmQ+R2Vub21lLCBIdW1hbjwva2V5d29yZD48a2V5d29y
ZD4qR2VzdGF0aW9uYWwgQWdlPC9rZXl3b3JkPjxrZXl3b3JkPkh1bWFuczwva2V5d29yZD48a2V5
d29yZD5QbGFjZW50YS8qbWV0YWJvbGlzbTwva2V5d29yZD48a2V5d29yZD5QcmVnbmFuY3k8L2tl
eXdvcmQ+PGtleXdvcmQ+UHJlZ25hbmN5IFRyaW1lc3RlciwgRmlyc3Q8L2tleXdvcmQ+PGtleXdv
cmQ+UHJlZ25hbmN5IFRyaW1lc3RlciwgU2Vjb25kPC9rZXl3b3JkPjxrZXl3b3JkPlByZWduYW5j
eSBUcmltZXN0ZXIsIFRoaXJkPC9rZXl3b3JkPjxrZXl3b3JkPlByb21vdGVyIFJlZ2lvbnMsIEdl
bmV0aWM8L2tleXdvcmQ+PGtleXdvcmQ+U3RvY2hhc3RpYyBQcm9jZXNzZXM8L2tleXdvcmQ+PC9r
ZXl3b3Jkcz48ZGF0ZXM+PHllYXI+MjAxMTwveWVhcj48cHViLWRhdGVzPjxkYXRlPk9jdCAyODwv
ZGF0ZT48L3B1Yi1kYXRlcz48L2RhdGVzPjxpc2JuPjE0NzEtMjE2NCAoRWxlY3Ryb25pYykmI3hE
OzE0NzEtMjE2NCAoTGlua2luZyk8L2lzYm4+PGFjY2Vzc2lvbi1udW0+MjIwMzI0Mzg8L2FjY2Vz
c2lvbi1udW0+PHVybHM+PHJlbGF0ZWQtdXJscz48dXJsPmh0dHBzOi8vd3d3Lm5jYmkubmxtLm5p
aC5nb3YvcHVibWVkLzIyMDMyNDM4PC91cmw+PC9yZWxhdGVkLXVybHM+PC91cmxzPjxjdXN0b20y
PlBNQzMyMTY5NzY8L2N1c3RvbTI+PGVsZWN0cm9uaWMtcmVzb3VyY2UtbnVtPjEwLjExODYvMTQ3
MS0yMTY0LTEyLTUyOTwvZWxlY3Ryb25pYy1yZXNvdXJjZS1udW0+PC9yZWNvcmQ+PC9DaXRlPjwv
RW5kTm90ZT5=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Novakovic et al., 2011)</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and its positive correlation with gestational age. Our study compared the first and second trimester methylation levels across specific genomic features associated with gene regulation: promoters (2 kb upstream of TSS), gene bodies and CpG Islands. We found the largest difference in methylation within gene bodies (Fig. 5D). We performed differential methylation analysis between the first and second trimester samples and found </w:t>
      </w:r>
      <w:r w:rsidR="005F0842" w:rsidRPr="008B5129">
        <w:rPr>
          <w:rFonts w:ascii="Arial" w:hAnsi="Arial" w:cs="Arial"/>
          <w:color w:val="000000"/>
          <w:sz w:val="20"/>
          <w:szCs w:val="20"/>
          <w:lang w:val="en-GB"/>
        </w:rPr>
        <w:t>329</w:t>
      </w:r>
      <w:r w:rsidRPr="008B5129">
        <w:rPr>
          <w:rFonts w:ascii="Arial" w:hAnsi="Arial" w:cs="Arial"/>
          <w:color w:val="000000"/>
          <w:sz w:val="20"/>
          <w:szCs w:val="20"/>
          <w:lang w:val="en-GB"/>
        </w:rPr>
        <w:t xml:space="preserve"> DMRs, with </w:t>
      </w:r>
      <w:r w:rsidR="005F0842" w:rsidRPr="008B5129">
        <w:rPr>
          <w:rFonts w:ascii="Arial" w:hAnsi="Arial" w:cs="Arial"/>
          <w:color w:val="000000"/>
          <w:sz w:val="20"/>
          <w:szCs w:val="20"/>
          <w:lang w:val="en-GB"/>
        </w:rPr>
        <w:t>233</w:t>
      </w:r>
      <w:r w:rsidRPr="008B5129">
        <w:rPr>
          <w:rFonts w:ascii="Arial" w:hAnsi="Arial" w:cs="Arial"/>
          <w:color w:val="000000"/>
          <w:sz w:val="20"/>
          <w:szCs w:val="20"/>
          <w:lang w:val="en-GB"/>
        </w:rPr>
        <w:t xml:space="preserve"> overlapping at least one gene promoter/body. We then correlated the differentially expressed genes from the RNA-</w:t>
      </w:r>
      <w:proofErr w:type="spellStart"/>
      <w:r w:rsidRPr="008B5129">
        <w:rPr>
          <w:rFonts w:ascii="Arial" w:hAnsi="Arial" w:cs="Arial"/>
          <w:color w:val="000000"/>
          <w:sz w:val="20"/>
          <w:szCs w:val="20"/>
          <w:lang w:val="en-GB"/>
        </w:rPr>
        <w:t>Seq</w:t>
      </w:r>
      <w:proofErr w:type="spellEnd"/>
      <w:r w:rsidRPr="008B5129">
        <w:rPr>
          <w:rFonts w:ascii="Arial" w:hAnsi="Arial" w:cs="Arial"/>
          <w:color w:val="000000"/>
          <w:sz w:val="20"/>
          <w:szCs w:val="20"/>
          <w:lang w:val="en-GB"/>
        </w:rPr>
        <w:t xml:space="preserve"> with differentially methylated </w:t>
      </w:r>
      <w:proofErr w:type="spellStart"/>
      <w:r w:rsidRPr="008B5129">
        <w:rPr>
          <w:rFonts w:ascii="Arial" w:hAnsi="Arial" w:cs="Arial"/>
          <w:color w:val="000000"/>
          <w:sz w:val="20"/>
          <w:szCs w:val="20"/>
          <w:lang w:val="en-GB"/>
        </w:rPr>
        <w:t>CpGs</w:t>
      </w:r>
      <w:proofErr w:type="spellEnd"/>
      <w:r w:rsidRPr="008B5129">
        <w:rPr>
          <w:rFonts w:ascii="Arial" w:hAnsi="Arial" w:cs="Arial"/>
          <w:color w:val="000000"/>
          <w:sz w:val="20"/>
          <w:szCs w:val="20"/>
          <w:lang w:val="en-GB"/>
        </w:rPr>
        <w:t xml:space="preserve"> in the same first and second trimester samples. After applying minimum thresholds of a fold change of 2 (log2 fold change 1) for gene expression and a 20% methylation difference for DMRs, we found </w:t>
      </w:r>
      <w:r w:rsidR="005F0842" w:rsidRPr="008B5129">
        <w:rPr>
          <w:rFonts w:ascii="Arial" w:hAnsi="Arial" w:cs="Arial"/>
          <w:bCs/>
          <w:color w:val="000000"/>
          <w:sz w:val="20"/>
          <w:szCs w:val="20"/>
          <w:lang w:val="en-GB"/>
        </w:rPr>
        <w:t>49</w:t>
      </w:r>
      <w:r w:rsidRPr="008B5129">
        <w:rPr>
          <w:rFonts w:ascii="Arial" w:hAnsi="Arial" w:cs="Arial"/>
          <w:bCs/>
          <w:color w:val="000000"/>
          <w:sz w:val="20"/>
          <w:szCs w:val="20"/>
          <w:lang w:val="en-GB"/>
        </w:rPr>
        <w:t xml:space="preserve"> DMRs </w:t>
      </w:r>
      <w:r w:rsidRPr="008B5129">
        <w:rPr>
          <w:rFonts w:ascii="Arial" w:hAnsi="Arial" w:cs="Arial"/>
          <w:color w:val="000000"/>
          <w:sz w:val="20"/>
          <w:szCs w:val="20"/>
          <w:lang w:val="en-GB"/>
        </w:rPr>
        <w:t>overlapped DEGs. In the majority</w:t>
      </w:r>
      <w:r w:rsidR="005F0842" w:rsidRPr="008B5129">
        <w:rPr>
          <w:rFonts w:ascii="Arial" w:hAnsi="Arial" w:cs="Arial"/>
          <w:color w:val="000000"/>
          <w:sz w:val="20"/>
          <w:szCs w:val="20"/>
          <w:lang w:val="en-GB"/>
        </w:rPr>
        <w:t xml:space="preserve"> (36/49)</w:t>
      </w:r>
      <w:r w:rsidRPr="008B5129">
        <w:rPr>
          <w:rFonts w:ascii="Arial" w:hAnsi="Arial" w:cs="Arial"/>
          <w:color w:val="000000"/>
          <w:sz w:val="20"/>
          <w:szCs w:val="20"/>
          <w:lang w:val="en-GB"/>
        </w:rPr>
        <w:t>, increased gene expression was associated with a corresponding decrease in methylation at the promoter/gene body</w:t>
      </w:r>
      <w:r w:rsidR="00EA37C8" w:rsidRPr="008B5129">
        <w:rPr>
          <w:rFonts w:ascii="Arial" w:hAnsi="Arial" w:cs="Arial"/>
          <w:color w:val="000000"/>
          <w:sz w:val="20"/>
          <w:szCs w:val="20"/>
          <w:lang w:val="en-GB"/>
        </w:rPr>
        <w:t>. Overall</w:t>
      </w:r>
      <w:r w:rsidR="00654F8A" w:rsidRPr="008B5129">
        <w:rPr>
          <w:rFonts w:ascii="Arial" w:hAnsi="Arial" w:cs="Arial"/>
          <w:color w:val="000000"/>
          <w:sz w:val="20"/>
          <w:szCs w:val="20"/>
          <w:lang w:val="en-GB"/>
        </w:rPr>
        <w:t>,</w:t>
      </w:r>
      <w:r w:rsidR="00EA37C8" w:rsidRPr="008B5129">
        <w:rPr>
          <w:rFonts w:ascii="Arial" w:hAnsi="Arial" w:cs="Arial"/>
          <w:color w:val="000000"/>
          <w:sz w:val="20"/>
          <w:szCs w:val="20"/>
          <w:lang w:val="en-GB"/>
        </w:rPr>
        <w:t xml:space="preserve"> a correlation of increased methylation with decreased expression was observed (R</w:t>
      </w:r>
      <w:r w:rsidR="00EA37C8" w:rsidRPr="008B5129">
        <w:rPr>
          <w:rFonts w:ascii="Arial" w:hAnsi="Arial" w:cs="Arial"/>
          <w:color w:val="000000"/>
          <w:sz w:val="20"/>
          <w:szCs w:val="20"/>
          <w:vertAlign w:val="superscript"/>
          <w:lang w:val="en-GB"/>
        </w:rPr>
        <w:t>2</w:t>
      </w:r>
      <w:r w:rsidR="00EA37C8" w:rsidRPr="008B5129">
        <w:rPr>
          <w:rFonts w:ascii="Arial" w:hAnsi="Arial" w:cs="Arial"/>
          <w:color w:val="000000"/>
          <w:sz w:val="20"/>
          <w:szCs w:val="20"/>
          <w:lang w:val="en-GB"/>
        </w:rPr>
        <w:t xml:space="preserve"> 0.0</w:t>
      </w:r>
      <w:r w:rsidR="005F0842" w:rsidRPr="008B5129">
        <w:rPr>
          <w:rFonts w:ascii="Arial" w:hAnsi="Arial" w:cs="Arial"/>
          <w:color w:val="000000"/>
          <w:sz w:val="20"/>
          <w:szCs w:val="20"/>
          <w:lang w:val="en-GB"/>
        </w:rPr>
        <w:t>4</w:t>
      </w:r>
      <w:r w:rsidR="004435F1">
        <w:rPr>
          <w:rFonts w:ascii="Arial" w:hAnsi="Arial" w:cs="Arial"/>
          <w:color w:val="000000"/>
          <w:sz w:val="20"/>
          <w:szCs w:val="20"/>
          <w:lang w:val="en-GB"/>
        </w:rPr>
        <w:t>, Pearson’s correlation p =</w:t>
      </w:r>
      <w:r w:rsidR="00EA37C8" w:rsidRPr="008B5129">
        <w:rPr>
          <w:rFonts w:ascii="Arial" w:hAnsi="Arial" w:cs="Arial"/>
          <w:color w:val="000000"/>
          <w:sz w:val="20"/>
          <w:szCs w:val="20"/>
          <w:lang w:val="en-GB"/>
        </w:rPr>
        <w:t xml:space="preserve"> 0.00</w:t>
      </w:r>
      <w:r w:rsidR="005F0842" w:rsidRPr="008B5129">
        <w:rPr>
          <w:rFonts w:ascii="Arial" w:hAnsi="Arial" w:cs="Arial"/>
          <w:color w:val="000000"/>
          <w:sz w:val="20"/>
          <w:szCs w:val="20"/>
          <w:lang w:val="en-GB"/>
        </w:rPr>
        <w:t>25</w:t>
      </w:r>
      <w:r w:rsidR="00EA37C8" w:rsidRPr="008B5129">
        <w:rPr>
          <w:rFonts w:ascii="Arial" w:hAnsi="Arial" w:cs="Arial"/>
          <w:color w:val="000000"/>
          <w:sz w:val="20"/>
          <w:szCs w:val="20"/>
          <w:lang w:val="en-GB"/>
        </w:rPr>
        <w:t xml:space="preserve">) </w:t>
      </w:r>
      <w:r w:rsidRPr="008B5129">
        <w:rPr>
          <w:rFonts w:ascii="Arial" w:hAnsi="Arial" w:cs="Arial"/>
          <w:color w:val="000000"/>
          <w:sz w:val="20"/>
          <w:szCs w:val="20"/>
          <w:lang w:val="en-GB"/>
        </w:rPr>
        <w:t>(Fig. 5E, Suppl. Table 6). For example</w:t>
      </w:r>
      <w:r w:rsidR="00B27472" w:rsidRPr="008B5129">
        <w:rPr>
          <w:rFonts w:ascii="Arial" w:hAnsi="Arial" w:cs="Arial"/>
          <w:color w:val="000000"/>
          <w:sz w:val="20"/>
          <w:szCs w:val="20"/>
          <w:lang w:val="en-GB"/>
        </w:rPr>
        <w:t>,</w:t>
      </w:r>
      <w:r w:rsidRPr="008B5129">
        <w:rPr>
          <w:rFonts w:ascii="Arial" w:hAnsi="Arial" w:cs="Arial"/>
          <w:color w:val="000000"/>
          <w:sz w:val="20"/>
          <w:szCs w:val="20"/>
          <w:lang w:val="en-GB"/>
        </w:rPr>
        <w:t xml:space="preserve"> increased </w:t>
      </w:r>
      <w:r w:rsidRPr="008B5129">
        <w:rPr>
          <w:rFonts w:ascii="Arial" w:hAnsi="Arial" w:cs="Arial"/>
          <w:i/>
          <w:color w:val="000000"/>
          <w:sz w:val="20"/>
          <w:szCs w:val="20"/>
          <w:lang w:val="en-GB"/>
        </w:rPr>
        <w:t>WNT2</w:t>
      </w:r>
      <w:r w:rsidRPr="008B5129">
        <w:rPr>
          <w:rFonts w:ascii="Arial" w:hAnsi="Arial" w:cs="Arial"/>
          <w:color w:val="000000"/>
          <w:sz w:val="20"/>
          <w:szCs w:val="20"/>
          <w:lang w:val="en-GB"/>
        </w:rPr>
        <w:t xml:space="preserve"> expression correlated with reduced methylation in the second trimester (Fig. 5E</w:t>
      </w:r>
      <w:proofErr w:type="gramStart"/>
      <w:r w:rsidRPr="008B5129">
        <w:rPr>
          <w:rFonts w:ascii="Arial" w:hAnsi="Arial" w:cs="Arial"/>
          <w:color w:val="000000"/>
          <w:sz w:val="20"/>
          <w:szCs w:val="20"/>
          <w:lang w:val="en-GB"/>
        </w:rPr>
        <w:t>), and</w:t>
      </w:r>
      <w:proofErr w:type="gramEnd"/>
      <w:r w:rsidRPr="008B5129">
        <w:rPr>
          <w:rFonts w:ascii="Arial" w:hAnsi="Arial" w:cs="Arial"/>
          <w:color w:val="000000"/>
          <w:sz w:val="20"/>
          <w:szCs w:val="20"/>
          <w:lang w:val="en-GB"/>
        </w:rPr>
        <w:t xml:space="preserve"> may reflect the important role of canonical WNT signalling for the differentiation of invasive </w:t>
      </w:r>
      <w:proofErr w:type="spellStart"/>
      <w:r w:rsidRPr="008B5129">
        <w:rPr>
          <w:rFonts w:ascii="Arial" w:hAnsi="Arial" w:cs="Arial"/>
          <w:color w:val="000000"/>
          <w:sz w:val="20"/>
          <w:szCs w:val="20"/>
          <w:lang w:val="en-GB"/>
        </w:rPr>
        <w:t>extravillous</w:t>
      </w:r>
      <w:proofErr w:type="spellEnd"/>
      <w:r w:rsidRPr="008B5129">
        <w:rPr>
          <w:rFonts w:ascii="Arial" w:hAnsi="Arial" w:cs="Arial"/>
          <w:color w:val="000000"/>
          <w:sz w:val="20"/>
          <w:szCs w:val="20"/>
          <w:lang w:val="en-GB"/>
        </w:rPr>
        <w:t xml:space="preserve"> trophoblast </w:t>
      </w:r>
      <w:r w:rsidRPr="008B5129">
        <w:rPr>
          <w:rFonts w:ascii="Arial" w:hAnsi="Arial" w:cs="Arial"/>
          <w:color w:val="000000"/>
          <w:sz w:val="20"/>
          <w:szCs w:val="20"/>
          <w:lang w:val="en-GB"/>
        </w:rPr>
        <w:fldChar w:fldCharType="begin">
          <w:fldData xml:space="preserve">PEVuZE5vdGU+PENpdGU+PEF1dGhvcj5Qb2xsaGVpbWVyPC9BdXRob3I+PFllYXI+MjAwNjwvWWVh
cj48UmVjTnVtPjkxMTwvUmVjTnVtPjxEaXNwbGF5VGV4dD4oUG9sbGhlaW1lciBldCBhbC4sIDIw
MDYpPC9EaXNwbGF5VGV4dD48cmVjb3JkPjxyZWMtbnVtYmVyPjkxMTwvcmVjLW51bWJlcj48Zm9y
ZWlnbi1rZXlzPjxrZXkgYXBwPSJFTiIgZGItaWQ9ImV0ZnYwcDIyOXN6cnQyZWV3ZnJ2MnhkeWYw
cnQydjBydnJ6cyIgdGltZXN0YW1wPSIxNTc1Mjg3MjUzIj45MTE8L2tleT48L2ZvcmVpZ24ta2V5
cz48cmVmLXR5cGUgbmFtZT0iSm91cm5hbCBBcnRpY2xlIj4xNzwvcmVmLXR5cGU+PGNvbnRyaWJ1
dG9ycz48YXV0aG9ycz48YXV0aG9yPlBvbGxoZWltZXIsIEouPC9hdXRob3I+PGF1dGhvcj5Mb3Jl
Z2dlciwgVC48L2F1dGhvcj48YXV0aG9yPlNvbmRlcmVnZ2VyLCBTLjwvYXV0aG9yPjxhdXRob3I+
U2FsZWgsIEwuPC9hdXRob3I+PGF1dGhvcj5CYXVlciwgUy48L2F1dGhvcj48YXV0aG9yPkJpbGJh
biwgTS48L2F1dGhvcj48YXV0aG9yPkN6ZXJ3ZW5rYSwgSy48L2F1dGhvcj48YXV0aG9yPkh1c3Ns
ZWluLCBQLjwvYXV0aG9yPjxhdXRob3I+S25vZmxlciwgTS48L2F1dGhvcj48L2F1dGhvcnM+PC9j
b250cmlidXRvcnM+PGF1dGgtYWRkcmVzcz5EZXBhcnRtZW50IG9mIE9ic3RldHJpY3MgYW5kIEd5
bmVjb2xvZ3ksIE1lZGljYWwgVW5pdmVyc2l0eSBvZiBWaWVubmEsIEFLSCwgV2FlaHJpbmdlciBH
dWVydGVsIDE4LTIwLCBBLTEwOTAgVmllbm5hLCBBdXN0cmlhLjwvYXV0aC1hZGRyZXNzPjx0aXRs
ZXM+PHRpdGxlPkFjdGl2YXRpb24gb2YgdGhlIGNhbm9uaWNhbCB3aW5nbGVzcy9ULWNlbGwgZmFj
dG9yIHNpZ25hbGluZyBwYXRod2F5IHByb21vdGVzIGludmFzaXZlIGRpZmZlcmVudGlhdGlvbiBv
ZiBodW1hbiB0cm9waG9ibGFzdDwvdGl0bGU+PHNlY29uZGFyeS10aXRsZT5BbSBKIFBhdGhvbDwv
c2Vjb25kYXJ5LXRpdGxlPjwvdGl0bGVzPjxwZXJpb2RpY2FsPjxmdWxsLXRpdGxlPkFtIEogUGF0
aG9sPC9mdWxsLXRpdGxlPjwvcGVyaW9kaWNhbD48cGFnZXM+MTEzNC00NzwvcGFnZXM+PHZvbHVt
ZT4xNjg8L3ZvbHVtZT48bnVtYmVyPjQ8L251bWJlcj48ZWRpdGlvbj4yMDA2LzAzLzI4PC9lZGl0
aW9uPjxrZXl3b3Jkcz48a2V5d29yZD5DZWxsIERpZmZlcmVudGlhdGlvbi8qcGh5c2lvbG9neTwv
a2V5d29yZD48a2V5d29yZD5DZWxsIExpbmU8L2tleXdvcmQ+PGtleXdvcmQ+Q2VsbCBNb3ZlbWVu
dC8qcGh5c2lvbG9neTwva2V5d29yZD48a2V5d29yZD5DZWxsIE51Y2xldXMvbWV0YWJvbGlzbTwv
a2V5d29yZD48a2V5d29yZD5DZWxsIFByb2xpZmVyYXRpb248L2tleXdvcmQ+PGtleXdvcmQ+Q2hv
cmlvbmljIFZpbGxpL21ldGFib2xpc208L2tleXdvcmQ+PGtleXdvcmQ+RmVtYWxlPC9rZXl3b3Jk
PjxrZXl3b3JkPkZyaXp6bGVkIFJlY2VwdG9ycy9tZXRhYm9saXNtPC9rZXl3b3JkPjxrZXl3b3Jk
Pkh1bWFuczwva2V5d29yZD48a2V5d29yZD5IeWRhdGlkaWZvcm0gTW9sZS9tZXRhYm9saXNtPC9r
ZXl3b3JkPjxrZXl3b3JkPkludGVyY2VsbHVsYXIgU2lnbmFsaW5nIFBlcHRpZGVzIGFuZCBQcm90
ZWlucy9tZXRhYm9saXNtPC9rZXl3b3JkPjxrZXl3b3JkPkxETC1SZWNlcHRvciBSZWxhdGVkIFBy
b3RlaW5zL21ldGFib2xpc208L2tleXdvcmQ+PGtleXdvcmQ+TG93IERlbnNpdHkgTGlwb3Byb3Rl
aW4gUmVjZXB0b3ItUmVsYXRlZCBQcm90ZWluLTY8L2tleXdvcmQ+PGtleXdvcmQ+T3JnYW4gQ3Vs
dHVyZSBUZWNobmlxdWVzPC9rZXl3b3JkPjxrZXl3b3JkPlBob3NwaG9yeWxhdGlvbjwva2V5d29y
ZD48a2V5d29yZD5QcmVnbmFuY3k8L2tleXdvcmQ+PGtleXdvcmQ+UHJlZ25hbmN5IFRyaW1lc3Rl
ciwgRmlyc3Q8L2tleXdvcmQ+PGtleXdvcmQ+U2lnbmFsIFRyYW5zZHVjdGlvbi8qcGh5c2lvbG9n
eTwva2V5d29yZD48a2V5d29yZD5UQ0YgVHJhbnNjcmlwdGlvbiBGYWN0b3JzLyptZXRhYm9saXNt
PC9rZXl3b3JkPjxrZXl3b3JkPlRyb3Bob2JsYXN0cy9jeXRvbG9neS9tZXRhYm9saXNtLypwaHlz
aW9sb2d5PC9rZXl3b3JkPjxrZXl3b3JkPldudCBQcm90ZWlucy8qbWV0YWJvbGlzbTwva2V5d29y
ZD48a2V5d29yZD5XbnQzIFByb3RlaW48L2tleXdvcmQ+PGtleXdvcmQ+V250M0EgUHJvdGVpbjwv
a2V5d29yZD48a2V5d29yZD5iZXRhIENhdGVuaW4vbWV0YWJvbGlzbTwva2V5d29yZD48L2tleXdv
cmRzPjxkYXRlcz48eWVhcj4yMDA2PC95ZWFyPjxwdWItZGF0ZXM+PGRhdGU+QXByPC9kYXRlPjwv
cHViLWRhdGVzPjwvZGF0ZXM+PGlzYm4+MDAwMi05NDQwIChQcmludCkmI3hEOzAwMDItOTQ0MCAo
TGlua2luZyk8L2lzYm4+PGFjY2Vzc2lvbi1udW0+MTY1NjU0ODk8L2FjY2Vzc2lvbi1udW0+PHVy
bHM+PHJlbGF0ZWQtdXJscz48dXJsPmh0dHBzOi8vd3d3Lm5jYmkubmxtLm5paC5nb3YvcHVibWVk
LzE2NTY1NDg5PC91cmw+PC9yZWxhdGVkLXVybHM+PC91cmxzPjxjdXN0b20yPlBNQzE2MDY1NTQ8
L2N1c3RvbTI+PGVsZWN0cm9uaWMtcmVzb3VyY2UtbnVtPjEwLjIzNTMvYWpwYXRoLjIwMDYuMDUw
Njg2PC9lbGVjdHJvbmljLXJlc291cmNlLW51bT48L3JlY29yZD48L0NpdGU+PC9FbmROb3RlPn==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Qb2xsaGVpbWVyPC9BdXRob3I+PFllYXI+MjAwNjwvWWVh
cj48UmVjTnVtPjkxMTwvUmVjTnVtPjxEaXNwbGF5VGV4dD4oUG9sbGhlaW1lciBldCBhbC4sIDIw
MDYpPC9EaXNwbGF5VGV4dD48cmVjb3JkPjxyZWMtbnVtYmVyPjkxMTwvcmVjLW51bWJlcj48Zm9y
ZWlnbi1rZXlzPjxrZXkgYXBwPSJFTiIgZGItaWQ9ImV0ZnYwcDIyOXN6cnQyZWV3ZnJ2MnhkeWYw
cnQydjBydnJ6cyIgdGltZXN0YW1wPSIxNTc1Mjg3MjUzIj45MTE8L2tleT48L2ZvcmVpZ24ta2V5
cz48cmVmLXR5cGUgbmFtZT0iSm91cm5hbCBBcnRpY2xlIj4xNzwvcmVmLXR5cGU+PGNvbnRyaWJ1
dG9ycz48YXV0aG9ycz48YXV0aG9yPlBvbGxoZWltZXIsIEouPC9hdXRob3I+PGF1dGhvcj5Mb3Jl
Z2dlciwgVC48L2F1dGhvcj48YXV0aG9yPlNvbmRlcmVnZ2VyLCBTLjwvYXV0aG9yPjxhdXRob3I+
U2FsZWgsIEwuPC9hdXRob3I+PGF1dGhvcj5CYXVlciwgUy48L2F1dGhvcj48YXV0aG9yPkJpbGJh
biwgTS48L2F1dGhvcj48YXV0aG9yPkN6ZXJ3ZW5rYSwgSy48L2F1dGhvcj48YXV0aG9yPkh1c3Ns
ZWluLCBQLjwvYXV0aG9yPjxhdXRob3I+S25vZmxlciwgTS48L2F1dGhvcj48L2F1dGhvcnM+PC9j
b250cmlidXRvcnM+PGF1dGgtYWRkcmVzcz5EZXBhcnRtZW50IG9mIE9ic3RldHJpY3MgYW5kIEd5
bmVjb2xvZ3ksIE1lZGljYWwgVW5pdmVyc2l0eSBvZiBWaWVubmEsIEFLSCwgV2FlaHJpbmdlciBH
dWVydGVsIDE4LTIwLCBBLTEwOTAgVmllbm5hLCBBdXN0cmlhLjwvYXV0aC1hZGRyZXNzPjx0aXRs
ZXM+PHRpdGxlPkFjdGl2YXRpb24gb2YgdGhlIGNhbm9uaWNhbCB3aW5nbGVzcy9ULWNlbGwgZmFj
dG9yIHNpZ25hbGluZyBwYXRod2F5IHByb21vdGVzIGludmFzaXZlIGRpZmZlcmVudGlhdGlvbiBv
ZiBodW1hbiB0cm9waG9ibGFzdDwvdGl0bGU+PHNlY29uZGFyeS10aXRsZT5BbSBKIFBhdGhvbDwv
c2Vjb25kYXJ5LXRpdGxlPjwvdGl0bGVzPjxwZXJpb2RpY2FsPjxmdWxsLXRpdGxlPkFtIEogUGF0
aG9sPC9mdWxsLXRpdGxlPjwvcGVyaW9kaWNhbD48cGFnZXM+MTEzNC00NzwvcGFnZXM+PHZvbHVt
ZT4xNjg8L3ZvbHVtZT48bnVtYmVyPjQ8L251bWJlcj48ZWRpdGlvbj4yMDA2LzAzLzI4PC9lZGl0
aW9uPjxrZXl3b3Jkcz48a2V5d29yZD5DZWxsIERpZmZlcmVudGlhdGlvbi8qcGh5c2lvbG9neTwv
a2V5d29yZD48a2V5d29yZD5DZWxsIExpbmU8L2tleXdvcmQ+PGtleXdvcmQ+Q2VsbCBNb3ZlbWVu
dC8qcGh5c2lvbG9neTwva2V5d29yZD48a2V5d29yZD5DZWxsIE51Y2xldXMvbWV0YWJvbGlzbTwv
a2V5d29yZD48a2V5d29yZD5DZWxsIFByb2xpZmVyYXRpb248L2tleXdvcmQ+PGtleXdvcmQ+Q2hv
cmlvbmljIFZpbGxpL21ldGFib2xpc208L2tleXdvcmQ+PGtleXdvcmQ+RmVtYWxlPC9rZXl3b3Jk
PjxrZXl3b3JkPkZyaXp6bGVkIFJlY2VwdG9ycy9tZXRhYm9saXNtPC9rZXl3b3JkPjxrZXl3b3Jk
Pkh1bWFuczwva2V5d29yZD48a2V5d29yZD5IeWRhdGlkaWZvcm0gTW9sZS9tZXRhYm9saXNtPC9r
ZXl3b3JkPjxrZXl3b3JkPkludGVyY2VsbHVsYXIgU2lnbmFsaW5nIFBlcHRpZGVzIGFuZCBQcm90
ZWlucy9tZXRhYm9saXNtPC9rZXl3b3JkPjxrZXl3b3JkPkxETC1SZWNlcHRvciBSZWxhdGVkIFBy
b3RlaW5zL21ldGFib2xpc208L2tleXdvcmQ+PGtleXdvcmQ+TG93IERlbnNpdHkgTGlwb3Byb3Rl
aW4gUmVjZXB0b3ItUmVsYXRlZCBQcm90ZWluLTY8L2tleXdvcmQ+PGtleXdvcmQ+T3JnYW4gQ3Vs
dHVyZSBUZWNobmlxdWVzPC9rZXl3b3JkPjxrZXl3b3JkPlBob3NwaG9yeWxhdGlvbjwva2V5d29y
ZD48a2V5d29yZD5QcmVnbmFuY3k8L2tleXdvcmQ+PGtleXdvcmQ+UHJlZ25hbmN5IFRyaW1lc3Rl
ciwgRmlyc3Q8L2tleXdvcmQ+PGtleXdvcmQ+U2lnbmFsIFRyYW5zZHVjdGlvbi8qcGh5c2lvbG9n
eTwva2V5d29yZD48a2V5d29yZD5UQ0YgVHJhbnNjcmlwdGlvbiBGYWN0b3JzLyptZXRhYm9saXNt
PC9rZXl3b3JkPjxrZXl3b3JkPlRyb3Bob2JsYXN0cy9jeXRvbG9neS9tZXRhYm9saXNtLypwaHlz
aW9sb2d5PC9rZXl3b3JkPjxrZXl3b3JkPldudCBQcm90ZWlucy8qbWV0YWJvbGlzbTwva2V5d29y
ZD48a2V5d29yZD5XbnQzIFByb3RlaW48L2tleXdvcmQ+PGtleXdvcmQ+V250M0EgUHJvdGVpbjwv
a2V5d29yZD48a2V5d29yZD5iZXRhIENhdGVuaW4vbWV0YWJvbGlzbTwva2V5d29yZD48L2tleXdv
cmRzPjxkYXRlcz48eWVhcj4yMDA2PC95ZWFyPjxwdWItZGF0ZXM+PGRhdGU+QXByPC9kYXRlPjwv
cHViLWRhdGVzPjwvZGF0ZXM+PGlzYm4+MDAwMi05NDQwIChQcmludCkmI3hEOzAwMDItOTQ0MCAo
TGlua2luZyk8L2lzYm4+PGFjY2Vzc2lvbi1udW0+MTY1NjU0ODk8L2FjY2Vzc2lvbi1udW0+PHVy
bHM+PHJlbGF0ZWQtdXJscz48dXJsPmh0dHBzOi8vd3d3Lm5jYmkubmxtLm5paC5nb3YvcHVibWVk
LzE2NTY1NDg5PC91cmw+PC9yZWxhdGVkLXVybHM+PC91cmxzPjxjdXN0b20yPlBNQzE2MDY1NTQ8
L2N1c3RvbTI+PGVsZWN0cm9uaWMtcmVzb3VyY2UtbnVtPjEwLjIzNTMvYWpwYXRoLjIwMDYuMDUw
Njg2PC9lbGVjdHJvbmljLXJlc291cmNlLW51bT48L3JlY29yZD48L0NpdGU+PC9FbmROb3RlPn==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Pollheimer et al., 2006)</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p>
    <w:p w14:paraId="5A97E41C" w14:textId="77777777" w:rsidR="00EA1F42" w:rsidRPr="008B5129" w:rsidRDefault="00EA1F42"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57171B9E" w14:textId="7B5E3C6E" w:rsidR="00E31D1C" w:rsidRPr="008B5129" w:rsidRDefault="00E31D1C"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A GO term analysis suggests the differentially methylated genes are enriched (</w:t>
      </w:r>
      <w:commentRangeStart w:id="17"/>
      <w:r w:rsidRPr="009F640B">
        <w:rPr>
          <w:rFonts w:ascii="Arial" w:hAnsi="Arial" w:cs="Arial"/>
          <w:color w:val="000000"/>
          <w:sz w:val="20"/>
          <w:szCs w:val="20"/>
          <w:highlight w:val="yellow"/>
          <w:lang w:val="en-GB"/>
        </w:rPr>
        <w:t xml:space="preserve">adjusted </w:t>
      </w:r>
      <w:proofErr w:type="spellStart"/>
      <w:r w:rsidRPr="009F640B">
        <w:rPr>
          <w:rFonts w:ascii="Arial" w:hAnsi="Arial" w:cs="Arial"/>
          <w:color w:val="000000"/>
          <w:sz w:val="20"/>
          <w:szCs w:val="20"/>
          <w:highlight w:val="yellow"/>
          <w:lang w:val="en-GB"/>
        </w:rPr>
        <w:t>p.value</w:t>
      </w:r>
      <w:proofErr w:type="spellEnd"/>
      <w:r w:rsidRPr="008B5129">
        <w:rPr>
          <w:rFonts w:ascii="Arial" w:hAnsi="Arial" w:cs="Arial"/>
          <w:color w:val="000000"/>
          <w:sz w:val="20"/>
          <w:szCs w:val="20"/>
          <w:lang w:val="en-GB"/>
        </w:rPr>
        <w:t xml:space="preserve"> </w:t>
      </w:r>
      <w:commentRangeEnd w:id="17"/>
      <w:r w:rsidR="009F640B">
        <w:rPr>
          <w:rStyle w:val="CommentReference"/>
          <w:rFonts w:ascii="Times New Roman" w:eastAsia="Times New Roman" w:hAnsi="Times New Roman" w:cs="Times New Roman"/>
        </w:rPr>
        <w:commentReference w:id="17"/>
      </w:r>
      <w:r w:rsidRPr="008B5129">
        <w:rPr>
          <w:rFonts w:ascii="Arial" w:hAnsi="Arial" w:cs="Arial"/>
          <w:color w:val="000000"/>
          <w:sz w:val="20"/>
          <w:szCs w:val="20"/>
          <w:lang w:val="en-GB"/>
        </w:rPr>
        <w:t>&lt; 0.05) for molecular function terms related to in transcriptional regulation (</w:t>
      </w:r>
      <w:proofErr w:type="spellStart"/>
      <w:r w:rsidRPr="008B5129">
        <w:rPr>
          <w:rFonts w:ascii="Arial" w:hAnsi="Arial" w:cs="Arial"/>
          <w:color w:val="000000"/>
          <w:sz w:val="20"/>
          <w:szCs w:val="20"/>
          <w:lang w:val="en-GB"/>
        </w:rPr>
        <w:t>Suppl</w:t>
      </w:r>
      <w:proofErr w:type="spellEnd"/>
      <w:r w:rsidRPr="008B5129">
        <w:rPr>
          <w:rFonts w:ascii="Arial" w:hAnsi="Arial" w:cs="Arial"/>
          <w:color w:val="000000"/>
          <w:sz w:val="20"/>
          <w:szCs w:val="20"/>
          <w:lang w:val="en-GB"/>
        </w:rPr>
        <w:t xml:space="preserve"> Table 7). The GO </w:t>
      </w:r>
      <w:r w:rsidRPr="008B5129">
        <w:rPr>
          <w:rFonts w:ascii="Arial" w:hAnsi="Arial" w:cs="Arial"/>
          <w:color w:val="000000"/>
          <w:sz w:val="20"/>
          <w:szCs w:val="20"/>
          <w:lang w:val="en-GB"/>
        </w:rPr>
        <w:lastRenderedPageBreak/>
        <w:t xml:space="preserve">analysis for biological processes </w:t>
      </w:r>
      <w:proofErr w:type="gramStart"/>
      <w:r w:rsidRPr="008B5129">
        <w:rPr>
          <w:rFonts w:ascii="Arial" w:hAnsi="Arial" w:cs="Arial"/>
          <w:color w:val="000000"/>
          <w:sz w:val="20"/>
          <w:szCs w:val="20"/>
          <w:lang w:val="en-GB"/>
        </w:rPr>
        <w:t>are</w:t>
      </w:r>
      <w:proofErr w:type="gramEnd"/>
      <w:r w:rsidRPr="008B5129">
        <w:rPr>
          <w:rFonts w:ascii="Arial" w:hAnsi="Arial" w:cs="Arial"/>
          <w:color w:val="000000"/>
          <w:sz w:val="20"/>
          <w:szCs w:val="20"/>
          <w:lang w:val="en-GB"/>
        </w:rPr>
        <w:t xml:space="preserve"> enriched for terms associated with cell fate commitment/specification, embryonic development/morphogenesis, regulation of metabolic processes </w:t>
      </w:r>
      <w:r w:rsidR="008A50B7" w:rsidRPr="008B5129">
        <w:rPr>
          <w:rFonts w:ascii="Arial" w:hAnsi="Arial" w:cs="Arial"/>
          <w:color w:val="000000"/>
          <w:sz w:val="20"/>
          <w:szCs w:val="20"/>
          <w:lang w:val="en-GB"/>
        </w:rPr>
        <w:t>and regulation of transcription</w:t>
      </w:r>
      <w:r w:rsidRPr="008B5129">
        <w:rPr>
          <w:rFonts w:ascii="Arial" w:hAnsi="Arial" w:cs="Arial"/>
          <w:color w:val="000000"/>
          <w:sz w:val="20"/>
          <w:szCs w:val="20"/>
          <w:lang w:val="en-GB"/>
        </w:rPr>
        <w:t xml:space="preserve"> (Suppl. Table 8). </w:t>
      </w:r>
    </w:p>
    <w:p w14:paraId="55432547" w14:textId="7A09746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122A01A7" w14:textId="302C2688"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In the first trimester samples, reduced methylation correlated with higher expression of transcripts encoding the EGFR ligand, epiregulin (EREG), and </w:t>
      </w:r>
      <w:r w:rsidRPr="008B5129">
        <w:rPr>
          <w:rFonts w:ascii="Arial" w:hAnsi="Arial" w:cs="Arial"/>
          <w:i/>
          <w:color w:val="000000"/>
          <w:sz w:val="20"/>
          <w:szCs w:val="20"/>
          <w:lang w:val="en-GB"/>
        </w:rPr>
        <w:t>EREG</w:t>
      </w:r>
      <w:r w:rsidRPr="008B5129">
        <w:rPr>
          <w:rFonts w:ascii="Arial" w:hAnsi="Arial" w:cs="Arial"/>
          <w:color w:val="000000"/>
          <w:sz w:val="20"/>
          <w:szCs w:val="20"/>
          <w:lang w:val="en-GB"/>
        </w:rPr>
        <w:t xml:space="preserve"> expression decreased after the onset of maternal blood flow. EGF is abundantly secreted from the endometrial glands in early gestation when it stimulates cytotrophoblast proliferation and maintains their stemness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Maruo&lt;/Author&gt;&lt;Year&gt;1992&lt;/Year&gt;&lt;RecNum&gt;891&lt;/RecNum&gt;&lt;DisplayText&gt;(Burton, 2018; Maruo et al., 1992)&lt;/DisplayText&gt;&lt;record&gt;&lt;rec-number&gt;891&lt;/rec-number&gt;&lt;foreign-keys&gt;&lt;key app="EN" db-id="etfv0p229szrt2eewfrv2xdyf0rt2v0rvrzs" timestamp="1574955044"&gt;891&lt;/key&gt;&lt;/foreign-keys&gt;&lt;ref-type name="Journal Article"&gt;17&lt;/ref-type&gt;&lt;contributors&gt;&lt;authors&gt;&lt;author&gt;Maruo, T.&lt;/author&gt;&lt;author&gt;Matsuo, H.&lt;/author&gt;&lt;author&gt;Murata, K.&lt;/author&gt;&lt;author&gt;Mochizuki, M.&lt;/author&gt;&lt;/authors&gt;&lt;/contributors&gt;&lt;titles&gt;&lt;title&gt;Gestational age-dependent dual action of epidermal growth factor on human placenta early in gestation&lt;/title&gt;&lt;secondary-title&gt;J Clin Endocrinol Metab&lt;/secondary-title&gt;&lt;/titles&gt;&lt;periodical&gt;&lt;full-title&gt;J Clin Endocrinol Metab&lt;/full-title&gt;&lt;/periodical&gt;&lt;pages&gt;1362-1367&lt;/pages&gt;&lt;volume&gt;75&lt;/volume&gt;&lt;dates&gt;&lt;year&gt;1992&lt;/year&gt;&lt;/dates&gt;&lt;urls&gt;&lt;/urls&gt;&lt;/record&gt;&lt;/Cite&gt;&lt;Cite&gt;&lt;Author&gt;Burton&lt;/Author&gt;&lt;Year&gt;2018&lt;/Year&gt;&lt;RecNum&gt;862&lt;/RecNum&gt;&lt;record&gt;&lt;rec-number&gt;862&lt;/rec-number&gt;&lt;foreign-keys&gt;&lt;key app="EN" db-id="etfv0p229szrt2eewfrv2xdyf0rt2v0rvrzs" timestamp="1574955043"&gt;862&lt;/key&gt;&lt;/foreign-keys&gt;&lt;ref-type name="Journal Article"&gt;17&lt;/ref-type&gt;&lt;contributors&gt;&lt;authors&gt;&lt;author&gt;Burton, G. J.&lt;/author&gt;&lt;/authors&gt;&lt;/contributors&gt;&lt;titles&gt;&lt;title&gt;The John Hughes Memorial Lecture: Stimulation of early placental development through a trophoblast-endometrial dialogue &lt;/title&gt;&lt;secondary-title&gt;Journal of Equine Veterinary Science&lt;/secondary-title&gt;&lt;/titles&gt;&lt;periodical&gt;&lt;full-title&gt;Journal of Equine Veterinary Science&lt;/full-title&gt;&lt;/periodical&gt;&lt;pages&gt;14-18&lt;/pages&gt;&lt;volume&gt;66&lt;/volume&gt;&lt;dates&gt;&lt;year&gt;2018&lt;/year&gt;&lt;/dates&gt;&lt;urls&gt;&lt;/urls&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urton, 2018; Maruo et al., 1992)</w:t>
      </w:r>
      <w:r w:rsidRPr="008B5129">
        <w:rPr>
          <w:rFonts w:ascii="Arial" w:hAnsi="Arial" w:cs="Arial"/>
          <w:color w:val="000000"/>
          <w:sz w:val="20"/>
          <w:szCs w:val="20"/>
        </w:rPr>
        <w:fldChar w:fldCharType="end"/>
      </w:r>
      <w:r w:rsidRPr="008B5129">
        <w:rPr>
          <w:rFonts w:ascii="Arial" w:hAnsi="Arial" w:cs="Arial"/>
          <w:color w:val="000000"/>
          <w:sz w:val="20"/>
          <w:szCs w:val="20"/>
          <w:lang w:val="en-GB"/>
        </w:rPr>
        <w:t>. Epiregulin promotes the cytotrophoblast-EVT transition through O-</w:t>
      </w:r>
      <w:proofErr w:type="spellStart"/>
      <w:r w:rsidRPr="008B5129">
        <w:rPr>
          <w:rFonts w:ascii="Arial" w:hAnsi="Arial" w:cs="Arial"/>
          <w:color w:val="000000"/>
          <w:sz w:val="20"/>
          <w:szCs w:val="20"/>
          <w:lang w:val="en-GB"/>
        </w:rPr>
        <w:t>fucosylation</w:t>
      </w:r>
      <w:proofErr w:type="spellEnd"/>
      <w:r w:rsidRPr="008B5129">
        <w:rPr>
          <w:rFonts w:ascii="Arial" w:hAnsi="Arial" w:cs="Arial"/>
          <w:color w:val="000000"/>
          <w:sz w:val="20"/>
          <w:szCs w:val="20"/>
          <w:lang w:val="en-GB"/>
        </w:rPr>
        <w:t xml:space="preserve"> on urokinase-type plasminogen catalysed by protein O-</w:t>
      </w:r>
      <w:proofErr w:type="spellStart"/>
      <w:r w:rsidRPr="008B5129">
        <w:rPr>
          <w:rFonts w:ascii="Arial" w:hAnsi="Arial" w:cs="Arial"/>
          <w:color w:val="000000"/>
          <w:sz w:val="20"/>
          <w:szCs w:val="20"/>
          <w:lang w:val="en-GB"/>
        </w:rPr>
        <w:t>fucosyltransferase</w:t>
      </w:r>
      <w:proofErr w:type="spellEnd"/>
      <w:r w:rsidRPr="008B5129">
        <w:rPr>
          <w:rFonts w:ascii="Arial" w:hAnsi="Arial" w:cs="Arial"/>
          <w:color w:val="000000"/>
          <w:sz w:val="20"/>
          <w:szCs w:val="20"/>
          <w:lang w:val="en-GB"/>
        </w:rPr>
        <w:t xml:space="preserve"> 1 (poFUT1)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Cui&lt;/Author&gt;&lt;Year&gt;2019&lt;/Year&gt;&lt;RecNum&gt;966&lt;/RecNum&gt;&lt;DisplayText&gt;(Cui et al., 2019)&lt;/DisplayText&gt;&lt;record&gt;&lt;rec-number&gt;966&lt;/rec-number&gt;&lt;foreign-keys&gt;&lt;key app="EN" db-id="etfv0p229szrt2eewfrv2xdyf0rt2v0rvrzs" timestamp="1580983943"&gt;966&lt;/key&gt;&lt;/foreign-keys&gt;&lt;ref-type name="Journal Article"&gt;17&lt;/ref-type&gt;&lt;contributors&gt;&lt;authors&gt;&lt;author&gt;Cui, X.&lt;/author&gt;&lt;author&gt;Wang, H.&lt;/author&gt;&lt;author&gt;Li, Y.&lt;/author&gt;&lt;author&gt;Chen, T.&lt;/author&gt;&lt;author&gt;Liu, S.&lt;/author&gt;&lt;author&gt;Yan, Q.&lt;/author&gt;&lt;/authors&gt;&lt;/contributors&gt;&lt;auth-address&gt;Liaoning Provincial Core Lab of Glycobiology and Glycoengineering, College of Basic Medical Sciences, Dalian Medical University, Dalian, China.&lt;/auth-address&gt;&lt;titles&gt;&lt;title&gt;Epiregulin promotes trophoblast epithelial-mesenchymal transition through poFUT1 and O-fucosylation by poFUT1 on uPA&lt;/title&gt;&lt;secondary-title&gt;Cell Prolif&lt;/secondary-title&gt;&lt;/titles&gt;&lt;periodical&gt;&lt;full-title&gt;Cell Prolif&lt;/full-title&gt;&lt;/periodical&gt;&lt;pages&gt;e12745&lt;/pages&gt;&lt;edition&gt;2020/01/01&lt;/edition&gt;&lt;dates&gt;&lt;year&gt;2019&lt;/year&gt;&lt;pub-dates&gt;&lt;date&gt;Dec 30&lt;/date&gt;&lt;/pub-dates&gt;&lt;/dates&gt;&lt;isbn&gt;1365-2184 (Electronic)&amp;#xD;0960-7722 (Linking)&lt;/isbn&gt;&lt;accession-num&gt;31889361&lt;/accession-num&gt;&lt;urls&gt;&lt;related-urls&gt;&lt;url&gt;https://www.ncbi.nlm.nih.gov/pubmed/31889361&lt;/url&gt;&lt;/related-urls&gt;&lt;/urls&gt;&lt;electronic-resource-num&gt;10.1111/cpr.12745&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Cui et al., 2019)</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This role seems critical for the pregnancy viability as both epiregulin and poFUT1 were reduced in placentas of patients suffering early pregnancy failure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Cui&lt;/Author&gt;&lt;Year&gt;2019&lt;/Year&gt;&lt;RecNum&gt;966&lt;/RecNum&gt;&lt;DisplayText&gt;(Cui et al., 2019)&lt;/DisplayText&gt;&lt;record&gt;&lt;rec-number&gt;966&lt;/rec-number&gt;&lt;foreign-keys&gt;&lt;key app="EN" db-id="etfv0p229szrt2eewfrv2xdyf0rt2v0rvrzs" timestamp="1580983943"&gt;966&lt;/key&gt;&lt;/foreign-keys&gt;&lt;ref-type name="Journal Article"&gt;17&lt;/ref-type&gt;&lt;contributors&gt;&lt;authors&gt;&lt;author&gt;Cui, X.&lt;/author&gt;&lt;author&gt;Wang, H.&lt;/author&gt;&lt;author&gt;Li, Y.&lt;/author&gt;&lt;author&gt;Chen, T.&lt;/author&gt;&lt;author&gt;Liu, S.&lt;/author&gt;&lt;author&gt;Yan, Q.&lt;/author&gt;&lt;/authors&gt;&lt;/contributors&gt;&lt;auth-address&gt;Liaoning Provincial Core Lab of Glycobiology and Glycoengineering, College of Basic Medical Sciences, Dalian Medical University, Dalian, China.&lt;/auth-address&gt;&lt;titles&gt;&lt;title&gt;Epiregulin promotes trophoblast epithelial-mesenchymal transition through poFUT1 and O-fucosylation by poFUT1 on uPA&lt;/title&gt;&lt;secondary-title&gt;Cell Prolif&lt;/secondary-title&gt;&lt;/titles&gt;&lt;periodical&gt;&lt;full-title&gt;Cell Prolif&lt;/full-title&gt;&lt;/periodical&gt;&lt;pages&gt;e12745&lt;/pages&gt;&lt;edition&gt;2020/01/01&lt;/edition&gt;&lt;dates&gt;&lt;year&gt;2019&lt;/year&gt;&lt;pub-dates&gt;&lt;date&gt;Dec 30&lt;/date&gt;&lt;/pub-dates&gt;&lt;/dates&gt;&lt;isbn&gt;1365-2184 (Electronic)&amp;#xD;0960-7722 (Linking)&lt;/isbn&gt;&lt;accession-num&gt;31889361&lt;/accession-num&gt;&lt;urls&gt;&lt;related-urls&gt;&lt;url&gt;https://www.ncbi.nlm.nih.gov/pubmed/31889361&lt;/url&gt;&lt;/related-urls&gt;&lt;/urls&gt;&lt;electronic-resource-num&gt;10.1111/cpr.12745&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Cui et al., 2019)</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p>
    <w:p w14:paraId="33B0BD7A" w14:textId="77777777" w:rsidR="00E8778D" w:rsidRPr="008B5129" w:rsidRDefault="00E8778D"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708E0C20" w14:textId="4DD0D3D0"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By contrast, expression of </w:t>
      </w:r>
      <w:r w:rsidRPr="008B5129">
        <w:rPr>
          <w:rFonts w:ascii="Arial" w:hAnsi="Arial" w:cs="Arial"/>
          <w:i/>
          <w:color w:val="000000"/>
          <w:sz w:val="20"/>
          <w:szCs w:val="20"/>
          <w:lang w:val="en-GB"/>
        </w:rPr>
        <w:t>CYP2R1</w:t>
      </w:r>
      <w:r w:rsidRPr="008B5129">
        <w:rPr>
          <w:rFonts w:ascii="Arial" w:hAnsi="Arial" w:cs="Arial"/>
          <w:color w:val="000000"/>
          <w:sz w:val="20"/>
          <w:szCs w:val="20"/>
          <w:lang w:val="en-GB"/>
        </w:rPr>
        <w:t xml:space="preserve"> and </w:t>
      </w:r>
      <w:r w:rsidRPr="008B5129">
        <w:rPr>
          <w:rFonts w:ascii="Arial" w:hAnsi="Arial" w:cs="Arial"/>
          <w:i/>
          <w:color w:val="000000"/>
          <w:sz w:val="20"/>
          <w:szCs w:val="20"/>
          <w:lang w:val="en-GB"/>
        </w:rPr>
        <w:t xml:space="preserve">RBP7 </w:t>
      </w:r>
      <w:r w:rsidRPr="008B5129">
        <w:rPr>
          <w:rFonts w:ascii="Arial" w:hAnsi="Arial" w:cs="Arial"/>
          <w:color w:val="000000"/>
          <w:sz w:val="20"/>
          <w:szCs w:val="20"/>
          <w:lang w:val="en-GB"/>
        </w:rPr>
        <w:t xml:space="preserve">was increased in the second trimester, with a corresponding decrease in methylation at this time. These genes regulate vitamin D and A metabolism; CYP2R1 converts vitamin D into its active form, whilst RBP7 affects vitamin A stability and metabolism. Adequate vitamin D function is essential for </w:t>
      </w:r>
      <w:proofErr w:type="spellStart"/>
      <w:r w:rsidRPr="008B5129">
        <w:rPr>
          <w:rFonts w:ascii="Arial" w:hAnsi="Arial" w:cs="Arial"/>
          <w:color w:val="000000"/>
          <w:sz w:val="20"/>
          <w:szCs w:val="20"/>
          <w:lang w:val="en-GB"/>
        </w:rPr>
        <w:t>fetal</w:t>
      </w:r>
      <w:proofErr w:type="spellEnd"/>
      <w:r w:rsidRPr="008B5129">
        <w:rPr>
          <w:rFonts w:ascii="Arial" w:hAnsi="Arial" w:cs="Arial"/>
          <w:color w:val="000000"/>
          <w:sz w:val="20"/>
          <w:szCs w:val="20"/>
          <w:lang w:val="en-GB"/>
        </w:rPr>
        <w:t xml:space="preserve"> skeletal development, tooth enamel formation and general </w:t>
      </w:r>
      <w:proofErr w:type="spellStart"/>
      <w:r w:rsidRPr="008B5129">
        <w:rPr>
          <w:rFonts w:ascii="Arial" w:hAnsi="Arial" w:cs="Arial"/>
          <w:color w:val="000000"/>
          <w:sz w:val="20"/>
          <w:szCs w:val="20"/>
          <w:lang w:val="en-GB"/>
        </w:rPr>
        <w:t>fetal</w:t>
      </w:r>
      <w:proofErr w:type="spellEnd"/>
      <w:r w:rsidRPr="008B5129">
        <w:rPr>
          <w:rFonts w:ascii="Arial" w:hAnsi="Arial" w:cs="Arial"/>
          <w:color w:val="000000"/>
          <w:sz w:val="20"/>
          <w:szCs w:val="20"/>
          <w:lang w:val="en-GB"/>
        </w:rPr>
        <w:t xml:space="preserve"> growth and development </w:t>
      </w:r>
      <w:r w:rsidRPr="008B5129">
        <w:rPr>
          <w:rFonts w:ascii="Arial" w:hAnsi="Arial" w:cs="Arial"/>
          <w:color w:val="000000"/>
          <w:sz w:val="20"/>
          <w:szCs w:val="20"/>
          <w:lang w:val="en-GB"/>
        </w:rPr>
        <w:fldChar w:fldCharType="begin">
          <w:fldData xml:space="preserve">PEVuZE5vdGU+PENpdGU+PEF1dGhvcj5Ccm9va2U8L0F1dGhvcj48WWVhcj4xOTgwPC9ZZWFyPjxS
ZWNOdW0+OTY0PC9SZWNOdW0+PERpc3BsYXlUZXh0PihCcm9va2UgZXQgYWwuLCAxOTgwKTwvRGlz
cGxheVRleHQ+PHJlY29yZD48cmVjLW51bWJlcj45NjQ8L3JlYy1udW1iZXI+PGZvcmVpZ24ta2V5
cz48a2V5IGFwcD0iRU4iIGRiLWlkPSJldGZ2MHAyMjlzenJ0MmVld2ZydjJ4ZHlmMHJ0MnYwcnZy
enMiIHRpbWVzdGFtcD0iMTU4MDgxNzY1MSI+OTY0PC9rZXk+PC9mb3JlaWduLWtleXM+PHJlZi10
eXBlIG5hbWU9IkpvdXJuYWwgQXJ0aWNsZSI+MTc8L3JlZi10eXBlPjxjb250cmlidXRvcnM+PGF1
dGhvcnM+PGF1dGhvcj5Ccm9va2UsIE8uIEcuPC9hdXRob3I+PGF1dGhvcj5Ccm93biwgSS4gUi48
L2F1dGhvcj48YXV0aG9yPkJvbmUsIEMuIEQuPC9hdXRob3I+PGF1dGhvcj5DYXJ0ZXIsIE4uIEQu
PC9hdXRob3I+PGF1dGhvcj5DbGVldmUsIEguIEouPC9hdXRob3I+PGF1dGhvcj5NYXh3ZWxsLCBK
LiBELjwvYXV0aG9yPjxhdXRob3I+Um9iaW5zb24sIFYuIFAuPC9hdXRob3I+PGF1dGhvcj5XaW5k
ZXIsIFMuIE0uPC9hdXRob3I+PC9hdXRob3JzPjwvY29udHJpYnV0b3JzPjx0aXRsZXM+PHRpdGxl
PlZpdGFtaW4gRCBzdXBwbGVtZW50cyBpbiBwcmVnbmFudCBBc2lhbiB3b21lbjogZWZmZWN0cyBv
biBjYWxjaXVtIHN0YXR1cyBhbmQgZmV0YWwgZ3Jvd3RoPC90aXRsZT48c2Vjb25kYXJ5LXRpdGxl
PkJyIE1lZCBKPC9zZWNvbmRhcnktdGl0bGU+PC90aXRsZXM+PHBlcmlvZGljYWw+PGZ1bGwtdGl0
bGU+QnIgTWVkIEo8L2Z1bGwtdGl0bGU+PC9wZXJpb2RpY2FsPjxwYWdlcz43NTEtNDwvcGFnZXM+
PHZvbHVtZT4yODA8L3ZvbHVtZT48bnVtYmVyPjYyMTY8L251bWJlcj48ZWRpdGlvbj4xOTgwLzAz
LzE1PC9lZGl0aW9uPjxrZXl3b3Jkcz48a2V5d29yZD5BbGthbGluZSBQaG9zcGhhdGFzZS9ibG9v
ZDwva2V5d29yZD48a2V5d29yZD5BbnRocm9wb21ldHJ5PC9rZXl3b3JkPjxrZXl3b3JkPkFzaWEv
ZXRobm9sb2d5PC9rZXl3b3JkPjxrZXl3b3JkPkNhbGNpdW0vKmJsb29kPC9rZXl3b3JkPjxrZXl3
b3JkPkNsaW5pY2FsIFRyaWFscyBhcyBUb3BpYzwva2V5d29yZD48a2V5d29yZD5Eb3VibGUtQmxp
bmQgTWV0aG9kPC9rZXl3b3JkPjxrZXl3b3JkPkVyZ29jYWxjaWZlcm9scy8qdGhlcmFwZXV0aWMg
dXNlPC9rZXl3b3JkPjxrZXl3b3JkPkZlbWFsZTwva2V5d29yZD48a2V5d29yZD5GZXRhbCBCbG9v
ZC9hbmFseXNpczwva2V5d29yZD48a2V5d29yZD5GZXRhbCBEaXNlYXNlcy8qcHJldmVudGlvbiAm
YW1wOyBjb250cm9sPC9rZXl3b3JkPjxrZXl3b3JkPkh1bWFuczwva2V5d29yZD48a2V5d29yZD5I
eWRyb3h5Y2hvbGVjYWxjaWZlcm9scy9ibG9vZDwva2V5d29yZD48a2V5d29yZD5JbmZhbnQsIE5l
d2Jvcm48L2tleXdvcmQ+PGtleXdvcmQ+SW5mYW50LCBTbWFsbCBmb3IgR2VzdGF0aW9uYWwgQWdl
PC9rZXl3b3JkPjxrZXl3b3JkPkxvbmRvbjwva2V5d29yZD48a2V5d29yZD5QcmVnbmFuY3k8L2tl
eXdvcmQ+PGtleXdvcmQ+UHJlZ25hbmN5IENvbXBsaWNhdGlvbnMvKnByZXZlbnRpb24gJmFtcDsg
Y29udHJvbDwva2V5d29yZD48a2V5d29yZD5WaXRhbWluIEQgRGVmaWNpZW5jeS8qcHJldmVudGlv
biAmYW1wOyBjb250cm9sPC9rZXl3b3JkPjwva2V5d29yZHM+PGRhdGVzPjx5ZWFyPjE5ODA8L3ll
YXI+PHB1Yi1kYXRlcz48ZGF0ZT5NYXIgMTU8L2RhdGU+PC9wdWItZGF0ZXM+PC9kYXRlcz48aXNi
bj4wMDA3LTE0NDcgKFByaW50KSYjeEQ7MDAwNy0xNDQ3IChMaW5raW5nKTwvaXNibj48YWNjZXNz
aW9uLW51bT42OTg5NDM4PC9hY2Nlc3Npb24tbnVtPjx1cmxzPjxyZWxhdGVkLXVybHM+PHVybD5o
dHRwczovL3d3dy5uY2JpLm5sbS5uaWguZ292L3B1Ym1lZC82OTg5NDM4PC91cmw+PC9yZWxhdGVk
LXVybHM+PC91cmxzPjxjdXN0b20yPlBNQzE2MDA1OTE8L2N1c3RvbTI+PGVsZWN0cm9uaWMtcmVz
b3VyY2UtbnVtPjEwLjExMzYvYm1qLjI4MC42MjE2Ljc1MTwvZWxlY3Ryb25pYy1yZXNvdXJjZS1u
dW0+PC9yZWNvcmQ+PC9DaXRlPjwvRW5kTm90ZT4A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Ccm9va2U8L0F1dGhvcj48WWVhcj4xOTgwPC9ZZWFyPjxS
ZWNOdW0+OTY0PC9SZWNOdW0+PERpc3BsYXlUZXh0PihCcm9va2UgZXQgYWwuLCAxOTgwKTwvRGlz
cGxheVRleHQ+PHJlY29yZD48cmVjLW51bWJlcj45NjQ8L3JlYy1udW1iZXI+PGZvcmVpZ24ta2V5
cz48a2V5IGFwcD0iRU4iIGRiLWlkPSJldGZ2MHAyMjlzenJ0MmVld2ZydjJ4ZHlmMHJ0MnYwcnZy
enMiIHRpbWVzdGFtcD0iMTU4MDgxNzY1MSI+OTY0PC9rZXk+PC9mb3JlaWduLWtleXM+PHJlZi10
eXBlIG5hbWU9IkpvdXJuYWwgQXJ0aWNsZSI+MTc8L3JlZi10eXBlPjxjb250cmlidXRvcnM+PGF1
dGhvcnM+PGF1dGhvcj5Ccm9va2UsIE8uIEcuPC9hdXRob3I+PGF1dGhvcj5Ccm93biwgSS4gUi48
L2F1dGhvcj48YXV0aG9yPkJvbmUsIEMuIEQuPC9hdXRob3I+PGF1dGhvcj5DYXJ0ZXIsIE4uIEQu
PC9hdXRob3I+PGF1dGhvcj5DbGVldmUsIEguIEouPC9hdXRob3I+PGF1dGhvcj5NYXh3ZWxsLCBK
LiBELjwvYXV0aG9yPjxhdXRob3I+Um9iaW5zb24sIFYuIFAuPC9hdXRob3I+PGF1dGhvcj5XaW5k
ZXIsIFMuIE0uPC9hdXRob3I+PC9hdXRob3JzPjwvY29udHJpYnV0b3JzPjx0aXRsZXM+PHRpdGxl
PlZpdGFtaW4gRCBzdXBwbGVtZW50cyBpbiBwcmVnbmFudCBBc2lhbiB3b21lbjogZWZmZWN0cyBv
biBjYWxjaXVtIHN0YXR1cyBhbmQgZmV0YWwgZ3Jvd3RoPC90aXRsZT48c2Vjb25kYXJ5LXRpdGxl
PkJyIE1lZCBKPC9zZWNvbmRhcnktdGl0bGU+PC90aXRsZXM+PHBlcmlvZGljYWw+PGZ1bGwtdGl0
bGU+QnIgTWVkIEo8L2Z1bGwtdGl0bGU+PC9wZXJpb2RpY2FsPjxwYWdlcz43NTEtNDwvcGFnZXM+
PHZvbHVtZT4yODA8L3ZvbHVtZT48bnVtYmVyPjYyMTY8L251bWJlcj48ZWRpdGlvbj4xOTgwLzAz
LzE1PC9lZGl0aW9uPjxrZXl3b3Jkcz48a2V5d29yZD5BbGthbGluZSBQaG9zcGhhdGFzZS9ibG9v
ZDwva2V5d29yZD48a2V5d29yZD5BbnRocm9wb21ldHJ5PC9rZXl3b3JkPjxrZXl3b3JkPkFzaWEv
ZXRobm9sb2d5PC9rZXl3b3JkPjxrZXl3b3JkPkNhbGNpdW0vKmJsb29kPC9rZXl3b3JkPjxrZXl3
b3JkPkNsaW5pY2FsIFRyaWFscyBhcyBUb3BpYzwva2V5d29yZD48a2V5d29yZD5Eb3VibGUtQmxp
bmQgTWV0aG9kPC9rZXl3b3JkPjxrZXl3b3JkPkVyZ29jYWxjaWZlcm9scy8qdGhlcmFwZXV0aWMg
dXNlPC9rZXl3b3JkPjxrZXl3b3JkPkZlbWFsZTwva2V5d29yZD48a2V5d29yZD5GZXRhbCBCbG9v
ZC9hbmFseXNpczwva2V5d29yZD48a2V5d29yZD5GZXRhbCBEaXNlYXNlcy8qcHJldmVudGlvbiAm
YW1wOyBjb250cm9sPC9rZXl3b3JkPjxrZXl3b3JkPkh1bWFuczwva2V5d29yZD48a2V5d29yZD5I
eWRyb3h5Y2hvbGVjYWxjaWZlcm9scy9ibG9vZDwva2V5d29yZD48a2V5d29yZD5JbmZhbnQsIE5l
d2Jvcm48L2tleXdvcmQ+PGtleXdvcmQ+SW5mYW50LCBTbWFsbCBmb3IgR2VzdGF0aW9uYWwgQWdl
PC9rZXl3b3JkPjxrZXl3b3JkPkxvbmRvbjwva2V5d29yZD48a2V5d29yZD5QcmVnbmFuY3k8L2tl
eXdvcmQ+PGtleXdvcmQ+UHJlZ25hbmN5IENvbXBsaWNhdGlvbnMvKnByZXZlbnRpb24gJmFtcDsg
Y29udHJvbDwva2V5d29yZD48a2V5d29yZD5WaXRhbWluIEQgRGVmaWNpZW5jeS8qcHJldmVudGlv
biAmYW1wOyBjb250cm9sPC9rZXl3b3JkPjwva2V5d29yZHM+PGRhdGVzPjx5ZWFyPjE5ODA8L3ll
YXI+PHB1Yi1kYXRlcz48ZGF0ZT5NYXIgMTU8L2RhdGU+PC9wdWItZGF0ZXM+PC9kYXRlcz48aXNi
bj4wMDA3LTE0NDcgKFByaW50KSYjeEQ7MDAwNy0xNDQ3IChMaW5raW5nKTwvaXNibj48YWNjZXNz
aW9uLW51bT42OTg5NDM4PC9hY2Nlc3Npb24tbnVtPjx1cmxzPjxyZWxhdGVkLXVybHM+PHVybD5o
dHRwczovL3d3dy5uY2JpLm5sbS5uaWguZ292L3B1Ym1lZC82OTg5NDM4PC91cmw+PC9yZWxhdGVk
LXVybHM+PC91cmxzPjxjdXN0b20yPlBNQzE2MDA1OTE8L2N1c3RvbTI+PGVsZWN0cm9uaWMtcmVz
b3VyY2UtbnVtPjEwLjExMzYvYm1qLjI4MC42MjE2Ljc1MTwvZWxlY3Ryb25pYy1yZXNvdXJjZS1u
dW0+PC9yZWNvcmQ+PC9DaXRlPjwvRW5kTm90ZT4A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rooke et al., 1980)</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and vitamin A (retinoic acid) is essential for the development of heart, embryonal circulatory and central nervous systems and the regulation of heart asymmetry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Zile&lt;/Author&gt;&lt;Year&gt;1998&lt;/Year&gt;&lt;RecNum&gt;965&lt;/RecNum&gt;&lt;DisplayText&gt;(Zile, 1998)&lt;/DisplayText&gt;&lt;record&gt;&lt;rec-number&gt;965&lt;/rec-number&gt;&lt;foreign-keys&gt;&lt;key app="EN" db-id="etfv0p229szrt2eewfrv2xdyf0rt2v0rvrzs" timestamp="1580818118"&gt;965&lt;/key&gt;&lt;/foreign-keys&gt;&lt;ref-type name="Journal Article"&gt;17&lt;/ref-type&gt;&lt;contributors&gt;&lt;authors&gt;&lt;author&gt;Zile, M. H.&lt;/author&gt;&lt;/authors&gt;&lt;/contributors&gt;&lt;auth-address&gt;Department of Food Science and Human Nutrition, Michigan State University, East Lansing 48824-1224.&lt;/auth-address&gt;&lt;titles&gt;&lt;title&gt;Vitamin A and embryonic development: an overview&lt;/title&gt;&lt;secondary-title&gt;J Nutr&lt;/secondary-title&gt;&lt;/titles&gt;&lt;periodical&gt;&lt;full-title&gt;J Nutr&lt;/full-title&gt;&lt;/periodical&gt;&lt;pages&gt;455S-458S&lt;/pages&gt;&lt;volume&gt;128&lt;/volume&gt;&lt;number&gt;2 Suppl&lt;/number&gt;&lt;edition&gt;1998/03/21&lt;/edition&gt;&lt;keywords&gt;&lt;keyword&gt;Animals&lt;/keyword&gt;&lt;keyword&gt;Embryonic and Fetal Development/*physiology&lt;/keyword&gt;&lt;keyword&gt;Humans&lt;/keyword&gt;&lt;keyword&gt;Mice&lt;/keyword&gt;&lt;keyword&gt;Quail&lt;/keyword&gt;&lt;keyword&gt;Vitamin A/*physiology&lt;/keyword&gt;&lt;/keywords&gt;&lt;dates&gt;&lt;year&gt;1998&lt;/year&gt;&lt;pub-dates&gt;&lt;date&gt;Feb&lt;/date&gt;&lt;/pub-dates&gt;&lt;/dates&gt;&lt;isbn&gt;0022-3166 (Print)&amp;#xD;0022-3166 (Linking)&lt;/isbn&gt;&lt;accession-num&gt;9478047&lt;/accession-num&gt;&lt;urls&gt;&lt;related-urls&gt;&lt;url&gt;https://www.ncbi.nlm.nih.gov/pubmed/9478047&lt;/url&gt;&lt;/related-urls&gt;&lt;/urls&gt;&lt;electronic-resource-num&gt;10.1093/jn/128.2.455S&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Zile, 1998)</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p>
    <w:p w14:paraId="1E7B1BC6" w14:textId="77777777" w:rsidR="00654F8A" w:rsidRPr="008B5129" w:rsidRDefault="00654F8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14742B21"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Decreased methylation levels were also correlated with the upregulation of genes activated in response to oxidative stress in the second trimester (</w:t>
      </w:r>
      <w:r w:rsidRPr="008B5129">
        <w:rPr>
          <w:rFonts w:ascii="Arial" w:hAnsi="Arial" w:cs="Arial"/>
          <w:i/>
          <w:color w:val="000000"/>
          <w:sz w:val="20"/>
          <w:szCs w:val="20"/>
          <w:lang w:val="en-GB"/>
        </w:rPr>
        <w:t>FAS, WFDC1, AOX1, CH25H</w:t>
      </w:r>
      <w:r w:rsidRPr="008B5129">
        <w:rPr>
          <w:rFonts w:ascii="Arial" w:hAnsi="Arial" w:cs="Arial"/>
          <w:color w:val="000000"/>
          <w:sz w:val="20"/>
          <w:szCs w:val="20"/>
          <w:lang w:val="en-GB"/>
        </w:rPr>
        <w:t>). Transcripts encoding several transporters mediating the uptake of sodium/potassium (</w:t>
      </w:r>
      <w:r w:rsidRPr="008B5129">
        <w:rPr>
          <w:rFonts w:ascii="Arial" w:hAnsi="Arial" w:cs="Arial"/>
          <w:i/>
          <w:color w:val="000000"/>
          <w:sz w:val="20"/>
          <w:szCs w:val="20"/>
          <w:lang w:val="en-GB"/>
        </w:rPr>
        <w:t>SLC24A4</w:t>
      </w:r>
      <w:r w:rsidRPr="008B5129">
        <w:rPr>
          <w:rFonts w:ascii="Arial" w:hAnsi="Arial" w:cs="Arial"/>
          <w:color w:val="000000"/>
          <w:sz w:val="20"/>
          <w:szCs w:val="20"/>
          <w:lang w:val="en-GB"/>
        </w:rPr>
        <w:t xml:space="preserve">), choline and thiamine pyrophosphate (B1 homeostasis; </w:t>
      </w:r>
      <w:r w:rsidRPr="008B5129">
        <w:rPr>
          <w:rFonts w:ascii="Arial" w:hAnsi="Arial" w:cs="Arial"/>
          <w:i/>
          <w:color w:val="000000"/>
          <w:sz w:val="20"/>
          <w:szCs w:val="20"/>
          <w:lang w:val="en-GB"/>
        </w:rPr>
        <w:t>SLC44A4</w:t>
      </w:r>
      <w:r w:rsidRPr="008B5129">
        <w:rPr>
          <w:rFonts w:ascii="Arial" w:hAnsi="Arial" w:cs="Arial"/>
          <w:color w:val="000000"/>
          <w:sz w:val="20"/>
          <w:szCs w:val="20"/>
          <w:lang w:val="en-GB"/>
        </w:rPr>
        <w:t>), organic anions and bile acids (</w:t>
      </w:r>
      <w:r w:rsidRPr="008B5129">
        <w:rPr>
          <w:rFonts w:ascii="Arial" w:hAnsi="Arial" w:cs="Arial"/>
          <w:i/>
          <w:color w:val="000000"/>
          <w:sz w:val="20"/>
          <w:szCs w:val="20"/>
          <w:lang w:val="en-GB"/>
        </w:rPr>
        <w:t>ABCC3</w:t>
      </w:r>
      <w:r w:rsidRPr="008B5129">
        <w:rPr>
          <w:rFonts w:ascii="Arial" w:hAnsi="Arial" w:cs="Arial"/>
          <w:color w:val="000000"/>
          <w:sz w:val="20"/>
          <w:szCs w:val="20"/>
          <w:lang w:val="en-GB"/>
        </w:rPr>
        <w:t>), and drugs (</w:t>
      </w:r>
      <w:r w:rsidRPr="008B5129">
        <w:rPr>
          <w:rFonts w:ascii="Arial" w:hAnsi="Arial" w:cs="Arial"/>
          <w:i/>
          <w:color w:val="000000"/>
          <w:sz w:val="20"/>
          <w:szCs w:val="20"/>
          <w:lang w:val="en-GB"/>
        </w:rPr>
        <w:t>ABCC9</w:t>
      </w:r>
      <w:r w:rsidRPr="008B5129">
        <w:rPr>
          <w:rFonts w:ascii="Arial" w:hAnsi="Arial" w:cs="Arial"/>
          <w:color w:val="000000"/>
          <w:sz w:val="20"/>
          <w:szCs w:val="20"/>
          <w:lang w:val="en-GB"/>
        </w:rPr>
        <w:t xml:space="preserve">) were increased in the second trimester, whereas magnesium and zinc transporter </w:t>
      </w:r>
      <w:r w:rsidRPr="008B5129">
        <w:rPr>
          <w:rFonts w:ascii="Arial" w:hAnsi="Arial" w:cs="Arial"/>
          <w:i/>
          <w:color w:val="000000"/>
          <w:sz w:val="20"/>
          <w:szCs w:val="20"/>
          <w:lang w:val="en-GB"/>
        </w:rPr>
        <w:t>SLC39A8</w:t>
      </w:r>
      <w:r w:rsidRPr="008B5129">
        <w:rPr>
          <w:rFonts w:ascii="Arial" w:hAnsi="Arial" w:cs="Arial"/>
          <w:color w:val="000000"/>
          <w:sz w:val="20"/>
          <w:szCs w:val="20"/>
          <w:lang w:val="en-GB"/>
        </w:rPr>
        <w:t xml:space="preserve"> were increased in the first trimester. Methylation levels were differentially regulated in all these genes.</w:t>
      </w:r>
    </w:p>
    <w:p w14:paraId="47A73C12"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75B86962" w14:textId="7A791F1C"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The inverse correlation of DNA methylation with expression suggests an association for a subset of genes in response to the onset of blood flow. GO pathways in this subset of genes include signal transduction, anatomical structure development, cellular protein modification process, cell </w:t>
      </w:r>
      <w:r w:rsidRPr="008B5129">
        <w:rPr>
          <w:rFonts w:ascii="Arial" w:hAnsi="Arial" w:cs="Arial"/>
          <w:color w:val="000000"/>
          <w:sz w:val="20"/>
          <w:szCs w:val="20"/>
          <w:lang w:val="en-GB"/>
        </w:rPr>
        <w:lastRenderedPageBreak/>
        <w:t xml:space="preserve">differentiation, small molecule metabolic process, response to stress, transport and immune system process (Suppl. Table 8). </w:t>
      </w:r>
    </w:p>
    <w:p w14:paraId="13AB72E8" w14:textId="43609CEE" w:rsidR="00654F8A" w:rsidRPr="008B5129" w:rsidRDefault="00654F8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6C7129EE" w14:textId="4443218E" w:rsidR="00654F8A" w:rsidRPr="008B5129" w:rsidRDefault="00654F8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Interestingly, there was an </w:t>
      </w:r>
      <w:r w:rsidRPr="008B5129">
        <w:rPr>
          <w:rFonts w:ascii="Arial" w:hAnsi="Arial" w:cs="Arial"/>
          <w:color w:val="000000"/>
          <w:sz w:val="20"/>
          <w:szCs w:val="20"/>
        </w:rPr>
        <w:t xml:space="preserve">overlap between the CBX3 motif targets and </w:t>
      </w:r>
      <w:r w:rsidR="00C521DB" w:rsidRPr="008B5129">
        <w:rPr>
          <w:rFonts w:ascii="Arial" w:hAnsi="Arial" w:cs="Arial"/>
          <w:color w:val="000000"/>
          <w:sz w:val="20"/>
          <w:szCs w:val="20"/>
        </w:rPr>
        <w:t>the</w:t>
      </w:r>
      <w:r w:rsidRPr="008B5129">
        <w:rPr>
          <w:rFonts w:ascii="Arial" w:hAnsi="Arial" w:cs="Arial"/>
          <w:color w:val="000000"/>
          <w:sz w:val="20"/>
          <w:szCs w:val="20"/>
        </w:rPr>
        <w:t xml:space="preserve"> differentially methylated regions </w:t>
      </w:r>
      <w:r w:rsidR="00C521DB" w:rsidRPr="008B5129">
        <w:rPr>
          <w:rFonts w:ascii="Arial" w:hAnsi="Arial" w:cs="Arial"/>
          <w:color w:val="000000"/>
          <w:sz w:val="20"/>
          <w:szCs w:val="20"/>
        </w:rPr>
        <w:t>of 22</w:t>
      </w:r>
      <w:r w:rsidRPr="008B5129">
        <w:rPr>
          <w:rFonts w:ascii="Arial" w:hAnsi="Arial" w:cs="Arial"/>
          <w:color w:val="000000"/>
          <w:sz w:val="20"/>
          <w:szCs w:val="20"/>
        </w:rPr>
        <w:t xml:space="preserve"> genes</w:t>
      </w:r>
      <w:r w:rsidR="00C521DB" w:rsidRPr="008B5129">
        <w:rPr>
          <w:rFonts w:ascii="Arial" w:hAnsi="Arial" w:cs="Arial"/>
          <w:color w:val="000000"/>
          <w:sz w:val="20"/>
          <w:szCs w:val="20"/>
        </w:rPr>
        <w:t xml:space="preserve">, including WNT2, </w:t>
      </w:r>
      <w:r w:rsidR="00C521DB" w:rsidRPr="008B5129">
        <w:rPr>
          <w:rFonts w:ascii="Arial" w:hAnsi="Arial" w:cs="Arial"/>
          <w:color w:val="000000"/>
          <w:sz w:val="20"/>
          <w:szCs w:val="20"/>
          <w:lang w:val="en-GB"/>
        </w:rPr>
        <w:t xml:space="preserve">EREG, ABCC3, TLL1 and LY75 (Suppl. Fig. 5). </w:t>
      </w:r>
      <w:r w:rsidR="00C06813" w:rsidRPr="008B5129">
        <w:rPr>
          <w:rFonts w:ascii="Arial" w:hAnsi="Arial" w:cs="Arial"/>
          <w:color w:val="000000"/>
          <w:sz w:val="20"/>
          <w:szCs w:val="20"/>
          <w:lang w:val="en-GB"/>
        </w:rPr>
        <w:t xml:space="preserve">These findings </w:t>
      </w:r>
      <w:proofErr w:type="gramStart"/>
      <w:r w:rsidR="00C06813" w:rsidRPr="008B5129">
        <w:rPr>
          <w:rFonts w:ascii="Arial" w:hAnsi="Arial" w:cs="Arial"/>
          <w:color w:val="000000"/>
          <w:sz w:val="20"/>
          <w:szCs w:val="20"/>
          <w:lang w:val="en-GB"/>
        </w:rPr>
        <w:t>elude</w:t>
      </w:r>
      <w:proofErr w:type="gramEnd"/>
      <w:r w:rsidR="00C06813" w:rsidRPr="008B5129">
        <w:rPr>
          <w:rFonts w:ascii="Arial" w:hAnsi="Arial" w:cs="Arial"/>
          <w:color w:val="000000"/>
          <w:sz w:val="20"/>
          <w:szCs w:val="20"/>
          <w:lang w:val="en-GB"/>
        </w:rPr>
        <w:t xml:space="preserve"> to the potential role </w:t>
      </w:r>
      <w:r w:rsidR="001B521C" w:rsidRPr="008B5129">
        <w:rPr>
          <w:rFonts w:ascii="Arial" w:hAnsi="Arial" w:cs="Arial"/>
          <w:color w:val="000000"/>
          <w:sz w:val="20"/>
          <w:szCs w:val="20"/>
          <w:lang w:val="en-GB"/>
        </w:rPr>
        <w:t xml:space="preserve">of </w:t>
      </w:r>
      <w:r w:rsidR="00C521DB" w:rsidRPr="008B5129">
        <w:rPr>
          <w:rFonts w:ascii="Arial" w:hAnsi="Arial" w:cs="Arial"/>
          <w:color w:val="000000"/>
          <w:sz w:val="20"/>
          <w:szCs w:val="20"/>
          <w:lang w:val="en-GB"/>
        </w:rPr>
        <w:t>CBX</w:t>
      </w:r>
      <w:r w:rsidR="00C06813" w:rsidRPr="008B5129">
        <w:rPr>
          <w:rFonts w:ascii="Arial" w:hAnsi="Arial" w:cs="Arial"/>
          <w:color w:val="000000"/>
          <w:sz w:val="20"/>
          <w:szCs w:val="20"/>
          <w:lang w:val="en-GB"/>
        </w:rPr>
        <w:t xml:space="preserve">3 in transcriptional silencing of some of its targets. </w:t>
      </w:r>
      <w:r w:rsidR="00C521DB" w:rsidRPr="008B5129">
        <w:rPr>
          <w:rFonts w:ascii="Arial" w:hAnsi="Arial" w:cs="Arial"/>
          <w:color w:val="000000"/>
          <w:sz w:val="20"/>
          <w:szCs w:val="20"/>
          <w:lang w:val="en-GB"/>
        </w:rPr>
        <w:t xml:space="preserve">  </w:t>
      </w:r>
      <w:r w:rsidRPr="008B5129">
        <w:rPr>
          <w:rFonts w:ascii="Arial" w:hAnsi="Arial" w:cs="Arial"/>
          <w:color w:val="000000"/>
          <w:sz w:val="20"/>
          <w:szCs w:val="20"/>
          <w:lang w:val="en-GB"/>
        </w:rPr>
        <w:t xml:space="preserve"> </w:t>
      </w:r>
    </w:p>
    <w:p w14:paraId="7AA07349"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7873BB64" w14:textId="42D55896" w:rsidR="00BF6501" w:rsidRPr="008B5129" w:rsidRDefault="002A1698"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Discussion</w:t>
      </w:r>
    </w:p>
    <w:p w14:paraId="22DA55ED" w14:textId="34C1FAAF" w:rsidR="00040DDA" w:rsidRPr="008B5129" w:rsidRDefault="007C0813"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In this study we sought to examine the effects of the changes in intrauterine environment </w:t>
      </w:r>
      <w:r w:rsidR="007F796B" w:rsidRPr="008B5129">
        <w:rPr>
          <w:rFonts w:ascii="Arial" w:hAnsi="Arial" w:cs="Arial"/>
          <w:color w:val="000000"/>
          <w:sz w:val="20"/>
          <w:szCs w:val="20"/>
          <w:lang w:val="en-GB"/>
        </w:rPr>
        <w:t>that occur</w:t>
      </w:r>
      <w:r w:rsidRPr="008B5129">
        <w:rPr>
          <w:rFonts w:ascii="Arial" w:hAnsi="Arial" w:cs="Arial"/>
          <w:color w:val="000000"/>
          <w:sz w:val="20"/>
          <w:szCs w:val="20"/>
          <w:lang w:val="en-GB"/>
        </w:rPr>
        <w:t xml:space="preserve"> across the first-second trimester transition on the placenta at the levels of the transcriptome and methylome. The major changes </w:t>
      </w:r>
      <w:proofErr w:type="spellStart"/>
      <w:r w:rsidRPr="008B5129">
        <w:rPr>
          <w:rFonts w:ascii="Arial" w:hAnsi="Arial" w:cs="Arial"/>
          <w:color w:val="000000"/>
          <w:sz w:val="20"/>
          <w:szCs w:val="20"/>
          <w:lang w:val="en-GB"/>
        </w:rPr>
        <w:t>center</w:t>
      </w:r>
      <w:proofErr w:type="spellEnd"/>
      <w:r w:rsidRPr="008B5129">
        <w:rPr>
          <w:rFonts w:ascii="Arial" w:hAnsi="Arial" w:cs="Arial"/>
          <w:color w:val="000000"/>
          <w:sz w:val="20"/>
          <w:szCs w:val="20"/>
          <w:lang w:val="en-GB"/>
        </w:rPr>
        <w:t xml:space="preserve"> around o</w:t>
      </w:r>
      <w:r w:rsidR="00BF6501" w:rsidRPr="008B5129">
        <w:rPr>
          <w:rFonts w:ascii="Arial" w:hAnsi="Arial" w:cs="Arial"/>
          <w:color w:val="000000"/>
          <w:sz w:val="20"/>
          <w:szCs w:val="20"/>
          <w:lang w:val="en-GB"/>
        </w:rPr>
        <w:t xml:space="preserve">nset of the </w:t>
      </w:r>
      <w:r w:rsidRPr="008B5129">
        <w:rPr>
          <w:rFonts w:ascii="Arial" w:hAnsi="Arial" w:cs="Arial"/>
          <w:color w:val="000000"/>
          <w:sz w:val="20"/>
          <w:szCs w:val="20"/>
          <w:lang w:val="en-GB"/>
        </w:rPr>
        <w:t xml:space="preserve">full </w:t>
      </w:r>
      <w:r w:rsidR="00BF6501" w:rsidRPr="008B5129">
        <w:rPr>
          <w:rFonts w:ascii="Arial" w:hAnsi="Arial" w:cs="Arial"/>
          <w:color w:val="000000"/>
          <w:sz w:val="20"/>
          <w:szCs w:val="20"/>
          <w:lang w:val="en-GB"/>
        </w:rPr>
        <w:t>maternal arterial circulation into the intervillous space</w:t>
      </w:r>
      <w:r w:rsidRPr="008B5129">
        <w:rPr>
          <w:rFonts w:ascii="Arial" w:hAnsi="Arial" w:cs="Arial"/>
          <w:color w:val="000000"/>
          <w:sz w:val="20"/>
          <w:szCs w:val="20"/>
          <w:lang w:val="en-GB"/>
        </w:rPr>
        <w:t xml:space="preserve">, </w:t>
      </w:r>
      <w:r w:rsidR="007F796B" w:rsidRPr="008B5129">
        <w:rPr>
          <w:rFonts w:ascii="Arial" w:hAnsi="Arial" w:cs="Arial"/>
          <w:color w:val="000000"/>
          <w:sz w:val="20"/>
          <w:szCs w:val="20"/>
          <w:lang w:val="en-GB"/>
        </w:rPr>
        <w:t>with</w:t>
      </w:r>
      <w:r w:rsidRPr="008B5129">
        <w:rPr>
          <w:rFonts w:ascii="Arial" w:hAnsi="Arial" w:cs="Arial"/>
          <w:color w:val="000000"/>
          <w:sz w:val="20"/>
          <w:szCs w:val="20"/>
          <w:lang w:val="en-GB"/>
        </w:rPr>
        <w:t xml:space="preserve"> the switch from histotrophic to </w:t>
      </w:r>
      <w:proofErr w:type="spellStart"/>
      <w:r w:rsidRPr="008B5129">
        <w:rPr>
          <w:rFonts w:ascii="Arial" w:hAnsi="Arial" w:cs="Arial"/>
          <w:color w:val="000000"/>
          <w:sz w:val="20"/>
          <w:szCs w:val="20"/>
          <w:lang w:val="en-GB"/>
        </w:rPr>
        <w:t>hemotrophic</w:t>
      </w:r>
      <w:proofErr w:type="spellEnd"/>
      <w:r w:rsidRPr="008B5129">
        <w:rPr>
          <w:rFonts w:ascii="Arial" w:hAnsi="Arial" w:cs="Arial"/>
          <w:color w:val="000000"/>
          <w:sz w:val="20"/>
          <w:szCs w:val="20"/>
          <w:lang w:val="en-GB"/>
        </w:rPr>
        <w:t xml:space="preserve"> nutrition. They include a three-fold rise in oxygen concentration, together with increases in shear stress and other biomechanical stimuli at the villous surface. These</w:t>
      </w:r>
      <w:r w:rsidR="00BF6501" w:rsidRPr="008B5129">
        <w:rPr>
          <w:rFonts w:ascii="Arial" w:hAnsi="Arial" w:cs="Arial"/>
          <w:color w:val="000000"/>
          <w:sz w:val="20"/>
          <w:szCs w:val="20"/>
          <w:lang w:val="en-GB"/>
        </w:rPr>
        <w:t xml:space="preserve"> constitute an environmental stress to which the placenta must successfully adapt</w:t>
      </w:r>
      <w:r w:rsidR="00C65A32" w:rsidRPr="008B5129">
        <w:rPr>
          <w:rFonts w:ascii="Arial" w:hAnsi="Arial" w:cs="Arial"/>
          <w:color w:val="000000"/>
          <w:sz w:val="20"/>
          <w:szCs w:val="20"/>
          <w:lang w:val="en-GB"/>
        </w:rPr>
        <w:t xml:space="preserve"> (</w:t>
      </w:r>
      <w:proofErr w:type="spellStart"/>
      <w:r w:rsidR="00C65A32" w:rsidRPr="008B5129">
        <w:rPr>
          <w:rFonts w:ascii="Arial" w:hAnsi="Arial" w:cs="Arial"/>
          <w:color w:val="000000"/>
          <w:sz w:val="20"/>
          <w:szCs w:val="20"/>
          <w:lang w:val="en-GB"/>
        </w:rPr>
        <w:t>Jauniaux</w:t>
      </w:r>
      <w:proofErr w:type="spellEnd"/>
      <w:r w:rsidR="00C65A32" w:rsidRPr="008B5129">
        <w:rPr>
          <w:rFonts w:ascii="Arial" w:hAnsi="Arial" w:cs="Arial"/>
          <w:color w:val="000000"/>
          <w:sz w:val="20"/>
          <w:szCs w:val="20"/>
          <w:lang w:val="en-GB"/>
        </w:rPr>
        <w:t xml:space="preserve"> et al. 2000)</w:t>
      </w:r>
      <w:r w:rsidR="00BF6501" w:rsidRPr="008B5129">
        <w:rPr>
          <w:rFonts w:ascii="Arial" w:hAnsi="Arial" w:cs="Arial"/>
          <w:color w:val="000000"/>
          <w:sz w:val="20"/>
          <w:szCs w:val="20"/>
          <w:lang w:val="en-GB"/>
        </w:rPr>
        <w:t xml:space="preserve">. </w:t>
      </w:r>
      <w:r w:rsidR="00E34882" w:rsidRPr="008B5129">
        <w:rPr>
          <w:rFonts w:ascii="Arial" w:hAnsi="Arial" w:cs="Arial"/>
          <w:color w:val="000000"/>
          <w:sz w:val="20"/>
          <w:szCs w:val="20"/>
          <w:lang w:val="en-GB"/>
        </w:rPr>
        <w:t>Our data</w:t>
      </w:r>
      <w:r w:rsidR="00FC2F51" w:rsidRPr="008B5129">
        <w:rPr>
          <w:rFonts w:ascii="Arial" w:hAnsi="Arial" w:cs="Arial"/>
          <w:color w:val="000000"/>
          <w:sz w:val="20"/>
          <w:szCs w:val="20"/>
          <w:lang w:val="en-GB"/>
        </w:rPr>
        <w:t xml:space="preserve"> reveal that </w:t>
      </w:r>
      <w:r w:rsidR="00BF6501" w:rsidRPr="008B5129">
        <w:rPr>
          <w:rFonts w:ascii="Arial" w:hAnsi="Arial" w:cs="Arial"/>
          <w:color w:val="000000"/>
          <w:sz w:val="20"/>
          <w:szCs w:val="20"/>
          <w:lang w:val="en-GB"/>
        </w:rPr>
        <w:t>expression of transcripts involved in the synthesis and ER processing of peptide hormones</w:t>
      </w:r>
      <w:r w:rsidR="007F796B" w:rsidRPr="008B5129">
        <w:rPr>
          <w:rFonts w:ascii="Arial" w:hAnsi="Arial" w:cs="Arial"/>
          <w:color w:val="000000"/>
          <w:sz w:val="20"/>
          <w:szCs w:val="20"/>
          <w:lang w:val="en-GB"/>
        </w:rPr>
        <w:t xml:space="preserve">, including </w:t>
      </w:r>
      <w:proofErr w:type="spellStart"/>
      <w:r w:rsidR="007F796B" w:rsidRPr="008B5129">
        <w:rPr>
          <w:rFonts w:ascii="Arial" w:hAnsi="Arial" w:cs="Arial"/>
          <w:color w:val="000000"/>
          <w:sz w:val="20"/>
          <w:szCs w:val="20"/>
          <w:lang w:val="en-GB"/>
        </w:rPr>
        <w:t>hCG</w:t>
      </w:r>
      <w:proofErr w:type="spellEnd"/>
      <w:r w:rsidR="00E34882" w:rsidRPr="008B5129">
        <w:rPr>
          <w:rFonts w:ascii="Arial" w:hAnsi="Arial" w:cs="Arial"/>
          <w:color w:val="000000"/>
          <w:sz w:val="20"/>
          <w:szCs w:val="20"/>
          <w:lang w:val="en-GB"/>
        </w:rPr>
        <w:t>,</w:t>
      </w:r>
      <w:r w:rsidR="00FC2F51" w:rsidRPr="008B5129">
        <w:rPr>
          <w:rFonts w:ascii="Arial" w:hAnsi="Arial" w:cs="Arial"/>
          <w:color w:val="000000"/>
          <w:sz w:val="20"/>
          <w:szCs w:val="20"/>
          <w:lang w:val="en-GB"/>
        </w:rPr>
        <w:t xml:space="preserve"> </w:t>
      </w:r>
      <w:r w:rsidR="00E34882" w:rsidRPr="008B5129">
        <w:rPr>
          <w:rFonts w:ascii="Arial" w:hAnsi="Arial" w:cs="Arial"/>
          <w:color w:val="000000"/>
          <w:sz w:val="20"/>
          <w:szCs w:val="20"/>
          <w:lang w:val="en-GB"/>
        </w:rPr>
        <w:t xml:space="preserve">is high </w:t>
      </w:r>
      <w:r w:rsidR="007F796B" w:rsidRPr="008B5129">
        <w:rPr>
          <w:rFonts w:ascii="Arial" w:hAnsi="Arial" w:cs="Arial"/>
          <w:color w:val="000000"/>
          <w:sz w:val="20"/>
          <w:szCs w:val="20"/>
          <w:lang w:val="en-GB"/>
        </w:rPr>
        <w:t>during the first trimester</w:t>
      </w:r>
      <w:r w:rsidR="00FC2F51" w:rsidRPr="008B5129">
        <w:rPr>
          <w:rFonts w:ascii="Arial" w:hAnsi="Arial" w:cs="Arial"/>
          <w:color w:val="000000"/>
          <w:sz w:val="20"/>
          <w:szCs w:val="20"/>
          <w:lang w:val="en-GB"/>
        </w:rPr>
        <w:t xml:space="preserve">. </w:t>
      </w:r>
      <w:r w:rsidR="00E34882" w:rsidRPr="008B5129">
        <w:rPr>
          <w:rFonts w:ascii="Arial" w:hAnsi="Arial" w:cs="Arial"/>
          <w:color w:val="000000"/>
          <w:sz w:val="20"/>
          <w:szCs w:val="20"/>
          <w:lang w:val="en-GB"/>
        </w:rPr>
        <w:t>These</w:t>
      </w:r>
      <w:r w:rsidR="00BF6501" w:rsidRPr="008B5129">
        <w:rPr>
          <w:rFonts w:ascii="Arial" w:hAnsi="Arial" w:cs="Arial"/>
          <w:color w:val="000000"/>
          <w:sz w:val="20"/>
          <w:szCs w:val="20"/>
          <w:lang w:val="en-GB"/>
        </w:rPr>
        <w:t xml:space="preserve"> </w:t>
      </w:r>
      <w:r w:rsidR="00E34882" w:rsidRPr="008B5129">
        <w:rPr>
          <w:rFonts w:ascii="Arial" w:hAnsi="Arial" w:cs="Arial"/>
          <w:color w:val="000000"/>
          <w:sz w:val="20"/>
          <w:szCs w:val="20"/>
          <w:lang w:val="en-GB"/>
        </w:rPr>
        <w:t xml:space="preserve">findings may initially appear paradoxical since protein synthesis is energy demanding, yet despite the low-oxygen early environment there are no significant differences in placental concentrations of the main energy metabolites (ATP/ADP, NAD+, glucose and lactate) across gestation </w:t>
      </w:r>
      <w:r w:rsidR="00E34882" w:rsidRPr="008B5129">
        <w:rPr>
          <w:rFonts w:ascii="Arial" w:hAnsi="Arial" w:cs="Arial"/>
          <w:color w:val="000000"/>
          <w:sz w:val="20"/>
          <w:szCs w:val="20"/>
          <w:lang w:val="en-GB"/>
        </w:rPr>
        <w:fldChar w:fldCharType="begin">
          <w:fldData xml:space="preserve">PEVuZE5vdGU+PENpdGU+PEF1dGhvcj5DaW5kcm92YS1EYXZpZXM8L0F1dGhvcj48WWVhcj4yMDE1
PC9ZZWFyPjxSZWNOdW0+NjI2PC9SZWNOdW0+PERpc3BsYXlUZXh0PihDaW5kcm92YS1EYXZpZXMg
ZXQgYWwuLCAyMDE1KTwvRGlzcGxheVRleHQ+PHJlY29yZD48cmVjLW51bWJlcj42MjY8L3JlYy1u
dW1iZXI+PGZvcmVpZ24ta2V5cz48a2V5IGFwcD0iRU4iIGRiLWlkPSJldGZ2MHAyMjlzenJ0MmVl
d2ZydjJ4ZHlmMHJ0MnYwcnZyenMiIHRpbWVzdGFtcD0iMTUyNDA1ODA0MCI+NjI2PC9rZXk+PC9m
b3JlaWduLWtleXM+PHJlZi10eXBlIG5hbWU9IkpvdXJuYWwgQXJ0aWNsZSI+MTc8L3JlZi10eXBl
Pjxjb250cmlidXRvcnM+PGF1dGhvcnM+PGF1dGhvcj5DaW5kcm92YS1EYXZpZXMsIFQuPC9hdXRo
b3I+PGF1dGhvcj52YW4gUGF0b3QsIE0uIFQuPC9hdXRob3I+PGF1dGhvcj5HYXJkbmVyLCBMLjwv
YXV0aG9yPjxhdXRob3I+SmF1bmlhdXgsIEUuPC9hdXRob3I+PGF1dGhvcj5CdXJ0b24sIEcuIEou
PC9hdXRob3I+PGF1dGhvcj5DaGFybm9jay1Kb25lcywgRC4gUy48L2F1dGhvcj48L2F1dGhvcnM+
PC9jb250cmlidXRvcnM+PGF1dGgtYWRkcmVzcz5DZW50cmUgZm9yIFRyb3Bob2JsYXN0IFJlc2Vh
cmNoLCBEZXBhcnRtZW50IG9mIFBoeXNpb2xvZ3ksIERldmVsb3BtZW50IGFuZCBOZXVyb3NjaWVu
Y2UsIFVuaXZlcnNpdHkgb2YgQ2FtYnJpZGdlLCBDYW1icmlkZ2UgQ0IyIDNFRywgVUsuJiN4RDtB
Y2FkZW1pYyBEZXBhcnRtZW50IG9mIE9ic3RldHJpY3MgYW5kIEd5bmFlY29sb2d5LCBSb3lhbCBG
cmVlIGFuZCBVbml2ZXJzaXR5IENvbGxlZ2UsIExvbmRvbiwgVUsuJiN4RDtDZW50cmUgZm9yIFRy
b3Bob2JsYXN0IFJlc2VhcmNoLCBEZXBhcnRtZW50IG9mIFBoeXNpb2xvZ3ksIERldmVsb3BtZW50
IGFuZCBOZXVyb3NjaWVuY2UsIFVuaXZlcnNpdHkgb2YgQ2FtYnJpZGdlLCBDYW1icmlkZ2UgQ0Iy
IDNFRywgVUsgZ2piMkBjYW0uYWMudWsuJiN4RDtDZW50cmUgZm9yIFRyb3Bob2JsYXN0IFJlc2Vh
cmNoLCBEZXBhcnRtZW50IG9mIFBoeXNpb2xvZ3ksIERldmVsb3BtZW50IGFuZCBOZXVyb3NjaWVu
Y2UsIFVuaXZlcnNpdHkgb2YgQ2FtYnJpZGdlLCBDYW1icmlkZ2UgQ0IyIDNFRywgVUsgRGVwYXJ0
bWVudCBvZiBPYnN0ZXRyaWNzIGFuZCBHeW5hZWNvbG9neSwgVW5pdmVyc2l0eSBvZiBDYW1icmlk
Z2UsIENhbWJyaWRnZSBDQjIgMFNXLCBVSyBOYXRpb25hbCBJbnN0aXR1dGUgZm9yIEhlYWx0aCBS
ZXNlYXJjaCwgQ2FtYnJpZGdlIENvbXByZWhlbnNpdmUgQmlvbWVkaWNhbCBSZXNlYXJjaCBDZW50
cmUsIENhbWJyaWRnZSwgVUsuPC9hdXRoLWFkZHJlc3M+PHRpdGxlcz48dGl0bGU+RW5lcmd5IHN0
YXR1cyBhbmQgSElGIHNpZ25hbGxpbmcgaW4gY2hvcmlvbmljIHZpbGxpIHNob3cgbm8gZXZpZGVu
Y2Ugb2YgaHlwb3hpYyBzdHJlc3MgZHVyaW5nIGh1bWFuIGVhcmx5IHBsYWNlbnRhbCBkZXZlbG9w
bWVudDwvdGl0bGU+PHNlY29uZGFyeS10aXRsZT5Nb2wgSHVtIFJlcHJvZDwvc2Vjb25kYXJ5LXRp
dGxlPjwvdGl0bGVzPjxwZXJpb2RpY2FsPjxmdWxsLXRpdGxlPk1vbCBIdW0gUmVwcm9kPC9mdWxs
LXRpdGxlPjwvcGVyaW9kaWNhbD48cGFnZXM+Mjk2LTMwODwvcGFnZXM+PHZvbHVtZT4yMTwvdm9s
dW1lPjxudW1iZXI+MzwvbnVtYmVyPjxlZGl0aW9uPjIwMTQvMTEvMTQ8L2VkaXRpb24+PGtleXdv
cmRzPjxrZXl3b3JkPkFkZW5vc2luZSBEaXBob3NwaGF0ZS9tZXRhYm9saXNtPC9rZXl3b3JkPjxr
ZXl3b3JkPkFkZW5vc2luZSBUcmlwaG9zcGhhdGUvbWV0YWJvbGlzbTwva2V5d29yZD48a2V5d29y
ZD5BZHVsdDwva2V5d29yZD48a2V5d29yZD5CYXNpYyBIZWxpeC1Mb29wLUhlbGl4IFRyYW5zY3Jp
cHRpb24gRmFjdG9ycy9nZW5ldGljcy8qbWV0YWJvbGlzbTwva2V5d29yZD48a2V5d29yZD5DZWxs
IEh5cG94aWE8L2tleXdvcmQ+PGtleXdvcmQ+Q2hvcmlvbmljIFZpbGxpLypkcnVnIGVmZmVjdHMv
Z3Jvd3RoICZhbXA7IGRldmVsb3BtZW50L21ldGFib2xpc208L2tleXdvcmQ+PGtleXdvcmQ+RW5l
cmd5IE1ldGFib2xpc20vKmRydWcgZWZmZWN0cy9nZW5ldGljczwva2V5d29yZD48a2V5d29yZD5G
ZW1hbGU8L2tleXdvcmQ+PGtleXdvcmQ+R2VuZSBFeHByZXNzaW9uIFJlZ3VsYXRpb24sIERldmVs
b3BtZW50YWw8L2tleXdvcmQ+PGtleXdvcmQ+R2x1Y29zZSBUcmFuc3BvcnRlciBUeXBlIDMvZ2Vu
ZXRpY3MvbWV0YWJvbGlzbTwva2V5d29yZD48a2V5d29yZD5IdW1hbnM8L2tleXdvcmQ+PGtleXdv
cmQ+SHlkcm9nZW4gUGVyb3hpZGUvcGhhcm1hY29sb2d5PC9rZXl3b3JkPjxrZXl3b3JkPkh5cG94
aWEtSW5kdWNpYmxlIEZhY3RvciAxLCBhbHBoYSBTdWJ1bml0L2dlbmV0aWNzLyptZXRhYm9saXNt
PC9rZXl3b3JkPjxrZXl3b3JkPkltaWRhem9sZXMvcGhhcm1hY29sb2d5PC9rZXl3b3JkPjxrZXl3
b3JkPk1lbWJyYW5lIFByb3RlaW5zL2dlbmV0aWNzL21ldGFib2xpc208L2tleXdvcmQ+PGtleXdv
cmQ+T3h5Z2VuLypwaGFybWFjb2xvZ3k8L2tleXdvcmQ+PGtleXdvcmQ+UGxhY2VudGF0aW9uL3Bo
eXNpb2xvZ3k8L2tleXdvcmQ+PGtleXdvcmQ+UHJlZ25hbmN5PC9rZXl3b3JkPjxrZXl3b3JkPlBy
ZWduYW5jeSBUcmltZXN0ZXJzPC9rZXl3b3JkPjxrZXl3b3JkPlByaW1hcnkgQ2VsbCBDdWx0dXJl
PC9rZXl3b3JkPjxrZXl3b3JkPlNpZ25hbCBUcmFuc2R1Y3Rpb248L2tleXdvcmQ+PGtleXdvcmQ+
VHJhbnNjcmlwdGlvbiwgR2VuZXRpYzwva2V5d29yZD48a2V5d29yZD5WYXNjdWxhciBFbmRvdGhl
bGlhbCBHcm93dGggRmFjdG9yIEEvZ2VuZXRpY3MvbWV0YWJvbGlzbTwva2V5d29yZD48a2V5d29y
ZD5wMzggTWl0b2dlbi1BY3RpdmF0ZWQgUHJvdGVpbiBLaW5hc2VzL2FudGFnb25pc3RzICZhbXA7
PC9rZXl3b3JkPjxrZXl3b3JkPmluaGliaXRvcnMvZ2VuZXRpY3MvbWV0YWJvbGlzbTwva2V5d29y
ZD48a2V5d29yZD5ISUYtMWFscGhhPC9rZXl3b3JkPjxrZXl3b3JkPmVuZXJneSBzdGF0dXM8L2tl
eXdvcmQ+PGtleXdvcmQ+Zmlyc3QgdHJpbWVzdGVyPC9rZXl3b3JkPjxrZXl3b3JkPm1ldGFib2xv
bWljczwva2V5d29yZD48a2V5d29yZD5wbGFjZW50YTwva2V5d29yZD48L2tleXdvcmRzPjxkYXRl
cz48eWVhcj4yMDE1PC95ZWFyPjxwdWItZGF0ZXM+PGRhdGU+TWFyPC9kYXRlPjwvcHViLWRhdGVz
PjwvZGF0ZXM+PGlzYm4+MTQ2MC0yNDA3IChFbGVjdHJvbmljKSYjeEQ7MTM2MC05OTQ3IChMaW5r
aW5nKTwvaXNibj48YWNjZXNzaW9uLW51bT4yNTM5MTI5ODwvYWNjZXNzaW9uLW51bT48dXJscz48
cmVsYXRlZC11cmxzPjx1cmw+aHR0cHM6Ly93d3cubmNiaS5ubG0ubmloLmdvdi9wdWJtZWQvMjUz
OTEyOTg8L3VybD48L3JlbGF0ZWQtdXJscz48L3VybHM+PGN1c3RvbTI+UE1DNDMzOTg1NzwvY3Vz
dG9tMj48ZWxlY3Ryb25pYy1yZXNvdXJjZS1udW0+MTAuMTA5My9tb2xlaHIvZ2F1MTA1PC9lbGVj
dHJvbmljLXJlc291cmNlLW51bT48L3JlY29yZD48L0NpdGU+PC9FbmROb3RlPgB=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DaW5kcm92YS1EYXZpZXM8L0F1dGhvcj48WWVhcj4yMDE1
PC9ZZWFyPjxSZWNOdW0+NjI2PC9SZWNOdW0+PERpc3BsYXlUZXh0PihDaW5kcm92YS1EYXZpZXMg
ZXQgYWwuLCAyMDE1KTwvRGlzcGxheVRleHQ+PHJlY29yZD48cmVjLW51bWJlcj42MjY8L3JlYy1u
dW1iZXI+PGZvcmVpZ24ta2V5cz48a2V5IGFwcD0iRU4iIGRiLWlkPSJldGZ2MHAyMjlzenJ0MmVl
d2ZydjJ4ZHlmMHJ0MnYwcnZyenMiIHRpbWVzdGFtcD0iMTUyNDA1ODA0MCI+NjI2PC9rZXk+PC9m
b3JlaWduLWtleXM+PHJlZi10eXBlIG5hbWU9IkpvdXJuYWwgQXJ0aWNsZSI+MTc8L3JlZi10eXBl
Pjxjb250cmlidXRvcnM+PGF1dGhvcnM+PGF1dGhvcj5DaW5kcm92YS1EYXZpZXMsIFQuPC9hdXRo
b3I+PGF1dGhvcj52YW4gUGF0b3QsIE0uIFQuPC9hdXRob3I+PGF1dGhvcj5HYXJkbmVyLCBMLjwv
YXV0aG9yPjxhdXRob3I+SmF1bmlhdXgsIEUuPC9hdXRob3I+PGF1dGhvcj5CdXJ0b24sIEcuIEou
PC9hdXRob3I+PGF1dGhvcj5DaGFybm9jay1Kb25lcywgRC4gUy48L2F1dGhvcj48L2F1dGhvcnM+
PC9jb250cmlidXRvcnM+PGF1dGgtYWRkcmVzcz5DZW50cmUgZm9yIFRyb3Bob2JsYXN0IFJlc2Vh
cmNoLCBEZXBhcnRtZW50IG9mIFBoeXNpb2xvZ3ksIERldmVsb3BtZW50IGFuZCBOZXVyb3NjaWVu
Y2UsIFVuaXZlcnNpdHkgb2YgQ2FtYnJpZGdlLCBDYW1icmlkZ2UgQ0IyIDNFRywgVUsuJiN4RDtB
Y2FkZW1pYyBEZXBhcnRtZW50IG9mIE9ic3RldHJpY3MgYW5kIEd5bmFlY29sb2d5LCBSb3lhbCBG
cmVlIGFuZCBVbml2ZXJzaXR5IENvbGxlZ2UsIExvbmRvbiwgVUsuJiN4RDtDZW50cmUgZm9yIFRy
b3Bob2JsYXN0IFJlc2VhcmNoLCBEZXBhcnRtZW50IG9mIFBoeXNpb2xvZ3ksIERldmVsb3BtZW50
IGFuZCBOZXVyb3NjaWVuY2UsIFVuaXZlcnNpdHkgb2YgQ2FtYnJpZGdlLCBDYW1icmlkZ2UgQ0Iy
IDNFRywgVUsgZ2piMkBjYW0uYWMudWsuJiN4RDtDZW50cmUgZm9yIFRyb3Bob2JsYXN0IFJlc2Vh
cmNoLCBEZXBhcnRtZW50IG9mIFBoeXNpb2xvZ3ksIERldmVsb3BtZW50IGFuZCBOZXVyb3NjaWVu
Y2UsIFVuaXZlcnNpdHkgb2YgQ2FtYnJpZGdlLCBDYW1icmlkZ2UgQ0IyIDNFRywgVUsgRGVwYXJ0
bWVudCBvZiBPYnN0ZXRyaWNzIGFuZCBHeW5hZWNvbG9neSwgVW5pdmVyc2l0eSBvZiBDYW1icmlk
Z2UsIENhbWJyaWRnZSBDQjIgMFNXLCBVSyBOYXRpb25hbCBJbnN0aXR1dGUgZm9yIEhlYWx0aCBS
ZXNlYXJjaCwgQ2FtYnJpZGdlIENvbXByZWhlbnNpdmUgQmlvbWVkaWNhbCBSZXNlYXJjaCBDZW50
cmUsIENhbWJyaWRnZSwgVUsuPC9hdXRoLWFkZHJlc3M+PHRpdGxlcz48dGl0bGU+RW5lcmd5IHN0
YXR1cyBhbmQgSElGIHNpZ25hbGxpbmcgaW4gY2hvcmlvbmljIHZpbGxpIHNob3cgbm8gZXZpZGVu
Y2Ugb2YgaHlwb3hpYyBzdHJlc3MgZHVyaW5nIGh1bWFuIGVhcmx5IHBsYWNlbnRhbCBkZXZlbG9w
bWVudDwvdGl0bGU+PHNlY29uZGFyeS10aXRsZT5Nb2wgSHVtIFJlcHJvZDwvc2Vjb25kYXJ5LXRp
dGxlPjwvdGl0bGVzPjxwZXJpb2RpY2FsPjxmdWxsLXRpdGxlPk1vbCBIdW0gUmVwcm9kPC9mdWxs
LXRpdGxlPjwvcGVyaW9kaWNhbD48cGFnZXM+Mjk2LTMwODwvcGFnZXM+PHZvbHVtZT4yMTwvdm9s
dW1lPjxudW1iZXI+MzwvbnVtYmVyPjxlZGl0aW9uPjIwMTQvMTEvMTQ8L2VkaXRpb24+PGtleXdv
cmRzPjxrZXl3b3JkPkFkZW5vc2luZSBEaXBob3NwaGF0ZS9tZXRhYm9saXNtPC9rZXl3b3JkPjxr
ZXl3b3JkPkFkZW5vc2luZSBUcmlwaG9zcGhhdGUvbWV0YWJvbGlzbTwva2V5d29yZD48a2V5d29y
ZD5BZHVsdDwva2V5d29yZD48a2V5d29yZD5CYXNpYyBIZWxpeC1Mb29wLUhlbGl4IFRyYW5zY3Jp
cHRpb24gRmFjdG9ycy9nZW5ldGljcy8qbWV0YWJvbGlzbTwva2V5d29yZD48a2V5d29yZD5DZWxs
IEh5cG94aWE8L2tleXdvcmQ+PGtleXdvcmQ+Q2hvcmlvbmljIFZpbGxpLypkcnVnIGVmZmVjdHMv
Z3Jvd3RoICZhbXA7IGRldmVsb3BtZW50L21ldGFib2xpc208L2tleXdvcmQ+PGtleXdvcmQ+RW5l
cmd5IE1ldGFib2xpc20vKmRydWcgZWZmZWN0cy9nZW5ldGljczwva2V5d29yZD48a2V5d29yZD5G
ZW1hbGU8L2tleXdvcmQ+PGtleXdvcmQ+R2VuZSBFeHByZXNzaW9uIFJlZ3VsYXRpb24sIERldmVs
b3BtZW50YWw8L2tleXdvcmQ+PGtleXdvcmQ+R2x1Y29zZSBUcmFuc3BvcnRlciBUeXBlIDMvZ2Vu
ZXRpY3MvbWV0YWJvbGlzbTwva2V5d29yZD48a2V5d29yZD5IdW1hbnM8L2tleXdvcmQ+PGtleXdv
cmQ+SHlkcm9nZW4gUGVyb3hpZGUvcGhhcm1hY29sb2d5PC9rZXl3b3JkPjxrZXl3b3JkPkh5cG94
aWEtSW5kdWNpYmxlIEZhY3RvciAxLCBhbHBoYSBTdWJ1bml0L2dlbmV0aWNzLyptZXRhYm9saXNt
PC9rZXl3b3JkPjxrZXl3b3JkPkltaWRhem9sZXMvcGhhcm1hY29sb2d5PC9rZXl3b3JkPjxrZXl3
b3JkPk1lbWJyYW5lIFByb3RlaW5zL2dlbmV0aWNzL21ldGFib2xpc208L2tleXdvcmQ+PGtleXdv
cmQ+T3h5Z2VuLypwaGFybWFjb2xvZ3k8L2tleXdvcmQ+PGtleXdvcmQ+UGxhY2VudGF0aW9uL3Bo
eXNpb2xvZ3k8L2tleXdvcmQ+PGtleXdvcmQ+UHJlZ25hbmN5PC9rZXl3b3JkPjxrZXl3b3JkPlBy
ZWduYW5jeSBUcmltZXN0ZXJzPC9rZXl3b3JkPjxrZXl3b3JkPlByaW1hcnkgQ2VsbCBDdWx0dXJl
PC9rZXl3b3JkPjxrZXl3b3JkPlNpZ25hbCBUcmFuc2R1Y3Rpb248L2tleXdvcmQ+PGtleXdvcmQ+
VHJhbnNjcmlwdGlvbiwgR2VuZXRpYzwva2V5d29yZD48a2V5d29yZD5WYXNjdWxhciBFbmRvdGhl
bGlhbCBHcm93dGggRmFjdG9yIEEvZ2VuZXRpY3MvbWV0YWJvbGlzbTwva2V5d29yZD48a2V5d29y
ZD5wMzggTWl0b2dlbi1BY3RpdmF0ZWQgUHJvdGVpbiBLaW5hc2VzL2FudGFnb25pc3RzICZhbXA7
PC9rZXl3b3JkPjxrZXl3b3JkPmluaGliaXRvcnMvZ2VuZXRpY3MvbWV0YWJvbGlzbTwva2V5d29y
ZD48a2V5d29yZD5ISUYtMWFscGhhPC9rZXl3b3JkPjxrZXl3b3JkPmVuZXJneSBzdGF0dXM8L2tl
eXdvcmQ+PGtleXdvcmQ+Zmlyc3QgdHJpbWVzdGVyPC9rZXl3b3JkPjxrZXl3b3JkPm1ldGFib2xv
bWljczwva2V5d29yZD48a2V5d29yZD5wbGFjZW50YTwva2V5d29yZD48L2tleXdvcmRzPjxkYXRl
cz48eWVhcj4yMDE1PC95ZWFyPjxwdWItZGF0ZXM+PGRhdGU+TWFyPC9kYXRlPjwvcHViLWRhdGVz
PjwvZGF0ZXM+PGlzYm4+MTQ2MC0yNDA3IChFbGVjdHJvbmljKSYjeEQ7MTM2MC05OTQ3IChMaW5r
aW5nKTwvaXNibj48YWNjZXNzaW9uLW51bT4yNTM5MTI5ODwvYWNjZXNzaW9uLW51bT48dXJscz48
cmVsYXRlZC11cmxzPjx1cmw+aHR0cHM6Ly93d3cubmNiaS5ubG0ubmloLmdvdi9wdWJtZWQvMjUz
OTEyOTg8L3VybD48L3JlbGF0ZWQtdXJscz48L3VybHM+PGN1c3RvbTI+UE1DNDMzOTg1NzwvY3Vz
dG9tMj48ZWxlY3Ryb25pYy1yZXNvdXJjZS1udW0+MTAuMTA5My9tb2xlaHIvZ2F1MTA1PC9lbGVj
dHJvbmljLXJlc291cmNlLW51bT48L3JlY29yZD48L0NpdGU+PC9FbmROb3RlPgB=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00E34882" w:rsidRPr="008B5129">
        <w:rPr>
          <w:rFonts w:ascii="Arial" w:hAnsi="Arial" w:cs="Arial"/>
          <w:color w:val="000000"/>
          <w:sz w:val="20"/>
          <w:szCs w:val="20"/>
          <w:lang w:val="en-GB"/>
        </w:rPr>
      </w:r>
      <w:r w:rsidR="00E34882"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Cindrova-Davies et al., 2015)</w:t>
      </w:r>
      <w:r w:rsidR="00E34882" w:rsidRPr="008B5129">
        <w:rPr>
          <w:rFonts w:ascii="Arial" w:hAnsi="Arial" w:cs="Arial"/>
          <w:color w:val="000000"/>
          <w:sz w:val="20"/>
          <w:szCs w:val="20"/>
        </w:rPr>
        <w:fldChar w:fldCharType="end"/>
      </w:r>
      <w:r w:rsidR="00E34882" w:rsidRPr="008B5129">
        <w:rPr>
          <w:rFonts w:ascii="Arial" w:hAnsi="Arial" w:cs="Arial"/>
          <w:color w:val="000000"/>
          <w:sz w:val="20"/>
          <w:szCs w:val="20"/>
          <w:lang w:val="en-GB"/>
        </w:rPr>
        <w:t>. This constancy in energy supply is due to high activity</w:t>
      </w:r>
      <w:r w:rsidR="00BF6501" w:rsidRPr="008B5129">
        <w:rPr>
          <w:rFonts w:ascii="Arial" w:hAnsi="Arial" w:cs="Arial"/>
          <w:color w:val="000000"/>
          <w:sz w:val="20"/>
          <w:szCs w:val="20"/>
          <w:lang w:val="en-GB"/>
        </w:rPr>
        <w:t xml:space="preserve"> </w:t>
      </w:r>
      <w:r w:rsidR="00E34882" w:rsidRPr="008B5129">
        <w:rPr>
          <w:rFonts w:ascii="Arial" w:hAnsi="Arial" w:cs="Arial"/>
          <w:color w:val="000000"/>
          <w:sz w:val="20"/>
          <w:szCs w:val="20"/>
          <w:lang w:val="en-GB"/>
        </w:rPr>
        <w:t xml:space="preserve">of </w:t>
      </w:r>
      <w:r w:rsidR="00BF6501" w:rsidRPr="008B5129">
        <w:rPr>
          <w:rFonts w:ascii="Arial" w:hAnsi="Arial" w:cs="Arial"/>
          <w:color w:val="000000"/>
          <w:sz w:val="20"/>
          <w:szCs w:val="20"/>
          <w:lang w:val="en-GB"/>
        </w:rPr>
        <w:t>glycolytic pathways</w:t>
      </w:r>
      <w:r w:rsidR="00FC2F51" w:rsidRPr="008B5129">
        <w:rPr>
          <w:rFonts w:ascii="Arial" w:hAnsi="Arial" w:cs="Arial"/>
          <w:color w:val="000000"/>
          <w:sz w:val="20"/>
          <w:szCs w:val="20"/>
          <w:lang w:val="en-GB"/>
        </w:rPr>
        <w:t xml:space="preserve"> during the first trimester</w:t>
      </w:r>
      <w:r w:rsidR="00E34882" w:rsidRPr="008B5129">
        <w:rPr>
          <w:rFonts w:ascii="Arial" w:hAnsi="Arial" w:cs="Arial"/>
          <w:color w:val="000000"/>
          <w:sz w:val="20"/>
          <w:szCs w:val="20"/>
          <w:lang w:val="en-GB"/>
        </w:rPr>
        <w:t xml:space="preserve">, as shown by the transcriptome profile here and supported by a plentiful supply of glycogen in the </w:t>
      </w:r>
      <w:proofErr w:type="spellStart"/>
      <w:r w:rsidR="00E34882" w:rsidRPr="008B5129">
        <w:rPr>
          <w:rFonts w:ascii="Arial" w:hAnsi="Arial" w:cs="Arial"/>
          <w:color w:val="000000"/>
          <w:sz w:val="20"/>
          <w:szCs w:val="20"/>
          <w:lang w:val="en-GB"/>
        </w:rPr>
        <w:t>histotroph</w:t>
      </w:r>
      <w:proofErr w:type="spellEnd"/>
      <w:r w:rsidR="00E34882" w:rsidRPr="008B5129">
        <w:rPr>
          <w:rFonts w:ascii="Arial" w:hAnsi="Arial" w:cs="Arial"/>
          <w:color w:val="000000"/>
          <w:sz w:val="20"/>
          <w:szCs w:val="20"/>
          <w:lang w:val="en-GB"/>
        </w:rPr>
        <w:t xml:space="preserve"> from the endometrial glands (Burton et al., 2017).</w:t>
      </w:r>
      <w:r w:rsidR="00A96545" w:rsidRPr="008B5129">
        <w:rPr>
          <w:rFonts w:ascii="Arial" w:hAnsi="Arial" w:cs="Arial"/>
          <w:color w:val="000000"/>
          <w:sz w:val="20"/>
          <w:szCs w:val="20"/>
          <w:lang w:val="en-GB"/>
        </w:rPr>
        <w:t xml:space="preserve"> A high output of </w:t>
      </w:r>
      <w:proofErr w:type="spellStart"/>
      <w:r w:rsidR="00A96545" w:rsidRPr="008B5129">
        <w:rPr>
          <w:rFonts w:ascii="Arial" w:hAnsi="Arial" w:cs="Arial"/>
          <w:color w:val="000000"/>
          <w:sz w:val="20"/>
          <w:szCs w:val="20"/>
          <w:lang w:val="en-GB"/>
        </w:rPr>
        <w:t>hCG</w:t>
      </w:r>
      <w:proofErr w:type="spellEnd"/>
      <w:r w:rsidR="00A96545" w:rsidRPr="008B5129">
        <w:rPr>
          <w:rFonts w:ascii="Arial" w:hAnsi="Arial" w:cs="Arial"/>
          <w:color w:val="000000"/>
          <w:sz w:val="20"/>
          <w:szCs w:val="20"/>
          <w:lang w:val="en-GB"/>
        </w:rPr>
        <w:t xml:space="preserve"> by the </w:t>
      </w:r>
      <w:proofErr w:type="spellStart"/>
      <w:r w:rsidR="00A96545" w:rsidRPr="008B5129">
        <w:rPr>
          <w:rFonts w:ascii="Arial" w:hAnsi="Arial" w:cs="Arial"/>
          <w:color w:val="000000"/>
          <w:sz w:val="20"/>
          <w:szCs w:val="20"/>
          <w:lang w:val="en-GB"/>
        </w:rPr>
        <w:t>syncytiotrophoblast</w:t>
      </w:r>
      <w:proofErr w:type="spellEnd"/>
      <w:r w:rsidR="00A96545" w:rsidRPr="008B5129">
        <w:rPr>
          <w:rFonts w:ascii="Arial" w:hAnsi="Arial" w:cs="Arial"/>
          <w:color w:val="000000"/>
          <w:sz w:val="20"/>
          <w:szCs w:val="20"/>
          <w:lang w:val="en-GB"/>
        </w:rPr>
        <w:t xml:space="preserve"> soon after implantation is essential to maintain the </w:t>
      </w:r>
      <w:proofErr w:type="spellStart"/>
      <w:r w:rsidR="00A96545" w:rsidRPr="008B5129">
        <w:rPr>
          <w:rFonts w:ascii="Arial" w:hAnsi="Arial" w:cs="Arial"/>
          <w:color w:val="000000"/>
          <w:sz w:val="20"/>
          <w:szCs w:val="20"/>
          <w:lang w:val="en-GB"/>
        </w:rPr>
        <w:t>coprpus</w:t>
      </w:r>
      <w:proofErr w:type="spellEnd"/>
      <w:r w:rsidR="00A96545" w:rsidRPr="008B5129">
        <w:rPr>
          <w:rFonts w:ascii="Arial" w:hAnsi="Arial" w:cs="Arial"/>
          <w:color w:val="000000"/>
          <w:sz w:val="20"/>
          <w:szCs w:val="20"/>
          <w:lang w:val="en-GB"/>
        </w:rPr>
        <w:t xml:space="preserve"> luteum and prevent onset of the next menses.</w:t>
      </w:r>
    </w:p>
    <w:p w14:paraId="221D561B" w14:textId="77777777" w:rsidR="00040DDA" w:rsidRPr="008B5129" w:rsidRDefault="00040DD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28833794" w14:textId="19B02296" w:rsidR="00C65A32"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The transcript pattern encoding proteins mediating transport of oxygen, lipid, protein, glucose, and ions changed significantly between the first and early second trimesters, reflecting increased oxidative stress and the onset of exchange between </w:t>
      </w:r>
      <w:r w:rsidR="00A96545" w:rsidRPr="008B5129">
        <w:rPr>
          <w:rFonts w:ascii="Arial" w:hAnsi="Arial" w:cs="Arial"/>
          <w:color w:val="000000"/>
          <w:sz w:val="20"/>
          <w:szCs w:val="20"/>
          <w:lang w:val="en-GB"/>
        </w:rPr>
        <w:t xml:space="preserve">the </w:t>
      </w:r>
      <w:r w:rsidRPr="008B5129">
        <w:rPr>
          <w:rFonts w:ascii="Arial" w:hAnsi="Arial" w:cs="Arial"/>
          <w:color w:val="000000"/>
          <w:sz w:val="20"/>
          <w:szCs w:val="20"/>
          <w:lang w:val="en-GB"/>
        </w:rPr>
        <w:t xml:space="preserve">maternal and </w:t>
      </w:r>
      <w:proofErr w:type="spellStart"/>
      <w:r w:rsidRPr="008B5129">
        <w:rPr>
          <w:rFonts w:ascii="Arial" w:hAnsi="Arial" w:cs="Arial"/>
          <w:color w:val="000000"/>
          <w:sz w:val="20"/>
          <w:szCs w:val="20"/>
          <w:lang w:val="en-GB"/>
        </w:rPr>
        <w:t>fetal</w:t>
      </w:r>
      <w:proofErr w:type="spellEnd"/>
      <w:r w:rsidRPr="008B5129">
        <w:rPr>
          <w:rFonts w:ascii="Arial" w:hAnsi="Arial" w:cs="Arial"/>
          <w:color w:val="000000"/>
          <w:sz w:val="20"/>
          <w:szCs w:val="20"/>
          <w:lang w:val="en-GB"/>
        </w:rPr>
        <w:t xml:space="preserve"> </w:t>
      </w:r>
      <w:r w:rsidR="00A96545" w:rsidRPr="008B5129">
        <w:rPr>
          <w:rFonts w:ascii="Arial" w:hAnsi="Arial" w:cs="Arial"/>
          <w:color w:val="000000"/>
          <w:sz w:val="20"/>
          <w:szCs w:val="20"/>
          <w:lang w:val="en-GB"/>
        </w:rPr>
        <w:t>circulations</w:t>
      </w:r>
      <w:r w:rsidRPr="008B5129">
        <w:rPr>
          <w:rFonts w:ascii="Arial" w:hAnsi="Arial" w:cs="Arial"/>
          <w:color w:val="000000"/>
          <w:sz w:val="20"/>
          <w:szCs w:val="20"/>
          <w:lang w:val="en-GB"/>
        </w:rPr>
        <w:t xml:space="preserve">. </w:t>
      </w:r>
      <w:r w:rsidR="00112DAB" w:rsidRPr="008B5129">
        <w:rPr>
          <w:rFonts w:ascii="Arial" w:hAnsi="Arial" w:cs="Arial"/>
          <w:color w:val="000000"/>
          <w:sz w:val="20"/>
          <w:szCs w:val="20"/>
          <w:lang w:val="en-GB"/>
        </w:rPr>
        <w:t xml:space="preserve">There were also increases </w:t>
      </w:r>
      <w:r w:rsidR="00A77A81" w:rsidRPr="008B5129">
        <w:rPr>
          <w:rFonts w:ascii="Arial" w:hAnsi="Arial" w:cs="Arial"/>
          <w:color w:val="000000"/>
          <w:sz w:val="20"/>
          <w:szCs w:val="20"/>
          <w:lang w:val="en-GB"/>
        </w:rPr>
        <w:t xml:space="preserve">in transcripts encoding steroidogenic enzymes, consistent with the placenta taking over from the corpus luteum, and in transcripts driving differentiation of the invasive </w:t>
      </w:r>
      <w:proofErr w:type="spellStart"/>
      <w:r w:rsidR="00A77A81" w:rsidRPr="008B5129">
        <w:rPr>
          <w:rFonts w:ascii="Arial" w:hAnsi="Arial" w:cs="Arial"/>
          <w:color w:val="000000"/>
          <w:sz w:val="20"/>
          <w:szCs w:val="20"/>
          <w:lang w:val="en-GB"/>
        </w:rPr>
        <w:t>extravillous</w:t>
      </w:r>
      <w:proofErr w:type="spellEnd"/>
      <w:r w:rsidR="00A77A81" w:rsidRPr="008B5129">
        <w:rPr>
          <w:rFonts w:ascii="Arial" w:hAnsi="Arial" w:cs="Arial"/>
          <w:color w:val="000000"/>
          <w:sz w:val="20"/>
          <w:szCs w:val="20"/>
          <w:lang w:val="en-GB"/>
        </w:rPr>
        <w:t xml:space="preserve"> trophoblast cells that anchor the placenta and are involved in remodelling of the spiral arteries that supply the placenta.</w:t>
      </w:r>
    </w:p>
    <w:p w14:paraId="5EB46692" w14:textId="77777777" w:rsidR="00C65A32" w:rsidRPr="008B5129" w:rsidRDefault="00C65A32"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23390CAC" w14:textId="449A927A" w:rsidR="00040DDA"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We identified </w:t>
      </w:r>
      <w:r w:rsidR="00A26738" w:rsidRPr="008B5129">
        <w:rPr>
          <w:rFonts w:ascii="Arial" w:hAnsi="Arial" w:cs="Arial"/>
          <w:color w:val="000000"/>
          <w:sz w:val="20"/>
          <w:szCs w:val="20"/>
          <w:lang w:val="en-GB"/>
        </w:rPr>
        <w:t>the hormone</w:t>
      </w:r>
      <w:r w:rsidRPr="008B5129">
        <w:rPr>
          <w:rFonts w:ascii="Arial" w:hAnsi="Arial" w:cs="Arial"/>
          <w:color w:val="000000"/>
          <w:sz w:val="20"/>
          <w:szCs w:val="20"/>
          <w:lang w:val="en-GB"/>
        </w:rPr>
        <w:t xml:space="preserve"> </w:t>
      </w:r>
      <w:proofErr w:type="spellStart"/>
      <w:r w:rsidRPr="008B5129">
        <w:rPr>
          <w:rFonts w:ascii="Arial" w:hAnsi="Arial" w:cs="Arial"/>
          <w:color w:val="000000"/>
          <w:sz w:val="20"/>
          <w:szCs w:val="20"/>
          <w:lang w:val="en-GB"/>
        </w:rPr>
        <w:t>spexin</w:t>
      </w:r>
      <w:proofErr w:type="spellEnd"/>
      <w:r w:rsidRPr="008B5129">
        <w:rPr>
          <w:rFonts w:ascii="Arial" w:hAnsi="Arial" w:cs="Arial"/>
          <w:color w:val="000000"/>
          <w:sz w:val="20"/>
          <w:szCs w:val="20"/>
          <w:lang w:val="en-GB"/>
        </w:rPr>
        <w:t xml:space="preserve"> </w:t>
      </w:r>
      <w:r w:rsidR="00A26738" w:rsidRPr="008B5129">
        <w:rPr>
          <w:rFonts w:ascii="Arial" w:hAnsi="Arial" w:cs="Arial"/>
          <w:color w:val="000000"/>
          <w:sz w:val="20"/>
          <w:szCs w:val="20"/>
          <w:lang w:val="en-GB"/>
        </w:rPr>
        <w:t xml:space="preserve">for the first time </w:t>
      </w:r>
      <w:r w:rsidRPr="008B5129">
        <w:rPr>
          <w:rFonts w:ascii="Arial" w:hAnsi="Arial" w:cs="Arial"/>
          <w:color w:val="000000"/>
          <w:sz w:val="20"/>
          <w:szCs w:val="20"/>
          <w:lang w:val="en-GB"/>
        </w:rPr>
        <w:t xml:space="preserve">in the </w:t>
      </w:r>
      <w:proofErr w:type="spellStart"/>
      <w:proofErr w:type="gramStart"/>
      <w:r w:rsidRPr="008B5129">
        <w:rPr>
          <w:rFonts w:ascii="Arial" w:hAnsi="Arial" w:cs="Arial"/>
          <w:color w:val="000000"/>
          <w:sz w:val="20"/>
          <w:szCs w:val="20"/>
          <w:lang w:val="en-GB"/>
        </w:rPr>
        <w:t>syncytiotrophoblast</w:t>
      </w:r>
      <w:proofErr w:type="spellEnd"/>
      <w:r w:rsidR="00C65A32" w:rsidRPr="008B5129">
        <w:rPr>
          <w:rFonts w:ascii="Arial" w:hAnsi="Arial" w:cs="Arial"/>
          <w:color w:val="000000"/>
          <w:sz w:val="20"/>
          <w:szCs w:val="20"/>
          <w:lang w:val="en-GB"/>
        </w:rPr>
        <w:t>, and</w:t>
      </w:r>
      <w:proofErr w:type="gramEnd"/>
      <w:r w:rsidR="00C65A32" w:rsidRPr="008B5129">
        <w:rPr>
          <w:rFonts w:ascii="Arial" w:hAnsi="Arial" w:cs="Arial"/>
          <w:color w:val="000000"/>
          <w:sz w:val="20"/>
          <w:szCs w:val="20"/>
          <w:lang w:val="en-GB"/>
        </w:rPr>
        <w:t xml:space="preserve"> found it to be</w:t>
      </w:r>
      <w:r w:rsidRPr="008B5129">
        <w:rPr>
          <w:rFonts w:ascii="Arial" w:hAnsi="Arial" w:cs="Arial"/>
          <w:color w:val="000000"/>
          <w:sz w:val="20"/>
          <w:szCs w:val="20"/>
          <w:lang w:val="en-GB"/>
        </w:rPr>
        <w:t xml:space="preserve"> upregulated in the second trimester.</w:t>
      </w:r>
      <w:r w:rsidR="002E4507" w:rsidRPr="008B5129">
        <w:rPr>
          <w:rFonts w:ascii="Arial" w:hAnsi="Arial" w:cs="Arial"/>
          <w:color w:val="000000"/>
          <w:sz w:val="20"/>
          <w:szCs w:val="20"/>
          <w:lang w:val="en-GB"/>
        </w:rPr>
        <w:t xml:space="preserve"> </w:t>
      </w:r>
      <w:proofErr w:type="spellStart"/>
      <w:r w:rsidR="00C65A32" w:rsidRPr="008B5129">
        <w:rPr>
          <w:rFonts w:ascii="Arial" w:hAnsi="Arial" w:cs="Arial"/>
          <w:color w:val="000000"/>
          <w:sz w:val="20"/>
          <w:szCs w:val="20"/>
          <w:lang w:val="en-GB"/>
        </w:rPr>
        <w:t>Spexin</w:t>
      </w:r>
      <w:proofErr w:type="spellEnd"/>
      <w:r w:rsidR="00C65A32" w:rsidRPr="008B5129">
        <w:rPr>
          <w:rFonts w:ascii="Arial" w:hAnsi="Arial" w:cs="Arial"/>
          <w:color w:val="000000"/>
          <w:sz w:val="20"/>
          <w:szCs w:val="20"/>
          <w:lang w:val="en-GB"/>
        </w:rPr>
        <w:t xml:space="preserve"> is known to be involved in the regulation of body weight and </w:t>
      </w:r>
      <w:proofErr w:type="gramStart"/>
      <w:r w:rsidR="00C65A32" w:rsidRPr="008B5129">
        <w:rPr>
          <w:rFonts w:ascii="Arial" w:hAnsi="Arial" w:cs="Arial"/>
          <w:color w:val="000000"/>
          <w:sz w:val="20"/>
          <w:szCs w:val="20"/>
          <w:lang w:val="en-GB"/>
        </w:rPr>
        <w:t>metabolism, and</w:t>
      </w:r>
      <w:proofErr w:type="gramEnd"/>
      <w:r w:rsidR="00C65A32" w:rsidRPr="008B5129">
        <w:rPr>
          <w:rFonts w:ascii="Arial" w:hAnsi="Arial" w:cs="Arial"/>
          <w:color w:val="000000"/>
          <w:sz w:val="20"/>
          <w:szCs w:val="20"/>
          <w:lang w:val="en-GB"/>
        </w:rPr>
        <w:t xml:space="preserve"> inhibits the uptake of long-chain fatty acids by adipocytes and hepatocytes </w:t>
      </w:r>
      <w:r w:rsidR="00C65A32" w:rsidRPr="008B5129">
        <w:rPr>
          <w:rFonts w:ascii="Arial" w:hAnsi="Arial" w:cs="Arial"/>
          <w:color w:val="000000"/>
          <w:sz w:val="20"/>
          <w:szCs w:val="20"/>
          <w:lang w:val="en-GB"/>
        </w:rPr>
        <w:lastRenderedPageBreak/>
        <w:fldChar w:fldCharType="begin">
          <w:fldData xml:space="preserve">PEVuZE5vdGU+PENpdGU+PEF1dGhvcj5Lb2xvZHppZWpza2k8L0F1dGhvcj48WWVhcj4yMDE4PC9Z
ZWFyPjxSZWNOdW0+OTA4PC9SZWNOdW0+PERpc3BsYXlUZXh0PihLb2xvZHppZWpza2kgZXQgYWwu
LCAyMDE4KTwvRGlzcGxheVRleHQ+PHJlY29yZD48cmVjLW51bWJlcj45MDg8L3JlYy1udW1iZXI+
PGZvcmVpZ24ta2V5cz48a2V5IGFwcD0iRU4iIGRiLWlkPSJldGZ2MHAyMjlzenJ0MmVld2ZydjJ4
ZHlmMHJ0MnYwcnZyenMiIHRpbWVzdGFtcD0iMTU3NTAzODU0OCI+OTA4PC9rZXk+PC9mb3JlaWdu
LWtleXM+PHJlZi10eXBlIG5hbWU9IkpvdXJuYWwgQXJ0aWNsZSI+MTc8L3JlZi10eXBlPjxjb250
cmlidXRvcnM+PGF1dGhvcnM+PGF1dGhvcj5Lb2xvZHppZWpza2ksIFAuIEEuPC9hdXRob3I+PGF1
dGhvcj5QcnVzenluc2thLU9zem1hbGVrLCBFLjwvYXV0aG9yPjxhdXRob3I+TWlja2VyLCBNLjwv
YXV0aG9yPjxhdXRob3I+U2tyenlwc2tpLCBNLjwvYXV0aG9yPjxhdXRob3I+V29qY2llY2hvd2lj
eiwgVC48L2F1dGhvcj48YXV0aG9yPlN6d2FyY2tvcGYsIFAuPC9hdXRob3I+PGF1dGhvcj5Ta2ll
cmVzei1TemV3Y3p5aywgSy48L2F1dGhvcj48YXV0aG9yPk5vd2FrLCBLLiBXLjwvYXV0aG9yPjxh
dXRob3I+U3Ryb3dza2ksIE0uIFouPC9hdXRob3I+PC9hdXRob3JzPjwvY29udHJpYnV0b3JzPjxh
dXRoLWFkZHJlc3M+RGVwYXJ0bWVudCBvZiBBbmltYWwgUGh5c2lvbG9neSBhbmQgQmlvY2hlbWlz
dHJ5LCBQb3puYW4gVW5pdmVyc2l0eSBvZiBMaWZlIFNjaWVuY2VzLCBXb2x5bnNrYSBTdHJlZXQg
MzUsIDYwLTYzNyBQb3puYW4sIFBvbGFuZC4gRWxlY3Ryb25pYyBhZGRyZXNzOiBwYXdlbC5rb2xv
ZHppZWpza2lAdXAucG96bmFuLnBsLiYjeEQ7RGVwYXJ0bWVudCBvZiBBbmltYWwgUGh5c2lvbG9n
eSBhbmQgQmlvY2hlbWlzdHJ5LCBQb3puYW4gVW5pdmVyc2l0eSBvZiBMaWZlIFNjaWVuY2VzLCBX
b2x5bnNrYSBTdHJlZXQgMzUsIDYwLTYzNyBQb3puYW4sIFBvbGFuZC4mI3hEO0RlcGFydG1lbnQg
b2YgR2VuZXJhbCBhbmQgVmFzY3VsYXIgU3VyZ2VyeSBhbmQgQW5naW9sb2d5LCBQb3puYW4gVW5p
dmVyc2l0eSBvZiBNZWRpY2FsIFNjaWVuY2VzLCBEb2phemQgU3RyZWV0IDM0LCA2MC02MzEgUG96
bmFuLCBQb2xhbmQuJiN4RDtEZXBhcnRtZW50IG9mIEhpc3RvbG9neSBhbmQgRW1icnlvbG9neSwg
UG96bmFuIFVuaXZlcnNpdHkgb2YgTGlmZSBTY2llbmNlcywgV29qc2thIFBvbHNraWVnbyA3MUMs
IFBvem5hbiwgUG9sYW5kLiYjeEQ7RGVwYXJ0bWVudCBvZiBIZXBhdG9sb2d5IGFuZCBHYXN0cm9l
bnRlcm9sb2d5ICZhbXA7IHRoZSBJbnRlcmRpc2NpcGxpbmFyeSBDZW50cmUgb2YgTWV0YWJvbGlz
bTogRW5kb2NyaW5vbG9neSwgRGlhYmV0ZXMgYW5kIE1ldGFib2xpc20sIENoYXJpdGUtVW5pdmVy
c2l0eSBNZWRpY2luZSBCZXJsaW4sIDEzMzUzIEJlcmxpbiwgR2VybWFueTsgUGFyay1LbGluaWsg
V2Vpc3NlbnNlZSwgSW50ZXJuYWwgTWVkaWNpbmUgLSBHYXN0cm9lbnRlcm9sb2d5LCAxMzA4NiBC
ZXJsaW4sIEdlcm1hbnkuPC9hdXRoLWFkZHJlc3M+PHRpdGxlcz48dGl0bGU+U3BleGluOiBBIG5v
dmVsIHJlZ3VsYXRvciBvZiBhZGlwb2dlbmVzaXMgYW5kIGZhdCB0aXNzdWUgbWV0YWJvbGlzbTwv
dGl0bGU+PHNlY29uZGFyeS10aXRsZT5CaW9jaGltIEJpb3BoeXMgQWN0YSBNb2wgQ2VsbCBCaW9s
IExpcGlkczwvc2Vjb25kYXJ5LXRpdGxlPjwvdGl0bGVzPjxwZXJpb2RpY2FsPjxmdWxsLXRpdGxl
PkJpb2NoaW0gQmlvcGh5cyBBY3RhIE1vbCBDZWxsIEJpb2wgTGlwaWRzPC9mdWxsLXRpdGxlPjwv
cGVyaW9kaWNhbD48cGFnZXM+MTIyOC0xMjM2PC9wYWdlcz48dm9sdW1lPjE4NjM8L3ZvbHVtZT48
bnVtYmVyPjEwPC9udW1iZXI+PGVkaXRpb24+MjAxOC8xMC8xMjwvZWRpdGlvbj48a2V5d29yZHM+
PGtleXdvcmQ+M1QzLUwxIENlbGxzPC9rZXl3b3JkPjxrZXl3b3JkPkFkaXBvY3l0ZXMvY3l0b2xv
Z3kvZHJ1ZyBlZmZlY3RzL21ldGFib2xpc208L2tleXdvcmQ+PGtleXdvcmQ+KkFkaXBvZ2VuZXNp
cy9kcnVnIGVmZmVjdHM8L2tleXdvcmQ+PGtleXdvcmQ+QW5pbWFsczwva2V5d29yZD48a2V5d29y
ZD5DZWxsIERpZmZlcmVudGlhdGlvbi9kcnVnIGVmZmVjdHM8L2tleXdvcmQ+PGtleXdvcmQ+Q2Vs
bCBQcm9saWZlcmF0aW9uL2RydWcgZWZmZWN0czwva2V5d29yZD48a2V5d29yZD5DZWxsIFN1cnZp
dmFsL2RydWcgZWZmZWN0czwva2V5d29yZD48a2V5d29yZD5Eb3duLVJlZ3VsYXRpb248L2tleXdv
cmQ+PGtleXdvcmQ+Rmlicm9ibGFzdHMvY3l0b2xvZ3kvZHJ1ZyBlZmZlY3RzL21ldGFib2xpc208
L2tleXdvcmQ+PGtleXdvcmQ+R2x1Y29zZS9tZXRhYm9saXNtPC9rZXl3b3JkPjxrZXl3b3JkPkh1
bWFuczwva2V5d29yZD48a2V5d29yZD5JbnN1bGluL3BoYXJtYWNvbG9neTwva2V5d29yZD48a2V5
d29yZD4qTGlwaWQgTWV0YWJvbGlzbS9kcnVnIGVmZmVjdHM8L2tleXdvcmQ+PGtleXdvcmQ+TGlw
b2x5c2lzPC9rZXl3b3JkPjxrZXl3b3JkPk1pY2U8L2tleXdvcmQ+PGtleXdvcmQ+UGVwdGlkZSBI
b3Jtb25lcy8qbWV0YWJvbGlzbTwva2V5d29yZD48a2V5d29yZD5STkEsIE1lc3Nlbmdlci9nZW5l
dGljcy9tZXRhYm9saXNtPC9rZXl3b3JkPjxrZXl3b3JkPlJlY2VwdG9ycywgR2FsYW5pbi9nZW5l
dGljcy9tZXRhYm9saXNtPC9rZXl3b3JkPjxrZXl3b3JkPiozdDMtbDE8L2tleXdvcmQ+PGtleXdv
cmQ+KkFkaXBvZ2VuZXNpczwva2V5d29yZD48a2V5d29yZD4qSHVtYW4gYWRpcG9jeXRlczwva2V5
d29yZD48a2V5d29yZD4qTGlwb2dlbmVzaXM8L2tleXdvcmQ+PGtleXdvcmQ+KkxpcG9seXNpczwv
a2V5d29yZD48a2V5d29yZD4qU3BleGluPC9rZXl3b3JkPjwva2V5d29yZHM+PGRhdGVzPjx5ZWFy
PjIwMTg8L3llYXI+PHB1Yi1kYXRlcz48ZGF0ZT5PY3Q8L2RhdGU+PC9wdWItZGF0ZXM+PC9kYXRl
cz48aXNibj4xODc5LTI2MTggKEVsZWN0cm9uaWMpJiN4RDsxMzg4LTE5ODEgKExpbmtpbmcpPC9p
c2JuPjxhY2Nlc3Npb24tbnVtPjMwMzA1MjQyPC9hY2Nlc3Npb24tbnVtPjx1cmxzPjxyZWxhdGVk
LXVybHM+PHVybD5odHRwczovL3d3dy5uY2JpLm5sbS5uaWguZ292L3B1Ym1lZC8zMDMwNTI0Mjwv
dXJsPjwvcmVsYXRlZC11cmxzPjwvdXJscz48ZWxlY3Ryb25pYy1yZXNvdXJjZS1udW0+MTAuMTAx
Ni9qLmJiYWxpcC4yMDE4LjA4LjAwMTwvZWxlY3Ryb25pYy1yZXNvdXJjZS1udW0+PC9yZWNvcmQ+
PC9DaXRlPjwvRW5kTm90ZT5=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Lb2xvZHppZWpza2k8L0F1dGhvcj48WWVhcj4yMDE4PC9Z
ZWFyPjxSZWNOdW0+OTA4PC9SZWNOdW0+PERpc3BsYXlUZXh0PihLb2xvZHppZWpza2kgZXQgYWwu
LCAyMDE4KTwvRGlzcGxheVRleHQ+PHJlY29yZD48cmVjLW51bWJlcj45MDg8L3JlYy1udW1iZXI+
PGZvcmVpZ24ta2V5cz48a2V5IGFwcD0iRU4iIGRiLWlkPSJldGZ2MHAyMjlzenJ0MmVld2ZydjJ4
ZHlmMHJ0MnYwcnZyenMiIHRpbWVzdGFtcD0iMTU3NTAzODU0OCI+OTA4PC9rZXk+PC9mb3JlaWdu
LWtleXM+PHJlZi10eXBlIG5hbWU9IkpvdXJuYWwgQXJ0aWNsZSI+MTc8L3JlZi10eXBlPjxjb250
cmlidXRvcnM+PGF1dGhvcnM+PGF1dGhvcj5Lb2xvZHppZWpza2ksIFAuIEEuPC9hdXRob3I+PGF1
dGhvcj5QcnVzenluc2thLU9zem1hbGVrLCBFLjwvYXV0aG9yPjxhdXRob3I+TWlja2VyLCBNLjwv
YXV0aG9yPjxhdXRob3I+U2tyenlwc2tpLCBNLjwvYXV0aG9yPjxhdXRob3I+V29qY2llY2hvd2lj
eiwgVC48L2F1dGhvcj48YXV0aG9yPlN6d2FyY2tvcGYsIFAuPC9hdXRob3I+PGF1dGhvcj5Ta2ll
cmVzei1TemV3Y3p5aywgSy48L2F1dGhvcj48YXV0aG9yPk5vd2FrLCBLLiBXLjwvYXV0aG9yPjxh
dXRob3I+U3Ryb3dza2ksIE0uIFouPC9hdXRob3I+PC9hdXRob3JzPjwvY29udHJpYnV0b3JzPjxh
dXRoLWFkZHJlc3M+RGVwYXJ0bWVudCBvZiBBbmltYWwgUGh5c2lvbG9neSBhbmQgQmlvY2hlbWlz
dHJ5LCBQb3puYW4gVW5pdmVyc2l0eSBvZiBMaWZlIFNjaWVuY2VzLCBXb2x5bnNrYSBTdHJlZXQg
MzUsIDYwLTYzNyBQb3puYW4sIFBvbGFuZC4gRWxlY3Ryb25pYyBhZGRyZXNzOiBwYXdlbC5rb2xv
ZHppZWpza2lAdXAucG96bmFuLnBsLiYjeEQ7RGVwYXJ0bWVudCBvZiBBbmltYWwgUGh5c2lvbG9n
eSBhbmQgQmlvY2hlbWlzdHJ5LCBQb3puYW4gVW5pdmVyc2l0eSBvZiBMaWZlIFNjaWVuY2VzLCBX
b2x5bnNrYSBTdHJlZXQgMzUsIDYwLTYzNyBQb3puYW4sIFBvbGFuZC4mI3hEO0RlcGFydG1lbnQg
b2YgR2VuZXJhbCBhbmQgVmFzY3VsYXIgU3VyZ2VyeSBhbmQgQW5naW9sb2d5LCBQb3puYW4gVW5p
dmVyc2l0eSBvZiBNZWRpY2FsIFNjaWVuY2VzLCBEb2phemQgU3RyZWV0IDM0LCA2MC02MzEgUG96
bmFuLCBQb2xhbmQuJiN4RDtEZXBhcnRtZW50IG9mIEhpc3RvbG9neSBhbmQgRW1icnlvbG9neSwg
UG96bmFuIFVuaXZlcnNpdHkgb2YgTGlmZSBTY2llbmNlcywgV29qc2thIFBvbHNraWVnbyA3MUMs
IFBvem5hbiwgUG9sYW5kLiYjeEQ7RGVwYXJ0bWVudCBvZiBIZXBhdG9sb2d5IGFuZCBHYXN0cm9l
bnRlcm9sb2d5ICZhbXA7IHRoZSBJbnRlcmRpc2NpcGxpbmFyeSBDZW50cmUgb2YgTWV0YWJvbGlz
bTogRW5kb2NyaW5vbG9neSwgRGlhYmV0ZXMgYW5kIE1ldGFib2xpc20sIENoYXJpdGUtVW5pdmVy
c2l0eSBNZWRpY2luZSBCZXJsaW4sIDEzMzUzIEJlcmxpbiwgR2VybWFueTsgUGFyay1LbGluaWsg
V2Vpc3NlbnNlZSwgSW50ZXJuYWwgTWVkaWNpbmUgLSBHYXN0cm9lbnRlcm9sb2d5LCAxMzA4NiBC
ZXJsaW4sIEdlcm1hbnkuPC9hdXRoLWFkZHJlc3M+PHRpdGxlcz48dGl0bGU+U3BleGluOiBBIG5v
dmVsIHJlZ3VsYXRvciBvZiBhZGlwb2dlbmVzaXMgYW5kIGZhdCB0aXNzdWUgbWV0YWJvbGlzbTwv
dGl0bGU+PHNlY29uZGFyeS10aXRsZT5CaW9jaGltIEJpb3BoeXMgQWN0YSBNb2wgQ2VsbCBCaW9s
IExpcGlkczwvc2Vjb25kYXJ5LXRpdGxlPjwvdGl0bGVzPjxwZXJpb2RpY2FsPjxmdWxsLXRpdGxl
PkJpb2NoaW0gQmlvcGh5cyBBY3RhIE1vbCBDZWxsIEJpb2wgTGlwaWRzPC9mdWxsLXRpdGxlPjwv
cGVyaW9kaWNhbD48cGFnZXM+MTIyOC0xMjM2PC9wYWdlcz48dm9sdW1lPjE4NjM8L3ZvbHVtZT48
bnVtYmVyPjEwPC9udW1iZXI+PGVkaXRpb24+MjAxOC8xMC8xMjwvZWRpdGlvbj48a2V5d29yZHM+
PGtleXdvcmQ+M1QzLUwxIENlbGxzPC9rZXl3b3JkPjxrZXl3b3JkPkFkaXBvY3l0ZXMvY3l0b2xv
Z3kvZHJ1ZyBlZmZlY3RzL21ldGFib2xpc208L2tleXdvcmQ+PGtleXdvcmQ+KkFkaXBvZ2VuZXNp
cy9kcnVnIGVmZmVjdHM8L2tleXdvcmQ+PGtleXdvcmQ+QW5pbWFsczwva2V5d29yZD48a2V5d29y
ZD5DZWxsIERpZmZlcmVudGlhdGlvbi9kcnVnIGVmZmVjdHM8L2tleXdvcmQ+PGtleXdvcmQ+Q2Vs
bCBQcm9saWZlcmF0aW9uL2RydWcgZWZmZWN0czwva2V5d29yZD48a2V5d29yZD5DZWxsIFN1cnZp
dmFsL2RydWcgZWZmZWN0czwva2V5d29yZD48a2V5d29yZD5Eb3duLVJlZ3VsYXRpb248L2tleXdv
cmQ+PGtleXdvcmQ+Rmlicm9ibGFzdHMvY3l0b2xvZ3kvZHJ1ZyBlZmZlY3RzL21ldGFib2xpc208
L2tleXdvcmQ+PGtleXdvcmQ+R2x1Y29zZS9tZXRhYm9saXNtPC9rZXl3b3JkPjxrZXl3b3JkPkh1
bWFuczwva2V5d29yZD48a2V5d29yZD5JbnN1bGluL3BoYXJtYWNvbG9neTwva2V5d29yZD48a2V5
d29yZD4qTGlwaWQgTWV0YWJvbGlzbS9kcnVnIGVmZmVjdHM8L2tleXdvcmQ+PGtleXdvcmQ+TGlw
b2x5c2lzPC9rZXl3b3JkPjxrZXl3b3JkPk1pY2U8L2tleXdvcmQ+PGtleXdvcmQ+UGVwdGlkZSBI
b3Jtb25lcy8qbWV0YWJvbGlzbTwva2V5d29yZD48a2V5d29yZD5STkEsIE1lc3Nlbmdlci9nZW5l
dGljcy9tZXRhYm9saXNtPC9rZXl3b3JkPjxrZXl3b3JkPlJlY2VwdG9ycywgR2FsYW5pbi9nZW5l
dGljcy9tZXRhYm9saXNtPC9rZXl3b3JkPjxrZXl3b3JkPiozdDMtbDE8L2tleXdvcmQ+PGtleXdv
cmQ+KkFkaXBvZ2VuZXNpczwva2V5d29yZD48a2V5d29yZD4qSHVtYW4gYWRpcG9jeXRlczwva2V5
d29yZD48a2V5d29yZD4qTGlwb2dlbmVzaXM8L2tleXdvcmQ+PGtleXdvcmQ+KkxpcG9seXNpczwv
a2V5d29yZD48a2V5d29yZD4qU3BleGluPC9rZXl3b3JkPjwva2V5d29yZHM+PGRhdGVzPjx5ZWFy
PjIwMTg8L3llYXI+PHB1Yi1kYXRlcz48ZGF0ZT5PY3Q8L2RhdGU+PC9wdWItZGF0ZXM+PC9kYXRl
cz48aXNibj4xODc5LTI2MTggKEVsZWN0cm9uaWMpJiN4RDsxMzg4LTE5ODEgKExpbmtpbmcpPC9p
c2JuPjxhY2Nlc3Npb24tbnVtPjMwMzA1MjQyPC9hY2Nlc3Npb24tbnVtPjx1cmxzPjxyZWxhdGVk
LXVybHM+PHVybD5odHRwczovL3d3dy5uY2JpLm5sbS5uaWguZ292L3B1Ym1lZC8zMDMwNTI0Mjwv
dXJsPjwvcmVsYXRlZC11cmxzPjwvdXJscz48ZWxlY3Ryb25pYy1yZXNvdXJjZS1udW0+MTAuMTAx
Ni9qLmJiYWxpcC4yMDE4LjA4LjAwMTwvZWxlY3Ryb25pYy1yZXNvdXJjZS1udW0+PC9yZWNvcmQ+
PC9DaXRlPjwvRW5kTm90ZT5=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00C65A32" w:rsidRPr="008B5129">
        <w:rPr>
          <w:rFonts w:ascii="Arial" w:hAnsi="Arial" w:cs="Arial"/>
          <w:color w:val="000000"/>
          <w:sz w:val="20"/>
          <w:szCs w:val="20"/>
          <w:lang w:val="en-GB"/>
        </w:rPr>
      </w:r>
      <w:r w:rsidR="00C65A32"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Kolodziejski et al., 2018)</w:t>
      </w:r>
      <w:r w:rsidR="00C65A32" w:rsidRPr="008B5129">
        <w:rPr>
          <w:rFonts w:ascii="Arial" w:hAnsi="Arial" w:cs="Arial"/>
          <w:color w:val="000000"/>
          <w:sz w:val="20"/>
          <w:szCs w:val="20"/>
        </w:rPr>
        <w:fldChar w:fldCharType="end"/>
      </w:r>
      <w:r w:rsidR="00C65A32" w:rsidRPr="008B5129">
        <w:rPr>
          <w:rFonts w:ascii="Arial" w:hAnsi="Arial" w:cs="Arial"/>
          <w:color w:val="000000"/>
          <w:sz w:val="20"/>
          <w:szCs w:val="20"/>
          <w:lang w:val="en-GB"/>
        </w:rPr>
        <w:t>.</w:t>
      </w:r>
      <w:r w:rsidR="00040DDA" w:rsidRPr="008B5129">
        <w:rPr>
          <w:rFonts w:ascii="Arial" w:hAnsi="Arial" w:cs="Arial"/>
          <w:color w:val="000000"/>
          <w:sz w:val="20"/>
          <w:szCs w:val="20"/>
          <w:lang w:val="en-GB"/>
        </w:rPr>
        <w:t xml:space="preserve"> Synthesis of </w:t>
      </w:r>
      <w:proofErr w:type="spellStart"/>
      <w:r w:rsidR="00040DDA" w:rsidRPr="008B5129">
        <w:rPr>
          <w:rFonts w:ascii="Arial" w:hAnsi="Arial" w:cs="Arial"/>
          <w:color w:val="000000"/>
          <w:sz w:val="20"/>
          <w:szCs w:val="20"/>
          <w:lang w:val="en-GB"/>
        </w:rPr>
        <w:t>spexin</w:t>
      </w:r>
      <w:proofErr w:type="spellEnd"/>
      <w:r w:rsidR="00040DDA" w:rsidRPr="008B5129">
        <w:rPr>
          <w:rFonts w:ascii="Arial" w:hAnsi="Arial" w:cs="Arial"/>
          <w:color w:val="000000"/>
          <w:sz w:val="20"/>
          <w:szCs w:val="20"/>
          <w:lang w:val="en-GB"/>
        </w:rPr>
        <w:t xml:space="preserve"> by the villous trophoblast suggest that this protein may play a role in regulating maternal lipid metabolism during pregnancy, possibly making more fatty acids available for transport to the </w:t>
      </w:r>
      <w:proofErr w:type="spellStart"/>
      <w:r w:rsidR="00040DDA" w:rsidRPr="008B5129">
        <w:rPr>
          <w:rFonts w:ascii="Arial" w:hAnsi="Arial" w:cs="Arial"/>
          <w:color w:val="000000"/>
          <w:sz w:val="20"/>
          <w:szCs w:val="20"/>
          <w:lang w:val="en-GB"/>
        </w:rPr>
        <w:t>fetus</w:t>
      </w:r>
      <w:proofErr w:type="spellEnd"/>
      <w:r w:rsidR="00040DDA" w:rsidRPr="008B5129">
        <w:rPr>
          <w:rFonts w:ascii="Arial" w:hAnsi="Arial" w:cs="Arial"/>
          <w:color w:val="000000"/>
          <w:sz w:val="20"/>
          <w:szCs w:val="20"/>
          <w:lang w:val="en-GB"/>
        </w:rPr>
        <w:t xml:space="preserve">. A recent study measured circulating </w:t>
      </w:r>
      <w:proofErr w:type="spellStart"/>
      <w:r w:rsidR="00040DDA" w:rsidRPr="008B5129">
        <w:rPr>
          <w:rFonts w:ascii="Arial" w:hAnsi="Arial" w:cs="Arial"/>
          <w:color w:val="000000"/>
          <w:sz w:val="20"/>
          <w:szCs w:val="20"/>
          <w:lang w:val="en-GB"/>
        </w:rPr>
        <w:t>spexin</w:t>
      </w:r>
      <w:proofErr w:type="spellEnd"/>
      <w:r w:rsidR="00040DDA" w:rsidRPr="008B5129">
        <w:rPr>
          <w:rFonts w:ascii="Arial" w:hAnsi="Arial" w:cs="Arial"/>
          <w:color w:val="000000"/>
          <w:sz w:val="20"/>
          <w:szCs w:val="20"/>
          <w:lang w:val="en-GB"/>
        </w:rPr>
        <w:t xml:space="preserve"> (SPX) during the course of pregnancy in women with gestational diabetes mellitus (GDM) </w:t>
      </w:r>
      <w:r w:rsidR="00040DDA" w:rsidRPr="008B5129">
        <w:rPr>
          <w:rFonts w:ascii="Arial" w:hAnsi="Arial" w:cs="Arial"/>
          <w:i/>
          <w:color w:val="000000"/>
          <w:sz w:val="20"/>
          <w:szCs w:val="20"/>
          <w:lang w:val="en-GB"/>
        </w:rPr>
        <w:t>vs</w:t>
      </w:r>
      <w:r w:rsidR="00040DDA" w:rsidRPr="008B5129">
        <w:rPr>
          <w:rFonts w:ascii="Arial" w:hAnsi="Arial" w:cs="Arial"/>
          <w:color w:val="000000"/>
          <w:sz w:val="20"/>
          <w:szCs w:val="20"/>
          <w:lang w:val="en-GB"/>
        </w:rPr>
        <w:t>. healthy controls (Al-</w:t>
      </w:r>
      <w:proofErr w:type="spellStart"/>
      <w:r w:rsidR="00040DDA" w:rsidRPr="008B5129">
        <w:rPr>
          <w:rFonts w:ascii="Arial" w:hAnsi="Arial" w:cs="Arial"/>
          <w:color w:val="000000"/>
          <w:sz w:val="20"/>
          <w:szCs w:val="20"/>
          <w:lang w:val="en-GB"/>
        </w:rPr>
        <w:t>Daghri</w:t>
      </w:r>
      <w:proofErr w:type="spellEnd"/>
      <w:r w:rsidR="00040DDA" w:rsidRPr="008B5129">
        <w:rPr>
          <w:rFonts w:ascii="Arial" w:hAnsi="Arial" w:cs="Arial"/>
          <w:color w:val="000000"/>
          <w:sz w:val="20"/>
          <w:szCs w:val="20"/>
          <w:lang w:val="en-GB"/>
        </w:rPr>
        <w:t xml:space="preserve">, et al., 2019). The study does not provide direct comparison with ours, as the starting measurements were taken at 10.3 (± 4.9) weeks and thus spanned both the first and second trimesters.  However, the authors reported a significant increase in circulating levels of </w:t>
      </w:r>
      <w:proofErr w:type="spellStart"/>
      <w:r w:rsidR="00040DDA" w:rsidRPr="008B5129">
        <w:rPr>
          <w:rFonts w:ascii="Arial" w:hAnsi="Arial" w:cs="Arial"/>
          <w:color w:val="000000"/>
          <w:sz w:val="20"/>
          <w:szCs w:val="20"/>
          <w:lang w:val="en-GB"/>
        </w:rPr>
        <w:t>spexin</w:t>
      </w:r>
      <w:proofErr w:type="spellEnd"/>
      <w:r w:rsidR="00040DDA" w:rsidRPr="008B5129">
        <w:rPr>
          <w:rFonts w:ascii="Arial" w:hAnsi="Arial" w:cs="Arial"/>
          <w:color w:val="000000"/>
          <w:sz w:val="20"/>
          <w:szCs w:val="20"/>
          <w:lang w:val="en-GB"/>
        </w:rPr>
        <w:t xml:space="preserve"> in patients who developed GDM, with values correlating positively with glucose levels. Hence, the increase in placental </w:t>
      </w:r>
      <w:proofErr w:type="spellStart"/>
      <w:r w:rsidR="00040DDA" w:rsidRPr="008B5129">
        <w:rPr>
          <w:rFonts w:ascii="Arial" w:hAnsi="Arial" w:cs="Arial"/>
          <w:color w:val="000000"/>
          <w:sz w:val="20"/>
          <w:szCs w:val="20"/>
          <w:lang w:val="en-GB"/>
        </w:rPr>
        <w:t>spexin</w:t>
      </w:r>
      <w:proofErr w:type="spellEnd"/>
      <w:r w:rsidR="00040DDA" w:rsidRPr="008B5129">
        <w:rPr>
          <w:rFonts w:ascii="Arial" w:hAnsi="Arial" w:cs="Arial"/>
          <w:color w:val="000000"/>
          <w:sz w:val="20"/>
          <w:szCs w:val="20"/>
          <w:lang w:val="en-GB"/>
        </w:rPr>
        <w:t xml:space="preserve"> in the second trimester might influence maternal glucose utilisation and availability during pregnancy. Our finding that transcripts encoding the hypocretin receptor 2 also increased during the second trimester suggests the placenta may play an important role in modulating maternal appetite and energy intake during pregnancy. Interestingly, an inverse correlation between circulating </w:t>
      </w:r>
      <w:proofErr w:type="spellStart"/>
      <w:r w:rsidR="00040DDA" w:rsidRPr="008B5129">
        <w:rPr>
          <w:rFonts w:ascii="Arial" w:hAnsi="Arial" w:cs="Arial"/>
          <w:color w:val="000000"/>
          <w:sz w:val="20"/>
          <w:szCs w:val="20"/>
          <w:lang w:val="en-GB"/>
        </w:rPr>
        <w:t>spexin</w:t>
      </w:r>
      <w:proofErr w:type="spellEnd"/>
      <w:r w:rsidR="00040DDA" w:rsidRPr="008B5129">
        <w:rPr>
          <w:rFonts w:ascii="Arial" w:hAnsi="Arial" w:cs="Arial"/>
          <w:color w:val="000000"/>
          <w:sz w:val="20"/>
          <w:szCs w:val="20"/>
          <w:lang w:val="en-GB"/>
        </w:rPr>
        <w:t xml:space="preserve"> and leptin levels was reported in adolescents with obesity </w:t>
      </w:r>
      <w:r w:rsidR="00040DDA" w:rsidRPr="008B5129">
        <w:rPr>
          <w:rFonts w:ascii="Arial" w:hAnsi="Arial" w:cs="Arial"/>
          <w:color w:val="000000"/>
          <w:sz w:val="20"/>
          <w:szCs w:val="20"/>
          <w:lang w:val="en-GB"/>
        </w:rPr>
        <w:fldChar w:fldCharType="begin">
          <w:fldData xml:space="preserve">PEVuZE5vdGU+PENpdGU+PEF1dGhvcj5LdW1hcjwvQXV0aG9yPjxZZWFyPjIwMTg8L1llYXI+PFJl
Y051bT4xMDA0PC9SZWNOdW0+PERpc3BsYXlUZXh0PihLdW1hciBldCBhbC4sIDIwMTgpPC9EaXNw
bGF5VGV4dD48cmVjb3JkPjxyZWMtbnVtYmVyPjEwMDQ8L3JlYy1udW1iZXI+PGZvcmVpZ24ta2V5
cz48a2V5IGFwcD0iRU4iIGRiLWlkPSJldGZ2MHAyMjlzenJ0MmVld2ZydjJ4ZHlmMHJ0MnYwcnZy
enMiIHRpbWVzdGFtcD0iMTU5MzQzNzg1MiI+MTAwNDwva2V5PjwvZm9yZWlnbi1rZXlzPjxyZWYt
dHlwZSBuYW1lPSJKb3VybmFsIEFydGljbGUiPjE3PC9yZWYtdHlwZT48Y29udHJpYnV0b3JzPjxh
dXRob3JzPjxhdXRob3I+S3VtYXIsIFMuPC9hdXRob3I+PGF1dGhvcj5Ib3NzYWluLCBNLiBKLjwv
YXV0aG9yPjxhdXRob3I+SmF2ZWQsIEEuPC9hdXRob3I+PGF1dGhvcj5LdWxsbywgSS4gSi48L2F1
dGhvcj48YXV0aG9yPkJhbGFnb3BhbCwgUC4gQi48L2F1dGhvcj48L2F1dGhvcnM+PC9jb250cmli
dXRvcnM+PGF1dGgtYWRkcmVzcz5EaXZpc2lvbiBvZiBQZWRpYXRyaWMgRW5kb2NyaW5vbG9neSwg
RGVwYXJ0bWVudCBvZiBQZWRpYXRyaWMgYW5kIEFkb2xlc2NlbnQgTWVkaWNpbmUsIE1heW8gQ2xp
bmljLCBSb2NoZXN0ZXIsIE1OLCBVU0EuJiN4RDtCaW9zdGF0aXN0aWNzIENvcmUsIE5lbW91cnMg
QmlvbWVkaWNhbCBSZXNlYXJjaCwgV2lsbWluZ3RvbiwgREUsIFVTQS4mI3hEO0RpdmlzaW9uIG9m
IFBlZGlhdHJpYyBhbmQgQWRvbGVzY2VudCBHeW5lY29sb2d5LCBEZXBhcnRtZW50IG9mIFBlZGlh
dHJpYyBhbmQgQWRvbGVzY2VudCBNZWRpY2luZSwgTWF5byBDbGluaWMsIFJvY2hlc3RlciwgTU4s
IFVTQS4mI3hEO0RlcGFydG1lbnQgb2YgQ2FyZGlvdmFzY3VsYXIgRGlzZWFzZXMsIE1heW8gQ2xp
bmljLCBSb2NoZXN0ZXIsIE1OLCBVU0EuJiN4RDtOZW1vdXJzIENoaWxkcmVuJmFwb3M7cyBTcGVj
aWFsdHkgQ2FyZSwgRGl2aXNpb24gb2YgQmlvbWVkaWNhbCBSZXNlYXJjaCwgTWF5byBDbGluaWMg
Q29sbGVnZSBvZiBNZWRpY2luZSwgSmFja3NvbnZpbGxlLCBGTCwgVVNBLjwvYXV0aC1hZGRyZXNz
Pjx0aXRsZXM+PHRpdGxlPlJlbGF0aW9uc2hpcCBvZiBjaXJjdWxhdGluZyBzcGV4aW4gd2l0aCBt
YXJrZXJzIG9mIGNhcmRpb3Zhc2N1bGFyIGRpc2Vhc2U6IGEgcGlsb3Qgc3R1ZHkgaW4gYWRvbGVz
Y2VudHMgd2l0aCBvYmVzaXR5PC90aXRsZT48c2Vjb25kYXJ5LXRpdGxlPlBlZGlhdHIgT2Jlczwv
c2Vjb25kYXJ5LXRpdGxlPjwvdGl0bGVzPjxwZXJpb2RpY2FsPjxmdWxsLXRpdGxlPlBlZGlhdHIg
T2JlczwvZnVsbC10aXRsZT48L3BlcmlvZGljYWw+PHBhZ2VzPjM3NC0zODA8L3BhZ2VzPjx2b2x1
bWU+MTM8L3ZvbHVtZT48bnVtYmVyPjY8L251bWJlcj48ZWRpdGlvbj4yMDE3LzEwLzE5PC9lZGl0
aW9uPjxrZXl3b3Jkcz48a2V5d29yZD5BZG9sZXNjZW50PC9rZXl3b3JkPjxrZXl3b3JkPkJpb21h
cmtlcnMvYmxvb2Q8L2tleXdvcmQ+PGtleXdvcmQ+QnJhY2hpYWwgQXJ0ZXJ5L2RpYWdub3N0aWMg
aW1hZ2luZzwva2V5d29yZD48a2V5d29yZD5DLVJlYWN0aXZlIFByb3RlaW4vYW5hbHlzaXM8L2tl
eXdvcmQ+PGtleXdvcmQ+Q2FyZGlvdmFzY3VsYXIgRGlzZWFzZXMvKmJsb29kL2V0aW9sb2d5PC9r
ZXl3b3JkPjxrZXl3b3JkPkNoaWxkPC9rZXl3b3JkPjxrZXl3b3JkPkNyb3NzLVNlY3Rpb25hbCBT
dHVkaWVzPC9rZXl3b3JkPjxrZXl3b3JkPkVuZG90aGVsaXVtLCBWYXNjdWxhci9waHlzaW9wYXRo
b2xvZ3k8L2tleXdvcmQ+PGtleXdvcmQ+RmVtYWxlPC9rZXl3b3JkPjxrZXl3b3JkPkh1bWFuczwv
a2V5d29yZD48a2V5d29yZD5MZXB0aW4vKmJsb29kPC9rZXl3b3JkPjxrZXl3b3JkPk1hbGU8L2tl
eXdvcmQ+PGtleXdvcmQ+UGVkaWF0cmljIE9iZXNpdHkvYmxvb2QvKmNvbXBsaWNhdGlvbnM8L2tl
eXdvcmQ+PGtleXdvcmQ+UGVwdGlkZSBIb3Jtb25lcy8qYmxvb2Q8L2tleXdvcmQ+PGtleXdvcmQ+
UGlsb3QgUHJvamVjdHM8L2tleXdvcmQ+PGtleXdvcmQ+VWx0cmFzb25vZ3JhcGh5LCBEb3BwbGVy
L21ldGhvZHM8L2tleXdvcmQ+PGtleXdvcmQ+KkNhcmRpb3Zhc2N1bGFyIHJpc2s8L2tleXdvcmQ+
PGtleXdvcmQ+KmxlcHRpbjwva2V5d29yZD48a2V5d29yZD4qb2Jlc2l0eTwva2V5d29yZD48a2V5
d29yZD4qc3BleGluPC9rZXl3b3JkPjwva2V5d29yZHM+PGRhdGVzPjx5ZWFyPjIwMTg8L3llYXI+
PHB1Yi1kYXRlcz48ZGF0ZT5KdW48L2RhdGU+PC9wdWItZGF0ZXM+PC9kYXRlcz48aXNibj4yMDQ3
LTYzMTAgKEVsZWN0cm9uaWMpJiN4RDsyMDQ3LTYzMDIgKExpbmtpbmcpPC9pc2JuPjxhY2Nlc3Np
b24tbnVtPjI5MDQ1MDQ4PC9hY2Nlc3Npb24tbnVtPjx1cmxzPjxyZWxhdGVkLXVybHM+PHVybD5o
dHRwczovL3d3dy5uY2JpLm5sbS5uaWguZ292L3B1Ym1lZC8yOTA0NTA0ODwvdXJsPjwvcmVsYXRl
ZC11cmxzPjwvdXJscz48Y3VzdG9tMj5QTUM1OTA2MjA1PC9jdXN0b20yPjxlbGVjdHJvbmljLXJl
c291cmNlLW51bT4xMC4xMTExL2lqcG8uMTIyNDk8L2VsZWN0cm9uaWMtcmVzb3VyY2UtbnVtPjwv
cmVjb3JkPjwvQ2l0ZT48L0VuZE5vdGU+AG==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LdW1hcjwvQXV0aG9yPjxZZWFyPjIwMTg8L1llYXI+PFJl
Y051bT4xMDA0PC9SZWNOdW0+PERpc3BsYXlUZXh0PihLdW1hciBldCBhbC4sIDIwMTgpPC9EaXNw
bGF5VGV4dD48cmVjb3JkPjxyZWMtbnVtYmVyPjEwMDQ8L3JlYy1udW1iZXI+PGZvcmVpZ24ta2V5
cz48a2V5IGFwcD0iRU4iIGRiLWlkPSJldGZ2MHAyMjlzenJ0MmVld2ZydjJ4ZHlmMHJ0MnYwcnZy
enMiIHRpbWVzdGFtcD0iMTU5MzQzNzg1MiI+MTAwNDwva2V5PjwvZm9yZWlnbi1rZXlzPjxyZWYt
dHlwZSBuYW1lPSJKb3VybmFsIEFydGljbGUiPjE3PC9yZWYtdHlwZT48Y29udHJpYnV0b3JzPjxh
dXRob3JzPjxhdXRob3I+S3VtYXIsIFMuPC9hdXRob3I+PGF1dGhvcj5Ib3NzYWluLCBNLiBKLjwv
YXV0aG9yPjxhdXRob3I+SmF2ZWQsIEEuPC9hdXRob3I+PGF1dGhvcj5LdWxsbywgSS4gSi48L2F1
dGhvcj48YXV0aG9yPkJhbGFnb3BhbCwgUC4gQi48L2F1dGhvcj48L2F1dGhvcnM+PC9jb250cmli
dXRvcnM+PGF1dGgtYWRkcmVzcz5EaXZpc2lvbiBvZiBQZWRpYXRyaWMgRW5kb2NyaW5vbG9neSwg
RGVwYXJ0bWVudCBvZiBQZWRpYXRyaWMgYW5kIEFkb2xlc2NlbnQgTWVkaWNpbmUsIE1heW8gQ2xp
bmljLCBSb2NoZXN0ZXIsIE1OLCBVU0EuJiN4RDtCaW9zdGF0aXN0aWNzIENvcmUsIE5lbW91cnMg
QmlvbWVkaWNhbCBSZXNlYXJjaCwgV2lsbWluZ3RvbiwgREUsIFVTQS4mI3hEO0RpdmlzaW9uIG9m
IFBlZGlhdHJpYyBhbmQgQWRvbGVzY2VudCBHeW5lY29sb2d5LCBEZXBhcnRtZW50IG9mIFBlZGlh
dHJpYyBhbmQgQWRvbGVzY2VudCBNZWRpY2luZSwgTWF5byBDbGluaWMsIFJvY2hlc3RlciwgTU4s
IFVTQS4mI3hEO0RlcGFydG1lbnQgb2YgQ2FyZGlvdmFzY3VsYXIgRGlzZWFzZXMsIE1heW8gQ2xp
bmljLCBSb2NoZXN0ZXIsIE1OLCBVU0EuJiN4RDtOZW1vdXJzIENoaWxkcmVuJmFwb3M7cyBTcGVj
aWFsdHkgQ2FyZSwgRGl2aXNpb24gb2YgQmlvbWVkaWNhbCBSZXNlYXJjaCwgTWF5byBDbGluaWMg
Q29sbGVnZSBvZiBNZWRpY2luZSwgSmFja3NvbnZpbGxlLCBGTCwgVVNBLjwvYXV0aC1hZGRyZXNz
Pjx0aXRsZXM+PHRpdGxlPlJlbGF0aW9uc2hpcCBvZiBjaXJjdWxhdGluZyBzcGV4aW4gd2l0aCBt
YXJrZXJzIG9mIGNhcmRpb3Zhc2N1bGFyIGRpc2Vhc2U6IGEgcGlsb3Qgc3R1ZHkgaW4gYWRvbGVz
Y2VudHMgd2l0aCBvYmVzaXR5PC90aXRsZT48c2Vjb25kYXJ5LXRpdGxlPlBlZGlhdHIgT2Jlczwv
c2Vjb25kYXJ5LXRpdGxlPjwvdGl0bGVzPjxwZXJpb2RpY2FsPjxmdWxsLXRpdGxlPlBlZGlhdHIg
T2JlczwvZnVsbC10aXRsZT48L3BlcmlvZGljYWw+PHBhZ2VzPjM3NC0zODA8L3BhZ2VzPjx2b2x1
bWU+MTM8L3ZvbHVtZT48bnVtYmVyPjY8L251bWJlcj48ZWRpdGlvbj4yMDE3LzEwLzE5PC9lZGl0
aW9uPjxrZXl3b3Jkcz48a2V5d29yZD5BZG9sZXNjZW50PC9rZXl3b3JkPjxrZXl3b3JkPkJpb21h
cmtlcnMvYmxvb2Q8L2tleXdvcmQ+PGtleXdvcmQ+QnJhY2hpYWwgQXJ0ZXJ5L2RpYWdub3N0aWMg
aW1hZ2luZzwva2V5d29yZD48a2V5d29yZD5DLVJlYWN0aXZlIFByb3RlaW4vYW5hbHlzaXM8L2tl
eXdvcmQ+PGtleXdvcmQ+Q2FyZGlvdmFzY3VsYXIgRGlzZWFzZXMvKmJsb29kL2V0aW9sb2d5PC9r
ZXl3b3JkPjxrZXl3b3JkPkNoaWxkPC9rZXl3b3JkPjxrZXl3b3JkPkNyb3NzLVNlY3Rpb25hbCBT
dHVkaWVzPC9rZXl3b3JkPjxrZXl3b3JkPkVuZG90aGVsaXVtLCBWYXNjdWxhci9waHlzaW9wYXRo
b2xvZ3k8L2tleXdvcmQ+PGtleXdvcmQ+RmVtYWxlPC9rZXl3b3JkPjxrZXl3b3JkPkh1bWFuczwv
a2V5d29yZD48a2V5d29yZD5MZXB0aW4vKmJsb29kPC9rZXl3b3JkPjxrZXl3b3JkPk1hbGU8L2tl
eXdvcmQ+PGtleXdvcmQ+UGVkaWF0cmljIE9iZXNpdHkvYmxvb2QvKmNvbXBsaWNhdGlvbnM8L2tl
eXdvcmQ+PGtleXdvcmQ+UGVwdGlkZSBIb3Jtb25lcy8qYmxvb2Q8L2tleXdvcmQ+PGtleXdvcmQ+
UGlsb3QgUHJvamVjdHM8L2tleXdvcmQ+PGtleXdvcmQ+VWx0cmFzb25vZ3JhcGh5LCBEb3BwbGVy
L21ldGhvZHM8L2tleXdvcmQ+PGtleXdvcmQ+KkNhcmRpb3Zhc2N1bGFyIHJpc2s8L2tleXdvcmQ+
PGtleXdvcmQ+KmxlcHRpbjwva2V5d29yZD48a2V5d29yZD4qb2Jlc2l0eTwva2V5d29yZD48a2V5
d29yZD4qc3BleGluPC9rZXl3b3JkPjwva2V5d29yZHM+PGRhdGVzPjx5ZWFyPjIwMTg8L3llYXI+
PHB1Yi1kYXRlcz48ZGF0ZT5KdW48L2RhdGU+PC9wdWItZGF0ZXM+PC9kYXRlcz48aXNibj4yMDQ3
LTYzMTAgKEVsZWN0cm9uaWMpJiN4RDsyMDQ3LTYzMDIgKExpbmtpbmcpPC9pc2JuPjxhY2Nlc3Np
b24tbnVtPjI5MDQ1MDQ4PC9hY2Nlc3Npb24tbnVtPjx1cmxzPjxyZWxhdGVkLXVybHM+PHVybD5o
dHRwczovL3d3dy5uY2JpLm5sbS5uaWguZ292L3B1Ym1lZC8yOTA0NTA0ODwvdXJsPjwvcmVsYXRl
ZC11cmxzPjwvdXJscz48Y3VzdG9tMj5QTUM1OTA2MjA1PC9jdXN0b20yPjxlbGVjdHJvbmljLXJl
c291cmNlLW51bT4xMC4xMTExL2lqcG8uMTIyNDk8L2VsZWN0cm9uaWMtcmVzb3VyY2UtbnVtPjwv
cmVjb3JkPjwvQ2l0ZT48L0VuZE5vdGU+AG==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00040DDA" w:rsidRPr="008B5129">
        <w:rPr>
          <w:rFonts w:ascii="Arial" w:hAnsi="Arial" w:cs="Arial"/>
          <w:color w:val="000000"/>
          <w:sz w:val="20"/>
          <w:szCs w:val="20"/>
          <w:lang w:val="en-GB"/>
        </w:rPr>
      </w:r>
      <w:r w:rsidR="00040DDA"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Kumar et al., 2018)</w:t>
      </w:r>
      <w:r w:rsidR="00040DDA" w:rsidRPr="008B5129">
        <w:rPr>
          <w:rFonts w:ascii="Arial" w:hAnsi="Arial" w:cs="Arial"/>
          <w:color w:val="000000"/>
          <w:sz w:val="20"/>
          <w:szCs w:val="20"/>
        </w:rPr>
        <w:fldChar w:fldCharType="end"/>
      </w:r>
      <w:r w:rsidR="00040DDA" w:rsidRPr="008B5129">
        <w:rPr>
          <w:rFonts w:ascii="Arial" w:hAnsi="Arial" w:cs="Arial"/>
          <w:color w:val="000000"/>
          <w:sz w:val="20"/>
          <w:szCs w:val="20"/>
          <w:lang w:val="en-GB"/>
        </w:rPr>
        <w:t xml:space="preserve">. Leptin mRNA and protein have been found to colocalize to the </w:t>
      </w:r>
      <w:proofErr w:type="spellStart"/>
      <w:r w:rsidR="00040DDA" w:rsidRPr="008B5129">
        <w:rPr>
          <w:rFonts w:ascii="Arial" w:hAnsi="Arial" w:cs="Arial"/>
          <w:color w:val="000000"/>
          <w:sz w:val="20"/>
          <w:szCs w:val="20"/>
          <w:lang w:val="en-GB"/>
        </w:rPr>
        <w:t>syncytiotrophoblast</w:t>
      </w:r>
      <w:proofErr w:type="spellEnd"/>
      <w:r w:rsidR="00040DDA" w:rsidRPr="008B5129">
        <w:rPr>
          <w:rFonts w:ascii="Arial" w:hAnsi="Arial" w:cs="Arial"/>
          <w:color w:val="000000"/>
          <w:sz w:val="20"/>
          <w:szCs w:val="20"/>
          <w:lang w:val="en-GB"/>
        </w:rPr>
        <w:t xml:space="preserve"> and </w:t>
      </w:r>
      <w:proofErr w:type="spellStart"/>
      <w:r w:rsidR="00040DDA" w:rsidRPr="008B5129">
        <w:rPr>
          <w:rFonts w:ascii="Arial" w:hAnsi="Arial" w:cs="Arial"/>
          <w:color w:val="000000"/>
          <w:sz w:val="20"/>
          <w:szCs w:val="20"/>
          <w:lang w:val="en-GB"/>
        </w:rPr>
        <w:t>fetal</w:t>
      </w:r>
      <w:proofErr w:type="spellEnd"/>
      <w:r w:rsidR="00040DDA" w:rsidRPr="008B5129">
        <w:rPr>
          <w:rFonts w:ascii="Arial" w:hAnsi="Arial" w:cs="Arial"/>
          <w:color w:val="000000"/>
          <w:sz w:val="20"/>
          <w:szCs w:val="20"/>
          <w:lang w:val="en-GB"/>
        </w:rPr>
        <w:t xml:space="preserve"> endothelial cells in human placentas, suggesting that the placenta is a source of both </w:t>
      </w:r>
      <w:proofErr w:type="spellStart"/>
      <w:r w:rsidR="00040DDA" w:rsidRPr="008B5129">
        <w:rPr>
          <w:rFonts w:ascii="Arial" w:hAnsi="Arial" w:cs="Arial"/>
          <w:color w:val="000000"/>
          <w:sz w:val="20"/>
          <w:szCs w:val="20"/>
          <w:lang w:val="en-GB"/>
        </w:rPr>
        <w:t>fetal</w:t>
      </w:r>
      <w:proofErr w:type="spellEnd"/>
      <w:r w:rsidR="00040DDA" w:rsidRPr="008B5129">
        <w:rPr>
          <w:rFonts w:ascii="Arial" w:hAnsi="Arial" w:cs="Arial"/>
          <w:color w:val="000000"/>
          <w:sz w:val="20"/>
          <w:szCs w:val="20"/>
          <w:lang w:val="en-GB"/>
        </w:rPr>
        <w:t xml:space="preserve"> and maternal leptin </w:t>
      </w:r>
      <w:r w:rsidR="00040DDA"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Lea&lt;/Author&gt;&lt;Year&gt;2000&lt;/Year&gt;&lt;RecNum&gt;969&lt;/RecNum&gt;&lt;DisplayText&gt;(Lea et al., 2000)&lt;/DisplayText&gt;&lt;record&gt;&lt;rec-number&gt;969&lt;/rec-number&gt;&lt;foreign-keys&gt;&lt;key app="EN" db-id="etfv0p229szrt2eewfrv2xdyf0rt2v0rvrzs" timestamp="1585572485"&gt;969&lt;/key&gt;&lt;/foreign-keys&gt;&lt;ref-type name="Journal Article"&gt;17&lt;/ref-type&gt;&lt;contributors&gt;&lt;authors&gt;&lt;author&gt;Lea, R. G.&lt;/author&gt;&lt;author&gt;Howe, D.&lt;/author&gt;&lt;author&gt;Hannah, L. T.&lt;/author&gt;&lt;author&gt;Bonneau, O.&lt;/author&gt;&lt;author&gt;Hunter, L.&lt;/author&gt;&lt;author&gt;Hoggard, N.&lt;/author&gt;&lt;/authors&gt;&lt;/contributors&gt;&lt;auth-address&gt;Division of Nutrition and Development, Rowett Research Institute, Greenburn Road, Bucksburn, Aberdeen AB21 9SB, UK.&lt;/auth-address&gt;&lt;titles&gt;&lt;title&gt;Placental leptin in normal, diabetic and fetal growth-retarded pregnancies&lt;/title&gt;&lt;secondary-title&gt;Mol Hum Reprod&lt;/secondary-title&gt;&lt;/titles&gt;&lt;periodical&gt;&lt;full-title&gt;Mol Hum Reprod&lt;/full-title&gt;&lt;/periodical&gt;&lt;pages&gt;763-9&lt;/pages&gt;&lt;volume&gt;6&lt;/volume&gt;&lt;number&gt;8&lt;/number&gt;&lt;edition&gt;2000/07/25&lt;/edition&gt;&lt;keywords&gt;&lt;keyword&gt;Carrier Proteins/metabolism&lt;/keyword&gt;&lt;keyword&gt;Diabetes Mellitus, Type 1/complications/*metabolism&lt;/keyword&gt;&lt;keyword&gt;Female&lt;/keyword&gt;&lt;keyword&gt;Fetal Blood/metabolism&lt;/keyword&gt;&lt;keyword&gt;Fetal Growth Retardation/*metabolism&lt;/keyword&gt;&lt;keyword&gt;Humans&lt;/keyword&gt;&lt;keyword&gt;Insulin/blood&lt;/keyword&gt;&lt;keyword&gt;Leptin/genetics/*metabolism&lt;/keyword&gt;&lt;keyword&gt;Placenta/*metabolism&lt;/keyword&gt;&lt;keyword&gt;Pregnancy&lt;/keyword&gt;&lt;keyword&gt;Pregnancy Trimester, First&lt;/keyword&gt;&lt;keyword&gt;Pregnancy Trimester, Third&lt;/keyword&gt;&lt;keyword&gt;Pregnancy in Diabetics/*metabolism&lt;/keyword&gt;&lt;keyword&gt;*Receptors, Cell Surface&lt;/keyword&gt;&lt;keyword&gt;Receptors, Leptin&lt;/keyword&gt;&lt;keyword&gt;Reference Values&lt;/keyword&gt;&lt;/keywords&gt;&lt;dates&gt;&lt;year&gt;2000&lt;/year&gt;&lt;pub-dates&gt;&lt;date&gt;Aug&lt;/date&gt;&lt;/pub-dates&gt;&lt;/dates&gt;&lt;isbn&gt;1360-9947 (Print)&amp;#xD;1360-9947 (Linking)&lt;/isbn&gt;&lt;accession-num&gt;10908288&lt;/accession-num&gt;&lt;urls&gt;&lt;related-urls&gt;&lt;url&gt;https://www.ncbi.nlm.nih.gov/pubmed/10908288&lt;/url&gt;&lt;/related-urls&gt;&lt;/urls&gt;&lt;electronic-resource-num&gt;10.1093/molehr/6.8.763&lt;/electronic-resource-num&gt;&lt;/record&gt;&lt;/Cite&gt;&lt;/EndNote&gt;</w:instrText>
      </w:r>
      <w:r w:rsidR="00040DDA" w:rsidRPr="008B5129">
        <w:rPr>
          <w:rFonts w:ascii="Arial" w:hAnsi="Arial" w:cs="Arial"/>
          <w:color w:val="000000"/>
          <w:sz w:val="20"/>
          <w:szCs w:val="20"/>
        </w:rPr>
        <w:fldChar w:fldCharType="separate"/>
      </w:r>
      <w:r w:rsidR="00426D1A" w:rsidRPr="008B5129">
        <w:rPr>
          <w:rFonts w:ascii="Arial" w:hAnsi="Arial" w:cs="Arial"/>
          <w:noProof/>
          <w:color w:val="000000"/>
          <w:sz w:val="20"/>
          <w:szCs w:val="20"/>
          <w:lang w:val="en-GB"/>
        </w:rPr>
        <w:t>(Lea et al., 2000)</w:t>
      </w:r>
      <w:r w:rsidR="00040DDA" w:rsidRPr="008B5129">
        <w:rPr>
          <w:rFonts w:ascii="Arial" w:hAnsi="Arial" w:cs="Arial"/>
          <w:color w:val="000000"/>
          <w:sz w:val="20"/>
          <w:szCs w:val="20"/>
        </w:rPr>
        <w:fldChar w:fldCharType="end"/>
      </w:r>
      <w:r w:rsidR="00040DDA" w:rsidRPr="008B5129">
        <w:rPr>
          <w:rFonts w:ascii="Arial" w:hAnsi="Arial" w:cs="Arial"/>
          <w:color w:val="000000"/>
          <w:sz w:val="20"/>
          <w:szCs w:val="20"/>
          <w:lang w:val="en-GB"/>
        </w:rPr>
        <w:t xml:space="preserve">. In addition, human </w:t>
      </w:r>
      <w:proofErr w:type="spellStart"/>
      <w:r w:rsidR="00040DDA" w:rsidRPr="008B5129">
        <w:rPr>
          <w:rFonts w:ascii="Arial" w:hAnsi="Arial" w:cs="Arial"/>
          <w:color w:val="000000"/>
          <w:sz w:val="20"/>
          <w:szCs w:val="20"/>
          <w:lang w:val="en-GB"/>
        </w:rPr>
        <w:t>fetal</w:t>
      </w:r>
      <w:proofErr w:type="spellEnd"/>
      <w:r w:rsidR="00040DDA" w:rsidRPr="008B5129">
        <w:rPr>
          <w:rFonts w:ascii="Arial" w:hAnsi="Arial" w:cs="Arial"/>
          <w:color w:val="000000"/>
          <w:sz w:val="20"/>
          <w:szCs w:val="20"/>
          <w:lang w:val="en-GB"/>
        </w:rPr>
        <w:t xml:space="preserve"> adipose tissue is capable of producing leptin at the beginning of lipogenesis and differentiation </w:t>
      </w:r>
      <w:r w:rsidR="00040DDA"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Atanassova&lt;/Author&gt;&lt;Year&gt;2000&lt;/Year&gt;&lt;RecNum&gt;970&lt;/RecNum&gt;&lt;DisplayText&gt;(Atanassova and Popova, 2000)&lt;/DisplayText&gt;&lt;record&gt;&lt;rec-number&gt;970&lt;/rec-number&gt;&lt;foreign-keys&gt;&lt;key app="EN" db-id="etfv0p229szrt2eewfrv2xdyf0rt2v0rvrzs" timestamp="1585572587"&gt;970&lt;/key&gt;&lt;/foreign-keys&gt;&lt;ref-type name="Journal Article"&gt;17&lt;/ref-type&gt;&lt;contributors&gt;&lt;authors&gt;&lt;author&gt;Atanassova, P.&lt;/author&gt;&lt;author&gt;Popova, L.&lt;/author&gt;&lt;/authors&gt;&lt;/contributors&gt;&lt;auth-address&gt;Department of Histology and Embryology, Higher Medical Institute, Plovdiv, Bulgaria.&lt;/auth-address&gt;&lt;titles&gt;&lt;title&gt;Leptin expression during the differentiation of subcutaneous adipose cells of human embryos in situ&lt;/title&gt;&lt;secondary-title&gt;Cells Tissues Organs&lt;/secondary-title&gt;&lt;/titles&gt;&lt;periodical&gt;&lt;full-title&gt;Cells Tissues Organs&lt;/full-title&gt;&lt;/periodical&gt;&lt;pages&gt;15-9&lt;/pages&gt;&lt;volume&gt;166&lt;/volume&gt;&lt;number&gt;1&lt;/number&gt;&lt;edition&gt;2000/02/15&lt;/edition&gt;&lt;keywords&gt;&lt;keyword&gt;Adipose Tissue/cytology/embryology/*metabolism&lt;/keyword&gt;&lt;keyword&gt;Cell Differentiation&lt;/keyword&gt;&lt;keyword&gt;Embryo, Mammalian/embryology/*metabolism&lt;/keyword&gt;&lt;keyword&gt;Female&lt;/keyword&gt;&lt;keyword&gt;Gene Expression Regulation, Developmental&lt;/keyword&gt;&lt;keyword&gt;Humans&lt;/keyword&gt;&lt;keyword&gt;Immunohistochemistry&lt;/keyword&gt;&lt;keyword&gt;Leptin/*biosynthesis&lt;/keyword&gt;&lt;keyword&gt;Pregnancy&lt;/keyword&gt;&lt;keyword&gt;Skin/cytology/embryology/metabolism&lt;/keyword&gt;&lt;/keywords&gt;&lt;dates&gt;&lt;year&gt;2000&lt;/year&gt;&lt;/dates&gt;&lt;isbn&gt;1422-6405 (Print)&amp;#xD;1422-6405 (Linking)&lt;/isbn&gt;&lt;accession-num&gt;10671751&lt;/accession-num&gt;&lt;urls&gt;&lt;related-urls&gt;&lt;url&gt;https://www.ncbi.nlm.nih.gov/pubmed/10671751&lt;/url&gt;&lt;/related-urls&gt;&lt;/urls&gt;&lt;electronic-resource-num&gt;10.1159/000016704&lt;/electronic-resource-num&gt;&lt;/record&gt;&lt;/Cite&gt;&lt;/EndNote&gt;</w:instrText>
      </w:r>
      <w:r w:rsidR="00040DDA" w:rsidRPr="008B5129">
        <w:rPr>
          <w:rFonts w:ascii="Arial" w:hAnsi="Arial" w:cs="Arial"/>
          <w:color w:val="000000"/>
          <w:sz w:val="20"/>
          <w:szCs w:val="20"/>
        </w:rPr>
        <w:fldChar w:fldCharType="separate"/>
      </w:r>
      <w:r w:rsidR="00426D1A" w:rsidRPr="008B5129">
        <w:rPr>
          <w:rFonts w:ascii="Arial" w:hAnsi="Arial" w:cs="Arial"/>
          <w:noProof/>
          <w:color w:val="000000"/>
          <w:sz w:val="20"/>
          <w:szCs w:val="20"/>
          <w:lang w:val="en-GB"/>
        </w:rPr>
        <w:t>(Atanassova and Popova, 2000)</w:t>
      </w:r>
      <w:r w:rsidR="00040DDA" w:rsidRPr="008B5129">
        <w:rPr>
          <w:rFonts w:ascii="Arial" w:hAnsi="Arial" w:cs="Arial"/>
          <w:color w:val="000000"/>
          <w:sz w:val="20"/>
          <w:szCs w:val="20"/>
        </w:rPr>
        <w:fldChar w:fldCharType="end"/>
      </w:r>
      <w:r w:rsidR="00040DDA" w:rsidRPr="008B5129">
        <w:rPr>
          <w:rFonts w:ascii="Arial" w:hAnsi="Arial" w:cs="Arial"/>
          <w:color w:val="000000"/>
          <w:sz w:val="20"/>
          <w:szCs w:val="20"/>
          <w:lang w:val="en-GB"/>
        </w:rPr>
        <w:t xml:space="preserve">. Placental leptin is transported bidirectionally at both </w:t>
      </w:r>
      <w:proofErr w:type="spellStart"/>
      <w:r w:rsidR="00040DDA" w:rsidRPr="008B5129">
        <w:rPr>
          <w:rFonts w:ascii="Arial" w:hAnsi="Arial" w:cs="Arial"/>
          <w:color w:val="000000"/>
          <w:sz w:val="20"/>
          <w:szCs w:val="20"/>
          <w:lang w:val="en-GB"/>
        </w:rPr>
        <w:t>fetal</w:t>
      </w:r>
      <w:proofErr w:type="spellEnd"/>
      <w:r w:rsidR="00040DDA" w:rsidRPr="008B5129">
        <w:rPr>
          <w:rFonts w:ascii="Arial" w:hAnsi="Arial" w:cs="Arial"/>
          <w:color w:val="000000"/>
          <w:sz w:val="20"/>
          <w:szCs w:val="20"/>
          <w:lang w:val="en-GB"/>
        </w:rPr>
        <w:t xml:space="preserve"> and maternal interfaces </w:t>
      </w:r>
      <w:r w:rsidR="00040DDA" w:rsidRPr="008B5129">
        <w:rPr>
          <w:rFonts w:ascii="Arial" w:hAnsi="Arial" w:cs="Arial"/>
          <w:color w:val="000000"/>
          <w:sz w:val="20"/>
          <w:szCs w:val="20"/>
          <w:lang w:val="en-GB"/>
        </w:rPr>
        <w:fldChar w:fldCharType="begin">
          <w:fldData xml:space="preserve">PEVuZE5vdGU+PENpdGU+PEF1dGhvcj5Ib2dnYXJkPC9BdXRob3I+PFllYXI+MjAwMTwvWWVhcj48
UmVjTnVtPjk3MTwvUmVjTnVtPjxEaXNwbGF5VGV4dD4oSG9nZ2FyZCBldCBhbC4sIDIwMDE7IFd5
cndvbGwgZXQgYWwuLCAyMDA1KTwvRGlzcGxheVRleHQ+PHJlY29yZD48cmVjLW51bWJlcj45NzE8
L3JlYy1udW1iZXI+PGZvcmVpZ24ta2V5cz48a2V5IGFwcD0iRU4iIGRiLWlkPSJldGZ2MHAyMjlz
enJ0MmVld2ZydjJ4ZHlmMHJ0MnYwcnZyenMiIHRpbWVzdGFtcD0iMTU4NTU3MzMyNSI+OTcxPC9r
ZXk+PC9mb3JlaWduLWtleXM+PHJlZi10eXBlIG5hbWU9IkpvdXJuYWwgQXJ0aWNsZSI+MTc8L3Jl
Zi10eXBlPjxjb250cmlidXRvcnM+PGF1dGhvcnM+PGF1dGhvcj5Ib2dnYXJkLCBOLjwvYXV0aG9y
PjxhdXRob3I+Q3JhYnRyZWUsIEouPC9hdXRob3I+PGF1dGhvcj5BbGxzdGFmZiwgUy48L2F1dGhv
cj48YXV0aG9yPkFicmFtb3ZpY2gsIEQuIFIuPC9hdXRob3I+PGF1dGhvcj5IYWdnYXJ0eSwgUC48
L2F1dGhvcj48L2F1dGhvcnM+PC9jb250cmlidXRvcnM+PGF1dGgtYWRkcmVzcz5BQ0VSTywgRGVw
YXJ0bWVudCBvZiBNb2xlY3VsYXIgUGh5c2lvbG9neSwgUm93ZXR0IFJlc2VhcmNoIEluc3RpdHV0
ZSwgQWJlcmRlZW4sIFNjb3RsYW5kLCBVSy4gbmhAcnJpLnNhcmkuYWMudWs8L2F1dGgtYWRkcmVz
cz48dGl0bGVzPjx0aXRsZT5MZXB0aW4gc2VjcmV0aW9uIHRvIGJvdGggdGhlIG1hdGVybmFsIGFu
ZCBmZXRhbCBjaXJjdWxhdGlvbiBpbiB0aGUgZXggdml2byBwZXJmdXNlZCBodW1hbiB0ZXJtIHBs
YWNlbnRhPC90aXRsZT48c2Vjb25kYXJ5LXRpdGxlPlBsYWNlbnRhPC9zZWNvbmRhcnktdGl0bGU+
PC90aXRsZXM+PHBlcmlvZGljYWw+PGZ1bGwtdGl0bGU+UGxhY2VudGE8L2Z1bGwtdGl0bGU+PC9w
ZXJpb2RpY2FsPjxwYWdlcz4zNDctNTI8L3BhZ2VzPjx2b2x1bWU+MjI8L3ZvbHVtZT48bnVtYmVy
PjQ8L251bWJlcj48ZWRpdGlvbj4yMDAxLzA0LzA1PC9lZGl0aW9uPjxrZXl3b3Jkcz48a2V5d29y
ZD5Cb2R5IE1hc3MgSW5kZXg8L2tleXdvcmQ+PGtleXdvcmQ+Q2FyYm9uIERpb3hpZGUvYmxvb2Q8
L2tleXdvcmQ+PGtleXdvcmQ+RmVtYWxlPC9rZXl3b3JkPjxrZXl3b3JkPkZldGFsIEJsb29kL2No
ZW1pc3RyeTwva2V5d29yZD48a2V5d29yZD5GZXRhbCBXZWlnaHQ8L2tleXdvcmQ+PGtleXdvcmQ+
RmV0dXMvKmJsb29kIHN1cHBseTwva2V5d29yZD48a2V5d29yZD5HZXN0YXRpb25hbCBBZ2U8L2tl
eXdvcmQ+PGtleXdvcmQ+SHVtYW5zPC9rZXl3b3JkPjxrZXl3b3JkPkh5ZHJvZ2VuLUlvbiBDb25j
ZW50cmF0aW9uPC9rZXl3b3JkPjxrZXl3b3JkPkxlcHRpbi9iaW9zeW50aGVzaXMvKm1ldGFib2xp
c208L2tleXdvcmQ+PGtleXdvcmQ+T3h5Z2VuL2Jsb29kPC9rZXl3b3JkPjxrZXl3b3JkPlBlcmZ1
c2lvbjwva2V5d29yZD48a2V5d29yZD5QbGFjZW50YS8qYmxvb2Qgc3VwcGx5LyptZXRhYm9saXNt
PC9rZXl3b3JkPjxrZXl3b3JkPlByZWduYW5jeTwva2V5d29yZD48L2tleXdvcmRzPjxkYXRlcz48
eWVhcj4yMDAxPC95ZWFyPjxwdWItZGF0ZXM+PGRhdGU+QXByPC9kYXRlPjwvcHViLWRhdGVzPjwv
ZGF0ZXM+PGlzYm4+MDE0My00MDA0IChQcmludCkmI3hEOzAxNDMtNDAwNCAoTGlua2luZyk8L2lz
Ym4+PGFjY2Vzc2lvbi1udW0+MTEyODY1NzE8L2FjY2Vzc2lvbi1udW0+PHVybHM+PHJlbGF0ZWQt
dXJscz48dXJsPmh0dHBzOi8vd3d3Lm5jYmkubmxtLm5paC5nb3YvcHVibWVkLzExMjg2NTcxPC91
cmw+PC9yZWxhdGVkLXVybHM+PC91cmxzPjxlbGVjdHJvbmljLXJlc291cmNlLW51bT4xMC4xMDUz
L3BsYWMuMjAwMS4wNjI4PC9lbGVjdHJvbmljLXJlc291cmNlLW51bT48L3JlY29yZD48L0NpdGU+
PENpdGU+PEF1dGhvcj5XeXJ3b2xsPC9BdXRob3I+PFllYXI+MjAwNTwvWWVhcj48UmVjTnVtPjk3
MjwvUmVjTnVtPjxyZWNvcmQ+PHJlYy1udW1iZXI+OTcyPC9yZWMtbnVtYmVyPjxmb3JlaWduLWtl
eXM+PGtleSBhcHA9IkVOIiBkYi1pZD0iZXRmdjBwMjI5c3pydDJlZXdmcnYyeGR5ZjBydDJ2MHJ2
cnpzIiB0aW1lc3RhbXA9IjE1ODU1NzMzOTkiPjk3Mjwva2V5PjwvZm9yZWlnbi1rZXlzPjxyZWYt
dHlwZSBuYW1lPSJKb3VybmFsIEFydGljbGUiPjE3PC9yZWYtdHlwZT48Y29udHJpYnV0b3JzPjxh
dXRob3JzPjxhdXRob3I+V3lyd29sbCwgQy4gUy48L2F1dGhvcj48YXV0aG9yPk1hcmssIFAuIEou
PC9hdXRob3I+PGF1dGhvcj5XYWRkZWxsLCBCLiBKLjwvYXV0aG9yPjwvYXV0aG9ycz48L2NvbnRy
aWJ1dG9ycz48YXV0aC1hZGRyZXNzPlNjaG9vbCBvZiBBbmF0b215IGFuZCBIdW1hbiBCaW9sb2d5
LCBUaGUgVW5pdmVyc2l0eSBvZiBXZXN0ZXJuIEF1c3RyYWxpYSwgMzUgU3RpcmxpbmcgSHd5LCBD
cmF3bGV5LCBXQSA2MDA5LCBBdXN0cmFsaWEuPC9hdXRoLWFkZHJlc3M+PHRpdGxlcz48dGl0bGU+
RGlyZWN0aW9uYWwgc2VjcmV0aW9uIGFuZCB0cmFuc3BvcnQgb2YgbGVwdGluIGFuZCBleHByZXNz
aW9uIG9mIGxlcHRpbiByZWNlcHRvciBpc29mb3JtcyBpbiBodW1hbiBwbGFjZW50YWwgQmVXbyBj
ZWxsczwvdGl0bGU+PHNlY29uZGFyeS10aXRsZT5Nb2wgQ2VsbCBFbmRvY3Jpbm9sPC9zZWNvbmRh
cnktdGl0bGU+PC90aXRsZXM+PHBlcmlvZGljYWw+PGZ1bGwtdGl0bGU+TW9sIENlbGwgRW5kb2Ny
aW5vbDwvZnVsbC10aXRsZT48L3BlcmlvZGljYWw+PHBhZ2VzPjczLTk8L3BhZ2VzPjx2b2x1bWU+
MjQxPC92b2x1bWU+PG51bWJlcj4xLTI8L251bWJlcj48ZWRpdGlvbj4yMDA1LzA2LzE2PC9lZGl0
aW9uPjxrZXl3b3Jkcz48a2V5d29yZD5BbnRpLUluZmxhbW1hdG9yeSBBZ2VudHMvcGhhcm1hY29s
b2d5PC9rZXl3b3JkPjxrZXl3b3JkPkNlbGwgTGluZSwgVHVtb3I8L2tleXdvcmQ+PGtleXdvcmQ+
Q29sZm9yc2luL3BoYXJtYWNvbG9neTwva2V5d29yZD48a2V5d29yZD5EZXhhbWV0aGFzb25lL3Bo
YXJtYWNvbG9neTwva2V5d29yZD48a2V5d29yZD5GZW1hbGU8L2tleXdvcmQ+PGtleXdvcmQ+R2Vu
ZSBFeHByZXNzaW9uIFJlZ3VsYXRpb24vZHJ1ZyBlZmZlY3RzPC9rZXl3b3JkPjxrZXl3b3JkPkdp
YW50IENlbGxzL21ldGFib2xpc208L2tleXdvcmQ+PGtleXdvcmQ+SHVtYW5zPC9rZXl3b3JkPjxr
ZXl3b3JkPkxlcHRpbi8qbWV0YWJvbGlzbTwva2V5d29yZD48a2V5d29yZD5NYXRlcm5hbC1GZXRh
bCBFeGNoYW5nZS9kcnVnIGVmZmVjdHM8L2tleXdvcmQ+PGtleXdvcmQ+UGxhY2VudGEvKm1ldGFi
b2xpc208L2tleXdvcmQ+PGtleXdvcmQ+UHJlZ25hbmN5PC9rZXl3b3JkPjxrZXl3b3JkPlByb3Rl
aW4gVHJhbnNwb3J0L2RydWcgZWZmZWN0czwva2V5d29yZD48a2V5d29yZD5SZWNlcHRvcnMsIENl
bGwgU3VyZmFjZS9iaW9zeW50aGVzaXM8L2tleXdvcmQ+PGtleXdvcmQ+UmVjZXB0b3JzLCBMZXB0
aW48L2tleXdvcmQ+PC9rZXl3b3Jkcz48ZGF0ZXM+PHllYXI+MjAwNTwveWVhcj48cHViLWRhdGVz
PjxkYXRlPlNlcCAyODwvZGF0ZT48L3B1Yi1kYXRlcz48L2RhdGVzPjxpc2JuPjAzMDMtNzIwNyAo
UHJpbnQpJiN4RDswMzAzLTcyMDcgKExpbmtpbmcpPC9pc2JuPjxhY2Nlc3Npb24tbnVtPjE1OTU1
NjIwPC9hY2Nlc3Npb24tbnVtPjx1cmxzPjxyZWxhdGVkLXVybHM+PHVybD5odHRwczovL3d3dy5u
Y2JpLm5sbS5uaWguZ292L3B1Ym1lZC8xNTk1NTYyMDwvdXJsPjwvcmVsYXRlZC11cmxzPjwvdXJs
cz48ZWxlY3Ryb25pYy1yZXNvdXJjZS1udW0+MTAuMTAxNi9qLm1jZS4yMDA1LjA1LjAwMzwvZWxl
Y3Ryb25pYy1yZXNvdXJjZS1udW0+PC9yZWNvcmQ+PC9DaXRlPjwvRW5kTm90ZT4A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Ib2dnYXJkPC9BdXRob3I+PFllYXI+MjAwMTwvWWVhcj48
UmVjTnVtPjk3MTwvUmVjTnVtPjxEaXNwbGF5VGV4dD4oSG9nZ2FyZCBldCBhbC4sIDIwMDE7IFd5
cndvbGwgZXQgYWwuLCAyMDA1KTwvRGlzcGxheVRleHQ+PHJlY29yZD48cmVjLW51bWJlcj45NzE8
L3JlYy1udW1iZXI+PGZvcmVpZ24ta2V5cz48a2V5IGFwcD0iRU4iIGRiLWlkPSJldGZ2MHAyMjlz
enJ0MmVld2ZydjJ4ZHlmMHJ0MnYwcnZyenMiIHRpbWVzdGFtcD0iMTU4NTU3MzMyNSI+OTcxPC9r
ZXk+PC9mb3JlaWduLWtleXM+PHJlZi10eXBlIG5hbWU9IkpvdXJuYWwgQXJ0aWNsZSI+MTc8L3Jl
Zi10eXBlPjxjb250cmlidXRvcnM+PGF1dGhvcnM+PGF1dGhvcj5Ib2dnYXJkLCBOLjwvYXV0aG9y
PjxhdXRob3I+Q3JhYnRyZWUsIEouPC9hdXRob3I+PGF1dGhvcj5BbGxzdGFmZiwgUy48L2F1dGhv
cj48YXV0aG9yPkFicmFtb3ZpY2gsIEQuIFIuPC9hdXRob3I+PGF1dGhvcj5IYWdnYXJ0eSwgUC48
L2F1dGhvcj48L2F1dGhvcnM+PC9jb250cmlidXRvcnM+PGF1dGgtYWRkcmVzcz5BQ0VSTywgRGVw
YXJ0bWVudCBvZiBNb2xlY3VsYXIgUGh5c2lvbG9neSwgUm93ZXR0IFJlc2VhcmNoIEluc3RpdHV0
ZSwgQWJlcmRlZW4sIFNjb3RsYW5kLCBVSy4gbmhAcnJpLnNhcmkuYWMudWs8L2F1dGgtYWRkcmVz
cz48dGl0bGVzPjx0aXRsZT5MZXB0aW4gc2VjcmV0aW9uIHRvIGJvdGggdGhlIG1hdGVybmFsIGFu
ZCBmZXRhbCBjaXJjdWxhdGlvbiBpbiB0aGUgZXggdml2byBwZXJmdXNlZCBodW1hbiB0ZXJtIHBs
YWNlbnRhPC90aXRsZT48c2Vjb25kYXJ5LXRpdGxlPlBsYWNlbnRhPC9zZWNvbmRhcnktdGl0bGU+
PC90aXRsZXM+PHBlcmlvZGljYWw+PGZ1bGwtdGl0bGU+UGxhY2VudGE8L2Z1bGwtdGl0bGU+PC9w
ZXJpb2RpY2FsPjxwYWdlcz4zNDctNTI8L3BhZ2VzPjx2b2x1bWU+MjI8L3ZvbHVtZT48bnVtYmVy
PjQ8L251bWJlcj48ZWRpdGlvbj4yMDAxLzA0LzA1PC9lZGl0aW9uPjxrZXl3b3Jkcz48a2V5d29y
ZD5Cb2R5IE1hc3MgSW5kZXg8L2tleXdvcmQ+PGtleXdvcmQ+Q2FyYm9uIERpb3hpZGUvYmxvb2Q8
L2tleXdvcmQ+PGtleXdvcmQ+RmVtYWxlPC9rZXl3b3JkPjxrZXl3b3JkPkZldGFsIEJsb29kL2No
ZW1pc3RyeTwva2V5d29yZD48a2V5d29yZD5GZXRhbCBXZWlnaHQ8L2tleXdvcmQ+PGtleXdvcmQ+
RmV0dXMvKmJsb29kIHN1cHBseTwva2V5d29yZD48a2V5d29yZD5HZXN0YXRpb25hbCBBZ2U8L2tl
eXdvcmQ+PGtleXdvcmQ+SHVtYW5zPC9rZXl3b3JkPjxrZXl3b3JkPkh5ZHJvZ2VuLUlvbiBDb25j
ZW50cmF0aW9uPC9rZXl3b3JkPjxrZXl3b3JkPkxlcHRpbi9iaW9zeW50aGVzaXMvKm1ldGFib2xp
c208L2tleXdvcmQ+PGtleXdvcmQ+T3h5Z2VuL2Jsb29kPC9rZXl3b3JkPjxrZXl3b3JkPlBlcmZ1
c2lvbjwva2V5d29yZD48a2V5d29yZD5QbGFjZW50YS8qYmxvb2Qgc3VwcGx5LyptZXRhYm9saXNt
PC9rZXl3b3JkPjxrZXl3b3JkPlByZWduYW5jeTwva2V5d29yZD48L2tleXdvcmRzPjxkYXRlcz48
eWVhcj4yMDAxPC95ZWFyPjxwdWItZGF0ZXM+PGRhdGU+QXByPC9kYXRlPjwvcHViLWRhdGVzPjwv
ZGF0ZXM+PGlzYm4+MDE0My00MDA0IChQcmludCkmI3hEOzAxNDMtNDAwNCAoTGlua2luZyk8L2lz
Ym4+PGFjY2Vzc2lvbi1udW0+MTEyODY1NzE8L2FjY2Vzc2lvbi1udW0+PHVybHM+PHJlbGF0ZWQt
dXJscz48dXJsPmh0dHBzOi8vd3d3Lm5jYmkubmxtLm5paC5nb3YvcHVibWVkLzExMjg2NTcxPC91
cmw+PC9yZWxhdGVkLXVybHM+PC91cmxzPjxlbGVjdHJvbmljLXJlc291cmNlLW51bT4xMC4xMDUz
L3BsYWMuMjAwMS4wNjI4PC9lbGVjdHJvbmljLXJlc291cmNlLW51bT48L3JlY29yZD48L0NpdGU+
PENpdGU+PEF1dGhvcj5XeXJ3b2xsPC9BdXRob3I+PFllYXI+MjAwNTwvWWVhcj48UmVjTnVtPjk3
MjwvUmVjTnVtPjxyZWNvcmQ+PHJlYy1udW1iZXI+OTcyPC9yZWMtbnVtYmVyPjxmb3JlaWduLWtl
eXM+PGtleSBhcHA9IkVOIiBkYi1pZD0iZXRmdjBwMjI5c3pydDJlZXdmcnYyeGR5ZjBydDJ2MHJ2
cnpzIiB0aW1lc3RhbXA9IjE1ODU1NzMzOTkiPjk3Mjwva2V5PjwvZm9yZWlnbi1rZXlzPjxyZWYt
dHlwZSBuYW1lPSJKb3VybmFsIEFydGljbGUiPjE3PC9yZWYtdHlwZT48Y29udHJpYnV0b3JzPjxh
dXRob3JzPjxhdXRob3I+V3lyd29sbCwgQy4gUy48L2F1dGhvcj48YXV0aG9yPk1hcmssIFAuIEou
PC9hdXRob3I+PGF1dGhvcj5XYWRkZWxsLCBCLiBKLjwvYXV0aG9yPjwvYXV0aG9ycz48L2NvbnRy
aWJ1dG9ycz48YXV0aC1hZGRyZXNzPlNjaG9vbCBvZiBBbmF0b215IGFuZCBIdW1hbiBCaW9sb2d5
LCBUaGUgVW5pdmVyc2l0eSBvZiBXZXN0ZXJuIEF1c3RyYWxpYSwgMzUgU3RpcmxpbmcgSHd5LCBD
cmF3bGV5LCBXQSA2MDA5LCBBdXN0cmFsaWEuPC9hdXRoLWFkZHJlc3M+PHRpdGxlcz48dGl0bGU+
RGlyZWN0aW9uYWwgc2VjcmV0aW9uIGFuZCB0cmFuc3BvcnQgb2YgbGVwdGluIGFuZCBleHByZXNz
aW9uIG9mIGxlcHRpbiByZWNlcHRvciBpc29mb3JtcyBpbiBodW1hbiBwbGFjZW50YWwgQmVXbyBj
ZWxsczwvdGl0bGU+PHNlY29uZGFyeS10aXRsZT5Nb2wgQ2VsbCBFbmRvY3Jpbm9sPC9zZWNvbmRh
cnktdGl0bGU+PC90aXRsZXM+PHBlcmlvZGljYWw+PGZ1bGwtdGl0bGU+TW9sIENlbGwgRW5kb2Ny
aW5vbDwvZnVsbC10aXRsZT48L3BlcmlvZGljYWw+PHBhZ2VzPjczLTk8L3BhZ2VzPjx2b2x1bWU+
MjQxPC92b2x1bWU+PG51bWJlcj4xLTI8L251bWJlcj48ZWRpdGlvbj4yMDA1LzA2LzE2PC9lZGl0
aW9uPjxrZXl3b3Jkcz48a2V5d29yZD5BbnRpLUluZmxhbW1hdG9yeSBBZ2VudHMvcGhhcm1hY29s
b2d5PC9rZXl3b3JkPjxrZXl3b3JkPkNlbGwgTGluZSwgVHVtb3I8L2tleXdvcmQ+PGtleXdvcmQ+
Q29sZm9yc2luL3BoYXJtYWNvbG9neTwva2V5d29yZD48a2V5d29yZD5EZXhhbWV0aGFzb25lL3Bo
YXJtYWNvbG9neTwva2V5d29yZD48a2V5d29yZD5GZW1hbGU8L2tleXdvcmQ+PGtleXdvcmQ+R2Vu
ZSBFeHByZXNzaW9uIFJlZ3VsYXRpb24vZHJ1ZyBlZmZlY3RzPC9rZXl3b3JkPjxrZXl3b3JkPkdp
YW50IENlbGxzL21ldGFib2xpc208L2tleXdvcmQ+PGtleXdvcmQ+SHVtYW5zPC9rZXl3b3JkPjxr
ZXl3b3JkPkxlcHRpbi8qbWV0YWJvbGlzbTwva2V5d29yZD48a2V5d29yZD5NYXRlcm5hbC1GZXRh
bCBFeGNoYW5nZS9kcnVnIGVmZmVjdHM8L2tleXdvcmQ+PGtleXdvcmQ+UGxhY2VudGEvKm1ldGFi
b2xpc208L2tleXdvcmQ+PGtleXdvcmQ+UHJlZ25hbmN5PC9rZXl3b3JkPjxrZXl3b3JkPlByb3Rl
aW4gVHJhbnNwb3J0L2RydWcgZWZmZWN0czwva2V5d29yZD48a2V5d29yZD5SZWNlcHRvcnMsIENl
bGwgU3VyZmFjZS9iaW9zeW50aGVzaXM8L2tleXdvcmQ+PGtleXdvcmQ+UmVjZXB0b3JzLCBMZXB0
aW48L2tleXdvcmQ+PC9rZXl3b3Jkcz48ZGF0ZXM+PHllYXI+MjAwNTwveWVhcj48cHViLWRhdGVz
PjxkYXRlPlNlcCAyODwvZGF0ZT48L3B1Yi1kYXRlcz48L2RhdGVzPjxpc2JuPjAzMDMtNzIwNyAo
UHJpbnQpJiN4RDswMzAzLTcyMDcgKExpbmtpbmcpPC9pc2JuPjxhY2Nlc3Npb24tbnVtPjE1OTU1
NjIwPC9hY2Nlc3Npb24tbnVtPjx1cmxzPjxyZWxhdGVkLXVybHM+PHVybD5odHRwczovL3d3dy5u
Y2JpLm5sbS5uaWguZ292L3B1Ym1lZC8xNTk1NTYyMDwvdXJsPjwvcmVsYXRlZC11cmxzPjwvdXJs
cz48ZWxlY3Ryb25pYy1yZXNvdXJjZS1udW0+MTAuMTAxNi9qLm1jZS4yMDA1LjA1LjAwMzwvZWxl
Y3Ryb25pYy1yZXNvdXJjZS1udW0+PC9yZWNvcmQ+PC9DaXRlPjwvRW5kTm90ZT4A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00040DDA" w:rsidRPr="008B5129">
        <w:rPr>
          <w:rFonts w:ascii="Arial" w:hAnsi="Arial" w:cs="Arial"/>
          <w:color w:val="000000"/>
          <w:sz w:val="20"/>
          <w:szCs w:val="20"/>
        </w:rPr>
      </w:r>
      <w:r w:rsidR="00040DDA" w:rsidRPr="008B5129">
        <w:rPr>
          <w:rFonts w:ascii="Arial" w:hAnsi="Arial" w:cs="Arial"/>
          <w:color w:val="000000"/>
          <w:sz w:val="20"/>
          <w:szCs w:val="20"/>
        </w:rPr>
        <w:fldChar w:fldCharType="separate"/>
      </w:r>
      <w:r w:rsidR="00426D1A" w:rsidRPr="008B5129">
        <w:rPr>
          <w:rFonts w:ascii="Arial" w:hAnsi="Arial" w:cs="Arial"/>
          <w:noProof/>
          <w:color w:val="000000"/>
          <w:sz w:val="20"/>
          <w:szCs w:val="20"/>
          <w:lang w:val="en-GB"/>
        </w:rPr>
        <w:t>(Hoggard et al., 2001; Wyrwoll et al., 2005)</w:t>
      </w:r>
      <w:r w:rsidR="00040DDA" w:rsidRPr="008B5129">
        <w:rPr>
          <w:rFonts w:ascii="Arial" w:hAnsi="Arial" w:cs="Arial"/>
          <w:color w:val="000000"/>
          <w:sz w:val="20"/>
          <w:szCs w:val="20"/>
        </w:rPr>
        <w:fldChar w:fldCharType="end"/>
      </w:r>
      <w:r w:rsidR="00040DDA" w:rsidRPr="008B5129">
        <w:rPr>
          <w:rFonts w:ascii="Arial" w:hAnsi="Arial" w:cs="Arial"/>
          <w:color w:val="000000"/>
          <w:sz w:val="20"/>
          <w:szCs w:val="20"/>
          <w:lang w:val="en-GB"/>
        </w:rPr>
        <w:t xml:space="preserve">. </w:t>
      </w:r>
      <w:r w:rsidR="00040DDA" w:rsidRPr="008B5129">
        <w:rPr>
          <w:rFonts w:ascii="Arial" w:hAnsi="Arial" w:cs="Arial"/>
          <w:color w:val="000000"/>
          <w:sz w:val="20"/>
          <w:szCs w:val="20"/>
        </w:rPr>
        <w:t xml:space="preserve">However, leptin may play other roles at the maternal-fetal interface. Its receptor is expressed on invading </w:t>
      </w:r>
      <w:proofErr w:type="spellStart"/>
      <w:r w:rsidR="00040DDA" w:rsidRPr="008B5129">
        <w:rPr>
          <w:rFonts w:ascii="Arial" w:hAnsi="Arial" w:cs="Arial"/>
          <w:color w:val="000000"/>
          <w:sz w:val="20"/>
          <w:szCs w:val="20"/>
        </w:rPr>
        <w:t>extravillous</w:t>
      </w:r>
      <w:proofErr w:type="spellEnd"/>
      <w:r w:rsidR="00040DDA" w:rsidRPr="008B5129">
        <w:rPr>
          <w:rFonts w:ascii="Arial" w:hAnsi="Arial" w:cs="Arial"/>
          <w:color w:val="000000"/>
          <w:sz w:val="20"/>
          <w:szCs w:val="20"/>
        </w:rPr>
        <w:t xml:space="preserve"> trophoblast cells, and the addition of leptin to isolated cytotrophoblast cells in culture increases the production of matrix metalloproteinases </w:t>
      </w:r>
      <w:r w:rsidR="00040DDA" w:rsidRPr="008B5129">
        <w:rPr>
          <w:rFonts w:ascii="Arial" w:hAnsi="Arial" w:cs="Arial"/>
          <w:color w:val="000000"/>
          <w:sz w:val="20"/>
          <w:szCs w:val="20"/>
        </w:rPr>
        <w:fldChar w:fldCharType="begin">
          <w:fldData xml:space="preserve">PEVuZE5vdGU+PENpdGU+PEF1dGhvcj5DYXN0ZWxsdWNjaTwvQXV0aG9yPjxZZWFyPjIwMDA8L1ll
YXI+PFJlY051bT45NDc8L1JlY051bT48RGlzcGxheVRleHQ+KENhc3RlbGx1Y2NpIGV0IGFsLiwg
MjAwMCk8L0Rpc3BsYXlUZXh0PjxyZWNvcmQ+PHJlYy1udW1iZXI+OTQ3PC9yZWMtbnVtYmVyPjxm
b3JlaWduLWtleXM+PGtleSBhcHA9IkVOIiBkYi1pZD0iZXRmdjBwMjI5c3pydDJlZXdmcnYyeGR5
ZjBydDJ2MHJ2cnpzIiB0aW1lc3RhbXA9IjE1NzgzMjEwMDEiPjk0Nzwva2V5PjwvZm9yZWlnbi1r
ZXlzPjxyZWYtdHlwZSBuYW1lPSJKb3VybmFsIEFydGljbGUiPjE3PC9yZWYtdHlwZT48Y29udHJp
YnV0b3JzPjxhdXRob3JzPjxhdXRob3I+Q2FzdGVsbHVjY2ksIE0uPC9hdXRob3I+PGF1dGhvcj5E
ZSBNYXR0ZWlzLCBSLjwvYXV0aG9yPjxhdXRob3I+TWVpc3NlciwgQS48L2F1dGhvcj48YXV0aG9y
PkNhbmNlbGxvLCBSLjwvYXV0aG9yPjxhdXRob3I+TW9uc3Vycm8sIFYuPC9hdXRob3I+PGF1dGhv
cj5Jc2xhbWksIEQuPC9hdXRob3I+PGF1dGhvcj5TYXJ6YW5pLCBSLjwvYXV0aG9yPjxhdXRob3I+
TWFyemlvbmksIEQuPC9hdXRob3I+PGF1dGhvcj5DaW50aSwgUy48L2F1dGhvcj48YXV0aG9yPkJp
c2Nob2YsIFAuPC9hdXRob3I+PC9hdXRob3JzPjwvY29udHJpYnV0b3JzPjxhdXRoLWFkZHJlc3M+
SW5zdGl0dXRlIG9mIE5vcm1hbCBIdW1hbiBNb3JwaG9sb2d5LCBJbnN0aXR1dGUgb2YgQ2xpbmlj
YWwgTWVkaWNpbmUsIEZhY3VsdHkgb2YgTWVkaWNpbmUsIFVuaXZlcnNpdHkgb2YgQW5jb25hLCBB
bmNvbmEsIEl0YWx5LjwvYXV0aC1hZGRyZXNzPjx0aXRsZXM+PHRpdGxlPkxlcHRpbiBtb2R1bGF0
ZXMgZXh0cmFjZWxsdWxhciBtYXRyaXggbW9sZWN1bGVzIGFuZCBtZXRhbGxvcHJvdGVpbmFzZXM6
IHBvc3NpYmxlIGltcGxpY2F0aW9ucyBmb3IgdHJvcGhvYmxhc3QgaW52YXNpb248L3RpdGxlPjxz
ZWNvbmRhcnktdGl0bGU+TW9sIEh1bSBSZXByb2Q8L3NlY29uZGFyeS10aXRsZT48L3RpdGxlcz48
cGVyaW9kaWNhbD48ZnVsbC10aXRsZT5Nb2wgSHVtIFJlcHJvZDwvZnVsbC10aXRsZT48L3Blcmlv
ZGljYWw+PHBhZ2VzPjk1MS04PC9wYWdlcz48dm9sdW1lPjY8L3ZvbHVtZT48bnVtYmVyPjEwPC9u
dW1iZXI+PGVkaXRpb24+MjAwMC8wOS8yODwvZWRpdGlvbj48a2V5d29yZHM+PGtleXdvcmQ+Q2Fy
cmllciBQcm90ZWlucy9nZW5ldGljcy9tZXRhYm9saXNtPC9rZXl3b3JkPjxrZXl3b3JkPkNlbGxz
LCBDdWx0dXJlZDwva2V5d29yZD48a2V5d29yZD5DaG9yaW9uaWMgVmlsbGkvbWV0YWJvbGlzbTwv
a2V5d29yZD48a2V5d29yZD5Fbnp5bWUtTGlua2VkIEltbXVub3NvcmJlbnQgQXNzYXk8L2tleXdv
cmQ+PGtleXdvcmQ+RmVtYWxlPC9rZXl3b3JkPjxrZXl3b3JkPkZldGFsIFByb3RlaW5zLyptZXRh
Ym9saXNtPC9rZXl3b3JkPjxrZXl3b3JkPkZpYnJvbmVjdGlucy8qbWV0YWJvbGlzbTwva2V5d29y
ZD48a2V5d29yZD5IdW1hbnM8L2tleXdvcmQ+PGtleXdvcmQ+S2VyYXRpbnMvYW5hbHlzaXM8L2tl
eXdvcmQ+PGtleXdvcmQ+TGVwdGluL2dlbmV0aWNzL2ltbXVub2xvZ3kvKm1ldGFib2xpc20vcGhh
cm1hY29sb2d5PC9rZXl3b3JkPjxrZXl3b3JkPk1hdHJpeCBNZXRhbGxvcHJvdGVpbmFzZSAyLypt
ZXRhYm9saXNtPC9rZXl3b3JkPjxrZXl3b3JkPk1hdHJpeCBNZXRhbGxvcHJvdGVpbmFzZSA5L2lz
b2xhdGlvbiAmYW1wOyBwdXJpZmljYXRpb24vKm1ldGFib2xpc208L2tleXdvcmQ+PGtleXdvcmQ+
UGxhY2VudGEvY3l0b2xvZ3k8L2tleXdvcmQ+PGtleXdvcmQ+UHJlZ25hbmN5PC9rZXl3b3JkPjxr
ZXl3b3JkPlByZWduYW5jeSBUcmltZXN0ZXIsIEZpcnN0PC9rZXl3b3JkPjxrZXl3b3JkPlByZWdu
YW5jeSBUcmltZXN0ZXIsIFRoaXJkPC9rZXl3b3JkPjxrZXl3b3JkPipSZWNlcHRvcnMsIENlbGwg
U3VyZmFjZTwva2V5d29yZD48a2V5d29yZD5SZWNlcHRvcnMsIExlcHRpbjwva2V5d29yZD48a2V5
d29yZD5SZWNvbWJpbmFudCBQcm90ZWlucy9waGFybWFjb2xvZ3k8L2tleXdvcmQ+PGtleXdvcmQ+
VHJvcGhvYmxhc3RzL2RydWcgZWZmZWN0cy8qcGh5c2lvbG9neTwva2V5d29yZD48L2tleXdvcmRz
PjxkYXRlcz48eWVhcj4yMDAwPC95ZWFyPjxwdWItZGF0ZXM+PGRhdGU+T2N0PC9kYXRlPjwvcHVi
LWRhdGVzPjwvZGF0ZXM+PGlzYm4+MTM2MC05OTQ3IChQcmludCkmI3hEOzEzNjAtOTk0NyAoTGlu
a2luZyk8L2lzYm4+PGFjY2Vzc2lvbi1udW0+MTEwMDYzMjU8L2FjY2Vzc2lvbi1udW0+PHVybHM+
PHJlbGF0ZWQtdXJscz48dXJsPmh0dHA6Ly93d3cubmNiaS5ubG0ubmloLmdvdi9lbnRyZXovcXVl
cnkuZmNnaT9jbWQ9UmV0cmlldmUmYW1wO2RiPVB1Yk1lZCZhbXA7ZG9wdD1DaXRhdGlvbiZhbXA7
bGlzdF91aWRzPTExMDA2MzI1PC91cmw+PC9yZWxhdGVkLXVybHM+PC91cmxzPjxsYW5ndWFnZT5l
bmc8L2xhbmd1YWdlPjwvcmVjb3JkPjwvQ2l0ZT48L0VuZE5vdGU+
</w:fldData>
        </w:fldChar>
      </w:r>
      <w:r w:rsidR="00426D1A" w:rsidRPr="008B5129">
        <w:rPr>
          <w:rFonts w:ascii="Arial" w:hAnsi="Arial" w:cs="Arial"/>
          <w:color w:val="000000"/>
          <w:sz w:val="20"/>
          <w:szCs w:val="20"/>
        </w:rPr>
        <w:instrText xml:space="preserve"> ADDIN EN.CITE </w:instrText>
      </w:r>
      <w:r w:rsidR="00426D1A" w:rsidRPr="008B5129">
        <w:rPr>
          <w:rFonts w:ascii="Arial" w:hAnsi="Arial" w:cs="Arial"/>
          <w:color w:val="000000"/>
          <w:sz w:val="20"/>
          <w:szCs w:val="20"/>
        </w:rPr>
        <w:fldChar w:fldCharType="begin">
          <w:fldData xml:space="preserve">PEVuZE5vdGU+PENpdGU+PEF1dGhvcj5DYXN0ZWxsdWNjaTwvQXV0aG9yPjxZZWFyPjIwMDA8L1ll
YXI+PFJlY051bT45NDc8L1JlY051bT48RGlzcGxheVRleHQ+KENhc3RlbGx1Y2NpIGV0IGFsLiwg
MjAwMCk8L0Rpc3BsYXlUZXh0PjxyZWNvcmQ+PHJlYy1udW1iZXI+OTQ3PC9yZWMtbnVtYmVyPjxm
b3JlaWduLWtleXM+PGtleSBhcHA9IkVOIiBkYi1pZD0iZXRmdjBwMjI5c3pydDJlZXdmcnYyeGR5
ZjBydDJ2MHJ2cnpzIiB0aW1lc3RhbXA9IjE1NzgzMjEwMDEiPjk0Nzwva2V5PjwvZm9yZWlnbi1r
ZXlzPjxyZWYtdHlwZSBuYW1lPSJKb3VybmFsIEFydGljbGUiPjE3PC9yZWYtdHlwZT48Y29udHJp
YnV0b3JzPjxhdXRob3JzPjxhdXRob3I+Q2FzdGVsbHVjY2ksIE0uPC9hdXRob3I+PGF1dGhvcj5E
ZSBNYXR0ZWlzLCBSLjwvYXV0aG9yPjxhdXRob3I+TWVpc3NlciwgQS48L2F1dGhvcj48YXV0aG9y
PkNhbmNlbGxvLCBSLjwvYXV0aG9yPjxhdXRob3I+TW9uc3Vycm8sIFYuPC9hdXRob3I+PGF1dGhv
cj5Jc2xhbWksIEQuPC9hdXRob3I+PGF1dGhvcj5TYXJ6YW5pLCBSLjwvYXV0aG9yPjxhdXRob3I+
TWFyemlvbmksIEQuPC9hdXRob3I+PGF1dGhvcj5DaW50aSwgUy48L2F1dGhvcj48YXV0aG9yPkJp
c2Nob2YsIFAuPC9hdXRob3I+PC9hdXRob3JzPjwvY29udHJpYnV0b3JzPjxhdXRoLWFkZHJlc3M+
SW5zdGl0dXRlIG9mIE5vcm1hbCBIdW1hbiBNb3JwaG9sb2d5LCBJbnN0aXR1dGUgb2YgQ2xpbmlj
YWwgTWVkaWNpbmUsIEZhY3VsdHkgb2YgTWVkaWNpbmUsIFVuaXZlcnNpdHkgb2YgQW5jb25hLCBB
bmNvbmEsIEl0YWx5LjwvYXV0aC1hZGRyZXNzPjx0aXRsZXM+PHRpdGxlPkxlcHRpbiBtb2R1bGF0
ZXMgZXh0cmFjZWxsdWxhciBtYXRyaXggbW9sZWN1bGVzIGFuZCBtZXRhbGxvcHJvdGVpbmFzZXM6
IHBvc3NpYmxlIGltcGxpY2F0aW9ucyBmb3IgdHJvcGhvYmxhc3QgaW52YXNpb248L3RpdGxlPjxz
ZWNvbmRhcnktdGl0bGU+TW9sIEh1bSBSZXByb2Q8L3NlY29uZGFyeS10aXRsZT48L3RpdGxlcz48
cGVyaW9kaWNhbD48ZnVsbC10aXRsZT5Nb2wgSHVtIFJlcHJvZDwvZnVsbC10aXRsZT48L3Blcmlv
ZGljYWw+PHBhZ2VzPjk1MS04PC9wYWdlcz48dm9sdW1lPjY8L3ZvbHVtZT48bnVtYmVyPjEwPC9u
dW1iZXI+PGVkaXRpb24+MjAwMC8wOS8yODwvZWRpdGlvbj48a2V5d29yZHM+PGtleXdvcmQ+Q2Fy
cmllciBQcm90ZWlucy9nZW5ldGljcy9tZXRhYm9saXNtPC9rZXl3b3JkPjxrZXl3b3JkPkNlbGxz
LCBDdWx0dXJlZDwva2V5d29yZD48a2V5d29yZD5DaG9yaW9uaWMgVmlsbGkvbWV0YWJvbGlzbTwv
a2V5d29yZD48a2V5d29yZD5Fbnp5bWUtTGlua2VkIEltbXVub3NvcmJlbnQgQXNzYXk8L2tleXdv
cmQ+PGtleXdvcmQ+RmVtYWxlPC9rZXl3b3JkPjxrZXl3b3JkPkZldGFsIFByb3RlaW5zLyptZXRh
Ym9saXNtPC9rZXl3b3JkPjxrZXl3b3JkPkZpYnJvbmVjdGlucy8qbWV0YWJvbGlzbTwva2V5d29y
ZD48a2V5d29yZD5IdW1hbnM8L2tleXdvcmQ+PGtleXdvcmQ+S2VyYXRpbnMvYW5hbHlzaXM8L2tl
eXdvcmQ+PGtleXdvcmQ+TGVwdGluL2dlbmV0aWNzL2ltbXVub2xvZ3kvKm1ldGFib2xpc20vcGhh
cm1hY29sb2d5PC9rZXl3b3JkPjxrZXl3b3JkPk1hdHJpeCBNZXRhbGxvcHJvdGVpbmFzZSAyLypt
ZXRhYm9saXNtPC9rZXl3b3JkPjxrZXl3b3JkPk1hdHJpeCBNZXRhbGxvcHJvdGVpbmFzZSA5L2lz
b2xhdGlvbiAmYW1wOyBwdXJpZmljYXRpb24vKm1ldGFib2xpc208L2tleXdvcmQ+PGtleXdvcmQ+
UGxhY2VudGEvY3l0b2xvZ3k8L2tleXdvcmQ+PGtleXdvcmQ+UHJlZ25hbmN5PC9rZXl3b3JkPjxr
ZXl3b3JkPlByZWduYW5jeSBUcmltZXN0ZXIsIEZpcnN0PC9rZXl3b3JkPjxrZXl3b3JkPlByZWdu
YW5jeSBUcmltZXN0ZXIsIFRoaXJkPC9rZXl3b3JkPjxrZXl3b3JkPipSZWNlcHRvcnMsIENlbGwg
U3VyZmFjZTwva2V5d29yZD48a2V5d29yZD5SZWNlcHRvcnMsIExlcHRpbjwva2V5d29yZD48a2V5
d29yZD5SZWNvbWJpbmFudCBQcm90ZWlucy9waGFybWFjb2xvZ3k8L2tleXdvcmQ+PGtleXdvcmQ+
VHJvcGhvYmxhc3RzL2RydWcgZWZmZWN0cy8qcGh5c2lvbG9neTwva2V5d29yZD48L2tleXdvcmRz
PjxkYXRlcz48eWVhcj4yMDAwPC95ZWFyPjxwdWItZGF0ZXM+PGRhdGU+T2N0PC9kYXRlPjwvcHVi
LWRhdGVzPjwvZGF0ZXM+PGlzYm4+MTM2MC05OTQ3IChQcmludCkmI3hEOzEzNjAtOTk0NyAoTGlu
a2luZyk8L2lzYm4+PGFjY2Vzc2lvbi1udW0+MTEwMDYzMjU8L2FjY2Vzc2lvbi1udW0+PHVybHM+
PHJlbGF0ZWQtdXJscz48dXJsPmh0dHA6Ly93d3cubmNiaS5ubG0ubmloLmdvdi9lbnRyZXovcXVl
cnkuZmNnaT9jbWQ9UmV0cmlldmUmYW1wO2RiPVB1Yk1lZCZhbXA7ZG9wdD1DaXRhdGlvbiZhbXA7
bGlzdF91aWRzPTExMDA2MzI1PC91cmw+PC9yZWxhdGVkLXVybHM+PC91cmxzPjxsYW5ndWFnZT5l
bmc8L2xhbmd1YWdlPjwvcmVjb3JkPjwvQ2l0ZT48L0VuZE5vdGU+
</w:fldData>
        </w:fldChar>
      </w:r>
      <w:r w:rsidR="00426D1A" w:rsidRPr="008B5129">
        <w:rPr>
          <w:rFonts w:ascii="Arial" w:hAnsi="Arial" w:cs="Arial"/>
          <w:color w:val="000000"/>
          <w:sz w:val="20"/>
          <w:szCs w:val="20"/>
        </w:rPr>
        <w:instrText xml:space="preserve"> ADDIN EN.CITE.DATA </w:instrText>
      </w:r>
      <w:r w:rsidR="00426D1A" w:rsidRPr="008B5129">
        <w:rPr>
          <w:rFonts w:ascii="Arial" w:hAnsi="Arial" w:cs="Arial"/>
          <w:color w:val="000000"/>
          <w:sz w:val="20"/>
          <w:szCs w:val="20"/>
        </w:rPr>
      </w:r>
      <w:r w:rsidR="00426D1A" w:rsidRPr="008B5129">
        <w:rPr>
          <w:rFonts w:ascii="Arial" w:hAnsi="Arial" w:cs="Arial"/>
          <w:color w:val="000000"/>
          <w:sz w:val="20"/>
          <w:szCs w:val="20"/>
        </w:rPr>
        <w:fldChar w:fldCharType="end"/>
      </w:r>
      <w:r w:rsidR="00040DDA" w:rsidRPr="008B5129">
        <w:rPr>
          <w:rFonts w:ascii="Arial" w:hAnsi="Arial" w:cs="Arial"/>
          <w:color w:val="000000"/>
          <w:sz w:val="20"/>
          <w:szCs w:val="20"/>
        </w:rPr>
      </w:r>
      <w:r w:rsidR="00040DDA" w:rsidRPr="008B5129">
        <w:rPr>
          <w:rFonts w:ascii="Arial" w:hAnsi="Arial" w:cs="Arial"/>
          <w:color w:val="000000"/>
          <w:sz w:val="20"/>
          <w:szCs w:val="20"/>
        </w:rPr>
        <w:fldChar w:fldCharType="separate"/>
      </w:r>
      <w:r w:rsidR="00426D1A" w:rsidRPr="008B5129">
        <w:rPr>
          <w:rFonts w:ascii="Arial" w:hAnsi="Arial" w:cs="Arial"/>
          <w:noProof/>
          <w:color w:val="000000"/>
          <w:sz w:val="20"/>
          <w:szCs w:val="20"/>
        </w:rPr>
        <w:t>(Castellucci et al., 2000)</w:t>
      </w:r>
      <w:r w:rsidR="00040DDA" w:rsidRPr="008B5129">
        <w:rPr>
          <w:rFonts w:ascii="Arial" w:hAnsi="Arial" w:cs="Arial"/>
          <w:color w:val="000000"/>
          <w:sz w:val="20"/>
          <w:szCs w:val="20"/>
        </w:rPr>
        <w:fldChar w:fldCharType="end"/>
      </w:r>
      <w:r w:rsidR="00040DDA" w:rsidRPr="008B5129">
        <w:rPr>
          <w:rFonts w:ascii="Arial" w:hAnsi="Arial" w:cs="Arial"/>
          <w:color w:val="000000"/>
          <w:sz w:val="20"/>
          <w:szCs w:val="20"/>
        </w:rPr>
        <w:t xml:space="preserve">. Hence, the hormone may stimulate trophoblast invasion, particularly during the first trimester. In addition, </w:t>
      </w:r>
      <w:r w:rsidR="00040DDA" w:rsidRPr="008B5129">
        <w:rPr>
          <w:rFonts w:ascii="Arial" w:hAnsi="Arial" w:cs="Arial"/>
          <w:color w:val="000000"/>
          <w:sz w:val="20"/>
          <w:szCs w:val="20"/>
          <w:lang w:val="en-GB"/>
        </w:rPr>
        <w:t xml:space="preserve">research in animal models has demonstrated that leptin is involved in the development and maturation of a number of organs, including the heart, brain, kidneys, and pancreas </w:t>
      </w:r>
      <w:r w:rsidR="00040DDA" w:rsidRPr="008B5129">
        <w:rPr>
          <w:rFonts w:ascii="Arial" w:hAnsi="Arial" w:cs="Arial"/>
          <w:color w:val="000000"/>
          <w:sz w:val="20"/>
          <w:szCs w:val="20"/>
          <w:lang w:val="en-GB"/>
        </w:rPr>
        <w:fldChar w:fldCharType="begin">
          <w:fldData xml:space="preserve">PEVuZE5vdGU+PENpdGU+PEF1dGhvcj5CcmlmZmE8L0F1dGhvcj48WWVhcj4yMDE1PC9ZZWFyPjxS
ZWNOdW0+OTEwPC9SZWNOdW0+PERpc3BsYXlUZXh0PihCcmlmZmEgZXQgYWwuLCAyMDE1KTwvRGlz
cGxheVRleHQ+PHJlY29yZD48cmVjLW51bWJlcj45MTA8L3JlYy1udW1iZXI+PGZvcmVpZ24ta2V5
cz48a2V5IGFwcD0iRU4iIGRiLWlkPSJldGZ2MHAyMjlzenJ0MmVld2ZydjJ4ZHlmMHJ0MnYwcnZy
enMiIHRpbWVzdGFtcD0iMTU3NTA0MjAzMCI+OTEwPC9rZXk+PC9mb3JlaWduLWtleXM+PHJlZi10
eXBlIG5hbWU9IkpvdXJuYWwgQXJ0aWNsZSI+MTc8L3JlZi10eXBlPjxjb250cmlidXRvcnM+PGF1
dGhvcnM+PGF1dGhvcj5CcmlmZmEsIEouIEYuPC9hdXRob3I+PGF1dGhvcj5NY0FpbmNoLCBBLiBK
LjwvYXV0aG9yPjxhdXRob3I+Um9tYW5vLCBULjwvYXV0aG9yPjxhdXRob3I+V2xvZGVrLCBNLiBF
LjwvYXV0aG9yPjxhdXRob3I+SHJ5Y2l3LCBELiBILjwvYXV0aG9yPjwvYXV0aG9ycz48L2NvbnRy
aWJ1dG9ycz48YXV0aC1hZGRyZXNzPkRlcGFydG1lbnQgb2YgUGh5c2lvbG9neSwgVW5pdmVyc2l0
eSBvZiBNZWxib3VybmUsIFBhcmt2aWxsZSwgQXVzdHJhbGlhOyYjeEQ7Q2VudHJlIGZvciBDaHJv
bmljIERpc2Vhc2UgUHJldmVudGlvbiBhbmQgTWFuYWdlbWVudCwgQ29sbGVnZSBvZiBIZWFsdGgg
YW5kIEJpb21lZGljaW5lLCBWaWN0b3JpYSBVbml2ZXJzaXR5LCBTdC4gQWxiYW5zLCBBdXN0cmFs
aWE7IGFuZC4mI3hEO0RlcGFydG1lbnQgb2YgSHVtYW4gQmlvc2NpZW5jZXMsIExhdHJvYmUgVW5p
dmVyc2l0eSwgQnVuZG9vcmEsIEF1c3RyYWxpYS4mI3hEO0RlcGFydG1lbnQgb2YgUGh5c2lvbG9n
eSwgVW5pdmVyc2l0eSBvZiBNZWxib3VybmUsIFBhcmt2aWxsZSwgQXVzdHJhbGlhOyBEZWFubmUu
U2tlbGx5QHVuaW1lbGIuZWR1LmF1LjwvYXV0aC1hZGRyZXNzPjx0aXRsZXM+PHRpdGxlPkxlcHRp
biBpbiBwcmVnbmFuY3kgYW5kIGRldmVsb3BtZW50OiBhIGNvbnRyaWJ1dG9yIHRvIGFkdWx0aG9v
ZCBkaXNlYXNlPzwvdGl0bGU+PHNlY29uZGFyeS10aXRsZT5BbSBKIFBoeXNpb2wgRW5kb2NyaW5v
bCBNZXRhYjwvc2Vjb25kYXJ5LXRpdGxlPjwvdGl0bGVzPjxwZXJpb2RpY2FsPjxmdWxsLXRpdGxl
PkFtIEogUGh5c2lvbCBFbmRvY3Jpbm9sIE1ldGFiPC9mdWxsLXRpdGxlPjwvcGVyaW9kaWNhbD48
cGFnZXM+RTMzNS01MDwvcGFnZXM+PHZvbHVtZT4zMDg8L3ZvbHVtZT48bnVtYmVyPjU8L251bWJl
cj48ZWRpdGlvbj4yMDE0LzEyLzE4PC9lZGl0aW9uPjxrZXl3b3Jkcz48a2V5d29yZD5BZHVsdDwv
a2V5d29yZD48a2V5d29yZD5BbmltYWxzPC9rZXl3b3JkPjxrZXl3b3JkPkRpc2Vhc2UvKmV0aW9s
b2d5PC9rZXl3b3JkPjxrZXl3b3JkPkZlbWFsZTwva2V5d29yZD48a2V5d29yZD4qRmV0YWwgRGV2
ZWxvcG1lbnQ8L2tleXdvcmQ+PGtleXdvcmQ+SHVtYW5zPC9rZXl3b3JkPjxrZXl3b3JkPkxlcHRp
bi8qYmxvb2Q8L2tleXdvcmQ+PGtleXdvcmQ+TWF0ZXJuYWwtRmV0YWwgRXhjaGFuZ2UvcGh5c2lv
bG9neTwva2V5d29yZD48a2V5d29yZD5QcmVnbmFuY3kvKmJsb29kPC9rZXl3b3JkPjxrZXl3b3Jk
PlByZW5hdGFsIEV4cG9zdXJlIERlbGF5ZWQgRWZmZWN0cy8qYmxvb2Q8L2tleXdvcmQ+PGtleXdv
cmQ+UmlzayBGYWN0b3JzPC9rZXl3b3JkPjxrZXl3b3JkPmFkdWx0aG9vZCBkaXNlYXNlczwva2V5
d29yZD48a2V5d29yZD5pbnRyYXV0ZXJpbmUgZ3Jvd3RoIHJlc3RyaWN0aW9uPC9rZXl3b3JkPjxr
ZXl3b3JkPmxlcHRpbjwva2V5d29yZD48a2V5d29yZD5tYXRlcm5hbCBvYmVzaXR5PC9rZXl3b3Jk
PjxrZXl3b3JkPm9yZ2Fub2dlbmVzaXM8L2tleXdvcmQ+PC9rZXl3b3Jkcz48ZGF0ZXM+PHllYXI+
MjAxNTwveWVhcj48cHViLWRhdGVzPjxkYXRlPk1hciAxPC9kYXRlPjwvcHViLWRhdGVzPjwvZGF0
ZXM+PGlzYm4+MTUyMi0xNTU1IChFbGVjdHJvbmljKSYjeEQ7MDE5My0xODQ5IChMaW5raW5nKTwv
aXNibj48YWNjZXNzaW9uLW51bT4yNTUxNjU0OTwvYWNjZXNzaW9uLW51bT48dXJscz48cmVsYXRl
ZC11cmxzPjx1cmw+aHR0cHM6Ly93d3cubmNiaS5ubG0ubmloLmdvdi9wdWJtZWQvMjU1MTY1NDk8
L3VybD48L3JlbGF0ZWQtdXJscz48L3VybHM+PGVsZWN0cm9uaWMtcmVzb3VyY2UtbnVtPjEwLjEx
NTIvYWpwZW5kby4wMDMxMi4yMDE0PC9lbGVjdHJvbmljLXJlc291cmNlLW51bT48L3JlY29yZD48
L0NpdGU+PC9FbmROb3RlPgB=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CcmlmZmE8L0F1dGhvcj48WWVhcj4yMDE1PC9ZZWFyPjxS
ZWNOdW0+OTEwPC9SZWNOdW0+PERpc3BsYXlUZXh0PihCcmlmZmEgZXQgYWwuLCAyMDE1KTwvRGlz
cGxheVRleHQ+PHJlY29yZD48cmVjLW51bWJlcj45MTA8L3JlYy1udW1iZXI+PGZvcmVpZ24ta2V5
cz48a2V5IGFwcD0iRU4iIGRiLWlkPSJldGZ2MHAyMjlzenJ0MmVld2ZydjJ4ZHlmMHJ0MnYwcnZy
enMiIHRpbWVzdGFtcD0iMTU3NTA0MjAzMCI+OTEwPC9rZXk+PC9mb3JlaWduLWtleXM+PHJlZi10
eXBlIG5hbWU9IkpvdXJuYWwgQXJ0aWNsZSI+MTc8L3JlZi10eXBlPjxjb250cmlidXRvcnM+PGF1
dGhvcnM+PGF1dGhvcj5CcmlmZmEsIEouIEYuPC9hdXRob3I+PGF1dGhvcj5NY0FpbmNoLCBBLiBK
LjwvYXV0aG9yPjxhdXRob3I+Um9tYW5vLCBULjwvYXV0aG9yPjxhdXRob3I+V2xvZGVrLCBNLiBF
LjwvYXV0aG9yPjxhdXRob3I+SHJ5Y2l3LCBELiBILjwvYXV0aG9yPjwvYXV0aG9ycz48L2NvbnRy
aWJ1dG9ycz48YXV0aC1hZGRyZXNzPkRlcGFydG1lbnQgb2YgUGh5c2lvbG9neSwgVW5pdmVyc2l0
eSBvZiBNZWxib3VybmUsIFBhcmt2aWxsZSwgQXVzdHJhbGlhOyYjeEQ7Q2VudHJlIGZvciBDaHJv
bmljIERpc2Vhc2UgUHJldmVudGlvbiBhbmQgTWFuYWdlbWVudCwgQ29sbGVnZSBvZiBIZWFsdGgg
YW5kIEJpb21lZGljaW5lLCBWaWN0b3JpYSBVbml2ZXJzaXR5LCBTdC4gQWxiYW5zLCBBdXN0cmFs
aWE7IGFuZC4mI3hEO0RlcGFydG1lbnQgb2YgSHVtYW4gQmlvc2NpZW5jZXMsIExhdHJvYmUgVW5p
dmVyc2l0eSwgQnVuZG9vcmEsIEF1c3RyYWxpYS4mI3hEO0RlcGFydG1lbnQgb2YgUGh5c2lvbG9n
eSwgVW5pdmVyc2l0eSBvZiBNZWxib3VybmUsIFBhcmt2aWxsZSwgQXVzdHJhbGlhOyBEZWFubmUu
U2tlbGx5QHVuaW1lbGIuZWR1LmF1LjwvYXV0aC1hZGRyZXNzPjx0aXRsZXM+PHRpdGxlPkxlcHRp
biBpbiBwcmVnbmFuY3kgYW5kIGRldmVsb3BtZW50OiBhIGNvbnRyaWJ1dG9yIHRvIGFkdWx0aG9v
ZCBkaXNlYXNlPzwvdGl0bGU+PHNlY29uZGFyeS10aXRsZT5BbSBKIFBoeXNpb2wgRW5kb2NyaW5v
bCBNZXRhYjwvc2Vjb25kYXJ5LXRpdGxlPjwvdGl0bGVzPjxwZXJpb2RpY2FsPjxmdWxsLXRpdGxl
PkFtIEogUGh5c2lvbCBFbmRvY3Jpbm9sIE1ldGFiPC9mdWxsLXRpdGxlPjwvcGVyaW9kaWNhbD48
cGFnZXM+RTMzNS01MDwvcGFnZXM+PHZvbHVtZT4zMDg8L3ZvbHVtZT48bnVtYmVyPjU8L251bWJl
cj48ZWRpdGlvbj4yMDE0LzEyLzE4PC9lZGl0aW9uPjxrZXl3b3Jkcz48a2V5d29yZD5BZHVsdDwv
a2V5d29yZD48a2V5d29yZD5BbmltYWxzPC9rZXl3b3JkPjxrZXl3b3JkPkRpc2Vhc2UvKmV0aW9s
b2d5PC9rZXl3b3JkPjxrZXl3b3JkPkZlbWFsZTwva2V5d29yZD48a2V5d29yZD4qRmV0YWwgRGV2
ZWxvcG1lbnQ8L2tleXdvcmQ+PGtleXdvcmQ+SHVtYW5zPC9rZXl3b3JkPjxrZXl3b3JkPkxlcHRp
bi8qYmxvb2Q8L2tleXdvcmQ+PGtleXdvcmQ+TWF0ZXJuYWwtRmV0YWwgRXhjaGFuZ2UvcGh5c2lv
bG9neTwva2V5d29yZD48a2V5d29yZD5QcmVnbmFuY3kvKmJsb29kPC9rZXl3b3JkPjxrZXl3b3Jk
PlByZW5hdGFsIEV4cG9zdXJlIERlbGF5ZWQgRWZmZWN0cy8qYmxvb2Q8L2tleXdvcmQ+PGtleXdv
cmQ+UmlzayBGYWN0b3JzPC9rZXl3b3JkPjxrZXl3b3JkPmFkdWx0aG9vZCBkaXNlYXNlczwva2V5
d29yZD48a2V5d29yZD5pbnRyYXV0ZXJpbmUgZ3Jvd3RoIHJlc3RyaWN0aW9uPC9rZXl3b3JkPjxr
ZXl3b3JkPmxlcHRpbjwva2V5d29yZD48a2V5d29yZD5tYXRlcm5hbCBvYmVzaXR5PC9rZXl3b3Jk
PjxrZXl3b3JkPm9yZ2Fub2dlbmVzaXM8L2tleXdvcmQ+PC9rZXl3b3Jkcz48ZGF0ZXM+PHllYXI+
MjAxNTwveWVhcj48cHViLWRhdGVzPjxkYXRlPk1hciAxPC9kYXRlPjwvcHViLWRhdGVzPjwvZGF0
ZXM+PGlzYm4+MTUyMi0xNTU1IChFbGVjdHJvbmljKSYjeEQ7MDE5My0xODQ5IChMaW5raW5nKTwv
aXNibj48YWNjZXNzaW9uLW51bT4yNTUxNjU0OTwvYWNjZXNzaW9uLW51bT48dXJscz48cmVsYXRl
ZC11cmxzPjx1cmw+aHR0cHM6Ly93d3cubmNiaS5ubG0ubmloLmdvdi9wdWJtZWQvMjU1MTY1NDk8
L3VybD48L3JlbGF0ZWQtdXJscz48L3VybHM+PGVsZWN0cm9uaWMtcmVzb3VyY2UtbnVtPjEwLjEx
NTIvYWpwZW5kby4wMDMxMi4yMDE0PC9lbGVjdHJvbmljLXJlc291cmNlLW51bT48L3JlY29yZD48
L0NpdGU+PC9FbmROb3RlPgB=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00040DDA" w:rsidRPr="008B5129">
        <w:rPr>
          <w:rFonts w:ascii="Arial" w:hAnsi="Arial" w:cs="Arial"/>
          <w:color w:val="000000"/>
          <w:sz w:val="20"/>
          <w:szCs w:val="20"/>
          <w:lang w:val="en-GB"/>
        </w:rPr>
      </w:r>
      <w:r w:rsidR="00040DDA"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Briffa et al., 2015)</w:t>
      </w:r>
      <w:r w:rsidR="00040DDA" w:rsidRPr="008B5129">
        <w:rPr>
          <w:rFonts w:ascii="Arial" w:hAnsi="Arial" w:cs="Arial"/>
          <w:color w:val="000000"/>
          <w:sz w:val="20"/>
          <w:szCs w:val="20"/>
        </w:rPr>
        <w:fldChar w:fldCharType="end"/>
      </w:r>
      <w:r w:rsidR="00040DDA" w:rsidRPr="008B5129">
        <w:rPr>
          <w:rFonts w:ascii="Arial" w:hAnsi="Arial" w:cs="Arial"/>
          <w:color w:val="000000"/>
          <w:sz w:val="20"/>
          <w:szCs w:val="20"/>
          <w:lang w:val="en-GB"/>
        </w:rPr>
        <w:t>.  Placental leptin may, therefore, also play a role in organogenesis during the first trimester.</w:t>
      </w:r>
    </w:p>
    <w:p w14:paraId="1D4C62B2" w14:textId="1D716B96" w:rsidR="00C65A32" w:rsidRPr="008B5129" w:rsidRDefault="00C65A32"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54E75DC2" w14:textId="77777777" w:rsidR="00C65A32" w:rsidRPr="008B5129" w:rsidRDefault="00C65A32"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4BE2FCF3" w14:textId="5E0ECE3E" w:rsidR="004435F1" w:rsidRPr="008B5129" w:rsidRDefault="00C06813" w:rsidP="004435F1">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In addition, </w:t>
      </w:r>
      <w:r w:rsidR="00DE30C4" w:rsidRPr="008B5129">
        <w:rPr>
          <w:rFonts w:ascii="Arial" w:hAnsi="Arial" w:cs="Arial"/>
          <w:color w:val="000000"/>
          <w:sz w:val="20"/>
          <w:szCs w:val="20"/>
          <w:lang w:val="en-GB"/>
        </w:rPr>
        <w:t xml:space="preserve">the motifs of two transcription factors, CBX3 and BCL6, were significantly overexpressed, </w:t>
      </w:r>
      <w:r w:rsidR="00E31D1C" w:rsidRPr="008B5129">
        <w:rPr>
          <w:rFonts w:ascii="Arial" w:hAnsi="Arial" w:cs="Arial"/>
          <w:color w:val="000000"/>
          <w:sz w:val="20"/>
          <w:szCs w:val="20"/>
          <w:lang w:val="en-GB"/>
        </w:rPr>
        <w:t>indicating</w:t>
      </w:r>
      <w:r w:rsidR="00DE30C4" w:rsidRPr="008B5129">
        <w:rPr>
          <w:rFonts w:ascii="Arial" w:hAnsi="Arial" w:cs="Arial"/>
          <w:color w:val="000000"/>
          <w:sz w:val="20"/>
          <w:szCs w:val="20"/>
          <w:lang w:val="en-GB"/>
        </w:rPr>
        <w:t xml:space="preserve"> the involvement of these transcription factor networks in the differential regulation of trophoblast migration, proliferation and fusion following the onset of maternal blood.</w:t>
      </w:r>
      <w:r w:rsidR="004435F1" w:rsidRPr="004435F1">
        <w:rPr>
          <w:rFonts w:ascii="Arial" w:hAnsi="Arial" w:cs="Arial"/>
          <w:color w:val="000000"/>
          <w:sz w:val="20"/>
          <w:szCs w:val="20"/>
          <w:lang w:val="en-GB"/>
        </w:rPr>
        <w:t xml:space="preserve"> </w:t>
      </w:r>
      <w:r w:rsidR="004435F1" w:rsidRPr="008B5129">
        <w:rPr>
          <w:rFonts w:ascii="Arial" w:hAnsi="Arial" w:cs="Arial"/>
          <w:color w:val="000000"/>
          <w:sz w:val="20"/>
          <w:szCs w:val="20"/>
          <w:lang w:val="en-GB"/>
        </w:rPr>
        <w:t xml:space="preserve">Aberrant expression of both transcription factors has been reported in many types of cancer </w:t>
      </w:r>
      <w:r w:rsidR="004435F1" w:rsidRPr="008B5129">
        <w:rPr>
          <w:rFonts w:ascii="Arial" w:hAnsi="Arial" w:cs="Arial"/>
          <w:color w:val="000000"/>
          <w:sz w:val="20"/>
          <w:szCs w:val="20"/>
          <w:lang w:val="en-GB"/>
        </w:rPr>
        <w:fldChar w:fldCharType="begin">
          <w:fldData xml:space="preserve">PEVuZE5vdGU+PENpdGU+PEF1dGhvcj5aaGFvPC9BdXRob3I+PFllYXI+MjAxOTwvWWVhcj48UmVj
TnVtPjEwMzA8L1JlY051bT48RGlzcGxheVRleHQ+KFBvbG8gZXQgYWwuLCAyMDA3OyBaaGFvIGV0
IGFsLiwgMjAxOSk8L0Rpc3BsYXlUZXh0PjxyZWNvcmQ+PHJlYy1udW1iZXI+MTAzMDwvcmVjLW51
bWJlcj48Zm9yZWlnbi1rZXlzPjxrZXkgYXBwPSJFTiIgZGItaWQ9ImV0ZnYwcDIyOXN6cnQyZWV3
ZnJ2MnhkeWYwcnQydjBydnJ6cyIgdGltZXN0YW1wPSIxNTk4Mzc3NjE3Ij4xMDMwPC9rZXk+PC9m
b3JlaWduLWtleXM+PHJlZi10eXBlIG5hbWU9IkpvdXJuYWwgQXJ0aWNsZSI+MTc8L3JlZi10eXBl
Pjxjb250cmlidXRvcnM+PGF1dGhvcnM+PGF1dGhvcj5aaGFvLCBTLiBQLjwvYXV0aG9yPjxhdXRo
b3I+V2FuZywgRi48L2F1dGhvcj48YXV0aG9yPllhbmcsIE0uPC9hdXRob3I+PGF1dGhvcj5XYW5n
LCBYLiBZLjwvYXV0aG9yPjxhdXRob3I+SmluLCBDLiBMLjwvYXV0aG9yPjxhdXRob3I+SmksIFEu
IEsuPC9hdXRob3I+PGF1dGhvcj5MaSwgUy48L2F1dGhvcj48YXV0aG9yPlpoYW8sIFguIEwuPC9h
dXRob3I+PC9hdXRob3JzPjwvY29udHJpYnV0b3JzPjxhdXRoLWFkZHJlc3M+RGVwYXJ0bWVudCBv
ZiBOZXVyb3N1cmdlcnksIFRoZSBGaXJzdCBBZmZpbGlhdGVkIEhvc3BpdGFsIG9mIFhpbnhpYW5n
IE1lZGljYWwgVW5pdmVyc2l0eSwgWGlueGlhbmcsIDQ1MzAwMCwgSGVuYW4sIFBlb3BsZSZhcG9z
O3MgUmVwdWJsaWMgb2YgQ2hpbmEuJiN4RDtEZXBhcnRtZW50IG9mIE5ldXJvbG9neSwgVGhlIEZp
cnN0IEFmZmlsaWF0ZWQgSG9zcGl0YWwgb2YgWGlueGlhbmcgTWVkaWNhbCBVbml2ZXJzaXR5LCBY
aW54aWFuZywgNDUzMDAwLCBIZW5hbiwgUGVvcGxlJmFwb3M7cyBSZXB1YmxpYyBvZiBDaGluYS4m
I3hEO0RlcGFydG1lbnQgb2YgT25jb2xvZ3ksIFRoZSBGaXJzdCBBZmZpbGlhdGVkIEhvc3BpdGFs
IG9mIFhpbnhpYW5nIE1lZGljYWwgVW5pdmVyc2l0eSwgWGlueGlhbmcsIDQ1MzAwMCwgSGVuYW4s
IFBlb3BsZSZhcG9zO3MgUmVwdWJsaWMgb2YgQ2hpbmEuJiN4RDtEZXBhcnRtZW50IG9mIEludGVu
c2l2ZSBDYXJlIFVuaXQgb2YgTmV1cm9zY2llbmNlLCBaaG91a291IENlbnRyYWwgSG9zcGl0YWws
IFpob3Vrb3UsIDQ2NjAwMCwgSGVuYW4sIFBlb3BsZSZhcG9zO3MgUmVwdWJsaWMgb2YgQ2hpbmEu
JiN4RDtEZXBhcnRtZW50IG9mIE5ldXJvc3VyZ2VyeSwgVGhlIEZpcnN0IEFmZmlsaWF0ZWQgSG9z
cGl0YWwgb2YgWGlueGlhbmcgTWVkaWNhbCBVbml2ZXJzaXR5LCBYaW54aWFuZywgNDUzMDAwLCBI
ZW5hbiwgUGVvcGxlJmFwb3M7cyBSZXB1YmxpYyBvZiBDaGluYS4gemhhb3hpbmxpMjAxN0AxNjMu
Y29tLiYjeEQ7RGVwYXJ0bWVudCBvZiBOZXVyb3N1cmdlcnksIFRoZSBGaXJzdCBBZmZpbGlhdGVk
IEhvc3BpdGFsIG9mIFhpbnhpYW5nIE1lZGljYWwgVW5pdmVyc2l0eSwgTm8uIDg4IEhlYWx0aCBS
b2FkLCBYaW54aWFuZywgNDUzMTAwLCBIZW5hbiwgUGVvcGxlJmFwb3M7cyBSZXB1YmxpYyBvZiBD
aGluYS4gemhhb3hpbmxpMjAxN0AxNjMuY29tLjwvYXV0aC1hZGRyZXNzPjx0aXRsZXM+PHRpdGxl
PkNCWDMgcHJvbW90ZXMgZ2xpb21hIFU4NyBjZWxsIHByb2xpZmVyYXRpb24gYW5kIHByZWRpY3Rz
IGFuIHVuZmF2b3JhYmxlIHByb2dub3NpczwvdGl0bGU+PHNlY29uZGFyeS10aXRsZT5KIE5ldXJv
b25jb2w8L3NlY29uZGFyeS10aXRsZT48L3RpdGxlcz48cGVyaW9kaWNhbD48ZnVsbC10aXRsZT5K
IE5ldXJvb25jb2w8L2Z1bGwtdGl0bGU+PC9wZXJpb2RpY2FsPjxwYWdlcz4zNS00ODwvcGFnZXM+
PHZvbHVtZT4xNDU8L3ZvbHVtZT48bnVtYmVyPjE8L251bWJlcj48ZWRpdGlvbj4yMDE5LzA5LzEx
PC9lZGl0aW9uPjxrZXl3b3Jkcz48a2V5d29yZD5BbmltYWxzPC9rZXl3b3JkPjxrZXl3b3JkPkFw
b3B0b3Npczwva2V5d29yZD48a2V5d29yZD5CaW9tYXJrZXJzLCBUdW1vci9nZW5ldGljcy8qbWV0
YWJvbGlzbTwva2V5d29yZD48a2V5d29yZD5CcmFpbiBOZW9wbGFzbXMvbWV0YWJvbGlzbS8qcGF0
aG9sb2d5L3N1cmdlcnk8L2tleXdvcmQ+PGtleXdvcmQ+KkNlbGwgUHJvbGlmZXJhdGlvbjwva2V5
d29yZD48a2V5d29yZD5DaHJvbW9zb21hbCBQcm90ZWlucywgTm9uLUhpc3RvbmUvZ2VuZXRpY3Mv
Km1ldGFib2xpc208L2tleXdvcmQ+PGtleXdvcmQ+RmVtYWxlPC9rZXl3b3JkPjxrZXl3b3JkPkZv
bGxvdy1VcCBTdHVkaWVzPC9rZXl3b3JkPjxrZXl3b3JkPkdlbmUgRXhwcmVzc2lvbiBSZWd1bGF0
aW9uLCBOZW9wbGFzdGljPC9rZXl3b3JkPjxrZXl3b3JkPkdsaW9tYS9tZXRhYm9saXNtLypwYXRo
b2xvZ3kvc3VyZ2VyeTwva2V5d29yZD48a2V5d29yZD5IdW1hbnM8L2tleXdvcmQ+PGtleXdvcmQ+
TWFsZTwva2V5d29yZD48a2V5d29yZD5NaWNlPC9rZXl3b3JkPjxrZXl3b3JkPk1pY2UsIEluYnJl
ZCBCQUxCIEM8L2tleXdvcmQ+PGtleXdvcmQ+TWljZSwgTnVkZTwva2V5d29yZD48a2V5d29yZD5N
aWRkbGUgQWdlZDwva2V5d29yZD48a2V5d29yZD5Qcm9nbm9zaXM8L2tleXdvcmQ+PGtleXdvcmQ+
UmV0cm9zcGVjdGl2ZSBTdHVkaWVzPC9rZXl3b3JkPjxrZXl3b3JkPlN1cnZpdmFsIFJhdGU8L2tl
eXdvcmQ+PGtleXdvcmQ+VHVtb3IgQ2VsbHMsIEN1bHR1cmVkPC9rZXl3b3JkPjxrZXl3b3JkPlhl
bm9ncmFmdCBNb2RlbCBBbnRpdHVtb3IgQXNzYXlzPC9rZXl3b3JkPjxrZXl3b3JkPkNieDM8L2tl
eXdvcmQ+PGtleXdvcmQ+Q2RrbjFhPC9rZXl3b3JkPjxrZXl3b3JkPkdsaW9tYTwva2V5d29yZD48
a2V5d29yZD5Qcm9saWZlcmF0aW9uPC9rZXl3b3JkPjwva2V5d29yZHM+PGRhdGVzPjx5ZWFyPjIw
MTk8L3llYXI+PHB1Yi1kYXRlcz48ZGF0ZT5PY3Q8L2RhdGU+PC9wdWItZGF0ZXM+PC9kYXRlcz48
aXNibj4xNTczLTczNzMgKEVsZWN0cm9uaWMpJiN4RDswMTY3LTU5NFggKExpbmtpbmcpPC9pc2Ju
PjxhY2Nlc3Npb24tbnVtPjMxNTAyMDQyPC9hY2Nlc3Npb24tbnVtPjx1cmxzPjxyZWxhdGVkLXVy
bHM+PHVybD5odHRwczovL3d3dy5uY2JpLm5sbS5uaWguZ292L3B1Ym1lZC8zMTUwMjA0MjwvdXJs
PjwvcmVsYXRlZC11cmxzPjwvdXJscz48ZWxlY3Ryb25pYy1yZXNvdXJjZS1udW0+MTAuMTAwNy9z
MTEwNjAtMDE5LTAzMjg2LXc8L2VsZWN0cm9uaWMtcmVzb3VyY2UtbnVtPjwvcmVjb3JkPjwvQ2l0
ZT48Q2l0ZT48QXV0aG9yPlBvbG88L0F1dGhvcj48WWVhcj4yMDA3PC9ZZWFyPjxSZWNOdW0+MTAy
OTwvUmVjTnVtPjxyZWNvcmQ+PHJlYy1udW1iZXI+MTAyOTwvcmVjLW51bWJlcj48Zm9yZWlnbi1r
ZXlzPjxrZXkgYXBwPSJFTiIgZGItaWQ9ImV0ZnYwcDIyOXN6cnQyZWV3ZnJ2MnhkeWYwcnQydjBy
dnJ6cyIgdGltZXN0YW1wPSIxNTk4Mzc3MjEwIj4xMDI5PC9rZXk+PC9mb3JlaWduLWtleXM+PHJl
Zi10eXBlIG5hbWU9IkpvdXJuYWwgQXJ0aWNsZSI+MTc8L3JlZi10eXBlPjxjb250cmlidXRvcnM+
PGF1dGhvcnM+PGF1dGhvcj5Qb2xvLCBKLiBNLjwvYXV0aG9yPjxhdXRob3I+SnVzemN6eW5za2ks
IFAuPC9hdXRob3I+PGF1dGhvcj5Nb250aSwgUy48L2F1dGhvcj48YXV0aG9yPkNlcmNoaWV0dGks
IEwuPC9hdXRob3I+PGF1dGhvcj5ZZSwgSy48L2F1dGhvcj48YXV0aG9yPkdyZWFsbHksIEouIE0u
PC9hdXRob3I+PGF1dGhvcj5TaGlwcCwgTS48L2F1dGhvcj48YXV0aG9yPk1lbG5pY2ssIEEuPC9h
dXRob3I+PC9hdXRob3JzPjwvY29udHJpYnV0b3JzPjxhdXRoLWFkZHJlc3M+RGVwYXJ0bWVudCBv
ZiBEZXZlbG9wbWVudGFsIGFuZCBNb2xlY3VsYXIgQmlvbG9neSwgQWxiZXJ0IEVpbnN0ZWluIENv
bGxlZ2Ugb2YgTWVkaWNpbmUsIDEzMDAgTW9ycmlzIFBhcmsgQXZlbnVlLCBCcm9ueCwgTlkgMTA0
NjEsIFVTQS48L2F1dGgtYWRkcmVzcz48dGl0bGVzPjx0aXRsZT5UcmFuc2NyaXB0aW9uYWwgc2ln
bmF0dXJlIHdpdGggZGlmZmVyZW50aWFsIGV4cHJlc3Npb24gb2YgQkNMNiB0YXJnZXQgZ2VuZXMg
YWNjdXJhdGVseSBpZGVudGlmaWVzIEJDTDYtZGVwZW5kZW50IGRpZmZ1c2UgbGFyZ2UgQiBjZWxs
IGx5bXBob21hczwvdGl0bGU+PHNlY29uZGFyeS10aXRsZT5Qcm9jIE5hdGwgQWNhZCBTY2kgVSBT
IEE8L3NlY29uZGFyeS10aXRsZT48L3RpdGxlcz48cGVyaW9kaWNhbD48ZnVsbC10aXRsZT5Qcm9j
IE5hdGwgQWNhZCBTY2kgVSBTIEE8L2Z1bGwtdGl0bGU+PC9wZXJpb2RpY2FsPjxwYWdlcz4zMjA3
LTEyPC9wYWdlcz48dm9sdW1lPjEwNDwvdm9sdW1lPjxudW1iZXI+OTwvbnVtYmVyPjxlZGl0aW9u
PjIwMDcvMDMvMTY8L2VkaXRpb24+PGtleXdvcmRzPjxrZXl3b3JkPkNlbGwgTGluZSwgVHVtb3I8
L2tleXdvcmQ+PGtleXdvcmQ+Q2hyb21hdGluIEltbXVub3ByZWNpcGl0YXRpb248L2tleXdvcmQ+
PGtleXdvcmQ+RE5BLUJpbmRpbmcgUHJvdGVpbnMvYW50YWdvbmlzdHMgJmFtcDsgaW5oaWJpdG9y
cy8qZ2VuZXRpY3MvbWV0YWJvbGlzbTwva2V5d29yZD48a2V5d29yZD5HZW5lIEV4cHJlc3Npb24g
UHJvZmlsaW5nPC9rZXl3b3JkPjxrZXl3b3JkPkdlbmUgRXhwcmVzc2lvbiBSZWd1bGF0aW9uLCBO
ZW9wbGFzdGljLypnZW5ldGljczwva2V5d29yZD48a2V5d29yZD5HZW5lcy8qZ2VuZXRpY3M8L2tl
eXdvcmQ+PGtleXdvcmQ+SHVtYW5zPC9rZXl3b3JkPjxrZXl3b3JkPkx5bXBob21hLCBMYXJnZSBC
LUNlbGwsIERpZmZ1c2UvKmdlbmV0aWNzPC9rZXl3b3JkPjxrZXl3b3JkPlBlcHRpZGVzL3BoYXJt
YWNvbG9neTwva2V5d29yZD48a2V5d29yZD5Qcm90by1PbmNvZ2VuZSBQcm90ZWlucyBjLWJjbC02
PC9rZXl3b3JkPjxrZXl3b3JkPlNpZ25hbCBUcmFuc2R1Y3Rpb24vKmdlbmV0aWNzPC9rZXl3b3Jk
PjxrZXl3b3JkPlRyYW5zY3JpcHRpb24sIEdlbmV0aWMvKmdlbmV0aWNzPC9rZXl3b3JkPjwva2V5
d29yZHM+PGRhdGVzPjx5ZWFyPjIwMDc8L3llYXI+PHB1Yi1kYXRlcz48ZGF0ZT5GZWIgMjc8L2Rh
dGU+PC9wdWItZGF0ZXM+PC9kYXRlcz48aXNibj4wMDI3LTg0MjQgKFByaW50KSYjeEQ7MDAyNy04
NDI0IChMaW5raW5nKTwvaXNibj48YWNjZXNzaW9uLW51bT4xNzM2MDYzMDwvYWNjZXNzaW9uLW51
bT48dXJscz48cmVsYXRlZC11cmxzPjx1cmw+aHR0cHM6Ly93d3cubmNiaS5ubG0ubmloLmdvdi9w
dWJtZWQvMTczNjA2MzA8L3VybD48L3JlbGF0ZWQtdXJscz48L3VybHM+PGN1c3RvbTI+UE1DMTgw
NTU0MzwvY3VzdG9tMj48ZWxlY3Ryb25pYy1yZXNvdXJjZS1udW0+MTAuMTA3My9wbmFzLjA2MTEz
OTkxMDQ8L2VsZWN0cm9uaWMtcmVzb3VyY2UtbnVtPjwvcmVjb3JkPjwvQ2l0ZT48L0VuZE5vdGU+
AG==
</w:fldData>
        </w:fldChar>
      </w:r>
      <w:r w:rsidR="004435F1" w:rsidRPr="008B5129">
        <w:rPr>
          <w:rFonts w:ascii="Arial" w:hAnsi="Arial" w:cs="Arial"/>
          <w:color w:val="000000"/>
          <w:sz w:val="20"/>
          <w:szCs w:val="20"/>
          <w:lang w:val="en-GB"/>
        </w:rPr>
        <w:instrText xml:space="preserve"> ADDIN EN.CITE </w:instrText>
      </w:r>
      <w:r w:rsidR="004435F1" w:rsidRPr="008B5129">
        <w:rPr>
          <w:rFonts w:ascii="Arial" w:hAnsi="Arial" w:cs="Arial"/>
          <w:color w:val="000000"/>
          <w:sz w:val="20"/>
          <w:szCs w:val="20"/>
          <w:lang w:val="en-GB"/>
        </w:rPr>
        <w:fldChar w:fldCharType="begin">
          <w:fldData xml:space="preserve">PEVuZE5vdGU+PENpdGU+PEF1dGhvcj5aaGFvPC9BdXRob3I+PFllYXI+MjAxOTwvWWVhcj48UmVj
TnVtPjEwMzA8L1JlY051bT48RGlzcGxheVRleHQ+KFBvbG8gZXQgYWwuLCAyMDA3OyBaaGFvIGV0
IGFsLiwgMjAxOSk8L0Rpc3BsYXlUZXh0PjxyZWNvcmQ+PHJlYy1udW1iZXI+MTAzMDwvcmVjLW51
bWJlcj48Zm9yZWlnbi1rZXlzPjxrZXkgYXBwPSJFTiIgZGItaWQ9ImV0ZnYwcDIyOXN6cnQyZWV3
ZnJ2MnhkeWYwcnQydjBydnJ6cyIgdGltZXN0YW1wPSIxNTk4Mzc3NjE3Ij4xMDMwPC9rZXk+PC9m
b3JlaWduLWtleXM+PHJlZi10eXBlIG5hbWU9IkpvdXJuYWwgQXJ0aWNsZSI+MTc8L3JlZi10eXBl
Pjxjb250cmlidXRvcnM+PGF1dGhvcnM+PGF1dGhvcj5aaGFvLCBTLiBQLjwvYXV0aG9yPjxhdXRo
b3I+V2FuZywgRi48L2F1dGhvcj48YXV0aG9yPllhbmcsIE0uPC9hdXRob3I+PGF1dGhvcj5XYW5n
LCBYLiBZLjwvYXV0aG9yPjxhdXRob3I+SmluLCBDLiBMLjwvYXV0aG9yPjxhdXRob3I+SmksIFEu
IEsuPC9hdXRob3I+PGF1dGhvcj5MaSwgUy48L2F1dGhvcj48YXV0aG9yPlpoYW8sIFguIEwuPC9h
dXRob3I+PC9hdXRob3JzPjwvY29udHJpYnV0b3JzPjxhdXRoLWFkZHJlc3M+RGVwYXJ0bWVudCBv
ZiBOZXVyb3N1cmdlcnksIFRoZSBGaXJzdCBBZmZpbGlhdGVkIEhvc3BpdGFsIG9mIFhpbnhpYW5n
IE1lZGljYWwgVW5pdmVyc2l0eSwgWGlueGlhbmcsIDQ1MzAwMCwgSGVuYW4sIFBlb3BsZSZhcG9z
O3MgUmVwdWJsaWMgb2YgQ2hpbmEuJiN4RDtEZXBhcnRtZW50IG9mIE5ldXJvbG9neSwgVGhlIEZp
cnN0IEFmZmlsaWF0ZWQgSG9zcGl0YWwgb2YgWGlueGlhbmcgTWVkaWNhbCBVbml2ZXJzaXR5LCBY
aW54aWFuZywgNDUzMDAwLCBIZW5hbiwgUGVvcGxlJmFwb3M7cyBSZXB1YmxpYyBvZiBDaGluYS4m
I3hEO0RlcGFydG1lbnQgb2YgT25jb2xvZ3ksIFRoZSBGaXJzdCBBZmZpbGlhdGVkIEhvc3BpdGFs
IG9mIFhpbnhpYW5nIE1lZGljYWwgVW5pdmVyc2l0eSwgWGlueGlhbmcsIDQ1MzAwMCwgSGVuYW4s
IFBlb3BsZSZhcG9zO3MgUmVwdWJsaWMgb2YgQ2hpbmEuJiN4RDtEZXBhcnRtZW50IG9mIEludGVu
c2l2ZSBDYXJlIFVuaXQgb2YgTmV1cm9zY2llbmNlLCBaaG91a291IENlbnRyYWwgSG9zcGl0YWws
IFpob3Vrb3UsIDQ2NjAwMCwgSGVuYW4sIFBlb3BsZSZhcG9zO3MgUmVwdWJsaWMgb2YgQ2hpbmEu
JiN4RDtEZXBhcnRtZW50IG9mIE5ldXJvc3VyZ2VyeSwgVGhlIEZpcnN0IEFmZmlsaWF0ZWQgSG9z
cGl0YWwgb2YgWGlueGlhbmcgTWVkaWNhbCBVbml2ZXJzaXR5LCBYaW54aWFuZywgNDUzMDAwLCBI
ZW5hbiwgUGVvcGxlJmFwb3M7cyBSZXB1YmxpYyBvZiBDaGluYS4gemhhb3hpbmxpMjAxN0AxNjMu
Y29tLiYjeEQ7RGVwYXJ0bWVudCBvZiBOZXVyb3N1cmdlcnksIFRoZSBGaXJzdCBBZmZpbGlhdGVk
IEhvc3BpdGFsIG9mIFhpbnhpYW5nIE1lZGljYWwgVW5pdmVyc2l0eSwgTm8uIDg4IEhlYWx0aCBS
b2FkLCBYaW54aWFuZywgNDUzMTAwLCBIZW5hbiwgUGVvcGxlJmFwb3M7cyBSZXB1YmxpYyBvZiBD
aGluYS4gemhhb3hpbmxpMjAxN0AxNjMuY29tLjwvYXV0aC1hZGRyZXNzPjx0aXRsZXM+PHRpdGxl
PkNCWDMgcHJvbW90ZXMgZ2xpb21hIFU4NyBjZWxsIHByb2xpZmVyYXRpb24gYW5kIHByZWRpY3Rz
IGFuIHVuZmF2b3JhYmxlIHByb2dub3NpczwvdGl0bGU+PHNlY29uZGFyeS10aXRsZT5KIE5ldXJv
b25jb2w8L3NlY29uZGFyeS10aXRsZT48L3RpdGxlcz48cGVyaW9kaWNhbD48ZnVsbC10aXRsZT5K
IE5ldXJvb25jb2w8L2Z1bGwtdGl0bGU+PC9wZXJpb2RpY2FsPjxwYWdlcz4zNS00ODwvcGFnZXM+
PHZvbHVtZT4xNDU8L3ZvbHVtZT48bnVtYmVyPjE8L251bWJlcj48ZWRpdGlvbj4yMDE5LzA5LzEx
PC9lZGl0aW9uPjxrZXl3b3Jkcz48a2V5d29yZD5BbmltYWxzPC9rZXl3b3JkPjxrZXl3b3JkPkFw
b3B0b3Npczwva2V5d29yZD48a2V5d29yZD5CaW9tYXJrZXJzLCBUdW1vci9nZW5ldGljcy8qbWV0
YWJvbGlzbTwva2V5d29yZD48a2V5d29yZD5CcmFpbiBOZW9wbGFzbXMvbWV0YWJvbGlzbS8qcGF0
aG9sb2d5L3N1cmdlcnk8L2tleXdvcmQ+PGtleXdvcmQ+KkNlbGwgUHJvbGlmZXJhdGlvbjwva2V5
d29yZD48a2V5d29yZD5DaHJvbW9zb21hbCBQcm90ZWlucywgTm9uLUhpc3RvbmUvZ2VuZXRpY3Mv
Km1ldGFib2xpc208L2tleXdvcmQ+PGtleXdvcmQ+RmVtYWxlPC9rZXl3b3JkPjxrZXl3b3JkPkZv
bGxvdy1VcCBTdHVkaWVzPC9rZXl3b3JkPjxrZXl3b3JkPkdlbmUgRXhwcmVzc2lvbiBSZWd1bGF0
aW9uLCBOZW9wbGFzdGljPC9rZXl3b3JkPjxrZXl3b3JkPkdsaW9tYS9tZXRhYm9saXNtLypwYXRo
b2xvZ3kvc3VyZ2VyeTwva2V5d29yZD48a2V5d29yZD5IdW1hbnM8L2tleXdvcmQ+PGtleXdvcmQ+
TWFsZTwva2V5d29yZD48a2V5d29yZD5NaWNlPC9rZXl3b3JkPjxrZXl3b3JkPk1pY2UsIEluYnJl
ZCBCQUxCIEM8L2tleXdvcmQ+PGtleXdvcmQ+TWljZSwgTnVkZTwva2V5d29yZD48a2V5d29yZD5N
aWRkbGUgQWdlZDwva2V5d29yZD48a2V5d29yZD5Qcm9nbm9zaXM8L2tleXdvcmQ+PGtleXdvcmQ+
UmV0cm9zcGVjdGl2ZSBTdHVkaWVzPC9rZXl3b3JkPjxrZXl3b3JkPlN1cnZpdmFsIFJhdGU8L2tl
eXdvcmQ+PGtleXdvcmQ+VHVtb3IgQ2VsbHMsIEN1bHR1cmVkPC9rZXl3b3JkPjxrZXl3b3JkPlhl
bm9ncmFmdCBNb2RlbCBBbnRpdHVtb3IgQXNzYXlzPC9rZXl3b3JkPjxrZXl3b3JkPkNieDM8L2tl
eXdvcmQ+PGtleXdvcmQ+Q2RrbjFhPC9rZXl3b3JkPjxrZXl3b3JkPkdsaW9tYTwva2V5d29yZD48
a2V5d29yZD5Qcm9saWZlcmF0aW9uPC9rZXl3b3JkPjwva2V5d29yZHM+PGRhdGVzPjx5ZWFyPjIw
MTk8L3llYXI+PHB1Yi1kYXRlcz48ZGF0ZT5PY3Q8L2RhdGU+PC9wdWItZGF0ZXM+PC9kYXRlcz48
aXNibj4xNTczLTczNzMgKEVsZWN0cm9uaWMpJiN4RDswMTY3LTU5NFggKExpbmtpbmcpPC9pc2Ju
PjxhY2Nlc3Npb24tbnVtPjMxNTAyMDQyPC9hY2Nlc3Npb24tbnVtPjx1cmxzPjxyZWxhdGVkLXVy
bHM+PHVybD5odHRwczovL3d3dy5uY2JpLm5sbS5uaWguZ292L3B1Ym1lZC8zMTUwMjA0MjwvdXJs
PjwvcmVsYXRlZC11cmxzPjwvdXJscz48ZWxlY3Ryb25pYy1yZXNvdXJjZS1udW0+MTAuMTAwNy9z
MTEwNjAtMDE5LTAzMjg2LXc8L2VsZWN0cm9uaWMtcmVzb3VyY2UtbnVtPjwvcmVjb3JkPjwvQ2l0
ZT48Q2l0ZT48QXV0aG9yPlBvbG88L0F1dGhvcj48WWVhcj4yMDA3PC9ZZWFyPjxSZWNOdW0+MTAy
OTwvUmVjTnVtPjxyZWNvcmQ+PHJlYy1udW1iZXI+MTAyOTwvcmVjLW51bWJlcj48Zm9yZWlnbi1r
ZXlzPjxrZXkgYXBwPSJFTiIgZGItaWQ9ImV0ZnYwcDIyOXN6cnQyZWV3ZnJ2MnhkeWYwcnQydjBy
dnJ6cyIgdGltZXN0YW1wPSIxNTk4Mzc3MjEwIj4xMDI5PC9rZXk+PC9mb3JlaWduLWtleXM+PHJl
Zi10eXBlIG5hbWU9IkpvdXJuYWwgQXJ0aWNsZSI+MTc8L3JlZi10eXBlPjxjb250cmlidXRvcnM+
PGF1dGhvcnM+PGF1dGhvcj5Qb2xvLCBKLiBNLjwvYXV0aG9yPjxhdXRob3I+SnVzemN6eW5za2ks
IFAuPC9hdXRob3I+PGF1dGhvcj5Nb250aSwgUy48L2F1dGhvcj48YXV0aG9yPkNlcmNoaWV0dGks
IEwuPC9hdXRob3I+PGF1dGhvcj5ZZSwgSy48L2F1dGhvcj48YXV0aG9yPkdyZWFsbHksIEouIE0u
PC9hdXRob3I+PGF1dGhvcj5TaGlwcCwgTS48L2F1dGhvcj48YXV0aG9yPk1lbG5pY2ssIEEuPC9h
dXRob3I+PC9hdXRob3JzPjwvY29udHJpYnV0b3JzPjxhdXRoLWFkZHJlc3M+RGVwYXJ0bWVudCBv
ZiBEZXZlbG9wbWVudGFsIGFuZCBNb2xlY3VsYXIgQmlvbG9neSwgQWxiZXJ0IEVpbnN0ZWluIENv
bGxlZ2Ugb2YgTWVkaWNpbmUsIDEzMDAgTW9ycmlzIFBhcmsgQXZlbnVlLCBCcm9ueCwgTlkgMTA0
NjEsIFVTQS48L2F1dGgtYWRkcmVzcz48dGl0bGVzPjx0aXRsZT5UcmFuc2NyaXB0aW9uYWwgc2ln
bmF0dXJlIHdpdGggZGlmZmVyZW50aWFsIGV4cHJlc3Npb24gb2YgQkNMNiB0YXJnZXQgZ2VuZXMg
YWNjdXJhdGVseSBpZGVudGlmaWVzIEJDTDYtZGVwZW5kZW50IGRpZmZ1c2UgbGFyZ2UgQiBjZWxs
IGx5bXBob21hczwvdGl0bGU+PHNlY29uZGFyeS10aXRsZT5Qcm9jIE5hdGwgQWNhZCBTY2kgVSBT
IEE8L3NlY29uZGFyeS10aXRsZT48L3RpdGxlcz48cGVyaW9kaWNhbD48ZnVsbC10aXRsZT5Qcm9j
IE5hdGwgQWNhZCBTY2kgVSBTIEE8L2Z1bGwtdGl0bGU+PC9wZXJpb2RpY2FsPjxwYWdlcz4zMjA3
LTEyPC9wYWdlcz48dm9sdW1lPjEwNDwvdm9sdW1lPjxudW1iZXI+OTwvbnVtYmVyPjxlZGl0aW9u
PjIwMDcvMDMvMTY8L2VkaXRpb24+PGtleXdvcmRzPjxrZXl3b3JkPkNlbGwgTGluZSwgVHVtb3I8
L2tleXdvcmQ+PGtleXdvcmQ+Q2hyb21hdGluIEltbXVub3ByZWNpcGl0YXRpb248L2tleXdvcmQ+
PGtleXdvcmQ+RE5BLUJpbmRpbmcgUHJvdGVpbnMvYW50YWdvbmlzdHMgJmFtcDsgaW5oaWJpdG9y
cy8qZ2VuZXRpY3MvbWV0YWJvbGlzbTwva2V5d29yZD48a2V5d29yZD5HZW5lIEV4cHJlc3Npb24g
UHJvZmlsaW5nPC9rZXl3b3JkPjxrZXl3b3JkPkdlbmUgRXhwcmVzc2lvbiBSZWd1bGF0aW9uLCBO
ZW9wbGFzdGljLypnZW5ldGljczwva2V5d29yZD48a2V5d29yZD5HZW5lcy8qZ2VuZXRpY3M8L2tl
eXdvcmQ+PGtleXdvcmQ+SHVtYW5zPC9rZXl3b3JkPjxrZXl3b3JkPkx5bXBob21hLCBMYXJnZSBC
LUNlbGwsIERpZmZ1c2UvKmdlbmV0aWNzPC9rZXl3b3JkPjxrZXl3b3JkPlBlcHRpZGVzL3BoYXJt
YWNvbG9neTwva2V5d29yZD48a2V5d29yZD5Qcm90by1PbmNvZ2VuZSBQcm90ZWlucyBjLWJjbC02
PC9rZXl3b3JkPjxrZXl3b3JkPlNpZ25hbCBUcmFuc2R1Y3Rpb24vKmdlbmV0aWNzPC9rZXl3b3Jk
PjxrZXl3b3JkPlRyYW5zY3JpcHRpb24sIEdlbmV0aWMvKmdlbmV0aWNzPC9rZXl3b3JkPjwva2V5
d29yZHM+PGRhdGVzPjx5ZWFyPjIwMDc8L3llYXI+PHB1Yi1kYXRlcz48ZGF0ZT5GZWIgMjc8L2Rh
dGU+PC9wdWItZGF0ZXM+PC9kYXRlcz48aXNibj4wMDI3LTg0MjQgKFByaW50KSYjeEQ7MDAyNy04
NDI0IChMaW5raW5nKTwvaXNibj48YWNjZXNzaW9uLW51bT4xNzM2MDYzMDwvYWNjZXNzaW9uLW51
bT48dXJscz48cmVsYXRlZC11cmxzPjx1cmw+aHR0cHM6Ly93d3cubmNiaS5ubG0ubmloLmdvdi9w
dWJtZWQvMTczNjA2MzA8L3VybD48L3JlbGF0ZWQtdXJscz48L3VybHM+PGN1c3RvbTI+UE1DMTgw
NTU0MzwvY3VzdG9tMj48ZWxlY3Ryb25pYy1yZXNvdXJjZS1udW0+MTAuMTA3My9wbmFzLjA2MTEz
OTkxMDQ8L2VsZWN0cm9uaWMtcmVzb3VyY2UtbnVtPjwvcmVjb3JkPjwvQ2l0ZT48L0VuZE5vdGU+
AG==
</w:fldData>
        </w:fldChar>
      </w:r>
      <w:r w:rsidR="004435F1" w:rsidRPr="008B5129">
        <w:rPr>
          <w:rFonts w:ascii="Arial" w:hAnsi="Arial" w:cs="Arial"/>
          <w:color w:val="000000"/>
          <w:sz w:val="20"/>
          <w:szCs w:val="20"/>
          <w:lang w:val="en-GB"/>
        </w:rPr>
        <w:instrText xml:space="preserve"> ADDIN EN.CITE.DATA </w:instrText>
      </w:r>
      <w:r w:rsidR="004435F1" w:rsidRPr="008B5129">
        <w:rPr>
          <w:rFonts w:ascii="Arial" w:hAnsi="Arial" w:cs="Arial"/>
          <w:color w:val="000000"/>
          <w:sz w:val="20"/>
          <w:szCs w:val="20"/>
          <w:lang w:val="en-GB"/>
        </w:rPr>
      </w:r>
      <w:r w:rsidR="004435F1" w:rsidRPr="008B5129">
        <w:rPr>
          <w:rFonts w:ascii="Arial" w:hAnsi="Arial" w:cs="Arial"/>
          <w:color w:val="000000"/>
          <w:sz w:val="20"/>
          <w:szCs w:val="20"/>
          <w:lang w:val="en-GB"/>
        </w:rPr>
        <w:fldChar w:fldCharType="end"/>
      </w:r>
      <w:r w:rsidR="004435F1" w:rsidRPr="008B5129">
        <w:rPr>
          <w:rFonts w:ascii="Arial" w:hAnsi="Arial" w:cs="Arial"/>
          <w:color w:val="000000"/>
          <w:sz w:val="20"/>
          <w:szCs w:val="20"/>
          <w:lang w:val="en-GB"/>
        </w:rPr>
      </w:r>
      <w:r w:rsidR="004435F1" w:rsidRPr="008B5129">
        <w:rPr>
          <w:rFonts w:ascii="Arial" w:hAnsi="Arial" w:cs="Arial"/>
          <w:color w:val="000000"/>
          <w:sz w:val="20"/>
          <w:szCs w:val="20"/>
          <w:lang w:val="en-GB"/>
        </w:rPr>
        <w:fldChar w:fldCharType="separate"/>
      </w:r>
      <w:r w:rsidR="004435F1" w:rsidRPr="008B5129">
        <w:rPr>
          <w:rFonts w:ascii="Arial" w:hAnsi="Arial" w:cs="Arial"/>
          <w:noProof/>
          <w:color w:val="000000"/>
          <w:sz w:val="20"/>
          <w:szCs w:val="20"/>
          <w:lang w:val="en-GB"/>
        </w:rPr>
        <w:t>(Polo et al., 2007; Zhao et al., 2019)</w:t>
      </w:r>
      <w:r w:rsidR="004435F1" w:rsidRPr="008B5129">
        <w:rPr>
          <w:rFonts w:ascii="Arial" w:hAnsi="Arial" w:cs="Arial"/>
          <w:color w:val="000000"/>
          <w:sz w:val="20"/>
          <w:szCs w:val="20"/>
          <w:lang w:val="en-GB"/>
        </w:rPr>
        <w:fldChar w:fldCharType="end"/>
      </w:r>
      <w:r w:rsidR="004435F1" w:rsidRPr="008B5129">
        <w:rPr>
          <w:rFonts w:ascii="Arial" w:hAnsi="Arial" w:cs="Arial"/>
          <w:color w:val="000000"/>
          <w:sz w:val="20"/>
          <w:szCs w:val="20"/>
          <w:lang w:val="en-GB"/>
        </w:rPr>
        <w:t xml:space="preserve">. It is possible there is an interaction between the two transcription factor networks, which regulates trophoblast migration, proliferation and fusion following the onset of maternal blood flow. Supporting this notion is the fact that CBX3 is one of the target genes of the repressor gene BCL6 </w:t>
      </w:r>
      <w:r w:rsidR="004435F1" w:rsidRPr="008B5129">
        <w:rPr>
          <w:rFonts w:ascii="Arial" w:hAnsi="Arial" w:cs="Arial"/>
          <w:color w:val="000000"/>
          <w:sz w:val="20"/>
          <w:szCs w:val="20"/>
          <w:lang w:val="en-GB"/>
        </w:rPr>
        <w:fldChar w:fldCharType="begin">
          <w:fldData xml:space="preserve">PEVuZE5vdGU+PENpdGU+PEF1dGhvcj5Qb2xvPC9BdXRob3I+PFllYXI+MjAwNzwvWWVhcj48UmVj
TnVtPjEwMjk8L1JlY051bT48RGlzcGxheVRleHQ+KFBvbG8gZXQgYWwuLCAyMDA3KTwvRGlzcGxh
eVRleHQ+PHJlY29yZD48cmVjLW51bWJlcj4xMDI5PC9yZWMtbnVtYmVyPjxmb3JlaWduLWtleXM+
PGtleSBhcHA9IkVOIiBkYi1pZD0iZXRmdjBwMjI5c3pydDJlZXdmcnYyeGR5ZjBydDJ2MHJ2cnpz
IiB0aW1lc3RhbXA9IjE1OTgzNzcyMTAiPjEwMjk8L2tleT48L2ZvcmVpZ24ta2V5cz48cmVmLXR5
cGUgbmFtZT0iSm91cm5hbCBBcnRpY2xlIj4xNzwvcmVmLXR5cGU+PGNvbnRyaWJ1dG9ycz48YXV0
aG9ycz48YXV0aG9yPlBvbG8sIEouIE0uPC9hdXRob3I+PGF1dGhvcj5KdXN6Y3p5bnNraSwgUC48
L2F1dGhvcj48YXV0aG9yPk1vbnRpLCBTLjwvYXV0aG9yPjxhdXRob3I+Q2VyY2hpZXR0aSwgTC48
L2F1dGhvcj48YXV0aG9yPlllLCBLLjwvYXV0aG9yPjxhdXRob3I+R3JlYWxseSwgSi4gTS48L2F1
dGhvcj48YXV0aG9yPlNoaXBwLCBNLjwvYXV0aG9yPjxhdXRob3I+TWVsbmljaywgQS48L2F1dGhv
cj48L2F1dGhvcnM+PC9jb250cmlidXRvcnM+PGF1dGgtYWRkcmVzcz5EZXBhcnRtZW50IG9mIERl
dmVsb3BtZW50YWwgYW5kIE1vbGVjdWxhciBCaW9sb2d5LCBBbGJlcnQgRWluc3RlaW4gQ29sbGVn
ZSBvZiBNZWRpY2luZSwgMTMwMCBNb3JyaXMgUGFyayBBdmVudWUsIEJyb254LCBOWSAxMDQ2MSwg
VVNBLjwvYXV0aC1hZGRyZXNzPjx0aXRsZXM+PHRpdGxlPlRyYW5zY3JpcHRpb25hbCBzaWduYXR1
cmUgd2l0aCBkaWZmZXJlbnRpYWwgZXhwcmVzc2lvbiBvZiBCQ0w2IHRhcmdldCBnZW5lcyBhY2N1
cmF0ZWx5IGlkZW50aWZpZXMgQkNMNi1kZXBlbmRlbnQgZGlmZnVzZSBsYXJnZSBCIGNlbGwgbHlt
cGhvbWFzPC90aXRsZT48c2Vjb25kYXJ5LXRpdGxlPlByb2MgTmF0bCBBY2FkIFNjaSBVIFMgQTwv
c2Vjb25kYXJ5LXRpdGxlPjwvdGl0bGVzPjxwZXJpb2RpY2FsPjxmdWxsLXRpdGxlPlByb2MgTmF0
bCBBY2FkIFNjaSBVIFMgQTwvZnVsbC10aXRsZT48L3BlcmlvZGljYWw+PHBhZ2VzPjMyMDctMTI8
L3BhZ2VzPjx2b2x1bWU+MTA0PC92b2x1bWU+PG51bWJlcj45PC9udW1iZXI+PGVkaXRpb24+MjAw
Ny8wMy8xNjwvZWRpdGlvbj48a2V5d29yZHM+PGtleXdvcmQ+Q2VsbCBMaW5lLCBUdW1vcjwva2V5
d29yZD48a2V5d29yZD5DaHJvbWF0aW4gSW1tdW5vcHJlY2lwaXRhdGlvbjwva2V5d29yZD48a2V5
d29yZD5ETkEtQmluZGluZyBQcm90ZWlucy9hbnRhZ29uaXN0cyAmYW1wOyBpbmhpYml0b3JzLypn
ZW5ldGljcy9tZXRhYm9saXNtPC9rZXl3b3JkPjxrZXl3b3JkPkdlbmUgRXhwcmVzc2lvbiBQcm9m
aWxpbmc8L2tleXdvcmQ+PGtleXdvcmQ+R2VuZSBFeHByZXNzaW9uIFJlZ3VsYXRpb24sIE5lb3Bs
YXN0aWMvKmdlbmV0aWNzPC9rZXl3b3JkPjxrZXl3b3JkPkdlbmVzLypnZW5ldGljczwva2V5d29y
ZD48a2V5d29yZD5IdW1hbnM8L2tleXdvcmQ+PGtleXdvcmQ+THltcGhvbWEsIExhcmdlIEItQ2Vs
bCwgRGlmZnVzZS8qZ2VuZXRpY3M8L2tleXdvcmQ+PGtleXdvcmQ+UGVwdGlkZXMvcGhhcm1hY29s
b2d5PC9rZXl3b3JkPjxrZXl3b3JkPlByb3RvLU9uY29nZW5lIFByb3RlaW5zIGMtYmNsLTY8L2tl
eXdvcmQ+PGtleXdvcmQ+U2lnbmFsIFRyYW5zZHVjdGlvbi8qZ2VuZXRpY3M8L2tleXdvcmQ+PGtl
eXdvcmQ+VHJhbnNjcmlwdGlvbiwgR2VuZXRpYy8qZ2VuZXRpY3M8L2tleXdvcmQ+PC9rZXl3b3Jk
cz48ZGF0ZXM+PHllYXI+MjAwNzwveWVhcj48cHViLWRhdGVzPjxkYXRlPkZlYiAyNzwvZGF0ZT48
L3B1Yi1kYXRlcz48L2RhdGVzPjxpc2JuPjAwMjctODQyNCAoUHJpbnQpJiN4RDswMDI3LTg0MjQg
KExpbmtpbmcpPC9pc2JuPjxhY2Nlc3Npb24tbnVtPjE3MzYwNjMwPC9hY2Nlc3Npb24tbnVtPjx1
cmxzPjxyZWxhdGVkLXVybHM+PHVybD5odHRwczovL3d3dy5uY2JpLm5sbS5uaWguZ292L3B1Ym1l
ZC8xNzM2MDYzMDwvdXJsPjwvcmVsYXRlZC11cmxzPjwvdXJscz48Y3VzdG9tMj5QTUMxODA1NTQz
PC9jdXN0b20yPjxlbGVjdHJvbmljLXJlc291cmNlLW51bT4xMC4xMDczL3BuYXMuMDYxMTM5OTEw
NDwvZWxlY3Ryb25pYy1yZXNvdXJjZS1udW0+PC9yZWNvcmQ+PC9DaXRlPjwvRW5kTm90ZT5=
</w:fldData>
        </w:fldChar>
      </w:r>
      <w:r w:rsidR="004435F1" w:rsidRPr="008B5129">
        <w:rPr>
          <w:rFonts w:ascii="Arial" w:hAnsi="Arial" w:cs="Arial"/>
          <w:color w:val="000000"/>
          <w:sz w:val="20"/>
          <w:szCs w:val="20"/>
          <w:lang w:val="en-GB"/>
        </w:rPr>
        <w:instrText xml:space="preserve"> ADDIN EN.CITE </w:instrText>
      </w:r>
      <w:r w:rsidR="004435F1" w:rsidRPr="008B5129">
        <w:rPr>
          <w:rFonts w:ascii="Arial" w:hAnsi="Arial" w:cs="Arial"/>
          <w:color w:val="000000"/>
          <w:sz w:val="20"/>
          <w:szCs w:val="20"/>
          <w:lang w:val="en-GB"/>
        </w:rPr>
        <w:fldChar w:fldCharType="begin">
          <w:fldData xml:space="preserve">PEVuZE5vdGU+PENpdGU+PEF1dGhvcj5Qb2xvPC9BdXRob3I+PFllYXI+MjAwNzwvWWVhcj48UmVj
TnVtPjEwMjk8L1JlY051bT48RGlzcGxheVRleHQ+KFBvbG8gZXQgYWwuLCAyMDA3KTwvRGlzcGxh
eVRleHQ+PHJlY29yZD48cmVjLW51bWJlcj4xMDI5PC9yZWMtbnVtYmVyPjxmb3JlaWduLWtleXM+
PGtleSBhcHA9IkVOIiBkYi1pZD0iZXRmdjBwMjI5c3pydDJlZXdmcnYyeGR5ZjBydDJ2MHJ2cnpz
IiB0aW1lc3RhbXA9IjE1OTgzNzcyMTAiPjEwMjk8L2tleT48L2ZvcmVpZ24ta2V5cz48cmVmLXR5
cGUgbmFtZT0iSm91cm5hbCBBcnRpY2xlIj4xNzwvcmVmLXR5cGU+PGNvbnRyaWJ1dG9ycz48YXV0
aG9ycz48YXV0aG9yPlBvbG8sIEouIE0uPC9hdXRob3I+PGF1dGhvcj5KdXN6Y3p5bnNraSwgUC48
L2F1dGhvcj48YXV0aG9yPk1vbnRpLCBTLjwvYXV0aG9yPjxhdXRob3I+Q2VyY2hpZXR0aSwgTC48
L2F1dGhvcj48YXV0aG9yPlllLCBLLjwvYXV0aG9yPjxhdXRob3I+R3JlYWxseSwgSi4gTS48L2F1
dGhvcj48YXV0aG9yPlNoaXBwLCBNLjwvYXV0aG9yPjxhdXRob3I+TWVsbmljaywgQS48L2F1dGhv
cj48L2F1dGhvcnM+PC9jb250cmlidXRvcnM+PGF1dGgtYWRkcmVzcz5EZXBhcnRtZW50IG9mIERl
dmVsb3BtZW50YWwgYW5kIE1vbGVjdWxhciBCaW9sb2d5LCBBbGJlcnQgRWluc3RlaW4gQ29sbGVn
ZSBvZiBNZWRpY2luZSwgMTMwMCBNb3JyaXMgUGFyayBBdmVudWUsIEJyb254LCBOWSAxMDQ2MSwg
VVNBLjwvYXV0aC1hZGRyZXNzPjx0aXRsZXM+PHRpdGxlPlRyYW5zY3JpcHRpb25hbCBzaWduYXR1
cmUgd2l0aCBkaWZmZXJlbnRpYWwgZXhwcmVzc2lvbiBvZiBCQ0w2IHRhcmdldCBnZW5lcyBhY2N1
cmF0ZWx5IGlkZW50aWZpZXMgQkNMNi1kZXBlbmRlbnQgZGlmZnVzZSBsYXJnZSBCIGNlbGwgbHlt
cGhvbWFzPC90aXRsZT48c2Vjb25kYXJ5LXRpdGxlPlByb2MgTmF0bCBBY2FkIFNjaSBVIFMgQTwv
c2Vjb25kYXJ5LXRpdGxlPjwvdGl0bGVzPjxwZXJpb2RpY2FsPjxmdWxsLXRpdGxlPlByb2MgTmF0
bCBBY2FkIFNjaSBVIFMgQTwvZnVsbC10aXRsZT48L3BlcmlvZGljYWw+PHBhZ2VzPjMyMDctMTI8
L3BhZ2VzPjx2b2x1bWU+MTA0PC92b2x1bWU+PG51bWJlcj45PC9udW1iZXI+PGVkaXRpb24+MjAw
Ny8wMy8xNjwvZWRpdGlvbj48a2V5d29yZHM+PGtleXdvcmQ+Q2VsbCBMaW5lLCBUdW1vcjwva2V5
d29yZD48a2V5d29yZD5DaHJvbWF0aW4gSW1tdW5vcHJlY2lwaXRhdGlvbjwva2V5d29yZD48a2V5
d29yZD5ETkEtQmluZGluZyBQcm90ZWlucy9hbnRhZ29uaXN0cyAmYW1wOyBpbmhpYml0b3JzLypn
ZW5ldGljcy9tZXRhYm9saXNtPC9rZXl3b3JkPjxrZXl3b3JkPkdlbmUgRXhwcmVzc2lvbiBQcm9m
aWxpbmc8L2tleXdvcmQ+PGtleXdvcmQ+R2VuZSBFeHByZXNzaW9uIFJlZ3VsYXRpb24sIE5lb3Bs
YXN0aWMvKmdlbmV0aWNzPC9rZXl3b3JkPjxrZXl3b3JkPkdlbmVzLypnZW5ldGljczwva2V5d29y
ZD48a2V5d29yZD5IdW1hbnM8L2tleXdvcmQ+PGtleXdvcmQ+THltcGhvbWEsIExhcmdlIEItQ2Vs
bCwgRGlmZnVzZS8qZ2VuZXRpY3M8L2tleXdvcmQ+PGtleXdvcmQ+UGVwdGlkZXMvcGhhcm1hY29s
b2d5PC9rZXl3b3JkPjxrZXl3b3JkPlByb3RvLU9uY29nZW5lIFByb3RlaW5zIGMtYmNsLTY8L2tl
eXdvcmQ+PGtleXdvcmQ+U2lnbmFsIFRyYW5zZHVjdGlvbi8qZ2VuZXRpY3M8L2tleXdvcmQ+PGtl
eXdvcmQ+VHJhbnNjcmlwdGlvbiwgR2VuZXRpYy8qZ2VuZXRpY3M8L2tleXdvcmQ+PC9rZXl3b3Jk
cz48ZGF0ZXM+PHllYXI+MjAwNzwveWVhcj48cHViLWRhdGVzPjxkYXRlPkZlYiAyNzwvZGF0ZT48
L3B1Yi1kYXRlcz48L2RhdGVzPjxpc2JuPjAwMjctODQyNCAoUHJpbnQpJiN4RDswMDI3LTg0MjQg
KExpbmtpbmcpPC9pc2JuPjxhY2Nlc3Npb24tbnVtPjE3MzYwNjMwPC9hY2Nlc3Npb24tbnVtPjx1
cmxzPjxyZWxhdGVkLXVybHM+PHVybD5odHRwczovL3d3dy5uY2JpLm5sbS5uaWguZ292L3B1Ym1l
ZC8xNzM2MDYzMDwvdXJsPjwvcmVsYXRlZC11cmxzPjwvdXJscz48Y3VzdG9tMj5QTUMxODA1NTQz
PC9jdXN0b20yPjxlbGVjdHJvbmljLXJlc291cmNlLW51bT4xMC4xMDczL3BuYXMuMDYxMTM5OTEw
NDwvZWxlY3Ryb25pYy1yZXNvdXJjZS1udW0+PC9yZWNvcmQ+PC9DaXRlPjwvRW5kTm90ZT5=
</w:fldData>
        </w:fldChar>
      </w:r>
      <w:r w:rsidR="004435F1" w:rsidRPr="008B5129">
        <w:rPr>
          <w:rFonts w:ascii="Arial" w:hAnsi="Arial" w:cs="Arial"/>
          <w:color w:val="000000"/>
          <w:sz w:val="20"/>
          <w:szCs w:val="20"/>
          <w:lang w:val="en-GB"/>
        </w:rPr>
        <w:instrText xml:space="preserve"> ADDIN EN.CITE.DATA </w:instrText>
      </w:r>
      <w:r w:rsidR="004435F1" w:rsidRPr="008B5129">
        <w:rPr>
          <w:rFonts w:ascii="Arial" w:hAnsi="Arial" w:cs="Arial"/>
          <w:color w:val="000000"/>
          <w:sz w:val="20"/>
          <w:szCs w:val="20"/>
          <w:lang w:val="en-GB"/>
        </w:rPr>
      </w:r>
      <w:r w:rsidR="004435F1" w:rsidRPr="008B5129">
        <w:rPr>
          <w:rFonts w:ascii="Arial" w:hAnsi="Arial" w:cs="Arial"/>
          <w:color w:val="000000"/>
          <w:sz w:val="20"/>
          <w:szCs w:val="20"/>
          <w:lang w:val="en-GB"/>
        </w:rPr>
        <w:fldChar w:fldCharType="end"/>
      </w:r>
      <w:r w:rsidR="004435F1" w:rsidRPr="008B5129">
        <w:rPr>
          <w:rFonts w:ascii="Arial" w:hAnsi="Arial" w:cs="Arial"/>
          <w:color w:val="000000"/>
          <w:sz w:val="20"/>
          <w:szCs w:val="20"/>
          <w:lang w:val="en-GB"/>
        </w:rPr>
      </w:r>
      <w:r w:rsidR="004435F1" w:rsidRPr="008B5129">
        <w:rPr>
          <w:rFonts w:ascii="Arial" w:hAnsi="Arial" w:cs="Arial"/>
          <w:color w:val="000000"/>
          <w:sz w:val="20"/>
          <w:szCs w:val="20"/>
          <w:lang w:val="en-GB"/>
        </w:rPr>
        <w:fldChar w:fldCharType="separate"/>
      </w:r>
      <w:r w:rsidR="004435F1" w:rsidRPr="008B5129">
        <w:rPr>
          <w:rFonts w:ascii="Arial" w:hAnsi="Arial" w:cs="Arial"/>
          <w:noProof/>
          <w:color w:val="000000"/>
          <w:sz w:val="20"/>
          <w:szCs w:val="20"/>
          <w:lang w:val="en-GB"/>
        </w:rPr>
        <w:t>(Polo et al., 2007)</w:t>
      </w:r>
      <w:r w:rsidR="004435F1" w:rsidRPr="008B5129">
        <w:rPr>
          <w:rFonts w:ascii="Arial" w:hAnsi="Arial" w:cs="Arial"/>
          <w:color w:val="000000"/>
          <w:sz w:val="20"/>
          <w:szCs w:val="20"/>
          <w:lang w:val="en-GB"/>
        </w:rPr>
        <w:fldChar w:fldCharType="end"/>
      </w:r>
      <w:r w:rsidR="004435F1" w:rsidRPr="008B5129">
        <w:rPr>
          <w:rFonts w:ascii="Arial" w:hAnsi="Arial" w:cs="Arial"/>
          <w:color w:val="000000"/>
          <w:sz w:val="20"/>
          <w:szCs w:val="20"/>
          <w:lang w:val="en-GB"/>
        </w:rPr>
        <w:t>. In addition, c</w:t>
      </w:r>
      <w:proofErr w:type="spellStart"/>
      <w:r w:rsidR="004435F1" w:rsidRPr="008B5129">
        <w:rPr>
          <w:rFonts w:ascii="Arial" w:hAnsi="Arial" w:cs="Arial"/>
          <w:color w:val="000000"/>
          <w:sz w:val="20"/>
          <w:szCs w:val="20"/>
        </w:rPr>
        <w:t>yclin</w:t>
      </w:r>
      <w:proofErr w:type="spellEnd"/>
      <w:r w:rsidR="004435F1" w:rsidRPr="008B5129">
        <w:rPr>
          <w:rFonts w:ascii="Arial" w:hAnsi="Arial" w:cs="Arial"/>
          <w:color w:val="000000"/>
          <w:sz w:val="20"/>
          <w:szCs w:val="20"/>
        </w:rPr>
        <w:t xml:space="preserve"> dependent kinase inhibitor 1A </w:t>
      </w:r>
      <w:r w:rsidR="004435F1" w:rsidRPr="008B5129">
        <w:rPr>
          <w:rFonts w:ascii="Arial" w:hAnsi="Arial" w:cs="Arial"/>
          <w:color w:val="000000"/>
          <w:sz w:val="20"/>
          <w:szCs w:val="20"/>
        </w:rPr>
        <w:lastRenderedPageBreak/>
        <w:t xml:space="preserve">(CDKN1A) is a target of CBX3 </w:t>
      </w:r>
      <w:r w:rsidR="004435F1" w:rsidRPr="008B5129">
        <w:rPr>
          <w:rFonts w:ascii="Arial" w:hAnsi="Arial" w:cs="Arial"/>
          <w:color w:val="000000"/>
          <w:sz w:val="20"/>
          <w:szCs w:val="20"/>
        </w:rPr>
        <w:fldChar w:fldCharType="begin">
          <w:fldData xml:space="preserve">PEVuZE5vdGU+PENpdGU+PEF1dGhvcj5aaGFvPC9BdXRob3I+PFllYXI+MjAxOTwvWWVhcj48UmVj
TnVtPjEwMzA8L1JlY051bT48RGlzcGxheVRleHQ+KFpoYW8gZXQgYWwuLCAyMDE5KTwvRGlzcGxh
eVRleHQ+PHJlY29yZD48cmVjLW51bWJlcj4xMDMwPC9yZWMtbnVtYmVyPjxmb3JlaWduLWtleXM+
PGtleSBhcHA9IkVOIiBkYi1pZD0iZXRmdjBwMjI5c3pydDJlZXdmcnYyeGR5ZjBydDJ2MHJ2cnpz
IiB0aW1lc3RhbXA9IjE1OTgzNzc2MTciPjEwMzA8L2tleT48L2ZvcmVpZ24ta2V5cz48cmVmLXR5
cGUgbmFtZT0iSm91cm5hbCBBcnRpY2xlIj4xNzwvcmVmLXR5cGU+PGNvbnRyaWJ1dG9ycz48YXV0
aG9ycz48YXV0aG9yPlpoYW8sIFMuIFAuPC9hdXRob3I+PGF1dGhvcj5XYW5nLCBGLjwvYXV0aG9y
PjxhdXRob3I+WWFuZywgTS48L2F1dGhvcj48YXV0aG9yPldhbmcsIFguIFkuPC9hdXRob3I+PGF1
dGhvcj5KaW4sIEMuIEwuPC9hdXRob3I+PGF1dGhvcj5KaSwgUS4gSy48L2F1dGhvcj48YXV0aG9y
PkxpLCBTLjwvYXV0aG9yPjxhdXRob3I+WmhhbywgWC4gTC48L2F1dGhvcj48L2F1dGhvcnM+PC9j
b250cmlidXRvcnM+PGF1dGgtYWRkcmVzcz5EZXBhcnRtZW50IG9mIE5ldXJvc3VyZ2VyeSwgVGhl
IEZpcnN0IEFmZmlsaWF0ZWQgSG9zcGl0YWwgb2YgWGlueGlhbmcgTWVkaWNhbCBVbml2ZXJzaXR5
LCBYaW54aWFuZywgNDUzMDAwLCBIZW5hbiwgUGVvcGxlJmFwb3M7cyBSZXB1YmxpYyBvZiBDaGlu
YS4mI3hEO0RlcGFydG1lbnQgb2YgTmV1cm9sb2d5LCBUaGUgRmlyc3QgQWZmaWxpYXRlZCBIb3Nw
aXRhbCBvZiBYaW54aWFuZyBNZWRpY2FsIFVuaXZlcnNpdHksIFhpbnhpYW5nLCA0NTMwMDAsIEhl
bmFuLCBQZW9wbGUmYXBvcztzIFJlcHVibGljIG9mIENoaW5hLiYjeEQ7RGVwYXJ0bWVudCBvZiBP
bmNvbG9neSwgVGhlIEZpcnN0IEFmZmlsaWF0ZWQgSG9zcGl0YWwgb2YgWGlueGlhbmcgTWVkaWNh
bCBVbml2ZXJzaXR5LCBYaW54aWFuZywgNDUzMDAwLCBIZW5hbiwgUGVvcGxlJmFwb3M7cyBSZXB1
YmxpYyBvZiBDaGluYS4mI3hEO0RlcGFydG1lbnQgb2YgSW50ZW5zaXZlIENhcmUgVW5pdCBvZiBO
ZXVyb3NjaWVuY2UsIFpob3Vrb3UgQ2VudHJhbCBIb3NwaXRhbCwgWmhvdWtvdSwgNDY2MDAwLCBI
ZW5hbiwgUGVvcGxlJmFwb3M7cyBSZXB1YmxpYyBvZiBDaGluYS4mI3hEO0RlcGFydG1lbnQgb2Yg
TmV1cm9zdXJnZXJ5LCBUaGUgRmlyc3QgQWZmaWxpYXRlZCBIb3NwaXRhbCBvZiBYaW54aWFuZyBN
ZWRpY2FsIFVuaXZlcnNpdHksIFhpbnhpYW5nLCA0NTMwMDAsIEhlbmFuLCBQZW9wbGUmYXBvcztz
IFJlcHVibGljIG9mIENoaW5hLiB6aGFveGlubGkyMDE3QDE2My5jb20uJiN4RDtEZXBhcnRtZW50
IG9mIE5ldXJvc3VyZ2VyeSwgVGhlIEZpcnN0IEFmZmlsaWF0ZWQgSG9zcGl0YWwgb2YgWGlueGlh
bmcgTWVkaWNhbCBVbml2ZXJzaXR5LCBOby4gODggSGVhbHRoIFJvYWQsIFhpbnhpYW5nLCA0NTMx
MDAsIEhlbmFuLCBQZW9wbGUmYXBvcztzIFJlcHVibGljIG9mIENoaW5hLiB6aGFveGlubGkyMDE3
QDE2My5jb20uPC9hdXRoLWFkZHJlc3M+PHRpdGxlcz48dGl0bGU+Q0JYMyBwcm9tb3RlcyBnbGlv
bWEgVTg3IGNlbGwgcHJvbGlmZXJhdGlvbiBhbmQgcHJlZGljdHMgYW4gdW5mYXZvcmFibGUgcHJv
Z25vc2lzPC90aXRsZT48c2Vjb25kYXJ5LXRpdGxlPkogTmV1cm9vbmNvbDwvc2Vjb25kYXJ5LXRp
dGxlPjwvdGl0bGVzPjxwZXJpb2RpY2FsPjxmdWxsLXRpdGxlPkogTmV1cm9vbmNvbDwvZnVsbC10
aXRsZT48L3BlcmlvZGljYWw+PHBhZ2VzPjM1LTQ4PC9wYWdlcz48dm9sdW1lPjE0NTwvdm9sdW1l
PjxudW1iZXI+MTwvbnVtYmVyPjxlZGl0aW9uPjIwMTkvMDkvMTE8L2VkaXRpb24+PGtleXdvcmRz
PjxrZXl3b3JkPkFuaW1hbHM8L2tleXdvcmQ+PGtleXdvcmQ+QXBvcHRvc2lzPC9rZXl3b3JkPjxr
ZXl3b3JkPkJpb21hcmtlcnMsIFR1bW9yL2dlbmV0aWNzLyptZXRhYm9saXNtPC9rZXl3b3JkPjxr
ZXl3b3JkPkJyYWluIE5lb3BsYXNtcy9tZXRhYm9saXNtLypwYXRob2xvZ3kvc3VyZ2VyeTwva2V5
d29yZD48a2V5d29yZD4qQ2VsbCBQcm9saWZlcmF0aW9uPC9rZXl3b3JkPjxrZXl3b3JkPkNocm9t
b3NvbWFsIFByb3RlaW5zLCBOb24tSGlzdG9uZS9nZW5ldGljcy8qbWV0YWJvbGlzbTwva2V5d29y
ZD48a2V5d29yZD5GZW1hbGU8L2tleXdvcmQ+PGtleXdvcmQ+Rm9sbG93LVVwIFN0dWRpZXM8L2tl
eXdvcmQ+PGtleXdvcmQ+R2VuZSBFeHByZXNzaW9uIFJlZ3VsYXRpb24sIE5lb3BsYXN0aWM8L2tl
eXdvcmQ+PGtleXdvcmQ+R2xpb21hL21ldGFib2xpc20vKnBhdGhvbG9neS9zdXJnZXJ5PC9rZXl3
b3JkPjxrZXl3b3JkPkh1bWFuczwva2V5d29yZD48a2V5d29yZD5NYWxlPC9rZXl3b3JkPjxrZXl3
b3JkPk1pY2U8L2tleXdvcmQ+PGtleXdvcmQ+TWljZSwgSW5icmVkIEJBTEIgQzwva2V5d29yZD48
a2V5d29yZD5NaWNlLCBOdWRlPC9rZXl3b3JkPjxrZXl3b3JkPk1pZGRsZSBBZ2VkPC9rZXl3b3Jk
PjxrZXl3b3JkPlByb2dub3Npczwva2V5d29yZD48a2V5d29yZD5SZXRyb3NwZWN0aXZlIFN0dWRp
ZXM8L2tleXdvcmQ+PGtleXdvcmQ+U3Vydml2YWwgUmF0ZTwva2V5d29yZD48a2V5d29yZD5UdW1v
ciBDZWxscywgQ3VsdHVyZWQ8L2tleXdvcmQ+PGtleXdvcmQ+WGVub2dyYWZ0IE1vZGVsIEFudGl0
dW1vciBBc3NheXM8L2tleXdvcmQ+PGtleXdvcmQ+Q2J4Mzwva2V5d29yZD48a2V5d29yZD5DZGtu
MWE8L2tleXdvcmQ+PGtleXdvcmQ+R2xpb21hPC9rZXl3b3JkPjxrZXl3b3JkPlByb2xpZmVyYXRp
b248L2tleXdvcmQ+PC9rZXl3b3Jkcz48ZGF0ZXM+PHllYXI+MjAxOTwveWVhcj48cHViLWRhdGVz
PjxkYXRlPk9jdDwvZGF0ZT48L3B1Yi1kYXRlcz48L2RhdGVzPjxpc2JuPjE1NzMtNzM3MyAoRWxl
Y3Ryb25pYykmI3hEOzAxNjctNTk0WCAoTGlua2luZyk8L2lzYm4+PGFjY2Vzc2lvbi1udW0+MzE1
MDIwNDI8L2FjY2Vzc2lvbi1udW0+PHVybHM+PHJlbGF0ZWQtdXJscz48dXJsPmh0dHBzOi8vd3d3
Lm5jYmkubmxtLm5paC5nb3YvcHVibWVkLzMxNTAyMDQyPC91cmw+PC9yZWxhdGVkLXVybHM+PC91
cmxzPjxlbGVjdHJvbmljLXJlc291cmNlLW51bT4xMC4xMDA3L3MxMTA2MC0wMTktMDMyODYtdzwv
ZWxlY3Ryb25pYy1yZXNvdXJjZS1udW0+PC9yZWNvcmQ+PC9DaXRlPjwvRW5kTm90ZT4A
</w:fldData>
        </w:fldChar>
      </w:r>
      <w:r w:rsidR="004435F1" w:rsidRPr="008B5129">
        <w:rPr>
          <w:rFonts w:ascii="Arial" w:hAnsi="Arial" w:cs="Arial"/>
          <w:color w:val="000000"/>
          <w:sz w:val="20"/>
          <w:szCs w:val="20"/>
        </w:rPr>
        <w:instrText xml:space="preserve"> ADDIN EN.CITE </w:instrText>
      </w:r>
      <w:r w:rsidR="004435F1" w:rsidRPr="008B5129">
        <w:rPr>
          <w:rFonts w:ascii="Arial" w:hAnsi="Arial" w:cs="Arial"/>
          <w:color w:val="000000"/>
          <w:sz w:val="20"/>
          <w:szCs w:val="20"/>
        </w:rPr>
        <w:fldChar w:fldCharType="begin">
          <w:fldData xml:space="preserve">PEVuZE5vdGU+PENpdGU+PEF1dGhvcj5aaGFvPC9BdXRob3I+PFllYXI+MjAxOTwvWWVhcj48UmVj
TnVtPjEwMzA8L1JlY051bT48RGlzcGxheVRleHQ+KFpoYW8gZXQgYWwuLCAyMDE5KTwvRGlzcGxh
eVRleHQ+PHJlY29yZD48cmVjLW51bWJlcj4xMDMwPC9yZWMtbnVtYmVyPjxmb3JlaWduLWtleXM+
PGtleSBhcHA9IkVOIiBkYi1pZD0iZXRmdjBwMjI5c3pydDJlZXdmcnYyeGR5ZjBydDJ2MHJ2cnpz
IiB0aW1lc3RhbXA9IjE1OTgzNzc2MTciPjEwMzA8L2tleT48L2ZvcmVpZ24ta2V5cz48cmVmLXR5
cGUgbmFtZT0iSm91cm5hbCBBcnRpY2xlIj4xNzwvcmVmLXR5cGU+PGNvbnRyaWJ1dG9ycz48YXV0
aG9ycz48YXV0aG9yPlpoYW8sIFMuIFAuPC9hdXRob3I+PGF1dGhvcj5XYW5nLCBGLjwvYXV0aG9y
PjxhdXRob3I+WWFuZywgTS48L2F1dGhvcj48YXV0aG9yPldhbmcsIFguIFkuPC9hdXRob3I+PGF1
dGhvcj5KaW4sIEMuIEwuPC9hdXRob3I+PGF1dGhvcj5KaSwgUS4gSy48L2F1dGhvcj48YXV0aG9y
PkxpLCBTLjwvYXV0aG9yPjxhdXRob3I+WmhhbywgWC4gTC48L2F1dGhvcj48L2F1dGhvcnM+PC9j
b250cmlidXRvcnM+PGF1dGgtYWRkcmVzcz5EZXBhcnRtZW50IG9mIE5ldXJvc3VyZ2VyeSwgVGhl
IEZpcnN0IEFmZmlsaWF0ZWQgSG9zcGl0YWwgb2YgWGlueGlhbmcgTWVkaWNhbCBVbml2ZXJzaXR5
LCBYaW54aWFuZywgNDUzMDAwLCBIZW5hbiwgUGVvcGxlJmFwb3M7cyBSZXB1YmxpYyBvZiBDaGlu
YS4mI3hEO0RlcGFydG1lbnQgb2YgTmV1cm9sb2d5LCBUaGUgRmlyc3QgQWZmaWxpYXRlZCBIb3Nw
aXRhbCBvZiBYaW54aWFuZyBNZWRpY2FsIFVuaXZlcnNpdHksIFhpbnhpYW5nLCA0NTMwMDAsIEhl
bmFuLCBQZW9wbGUmYXBvcztzIFJlcHVibGljIG9mIENoaW5hLiYjeEQ7RGVwYXJ0bWVudCBvZiBP
bmNvbG9neSwgVGhlIEZpcnN0IEFmZmlsaWF0ZWQgSG9zcGl0YWwgb2YgWGlueGlhbmcgTWVkaWNh
bCBVbml2ZXJzaXR5LCBYaW54aWFuZywgNDUzMDAwLCBIZW5hbiwgUGVvcGxlJmFwb3M7cyBSZXB1
YmxpYyBvZiBDaGluYS4mI3hEO0RlcGFydG1lbnQgb2YgSW50ZW5zaXZlIENhcmUgVW5pdCBvZiBO
ZXVyb3NjaWVuY2UsIFpob3Vrb3UgQ2VudHJhbCBIb3NwaXRhbCwgWmhvdWtvdSwgNDY2MDAwLCBI
ZW5hbiwgUGVvcGxlJmFwb3M7cyBSZXB1YmxpYyBvZiBDaGluYS4mI3hEO0RlcGFydG1lbnQgb2Yg
TmV1cm9zdXJnZXJ5LCBUaGUgRmlyc3QgQWZmaWxpYXRlZCBIb3NwaXRhbCBvZiBYaW54aWFuZyBN
ZWRpY2FsIFVuaXZlcnNpdHksIFhpbnhpYW5nLCA0NTMwMDAsIEhlbmFuLCBQZW9wbGUmYXBvcztz
IFJlcHVibGljIG9mIENoaW5hLiB6aGFveGlubGkyMDE3QDE2My5jb20uJiN4RDtEZXBhcnRtZW50
IG9mIE5ldXJvc3VyZ2VyeSwgVGhlIEZpcnN0IEFmZmlsaWF0ZWQgSG9zcGl0YWwgb2YgWGlueGlh
bmcgTWVkaWNhbCBVbml2ZXJzaXR5LCBOby4gODggSGVhbHRoIFJvYWQsIFhpbnhpYW5nLCA0NTMx
MDAsIEhlbmFuLCBQZW9wbGUmYXBvcztzIFJlcHVibGljIG9mIENoaW5hLiB6aGFveGlubGkyMDE3
QDE2My5jb20uPC9hdXRoLWFkZHJlc3M+PHRpdGxlcz48dGl0bGU+Q0JYMyBwcm9tb3RlcyBnbGlv
bWEgVTg3IGNlbGwgcHJvbGlmZXJhdGlvbiBhbmQgcHJlZGljdHMgYW4gdW5mYXZvcmFibGUgcHJv
Z25vc2lzPC90aXRsZT48c2Vjb25kYXJ5LXRpdGxlPkogTmV1cm9vbmNvbDwvc2Vjb25kYXJ5LXRp
dGxlPjwvdGl0bGVzPjxwZXJpb2RpY2FsPjxmdWxsLXRpdGxlPkogTmV1cm9vbmNvbDwvZnVsbC10
aXRsZT48L3BlcmlvZGljYWw+PHBhZ2VzPjM1LTQ4PC9wYWdlcz48dm9sdW1lPjE0NTwvdm9sdW1l
PjxudW1iZXI+MTwvbnVtYmVyPjxlZGl0aW9uPjIwMTkvMDkvMTE8L2VkaXRpb24+PGtleXdvcmRz
PjxrZXl3b3JkPkFuaW1hbHM8L2tleXdvcmQ+PGtleXdvcmQ+QXBvcHRvc2lzPC9rZXl3b3JkPjxr
ZXl3b3JkPkJpb21hcmtlcnMsIFR1bW9yL2dlbmV0aWNzLyptZXRhYm9saXNtPC9rZXl3b3JkPjxr
ZXl3b3JkPkJyYWluIE5lb3BsYXNtcy9tZXRhYm9saXNtLypwYXRob2xvZ3kvc3VyZ2VyeTwva2V5
d29yZD48a2V5d29yZD4qQ2VsbCBQcm9saWZlcmF0aW9uPC9rZXl3b3JkPjxrZXl3b3JkPkNocm9t
b3NvbWFsIFByb3RlaW5zLCBOb24tSGlzdG9uZS9nZW5ldGljcy8qbWV0YWJvbGlzbTwva2V5d29y
ZD48a2V5d29yZD5GZW1hbGU8L2tleXdvcmQ+PGtleXdvcmQ+Rm9sbG93LVVwIFN0dWRpZXM8L2tl
eXdvcmQ+PGtleXdvcmQ+R2VuZSBFeHByZXNzaW9uIFJlZ3VsYXRpb24sIE5lb3BsYXN0aWM8L2tl
eXdvcmQ+PGtleXdvcmQ+R2xpb21hL21ldGFib2xpc20vKnBhdGhvbG9neS9zdXJnZXJ5PC9rZXl3
b3JkPjxrZXl3b3JkPkh1bWFuczwva2V5d29yZD48a2V5d29yZD5NYWxlPC9rZXl3b3JkPjxrZXl3
b3JkPk1pY2U8L2tleXdvcmQ+PGtleXdvcmQ+TWljZSwgSW5icmVkIEJBTEIgQzwva2V5d29yZD48
a2V5d29yZD5NaWNlLCBOdWRlPC9rZXl3b3JkPjxrZXl3b3JkPk1pZGRsZSBBZ2VkPC9rZXl3b3Jk
PjxrZXl3b3JkPlByb2dub3Npczwva2V5d29yZD48a2V5d29yZD5SZXRyb3NwZWN0aXZlIFN0dWRp
ZXM8L2tleXdvcmQ+PGtleXdvcmQ+U3Vydml2YWwgUmF0ZTwva2V5d29yZD48a2V5d29yZD5UdW1v
ciBDZWxscywgQ3VsdHVyZWQ8L2tleXdvcmQ+PGtleXdvcmQ+WGVub2dyYWZ0IE1vZGVsIEFudGl0
dW1vciBBc3NheXM8L2tleXdvcmQ+PGtleXdvcmQ+Q2J4Mzwva2V5d29yZD48a2V5d29yZD5DZGtu
MWE8L2tleXdvcmQ+PGtleXdvcmQ+R2xpb21hPC9rZXl3b3JkPjxrZXl3b3JkPlByb2xpZmVyYXRp
b248L2tleXdvcmQ+PC9rZXl3b3Jkcz48ZGF0ZXM+PHllYXI+MjAxOTwveWVhcj48cHViLWRhdGVz
PjxkYXRlPk9jdDwvZGF0ZT48L3B1Yi1kYXRlcz48L2RhdGVzPjxpc2JuPjE1NzMtNzM3MyAoRWxl
Y3Ryb25pYykmI3hEOzAxNjctNTk0WCAoTGlua2luZyk8L2lzYm4+PGFjY2Vzc2lvbi1udW0+MzE1
MDIwNDI8L2FjY2Vzc2lvbi1udW0+PHVybHM+PHJlbGF0ZWQtdXJscz48dXJsPmh0dHBzOi8vd3d3
Lm5jYmkubmxtLm5paC5nb3YvcHVibWVkLzMxNTAyMDQyPC91cmw+PC9yZWxhdGVkLXVybHM+PC91
cmxzPjxlbGVjdHJvbmljLXJlc291cmNlLW51bT4xMC4xMDA3L3MxMTA2MC0wMTktMDMyODYtdzwv
ZWxlY3Ryb25pYy1yZXNvdXJjZS1udW0+PC9yZWNvcmQ+PC9DaXRlPjwvRW5kTm90ZT4A
</w:fldData>
        </w:fldChar>
      </w:r>
      <w:r w:rsidR="004435F1" w:rsidRPr="008B5129">
        <w:rPr>
          <w:rFonts w:ascii="Arial" w:hAnsi="Arial" w:cs="Arial"/>
          <w:color w:val="000000"/>
          <w:sz w:val="20"/>
          <w:szCs w:val="20"/>
        </w:rPr>
        <w:instrText xml:space="preserve"> ADDIN EN.CITE.DATA </w:instrText>
      </w:r>
      <w:r w:rsidR="004435F1" w:rsidRPr="008B5129">
        <w:rPr>
          <w:rFonts w:ascii="Arial" w:hAnsi="Arial" w:cs="Arial"/>
          <w:color w:val="000000"/>
          <w:sz w:val="20"/>
          <w:szCs w:val="20"/>
        </w:rPr>
      </w:r>
      <w:r w:rsidR="004435F1" w:rsidRPr="008B5129">
        <w:rPr>
          <w:rFonts w:ascii="Arial" w:hAnsi="Arial" w:cs="Arial"/>
          <w:color w:val="000000"/>
          <w:sz w:val="20"/>
          <w:szCs w:val="20"/>
        </w:rPr>
        <w:fldChar w:fldCharType="end"/>
      </w:r>
      <w:r w:rsidR="004435F1" w:rsidRPr="008B5129">
        <w:rPr>
          <w:rFonts w:ascii="Arial" w:hAnsi="Arial" w:cs="Arial"/>
          <w:color w:val="000000"/>
          <w:sz w:val="20"/>
          <w:szCs w:val="20"/>
        </w:rPr>
      </w:r>
      <w:r w:rsidR="004435F1" w:rsidRPr="008B5129">
        <w:rPr>
          <w:rFonts w:ascii="Arial" w:hAnsi="Arial" w:cs="Arial"/>
          <w:color w:val="000000"/>
          <w:sz w:val="20"/>
          <w:szCs w:val="20"/>
        </w:rPr>
        <w:fldChar w:fldCharType="separate"/>
      </w:r>
      <w:r w:rsidR="004435F1" w:rsidRPr="008B5129">
        <w:rPr>
          <w:rFonts w:ascii="Arial" w:hAnsi="Arial" w:cs="Arial"/>
          <w:noProof/>
          <w:color w:val="000000"/>
          <w:sz w:val="20"/>
          <w:szCs w:val="20"/>
        </w:rPr>
        <w:t>(Zhao et al., 2019)</w:t>
      </w:r>
      <w:r w:rsidR="004435F1" w:rsidRPr="008B5129">
        <w:rPr>
          <w:rFonts w:ascii="Arial" w:hAnsi="Arial" w:cs="Arial"/>
          <w:color w:val="000000"/>
          <w:sz w:val="20"/>
          <w:szCs w:val="20"/>
        </w:rPr>
        <w:fldChar w:fldCharType="end"/>
      </w:r>
      <w:r w:rsidR="004435F1" w:rsidRPr="008B5129">
        <w:rPr>
          <w:rFonts w:ascii="Arial" w:hAnsi="Arial" w:cs="Arial"/>
          <w:color w:val="000000"/>
          <w:sz w:val="20"/>
          <w:szCs w:val="20"/>
        </w:rPr>
        <w:t xml:space="preserve"> and it is downregulated in the second trimester. </w:t>
      </w:r>
      <w:r w:rsidR="004435F1" w:rsidRPr="008B5129">
        <w:rPr>
          <w:rFonts w:ascii="Arial" w:hAnsi="Arial" w:cs="Arial"/>
          <w:color w:val="000000"/>
          <w:sz w:val="20"/>
          <w:szCs w:val="20"/>
          <w:lang w:val="en-GB"/>
        </w:rPr>
        <w:t xml:space="preserve">CBX3 is known to be involved in transcriptional silencing in heterochromatin-like complexes. There are several differentially regulated </w:t>
      </w:r>
      <w:proofErr w:type="gramStart"/>
      <w:r w:rsidR="004435F1" w:rsidRPr="008B5129">
        <w:rPr>
          <w:rFonts w:ascii="Arial" w:hAnsi="Arial" w:cs="Arial"/>
          <w:color w:val="000000"/>
          <w:sz w:val="20"/>
          <w:szCs w:val="20"/>
          <w:lang w:val="en-GB"/>
        </w:rPr>
        <w:t>growth</w:t>
      </w:r>
      <w:proofErr w:type="gramEnd"/>
      <w:r w:rsidR="004435F1" w:rsidRPr="008B5129">
        <w:rPr>
          <w:rFonts w:ascii="Arial" w:hAnsi="Arial" w:cs="Arial"/>
          <w:color w:val="000000"/>
          <w:sz w:val="20"/>
          <w:szCs w:val="20"/>
          <w:lang w:val="en-GB"/>
        </w:rPr>
        <w:t xml:space="preserve"> regulating factors with CBX3 motif, including SCML4 (protein coding gene, downregulated in the second trimester), PRDM6 and 8 (histone methyltransferases), ZBTB16 (transcription repressor) and PRKCB (all upregulated in the second trimester).  </w:t>
      </w:r>
    </w:p>
    <w:p w14:paraId="0AE8DF8C" w14:textId="04B5574E"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 </w:t>
      </w:r>
    </w:p>
    <w:p w14:paraId="22D4A6D9" w14:textId="0611F8CF"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Our study has a number of key strengths that limit potential confounding factors. Firstly, the placental samples were obtained using a CVS technique, avoiding the rapid changes in the transcriptome documented in villous tissue collected using other commonly used methods, such as curettage </w:t>
      </w:r>
      <w:r w:rsidRPr="008B5129">
        <w:rPr>
          <w:rFonts w:ascii="Arial" w:hAnsi="Arial" w:cs="Arial"/>
          <w:color w:val="000000"/>
          <w:sz w:val="20"/>
          <w:szCs w:val="20"/>
          <w:lang w:val="en-GB"/>
        </w:rPr>
        <w:fldChar w:fldCharType="begin">
          <w:fldData xml:space="preserve">PEVuZE5vdGU+PENpdGU+PEF1dGhvcj5DaW5kcm92YS1EYXZpZXM8L0F1dGhvcj48WWVhcj4yMDE1
PC9ZZWFyPjxSZWNOdW0+NjI2PC9SZWNOdW0+PERpc3BsYXlUZXh0PihDaW5kcm92YS1EYXZpZXMg
ZXQgYWwuLCAyMDE1KTwvRGlzcGxheVRleHQ+PHJlY29yZD48cmVjLW51bWJlcj42MjY8L3JlYy1u
dW1iZXI+PGZvcmVpZ24ta2V5cz48a2V5IGFwcD0iRU4iIGRiLWlkPSJldGZ2MHAyMjlzenJ0MmVl
d2ZydjJ4ZHlmMHJ0MnYwcnZyenMiIHRpbWVzdGFtcD0iMTUyNDA1ODA0MCI+NjI2PC9rZXk+PC9m
b3JlaWduLWtleXM+PHJlZi10eXBlIG5hbWU9IkpvdXJuYWwgQXJ0aWNsZSI+MTc8L3JlZi10eXBl
Pjxjb250cmlidXRvcnM+PGF1dGhvcnM+PGF1dGhvcj5DaW5kcm92YS1EYXZpZXMsIFQuPC9hdXRo
b3I+PGF1dGhvcj52YW4gUGF0b3QsIE0uIFQuPC9hdXRob3I+PGF1dGhvcj5HYXJkbmVyLCBMLjwv
YXV0aG9yPjxhdXRob3I+SmF1bmlhdXgsIEUuPC9hdXRob3I+PGF1dGhvcj5CdXJ0b24sIEcuIEou
PC9hdXRob3I+PGF1dGhvcj5DaGFybm9jay1Kb25lcywgRC4gUy48L2F1dGhvcj48L2F1dGhvcnM+
PC9jb250cmlidXRvcnM+PGF1dGgtYWRkcmVzcz5DZW50cmUgZm9yIFRyb3Bob2JsYXN0IFJlc2Vh
cmNoLCBEZXBhcnRtZW50IG9mIFBoeXNpb2xvZ3ksIERldmVsb3BtZW50IGFuZCBOZXVyb3NjaWVu
Y2UsIFVuaXZlcnNpdHkgb2YgQ2FtYnJpZGdlLCBDYW1icmlkZ2UgQ0IyIDNFRywgVUsuJiN4RDtB
Y2FkZW1pYyBEZXBhcnRtZW50IG9mIE9ic3RldHJpY3MgYW5kIEd5bmFlY29sb2d5LCBSb3lhbCBG
cmVlIGFuZCBVbml2ZXJzaXR5IENvbGxlZ2UsIExvbmRvbiwgVUsuJiN4RDtDZW50cmUgZm9yIFRy
b3Bob2JsYXN0IFJlc2VhcmNoLCBEZXBhcnRtZW50IG9mIFBoeXNpb2xvZ3ksIERldmVsb3BtZW50
IGFuZCBOZXVyb3NjaWVuY2UsIFVuaXZlcnNpdHkgb2YgQ2FtYnJpZGdlLCBDYW1icmlkZ2UgQ0Iy
IDNFRywgVUsgZ2piMkBjYW0uYWMudWsuJiN4RDtDZW50cmUgZm9yIFRyb3Bob2JsYXN0IFJlc2Vh
cmNoLCBEZXBhcnRtZW50IG9mIFBoeXNpb2xvZ3ksIERldmVsb3BtZW50IGFuZCBOZXVyb3NjaWVu
Y2UsIFVuaXZlcnNpdHkgb2YgQ2FtYnJpZGdlLCBDYW1icmlkZ2UgQ0IyIDNFRywgVUsgRGVwYXJ0
bWVudCBvZiBPYnN0ZXRyaWNzIGFuZCBHeW5hZWNvbG9neSwgVW5pdmVyc2l0eSBvZiBDYW1icmlk
Z2UsIENhbWJyaWRnZSBDQjIgMFNXLCBVSyBOYXRpb25hbCBJbnN0aXR1dGUgZm9yIEhlYWx0aCBS
ZXNlYXJjaCwgQ2FtYnJpZGdlIENvbXByZWhlbnNpdmUgQmlvbWVkaWNhbCBSZXNlYXJjaCBDZW50
cmUsIENhbWJyaWRnZSwgVUsuPC9hdXRoLWFkZHJlc3M+PHRpdGxlcz48dGl0bGU+RW5lcmd5IHN0
YXR1cyBhbmQgSElGIHNpZ25hbGxpbmcgaW4gY2hvcmlvbmljIHZpbGxpIHNob3cgbm8gZXZpZGVu
Y2Ugb2YgaHlwb3hpYyBzdHJlc3MgZHVyaW5nIGh1bWFuIGVhcmx5IHBsYWNlbnRhbCBkZXZlbG9w
bWVudDwvdGl0bGU+PHNlY29uZGFyeS10aXRsZT5Nb2wgSHVtIFJlcHJvZDwvc2Vjb25kYXJ5LXRp
dGxlPjwvdGl0bGVzPjxwZXJpb2RpY2FsPjxmdWxsLXRpdGxlPk1vbCBIdW0gUmVwcm9kPC9mdWxs
LXRpdGxlPjwvcGVyaW9kaWNhbD48cGFnZXM+Mjk2LTMwODwvcGFnZXM+PHZvbHVtZT4yMTwvdm9s
dW1lPjxudW1iZXI+MzwvbnVtYmVyPjxlZGl0aW9uPjIwMTQvMTEvMTQ8L2VkaXRpb24+PGtleXdv
cmRzPjxrZXl3b3JkPkFkZW5vc2luZSBEaXBob3NwaGF0ZS9tZXRhYm9saXNtPC9rZXl3b3JkPjxr
ZXl3b3JkPkFkZW5vc2luZSBUcmlwaG9zcGhhdGUvbWV0YWJvbGlzbTwva2V5d29yZD48a2V5d29y
ZD5BZHVsdDwva2V5d29yZD48a2V5d29yZD5CYXNpYyBIZWxpeC1Mb29wLUhlbGl4IFRyYW5zY3Jp
cHRpb24gRmFjdG9ycy9nZW5ldGljcy8qbWV0YWJvbGlzbTwva2V5d29yZD48a2V5d29yZD5DZWxs
IEh5cG94aWE8L2tleXdvcmQ+PGtleXdvcmQ+Q2hvcmlvbmljIFZpbGxpLypkcnVnIGVmZmVjdHMv
Z3Jvd3RoICZhbXA7IGRldmVsb3BtZW50L21ldGFib2xpc208L2tleXdvcmQ+PGtleXdvcmQ+RW5l
cmd5IE1ldGFib2xpc20vKmRydWcgZWZmZWN0cy9nZW5ldGljczwva2V5d29yZD48a2V5d29yZD5G
ZW1hbGU8L2tleXdvcmQ+PGtleXdvcmQ+R2VuZSBFeHByZXNzaW9uIFJlZ3VsYXRpb24sIERldmVs
b3BtZW50YWw8L2tleXdvcmQ+PGtleXdvcmQ+R2x1Y29zZSBUcmFuc3BvcnRlciBUeXBlIDMvZ2Vu
ZXRpY3MvbWV0YWJvbGlzbTwva2V5d29yZD48a2V5d29yZD5IdW1hbnM8L2tleXdvcmQ+PGtleXdv
cmQ+SHlkcm9nZW4gUGVyb3hpZGUvcGhhcm1hY29sb2d5PC9rZXl3b3JkPjxrZXl3b3JkPkh5cG94
aWEtSW5kdWNpYmxlIEZhY3RvciAxLCBhbHBoYSBTdWJ1bml0L2dlbmV0aWNzLyptZXRhYm9saXNt
PC9rZXl3b3JkPjxrZXl3b3JkPkltaWRhem9sZXMvcGhhcm1hY29sb2d5PC9rZXl3b3JkPjxrZXl3
b3JkPk1lbWJyYW5lIFByb3RlaW5zL2dlbmV0aWNzL21ldGFib2xpc208L2tleXdvcmQ+PGtleXdv
cmQ+T3h5Z2VuLypwaGFybWFjb2xvZ3k8L2tleXdvcmQ+PGtleXdvcmQ+UGxhY2VudGF0aW9uL3Bo
eXNpb2xvZ3k8L2tleXdvcmQ+PGtleXdvcmQ+UHJlZ25hbmN5PC9rZXl3b3JkPjxrZXl3b3JkPlBy
ZWduYW5jeSBUcmltZXN0ZXJzPC9rZXl3b3JkPjxrZXl3b3JkPlByaW1hcnkgQ2VsbCBDdWx0dXJl
PC9rZXl3b3JkPjxrZXl3b3JkPlNpZ25hbCBUcmFuc2R1Y3Rpb248L2tleXdvcmQ+PGtleXdvcmQ+
VHJhbnNjcmlwdGlvbiwgR2VuZXRpYzwva2V5d29yZD48a2V5d29yZD5WYXNjdWxhciBFbmRvdGhl
bGlhbCBHcm93dGggRmFjdG9yIEEvZ2VuZXRpY3MvbWV0YWJvbGlzbTwva2V5d29yZD48a2V5d29y
ZD5wMzggTWl0b2dlbi1BY3RpdmF0ZWQgUHJvdGVpbiBLaW5hc2VzL2FudGFnb25pc3RzICZhbXA7
PC9rZXl3b3JkPjxrZXl3b3JkPmluaGliaXRvcnMvZ2VuZXRpY3MvbWV0YWJvbGlzbTwva2V5d29y
ZD48a2V5d29yZD5ISUYtMWFscGhhPC9rZXl3b3JkPjxrZXl3b3JkPmVuZXJneSBzdGF0dXM8L2tl
eXdvcmQ+PGtleXdvcmQ+Zmlyc3QgdHJpbWVzdGVyPC9rZXl3b3JkPjxrZXl3b3JkPm1ldGFib2xv
bWljczwva2V5d29yZD48a2V5d29yZD5wbGFjZW50YTwva2V5d29yZD48L2tleXdvcmRzPjxkYXRl
cz48eWVhcj4yMDE1PC95ZWFyPjxwdWItZGF0ZXM+PGRhdGU+TWFyPC9kYXRlPjwvcHViLWRhdGVz
PjwvZGF0ZXM+PGlzYm4+MTQ2MC0yNDA3IChFbGVjdHJvbmljKSYjeEQ7MTM2MC05OTQ3IChMaW5r
aW5nKTwvaXNibj48YWNjZXNzaW9uLW51bT4yNTM5MTI5ODwvYWNjZXNzaW9uLW51bT48dXJscz48
cmVsYXRlZC11cmxzPjx1cmw+aHR0cHM6Ly93d3cubmNiaS5ubG0ubmloLmdvdi9wdWJtZWQvMjUz
OTEyOTg8L3VybD48L3JlbGF0ZWQtdXJscz48L3VybHM+PGN1c3RvbTI+UE1DNDMzOTg1NzwvY3Vz
dG9tMj48ZWxlY3Ryb25pYy1yZXNvdXJjZS1udW0+MTAuMTA5My9tb2xlaHIvZ2F1MTA1PC9lbGVj
dHJvbmljLXJlc291cmNlLW51bT48L3JlY29yZD48L0NpdGU+PC9FbmROb3RlPgB=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DaW5kcm92YS1EYXZpZXM8L0F1dGhvcj48WWVhcj4yMDE1
PC9ZZWFyPjxSZWNOdW0+NjI2PC9SZWNOdW0+PERpc3BsYXlUZXh0PihDaW5kcm92YS1EYXZpZXMg
ZXQgYWwuLCAyMDE1KTwvRGlzcGxheVRleHQ+PHJlY29yZD48cmVjLW51bWJlcj42MjY8L3JlYy1u
dW1iZXI+PGZvcmVpZ24ta2V5cz48a2V5IGFwcD0iRU4iIGRiLWlkPSJldGZ2MHAyMjlzenJ0MmVl
d2ZydjJ4ZHlmMHJ0MnYwcnZyenMiIHRpbWVzdGFtcD0iMTUyNDA1ODA0MCI+NjI2PC9rZXk+PC9m
b3JlaWduLWtleXM+PHJlZi10eXBlIG5hbWU9IkpvdXJuYWwgQXJ0aWNsZSI+MTc8L3JlZi10eXBl
Pjxjb250cmlidXRvcnM+PGF1dGhvcnM+PGF1dGhvcj5DaW5kcm92YS1EYXZpZXMsIFQuPC9hdXRo
b3I+PGF1dGhvcj52YW4gUGF0b3QsIE0uIFQuPC9hdXRob3I+PGF1dGhvcj5HYXJkbmVyLCBMLjwv
YXV0aG9yPjxhdXRob3I+SmF1bmlhdXgsIEUuPC9hdXRob3I+PGF1dGhvcj5CdXJ0b24sIEcuIEou
PC9hdXRob3I+PGF1dGhvcj5DaGFybm9jay1Kb25lcywgRC4gUy48L2F1dGhvcj48L2F1dGhvcnM+
PC9jb250cmlidXRvcnM+PGF1dGgtYWRkcmVzcz5DZW50cmUgZm9yIFRyb3Bob2JsYXN0IFJlc2Vh
cmNoLCBEZXBhcnRtZW50IG9mIFBoeXNpb2xvZ3ksIERldmVsb3BtZW50IGFuZCBOZXVyb3NjaWVu
Y2UsIFVuaXZlcnNpdHkgb2YgQ2FtYnJpZGdlLCBDYW1icmlkZ2UgQ0IyIDNFRywgVUsuJiN4RDtB
Y2FkZW1pYyBEZXBhcnRtZW50IG9mIE9ic3RldHJpY3MgYW5kIEd5bmFlY29sb2d5LCBSb3lhbCBG
cmVlIGFuZCBVbml2ZXJzaXR5IENvbGxlZ2UsIExvbmRvbiwgVUsuJiN4RDtDZW50cmUgZm9yIFRy
b3Bob2JsYXN0IFJlc2VhcmNoLCBEZXBhcnRtZW50IG9mIFBoeXNpb2xvZ3ksIERldmVsb3BtZW50
IGFuZCBOZXVyb3NjaWVuY2UsIFVuaXZlcnNpdHkgb2YgQ2FtYnJpZGdlLCBDYW1icmlkZ2UgQ0Iy
IDNFRywgVUsgZ2piMkBjYW0uYWMudWsuJiN4RDtDZW50cmUgZm9yIFRyb3Bob2JsYXN0IFJlc2Vh
cmNoLCBEZXBhcnRtZW50IG9mIFBoeXNpb2xvZ3ksIERldmVsb3BtZW50IGFuZCBOZXVyb3NjaWVu
Y2UsIFVuaXZlcnNpdHkgb2YgQ2FtYnJpZGdlLCBDYW1icmlkZ2UgQ0IyIDNFRywgVUsgRGVwYXJ0
bWVudCBvZiBPYnN0ZXRyaWNzIGFuZCBHeW5hZWNvbG9neSwgVW5pdmVyc2l0eSBvZiBDYW1icmlk
Z2UsIENhbWJyaWRnZSBDQjIgMFNXLCBVSyBOYXRpb25hbCBJbnN0aXR1dGUgZm9yIEhlYWx0aCBS
ZXNlYXJjaCwgQ2FtYnJpZGdlIENvbXByZWhlbnNpdmUgQmlvbWVkaWNhbCBSZXNlYXJjaCBDZW50
cmUsIENhbWJyaWRnZSwgVUsuPC9hdXRoLWFkZHJlc3M+PHRpdGxlcz48dGl0bGU+RW5lcmd5IHN0
YXR1cyBhbmQgSElGIHNpZ25hbGxpbmcgaW4gY2hvcmlvbmljIHZpbGxpIHNob3cgbm8gZXZpZGVu
Y2Ugb2YgaHlwb3hpYyBzdHJlc3MgZHVyaW5nIGh1bWFuIGVhcmx5IHBsYWNlbnRhbCBkZXZlbG9w
bWVudDwvdGl0bGU+PHNlY29uZGFyeS10aXRsZT5Nb2wgSHVtIFJlcHJvZDwvc2Vjb25kYXJ5LXRp
dGxlPjwvdGl0bGVzPjxwZXJpb2RpY2FsPjxmdWxsLXRpdGxlPk1vbCBIdW0gUmVwcm9kPC9mdWxs
LXRpdGxlPjwvcGVyaW9kaWNhbD48cGFnZXM+Mjk2LTMwODwvcGFnZXM+PHZvbHVtZT4yMTwvdm9s
dW1lPjxudW1iZXI+MzwvbnVtYmVyPjxlZGl0aW9uPjIwMTQvMTEvMTQ8L2VkaXRpb24+PGtleXdv
cmRzPjxrZXl3b3JkPkFkZW5vc2luZSBEaXBob3NwaGF0ZS9tZXRhYm9saXNtPC9rZXl3b3JkPjxr
ZXl3b3JkPkFkZW5vc2luZSBUcmlwaG9zcGhhdGUvbWV0YWJvbGlzbTwva2V5d29yZD48a2V5d29y
ZD5BZHVsdDwva2V5d29yZD48a2V5d29yZD5CYXNpYyBIZWxpeC1Mb29wLUhlbGl4IFRyYW5zY3Jp
cHRpb24gRmFjdG9ycy9nZW5ldGljcy8qbWV0YWJvbGlzbTwva2V5d29yZD48a2V5d29yZD5DZWxs
IEh5cG94aWE8L2tleXdvcmQ+PGtleXdvcmQ+Q2hvcmlvbmljIFZpbGxpLypkcnVnIGVmZmVjdHMv
Z3Jvd3RoICZhbXA7IGRldmVsb3BtZW50L21ldGFib2xpc208L2tleXdvcmQ+PGtleXdvcmQ+RW5l
cmd5IE1ldGFib2xpc20vKmRydWcgZWZmZWN0cy9nZW5ldGljczwva2V5d29yZD48a2V5d29yZD5G
ZW1hbGU8L2tleXdvcmQ+PGtleXdvcmQ+R2VuZSBFeHByZXNzaW9uIFJlZ3VsYXRpb24sIERldmVs
b3BtZW50YWw8L2tleXdvcmQ+PGtleXdvcmQ+R2x1Y29zZSBUcmFuc3BvcnRlciBUeXBlIDMvZ2Vu
ZXRpY3MvbWV0YWJvbGlzbTwva2V5d29yZD48a2V5d29yZD5IdW1hbnM8L2tleXdvcmQ+PGtleXdv
cmQ+SHlkcm9nZW4gUGVyb3hpZGUvcGhhcm1hY29sb2d5PC9rZXl3b3JkPjxrZXl3b3JkPkh5cG94
aWEtSW5kdWNpYmxlIEZhY3RvciAxLCBhbHBoYSBTdWJ1bml0L2dlbmV0aWNzLyptZXRhYm9saXNt
PC9rZXl3b3JkPjxrZXl3b3JkPkltaWRhem9sZXMvcGhhcm1hY29sb2d5PC9rZXl3b3JkPjxrZXl3
b3JkPk1lbWJyYW5lIFByb3RlaW5zL2dlbmV0aWNzL21ldGFib2xpc208L2tleXdvcmQ+PGtleXdv
cmQ+T3h5Z2VuLypwaGFybWFjb2xvZ3k8L2tleXdvcmQ+PGtleXdvcmQ+UGxhY2VudGF0aW9uL3Bo
eXNpb2xvZ3k8L2tleXdvcmQ+PGtleXdvcmQ+UHJlZ25hbmN5PC9rZXl3b3JkPjxrZXl3b3JkPlBy
ZWduYW5jeSBUcmltZXN0ZXJzPC9rZXl3b3JkPjxrZXl3b3JkPlByaW1hcnkgQ2VsbCBDdWx0dXJl
PC9rZXl3b3JkPjxrZXl3b3JkPlNpZ25hbCBUcmFuc2R1Y3Rpb248L2tleXdvcmQ+PGtleXdvcmQ+
VHJhbnNjcmlwdGlvbiwgR2VuZXRpYzwva2V5d29yZD48a2V5d29yZD5WYXNjdWxhciBFbmRvdGhl
bGlhbCBHcm93dGggRmFjdG9yIEEvZ2VuZXRpY3MvbWV0YWJvbGlzbTwva2V5d29yZD48a2V5d29y
ZD5wMzggTWl0b2dlbi1BY3RpdmF0ZWQgUHJvdGVpbiBLaW5hc2VzL2FudGFnb25pc3RzICZhbXA7
PC9rZXl3b3JkPjxrZXl3b3JkPmluaGliaXRvcnMvZ2VuZXRpY3MvbWV0YWJvbGlzbTwva2V5d29y
ZD48a2V5d29yZD5ISUYtMWFscGhhPC9rZXl3b3JkPjxrZXl3b3JkPmVuZXJneSBzdGF0dXM8L2tl
eXdvcmQ+PGtleXdvcmQ+Zmlyc3QgdHJpbWVzdGVyPC9rZXl3b3JkPjxrZXl3b3JkPm1ldGFib2xv
bWljczwva2V5d29yZD48a2V5d29yZD5wbGFjZW50YTwva2V5d29yZD48L2tleXdvcmRzPjxkYXRl
cz48eWVhcj4yMDE1PC95ZWFyPjxwdWItZGF0ZXM+PGRhdGU+TWFyPC9kYXRlPjwvcHViLWRhdGVz
PjwvZGF0ZXM+PGlzYm4+MTQ2MC0yNDA3IChFbGVjdHJvbmljKSYjeEQ7MTM2MC05OTQ3IChMaW5r
aW5nKTwvaXNibj48YWNjZXNzaW9uLW51bT4yNTM5MTI5ODwvYWNjZXNzaW9uLW51bT48dXJscz48
cmVsYXRlZC11cmxzPjx1cmw+aHR0cHM6Ly93d3cubmNiaS5ubG0ubmloLmdvdi9wdWJtZWQvMjUz
OTEyOTg8L3VybD48L3JlbGF0ZWQtdXJscz48L3VybHM+PGN1c3RvbTI+UE1DNDMzOTg1NzwvY3Vz
dG9tMj48ZWxlY3Ryb25pYy1yZXNvdXJjZS1udW0+MTAuMTA5My9tb2xlaHIvZ2F1MTA1PC9lbGVj
dHJvbmljLXJlc291cmNlLW51bT48L3JlY29yZD48L0NpdGU+PC9FbmROb3RlPgB=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Cindrova-Davies et al., 2015)</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Secondly, the gestational age of the pregnancies was accurately dated with ultrasound. Thirdly, the samples were taken from narrow windows of gestation prior to and following onset of the maternal circulation. The precise timing of the onset in an individual pregnancy is not known, but the </w:t>
      </w:r>
      <w:proofErr w:type="spellStart"/>
      <w:r w:rsidRPr="008B5129">
        <w:rPr>
          <w:rFonts w:ascii="Arial" w:hAnsi="Arial" w:cs="Arial"/>
          <w:color w:val="000000"/>
          <w:sz w:val="20"/>
          <w:szCs w:val="20"/>
          <w:lang w:val="en-GB"/>
        </w:rPr>
        <w:t>intraplacental</w:t>
      </w:r>
      <w:proofErr w:type="spellEnd"/>
      <w:r w:rsidRPr="008B5129">
        <w:rPr>
          <w:rFonts w:ascii="Arial" w:hAnsi="Arial" w:cs="Arial"/>
          <w:color w:val="000000"/>
          <w:sz w:val="20"/>
          <w:szCs w:val="20"/>
          <w:lang w:val="en-GB"/>
        </w:rPr>
        <w:t xml:space="preserve"> oxygen concentration appears stable before 10 weeks a</w:t>
      </w:r>
      <w:r w:rsidR="0026509F" w:rsidRPr="008B5129">
        <w:rPr>
          <w:rFonts w:ascii="Arial" w:hAnsi="Arial" w:cs="Arial"/>
          <w:color w:val="000000"/>
          <w:sz w:val="20"/>
          <w:szCs w:val="20"/>
          <w:lang w:val="en-GB"/>
        </w:rPr>
        <w:t xml:space="preserve">nd after 12 weeks of gestation </w:t>
      </w:r>
      <w:r w:rsidR="0026509F" w:rsidRPr="008B5129">
        <w:rPr>
          <w:rFonts w:ascii="Arial" w:hAnsi="Arial" w:cs="Arial"/>
          <w:color w:val="000000"/>
          <w:sz w:val="20"/>
          <w:szCs w:val="20"/>
          <w:lang w:val="en-GB"/>
        </w:rPr>
        <w:fldChar w:fldCharType="begin">
          <w:fldData xml:space="preserve">PEVuZE5vdGU+PENpdGU+PEF1dGhvcj5KYXVuaWF1eDwvQXV0aG9yPjxZZWFyPjIwMDA8L1llYXI+
PFJlY051bT44Mzc8L1JlY051bT48RGlzcGxheVRleHQ+KEphdW5pYXV4IGV0IGFsLiwgMjAwMCk8
L0Rpc3BsYXlUZXh0PjxyZWNvcmQ+PHJlYy1udW1iZXI+ODM3PC9yZWMtbnVtYmVyPjxmb3JlaWdu
LWtleXM+PGtleSBhcHA9IkVOIiBkYi1pZD0iZXRmdjBwMjI5c3pydDJlZXdmcnYyeGR5ZjBydDJ2
MHJ2cnpzIiB0aW1lc3RhbXA9IjE1NDg4NTIzNjgiPjgzNzwva2V5PjwvZm9yZWlnbi1rZXlzPjxy
ZWYtdHlwZSBuYW1lPSJKb3VybmFsIEFydGljbGUiPjE3PC9yZWYtdHlwZT48Y29udHJpYnV0b3Jz
PjxhdXRob3JzPjxhdXRob3I+SmF1bmlhdXgsIEUuPC9hdXRob3I+PGF1dGhvcj5XYXRzb24sIEEu
IEwuPC9hdXRob3I+PGF1dGhvcj5IZW1wc3RvY2ssIEouPC9hdXRob3I+PGF1dGhvcj5CYW8sIFku
IFAuPC9hdXRob3I+PGF1dGhvcj5Ta2VwcGVyLCBKLiBOLjwvYXV0aG9yPjxhdXRob3I+QnVydG9u
LCBHLiBKLjwvYXV0aG9yPjwvYXV0aG9ycz48L2NvbnRyaWJ1dG9ycz48YXV0aC1hZGRyZXNzPkFj
YWRlbWljIERlcGFydG1lbnQgb2YgT2JzdGV0cmljcyBhbmQgR3luYWVjb2xvZ3ksIFVuaXZlcnNp
dHkgQ29sbGVnZSBMb25kb24sIExvbmRvbiwgVW5pdGVkIEtpbmdkb20uPC9hdXRoLWFkZHJlc3M+
PHRpdGxlcz48dGl0bGU+T25zZXQgb2YgbWF0ZXJuYWwgYXJ0ZXJpYWwgYmxvb2QgZmxvdyBhbmQg
cGxhY2VudGFsIG94aWRhdGl2ZSBzdHJlc3MuIEEgcG9zc2libGUgZmFjdG9yIGluIGh1bWFuIGVh
cmx5IHByZWduYW5jeSBmYWlsdXJlPC90aXRsZT48c2Vjb25kYXJ5LXRpdGxlPkFtIEogUGF0aG9s
PC9zZWNvbmRhcnktdGl0bGU+PC90aXRsZXM+PHBlcmlvZGljYWw+PGZ1bGwtdGl0bGU+QW0gSiBQ
YXRob2w8L2Z1bGwtdGl0bGU+PC9wZXJpb2RpY2FsPjxwYWdlcz4yMTExLTIyPC9wYWdlcz48dm9s
dW1lPjE1Nzwvdm9sdW1lPjxudW1iZXI+NjwvbnVtYmVyPjxlZGl0aW9uPjIwMDAvMTIvMDc8L2Vk
aXRpb24+PGtleXdvcmRzPjxrZXl3b3JkPkFib3J0aW9uLCBTcG9udGFuZW91cy9ldGlvbG9neTwv
a2V5d29yZD48a2V5d29yZD5BcnRlcmllcy9waHlzaW9sb2d5PC9rZXl3b3JkPjxrZXl3b3JkPkRy
dWcgUmVzaWR1ZXMvbWV0YWJvbGlzbTwva2V5d29yZD48a2V5d29yZD5GZW1hbGU8L2tleXdvcmQ+
PGtleXdvcmQ+SFNQNzAgSGVhdC1TaG9jayBQcm90ZWlucy9tZXRhYm9saXNtPC9rZXl3b3JkPjxr
ZXl3b3JkPkh1bWFuczwva2V5d29yZD48a2V5d29yZD5NaXRvY2hvbmRyaWEvdWx0cmFzdHJ1Y3R1
cmU8L2tleXdvcmQ+PGtleXdvcmQ+Kk94aWRhdGl2ZSBTdHJlc3M8L2tleXdvcmQ+PGtleXdvcmQ+
T3hpZG9yZWR1Y3Rhc2VzL2dlbmV0aWNzPC9rZXl3b3JkPjxrZXl3b3JkPk94eWdlbi9ibG9vZDwv
a2V5d29yZD48a2V5d29yZD5QYXJ0aWFsIFByZXNzdXJlPC9rZXl3b3JkPjxrZXl3b3JkPlBsYWNl
bnRhLypibG9vZCBzdXBwbHkvZW56eW1vbG9neS8qbWV0YWJvbGlzbTwva2V5d29yZD48a2V5d29y
ZD5QcmVnbmFuY3kvKnBoeXNpb2xvZ3k8L2tleXdvcmQ+PGtleXdvcmQ+UHJlZ25hbmN5IFRyaW1l
c3RlciwgRmlyc3Q8L2tleXdvcmQ+PGtleXdvcmQ+Uk5BLCBNZXNzZW5nZXIvbWV0YWJvbGlzbTwv
a2V5d29yZD48a2V5d29yZD5SZWdpb25hbCBCbG9vZCBGbG93PC9rZXl3b3JkPjxrZXl3b3JkPlR5
cm9zaW5lLyphbmFsb2dzICZhbXA7IGRlcml2YXRpdmVzL21ldGFib2xpc208L2tleXdvcmQ+PC9r
ZXl3b3Jkcz48ZGF0ZXM+PHllYXI+MjAwMDwveWVhcj48cHViLWRhdGVzPjxkYXRlPkRlYzwvZGF0
ZT48L3B1Yi1kYXRlcz48L2RhdGVzPjxpc2JuPjAwMDItOTQ0MCAoUHJpbnQpJiN4RDswMDAyLTk0
NDAgKExpbmtpbmcpPC9pc2JuPjxhY2Nlc3Npb24tbnVtPjExMTA2NTgzPC9hY2Nlc3Npb24tbnVt
Pjx1cmxzPjxyZWxhdGVkLXVybHM+PHVybD5odHRwczovL3d3dy5uY2JpLm5sbS5uaWguZ292L3B1
Ym1lZC8xMTEwNjU4MzwvdXJsPjwvcmVsYXRlZC11cmxzPjwvdXJscz48Y3VzdG9tMj5QTUMxODg1
NzU0PC9jdXN0b20yPjxlbGVjdHJvbmljLXJlc291cmNlLW51bT4xMC4xMDE2L1MwMDAyLTk0NDAo
MTApNjQ4NDktMzwvZWxlY3Ryb25pYy1yZXNvdXJjZS1udW0+PC9yZWNvcmQ+PC9DaXRlPjwvRW5k
Tm90ZT4A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KYXVuaWF1eDwvQXV0aG9yPjxZZWFyPjIwMDA8L1llYXI+
PFJlY051bT44Mzc8L1JlY051bT48RGlzcGxheVRleHQ+KEphdW5pYXV4IGV0IGFsLiwgMjAwMCk8
L0Rpc3BsYXlUZXh0PjxyZWNvcmQ+PHJlYy1udW1iZXI+ODM3PC9yZWMtbnVtYmVyPjxmb3JlaWdu
LWtleXM+PGtleSBhcHA9IkVOIiBkYi1pZD0iZXRmdjBwMjI5c3pydDJlZXdmcnYyeGR5ZjBydDJ2
MHJ2cnpzIiB0aW1lc3RhbXA9IjE1NDg4NTIzNjgiPjgzNzwva2V5PjwvZm9yZWlnbi1rZXlzPjxy
ZWYtdHlwZSBuYW1lPSJKb3VybmFsIEFydGljbGUiPjE3PC9yZWYtdHlwZT48Y29udHJpYnV0b3Jz
PjxhdXRob3JzPjxhdXRob3I+SmF1bmlhdXgsIEUuPC9hdXRob3I+PGF1dGhvcj5XYXRzb24sIEEu
IEwuPC9hdXRob3I+PGF1dGhvcj5IZW1wc3RvY2ssIEouPC9hdXRob3I+PGF1dGhvcj5CYW8sIFku
IFAuPC9hdXRob3I+PGF1dGhvcj5Ta2VwcGVyLCBKLiBOLjwvYXV0aG9yPjxhdXRob3I+QnVydG9u
LCBHLiBKLjwvYXV0aG9yPjwvYXV0aG9ycz48L2NvbnRyaWJ1dG9ycz48YXV0aC1hZGRyZXNzPkFj
YWRlbWljIERlcGFydG1lbnQgb2YgT2JzdGV0cmljcyBhbmQgR3luYWVjb2xvZ3ksIFVuaXZlcnNp
dHkgQ29sbGVnZSBMb25kb24sIExvbmRvbiwgVW5pdGVkIEtpbmdkb20uPC9hdXRoLWFkZHJlc3M+
PHRpdGxlcz48dGl0bGU+T25zZXQgb2YgbWF0ZXJuYWwgYXJ0ZXJpYWwgYmxvb2QgZmxvdyBhbmQg
cGxhY2VudGFsIG94aWRhdGl2ZSBzdHJlc3MuIEEgcG9zc2libGUgZmFjdG9yIGluIGh1bWFuIGVh
cmx5IHByZWduYW5jeSBmYWlsdXJlPC90aXRsZT48c2Vjb25kYXJ5LXRpdGxlPkFtIEogUGF0aG9s
PC9zZWNvbmRhcnktdGl0bGU+PC90aXRsZXM+PHBlcmlvZGljYWw+PGZ1bGwtdGl0bGU+QW0gSiBQ
YXRob2w8L2Z1bGwtdGl0bGU+PC9wZXJpb2RpY2FsPjxwYWdlcz4yMTExLTIyPC9wYWdlcz48dm9s
dW1lPjE1Nzwvdm9sdW1lPjxudW1iZXI+NjwvbnVtYmVyPjxlZGl0aW9uPjIwMDAvMTIvMDc8L2Vk
aXRpb24+PGtleXdvcmRzPjxrZXl3b3JkPkFib3J0aW9uLCBTcG9udGFuZW91cy9ldGlvbG9neTwv
a2V5d29yZD48a2V5d29yZD5BcnRlcmllcy9waHlzaW9sb2d5PC9rZXl3b3JkPjxrZXl3b3JkPkRy
dWcgUmVzaWR1ZXMvbWV0YWJvbGlzbTwva2V5d29yZD48a2V5d29yZD5GZW1hbGU8L2tleXdvcmQ+
PGtleXdvcmQ+SFNQNzAgSGVhdC1TaG9jayBQcm90ZWlucy9tZXRhYm9saXNtPC9rZXl3b3JkPjxr
ZXl3b3JkPkh1bWFuczwva2V5d29yZD48a2V5d29yZD5NaXRvY2hvbmRyaWEvdWx0cmFzdHJ1Y3R1
cmU8L2tleXdvcmQ+PGtleXdvcmQ+Kk94aWRhdGl2ZSBTdHJlc3M8L2tleXdvcmQ+PGtleXdvcmQ+
T3hpZG9yZWR1Y3Rhc2VzL2dlbmV0aWNzPC9rZXl3b3JkPjxrZXl3b3JkPk94eWdlbi9ibG9vZDwv
a2V5d29yZD48a2V5d29yZD5QYXJ0aWFsIFByZXNzdXJlPC9rZXl3b3JkPjxrZXl3b3JkPlBsYWNl
bnRhLypibG9vZCBzdXBwbHkvZW56eW1vbG9neS8qbWV0YWJvbGlzbTwva2V5d29yZD48a2V5d29y
ZD5QcmVnbmFuY3kvKnBoeXNpb2xvZ3k8L2tleXdvcmQ+PGtleXdvcmQ+UHJlZ25hbmN5IFRyaW1l
c3RlciwgRmlyc3Q8L2tleXdvcmQ+PGtleXdvcmQ+Uk5BLCBNZXNzZW5nZXIvbWV0YWJvbGlzbTwv
a2V5d29yZD48a2V5d29yZD5SZWdpb25hbCBCbG9vZCBGbG93PC9rZXl3b3JkPjxrZXl3b3JkPlR5
cm9zaW5lLyphbmFsb2dzICZhbXA7IGRlcml2YXRpdmVzL21ldGFib2xpc208L2tleXdvcmQ+PC9r
ZXl3b3Jkcz48ZGF0ZXM+PHllYXI+MjAwMDwveWVhcj48cHViLWRhdGVzPjxkYXRlPkRlYzwvZGF0
ZT48L3B1Yi1kYXRlcz48L2RhdGVzPjxpc2JuPjAwMDItOTQ0MCAoUHJpbnQpJiN4RDswMDAyLTk0
NDAgKExpbmtpbmcpPC9pc2JuPjxhY2Nlc3Npb24tbnVtPjExMTA2NTgzPC9hY2Nlc3Npb24tbnVt
Pjx1cmxzPjxyZWxhdGVkLXVybHM+PHVybD5odHRwczovL3d3dy5uY2JpLm5sbS5uaWguZ292L3B1
Ym1lZC8xMTEwNjU4MzwvdXJsPjwvcmVsYXRlZC11cmxzPjwvdXJscz48Y3VzdG9tMj5QTUMxODg1
NzU0PC9jdXN0b20yPjxlbGVjdHJvbmljLXJlc291cmNlLW51bT4xMC4xMDE2L1MwMDAyLTk0NDAo
MTApNjQ4NDktMzwvZWxlY3Ryb25pYy1yZXNvdXJjZS1udW0+PC9yZWNvcmQ+PC9DaXRlPjwvRW5k
Tm90ZT4A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0026509F" w:rsidRPr="008B5129">
        <w:rPr>
          <w:rFonts w:ascii="Arial" w:hAnsi="Arial" w:cs="Arial"/>
          <w:color w:val="000000"/>
          <w:sz w:val="20"/>
          <w:szCs w:val="20"/>
          <w:lang w:val="en-GB"/>
        </w:rPr>
      </w:r>
      <w:r w:rsidR="0026509F"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Jauniaux et al., 2000)</w:t>
      </w:r>
      <w:r w:rsidR="0026509F" w:rsidRPr="008B5129">
        <w:rPr>
          <w:rFonts w:ascii="Arial" w:hAnsi="Arial" w:cs="Arial"/>
          <w:color w:val="000000"/>
          <w:sz w:val="20"/>
          <w:szCs w:val="20"/>
          <w:lang w:val="en-GB"/>
        </w:rPr>
        <w:fldChar w:fldCharType="end"/>
      </w:r>
      <w:r w:rsidR="0026509F" w:rsidRPr="008B5129">
        <w:rPr>
          <w:rFonts w:ascii="Arial" w:hAnsi="Arial" w:cs="Arial"/>
          <w:color w:val="000000"/>
          <w:sz w:val="20"/>
          <w:szCs w:val="20"/>
          <w:lang w:val="en-GB"/>
        </w:rPr>
        <w:t xml:space="preserve">. </w:t>
      </w:r>
      <w:r w:rsidRPr="008B5129">
        <w:rPr>
          <w:rFonts w:ascii="Arial" w:hAnsi="Arial" w:cs="Arial"/>
          <w:color w:val="000000"/>
          <w:sz w:val="20"/>
          <w:szCs w:val="20"/>
          <w:lang w:val="en-GB"/>
        </w:rPr>
        <w:t xml:space="preserve">Onset is also a progressive phenomenon, starting in the peripheral region of the placenta </w:t>
      </w:r>
      <w:r w:rsidR="00A77A81" w:rsidRPr="008B5129">
        <w:rPr>
          <w:rFonts w:ascii="Arial" w:hAnsi="Arial" w:cs="Arial"/>
          <w:color w:val="000000"/>
          <w:sz w:val="20"/>
          <w:szCs w:val="20"/>
          <w:lang w:val="en-GB"/>
        </w:rPr>
        <w:t xml:space="preserve">where it stimulates villous regression </w:t>
      </w:r>
      <w:r w:rsidRPr="008B5129">
        <w:rPr>
          <w:rFonts w:ascii="Arial" w:hAnsi="Arial" w:cs="Arial"/>
          <w:color w:val="000000"/>
          <w:sz w:val="20"/>
          <w:szCs w:val="20"/>
          <w:lang w:val="en-GB"/>
        </w:rPr>
        <w:t>and moving centripetally</w:t>
      </w:r>
      <w:r w:rsidR="00C06813" w:rsidRPr="008B5129">
        <w:rPr>
          <w:rFonts w:ascii="Arial" w:hAnsi="Arial" w:cs="Arial"/>
          <w:color w:val="000000"/>
          <w:sz w:val="20"/>
          <w:szCs w:val="20"/>
          <w:lang w:val="en-GB"/>
        </w:rPr>
        <w:t xml:space="preserve"> </w:t>
      </w:r>
      <w:r w:rsidR="00FD198C"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Jauniaux&lt;/Author&gt;&lt;Year&gt;2003&lt;/Year&gt;&lt;RecNum&gt;1016&lt;/RecNum&gt;&lt;DisplayText&gt;(Jauniaux et al., 2003b)&lt;/DisplayText&gt;&lt;record&gt;&lt;rec-number&gt;1016&lt;/rec-number&gt;&lt;foreign-keys&gt;&lt;key app="EN" db-id="etfv0p229szrt2eewfrv2xdyf0rt2v0rvrzs" timestamp="1594363033"&gt;1016&lt;/key&gt;&lt;/foreign-keys&gt;&lt;ref-type name="Journal Article"&gt;17&lt;/ref-type&gt;&lt;contributors&gt;&lt;authors&gt;&lt;author&gt;Jauniaux, E.&lt;/author&gt;&lt;author&gt;Hempstock, J.&lt;/author&gt;&lt;author&gt;Greenwold, N.&lt;/author&gt;&lt;author&gt;Burton, G. J.&lt;/author&gt;&lt;/authors&gt;&lt;/contributors&gt;&lt;auth-address&gt;Academic Department of Obstetrics and Gynaecology, Royal Free and University College London Medical School, London.&lt;/auth-address&gt;&lt;titles&gt;&lt;title&gt;Trophoblastic oxidative stress in relation to temporal and regional differences in maternal placental blood flow in normal and abnormal early pregnancies&lt;/title&gt;&lt;secondary-title&gt;Am J Pathol&lt;/secondary-title&gt;&lt;/titles&gt;&lt;periodical&gt;&lt;full-title&gt;Am J Pathol&lt;/full-title&gt;&lt;/periodical&gt;&lt;pages&gt;115-25&lt;/pages&gt;&lt;volume&gt;162&lt;/volume&gt;&lt;number&gt;1&lt;/number&gt;&lt;edition&gt;2003/01/01&lt;/edition&gt;&lt;keywords&gt;&lt;keyword&gt;Abortion, Missed/*pathology&lt;/keyword&gt;&lt;keyword&gt;Blood Flow Velocity&lt;/keyword&gt;&lt;keyword&gt;Female&lt;/keyword&gt;&lt;keyword&gt;Gestational Age&lt;/keyword&gt;&lt;keyword&gt;HSP70 Heat-Shock Proteins/biosynthesis&lt;/keyword&gt;&lt;keyword&gt;Humans&lt;/keyword&gt;&lt;keyword&gt;Immunohistochemistry&lt;/keyword&gt;&lt;keyword&gt;*Oxidative Stress&lt;/keyword&gt;&lt;keyword&gt;Oxygen/metabolism&lt;/keyword&gt;&lt;keyword&gt;Placenta/*blood supply/diagnostic imaging/pathology&lt;/keyword&gt;&lt;keyword&gt;*Placental Circulation&lt;/keyword&gt;&lt;keyword&gt;Pregnancy&lt;/keyword&gt;&lt;keyword&gt;Trophoblasts/*pathology&lt;/keyword&gt;&lt;keyword&gt;Ultrasonography, Prenatal&lt;/keyword&gt;&lt;/keywords&gt;&lt;dates&gt;&lt;year&gt;2003&lt;/year&gt;&lt;pub-dates&gt;&lt;date&gt;Jan&lt;/date&gt;&lt;/pub-dates&gt;&lt;/dates&gt;&lt;isbn&gt;0002-9440 (Print)&amp;#xD;0002-9440 (Linking)&lt;/isbn&gt;&lt;accession-num&gt;12507895&lt;/accession-num&gt;&lt;urls&gt;&lt;related-urls&gt;&lt;url&gt;https://www.ncbi.nlm.nih.gov/pubmed/12507895&lt;/url&gt;&lt;/related-urls&gt;&lt;/urls&gt;&lt;custom2&gt;PMC1851128&lt;/custom2&gt;&lt;electronic-resource-num&gt;10.1016/S0002-9440(10)63803-5&lt;/electronic-resource-num&gt;&lt;/record&gt;&lt;/Cite&gt;&lt;/EndNote&gt;</w:instrText>
      </w:r>
      <w:r w:rsidR="00FD198C"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Jauniaux et al., 2003b)</w:t>
      </w:r>
      <w:r w:rsidR="00FD198C" w:rsidRPr="008B5129">
        <w:rPr>
          <w:rFonts w:ascii="Arial" w:hAnsi="Arial" w:cs="Arial"/>
          <w:color w:val="000000"/>
          <w:sz w:val="20"/>
          <w:szCs w:val="20"/>
          <w:lang w:val="en-GB"/>
        </w:rPr>
        <w:fldChar w:fldCharType="end"/>
      </w:r>
      <w:r w:rsidR="00A77A81" w:rsidRPr="008B5129">
        <w:rPr>
          <w:rFonts w:ascii="Arial" w:hAnsi="Arial" w:cs="Arial"/>
          <w:color w:val="000000"/>
          <w:sz w:val="20"/>
          <w:szCs w:val="20"/>
          <w:lang w:val="en-GB"/>
        </w:rPr>
        <w:t>. T</w:t>
      </w:r>
      <w:r w:rsidRPr="008B5129">
        <w:rPr>
          <w:rFonts w:ascii="Arial" w:hAnsi="Arial" w:cs="Arial"/>
          <w:color w:val="000000"/>
          <w:sz w:val="20"/>
          <w:szCs w:val="20"/>
          <w:lang w:val="en-GB"/>
        </w:rPr>
        <w:t>issue effects are likely to be heterogeneous during the transition period</w:t>
      </w:r>
      <w:r w:rsidR="00A77A81" w:rsidRPr="008B5129">
        <w:rPr>
          <w:rFonts w:ascii="Arial" w:hAnsi="Arial" w:cs="Arial"/>
          <w:color w:val="000000"/>
          <w:sz w:val="20"/>
          <w:szCs w:val="20"/>
          <w:lang w:val="en-GB"/>
        </w:rPr>
        <w:t>, but o</w:t>
      </w:r>
      <w:r w:rsidRPr="008B5129">
        <w:rPr>
          <w:rFonts w:ascii="Arial" w:hAnsi="Arial" w:cs="Arial"/>
          <w:color w:val="000000"/>
          <w:sz w:val="20"/>
          <w:szCs w:val="20"/>
          <w:lang w:val="en-GB"/>
        </w:rPr>
        <w:t xml:space="preserve">ur samples were all obtained from </w:t>
      </w:r>
      <w:r w:rsidR="00E8778D" w:rsidRPr="008B5129">
        <w:rPr>
          <w:rFonts w:ascii="Arial" w:hAnsi="Arial" w:cs="Arial"/>
          <w:color w:val="000000"/>
          <w:sz w:val="20"/>
          <w:szCs w:val="20"/>
          <w:lang w:val="en-GB"/>
        </w:rPr>
        <w:t xml:space="preserve">a consistent site, </w:t>
      </w:r>
      <w:r w:rsidRPr="008B5129">
        <w:rPr>
          <w:rFonts w:ascii="Arial" w:hAnsi="Arial" w:cs="Arial"/>
          <w:color w:val="000000"/>
          <w:sz w:val="20"/>
          <w:szCs w:val="20"/>
          <w:lang w:val="en-GB"/>
        </w:rPr>
        <w:t>the central region</w:t>
      </w:r>
      <w:r w:rsidR="00E8778D" w:rsidRPr="008B5129">
        <w:rPr>
          <w:rFonts w:ascii="Arial" w:hAnsi="Arial" w:cs="Arial"/>
          <w:color w:val="000000"/>
          <w:sz w:val="20"/>
          <w:szCs w:val="20"/>
          <w:lang w:val="en-GB"/>
        </w:rPr>
        <w:t xml:space="preserve"> of the placenta</w:t>
      </w:r>
      <w:r w:rsidRPr="008B5129">
        <w:rPr>
          <w:rFonts w:ascii="Arial" w:hAnsi="Arial" w:cs="Arial"/>
          <w:color w:val="000000"/>
          <w:sz w:val="20"/>
          <w:szCs w:val="20"/>
          <w:lang w:val="en-GB"/>
        </w:rPr>
        <w:t xml:space="preserve"> identified under ultrasound guidance</w:t>
      </w:r>
      <w:r w:rsidR="00A77A81" w:rsidRPr="008B5129">
        <w:rPr>
          <w:rFonts w:ascii="Arial" w:hAnsi="Arial" w:cs="Arial"/>
          <w:color w:val="000000"/>
          <w:sz w:val="20"/>
          <w:szCs w:val="20"/>
          <w:lang w:val="en-GB"/>
        </w:rPr>
        <w:t>, limiting regional variability</w:t>
      </w:r>
      <w:r w:rsidRPr="008B5129">
        <w:rPr>
          <w:rFonts w:ascii="Arial" w:hAnsi="Arial" w:cs="Arial"/>
          <w:color w:val="000000"/>
          <w:sz w:val="20"/>
          <w:szCs w:val="20"/>
          <w:lang w:val="en-GB"/>
        </w:rPr>
        <w:t>. Finally, the RNA-</w:t>
      </w:r>
      <w:proofErr w:type="spellStart"/>
      <w:r w:rsidRPr="008B5129">
        <w:rPr>
          <w:rFonts w:ascii="Arial" w:hAnsi="Arial" w:cs="Arial"/>
          <w:color w:val="000000"/>
          <w:sz w:val="20"/>
          <w:szCs w:val="20"/>
          <w:lang w:val="en-GB"/>
        </w:rPr>
        <w:t>Seq</w:t>
      </w:r>
      <w:proofErr w:type="spellEnd"/>
      <w:r w:rsidRPr="008B5129">
        <w:rPr>
          <w:rFonts w:ascii="Arial" w:hAnsi="Arial" w:cs="Arial"/>
          <w:color w:val="000000"/>
          <w:sz w:val="20"/>
          <w:szCs w:val="20"/>
          <w:lang w:val="en-GB"/>
        </w:rPr>
        <w:t xml:space="preserve"> and methylation analyses were performed on the same samples. </w:t>
      </w:r>
    </w:p>
    <w:p w14:paraId="79EBFF0A" w14:textId="77777777" w:rsidR="00A77A81" w:rsidRPr="008B5129" w:rsidRDefault="00A77A8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6DA40E74" w14:textId="59861647" w:rsidR="00A77A81" w:rsidRPr="008B5129" w:rsidRDefault="00A77A8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The rigorous collection protocol meant, however, that sample sizes were relatively small. Nonetheless, </w:t>
      </w:r>
      <w:r w:rsidR="0092576A" w:rsidRPr="008B5129">
        <w:rPr>
          <w:rFonts w:ascii="Arial" w:hAnsi="Arial" w:cs="Arial"/>
          <w:color w:val="000000"/>
          <w:sz w:val="20"/>
          <w:szCs w:val="20"/>
          <w:lang w:val="en-GB"/>
        </w:rPr>
        <w:t xml:space="preserve">some of the most DEGs identified, such as those for the various </w:t>
      </w:r>
      <w:proofErr w:type="spellStart"/>
      <w:r w:rsidR="0092576A" w:rsidRPr="008B5129">
        <w:rPr>
          <w:rFonts w:ascii="Arial" w:hAnsi="Arial" w:cs="Arial"/>
          <w:color w:val="000000"/>
          <w:sz w:val="20"/>
          <w:szCs w:val="20"/>
          <w:lang w:val="en-GB"/>
        </w:rPr>
        <w:t>hCG</w:t>
      </w:r>
      <w:proofErr w:type="spellEnd"/>
      <w:r w:rsidR="0092576A" w:rsidRPr="008B5129">
        <w:rPr>
          <w:rFonts w:ascii="Arial" w:hAnsi="Arial" w:cs="Arial"/>
          <w:color w:val="000000"/>
          <w:sz w:val="20"/>
          <w:szCs w:val="20"/>
          <w:lang w:val="en-GB"/>
        </w:rPr>
        <w:t xml:space="preserve"> loci, were consistent with previous reports. In addition, we confirmed many of the novel finding, such as for </w:t>
      </w:r>
      <w:proofErr w:type="spellStart"/>
      <w:r w:rsidR="0092576A" w:rsidRPr="008B5129">
        <w:rPr>
          <w:rFonts w:ascii="Arial" w:hAnsi="Arial" w:cs="Arial"/>
          <w:color w:val="000000"/>
          <w:sz w:val="20"/>
          <w:szCs w:val="20"/>
          <w:lang w:val="en-GB"/>
        </w:rPr>
        <w:t>spexin</w:t>
      </w:r>
      <w:proofErr w:type="spellEnd"/>
      <w:r w:rsidR="0092576A" w:rsidRPr="008B5129">
        <w:rPr>
          <w:rFonts w:ascii="Arial" w:hAnsi="Arial" w:cs="Arial"/>
          <w:color w:val="000000"/>
          <w:sz w:val="20"/>
          <w:szCs w:val="20"/>
          <w:lang w:val="en-GB"/>
        </w:rPr>
        <w:t xml:space="preserve"> and the </w:t>
      </w:r>
      <w:proofErr w:type="spellStart"/>
      <w:r w:rsidR="0092576A" w:rsidRPr="008B5129">
        <w:rPr>
          <w:rFonts w:ascii="Arial" w:hAnsi="Arial" w:cs="Arial"/>
          <w:color w:val="000000"/>
          <w:sz w:val="20"/>
          <w:szCs w:val="20"/>
          <w:lang w:val="en-GB"/>
        </w:rPr>
        <w:t>mephrins</w:t>
      </w:r>
      <w:proofErr w:type="spellEnd"/>
      <w:r w:rsidR="0092576A" w:rsidRPr="008B5129">
        <w:rPr>
          <w:rFonts w:ascii="Arial" w:hAnsi="Arial" w:cs="Arial"/>
          <w:color w:val="000000"/>
          <w:sz w:val="20"/>
          <w:szCs w:val="20"/>
          <w:lang w:val="en-GB"/>
        </w:rPr>
        <w:t xml:space="preserve">, at the protein level using immunohistochemistry. Our sample groups were also biased towards samples from male </w:t>
      </w:r>
      <w:proofErr w:type="spellStart"/>
      <w:r w:rsidR="0092576A" w:rsidRPr="008B5129">
        <w:rPr>
          <w:rFonts w:ascii="Arial" w:hAnsi="Arial" w:cs="Arial"/>
          <w:color w:val="000000"/>
          <w:sz w:val="20"/>
          <w:szCs w:val="20"/>
          <w:lang w:val="en-GB"/>
        </w:rPr>
        <w:t>fetuses</w:t>
      </w:r>
      <w:proofErr w:type="spellEnd"/>
      <w:r w:rsidR="0092576A" w:rsidRPr="008B5129">
        <w:rPr>
          <w:rFonts w:ascii="Arial" w:hAnsi="Arial" w:cs="Arial"/>
          <w:color w:val="000000"/>
          <w:sz w:val="20"/>
          <w:szCs w:val="20"/>
          <w:lang w:val="en-GB"/>
        </w:rPr>
        <w:t xml:space="preserve">. </w:t>
      </w:r>
      <w:proofErr w:type="gramStart"/>
      <w:r w:rsidR="00714CBB" w:rsidRPr="008B5129">
        <w:rPr>
          <w:rFonts w:ascii="Arial" w:hAnsi="Arial" w:cs="Arial"/>
          <w:color w:val="000000"/>
          <w:sz w:val="20"/>
          <w:szCs w:val="20"/>
          <w:lang w:val="en-GB"/>
        </w:rPr>
        <w:t>Hence</w:t>
      </w:r>
      <w:proofErr w:type="gramEnd"/>
      <w:r w:rsidR="00714CBB" w:rsidRPr="008B5129">
        <w:rPr>
          <w:rFonts w:ascii="Arial" w:hAnsi="Arial" w:cs="Arial"/>
          <w:color w:val="000000"/>
          <w:sz w:val="20"/>
          <w:szCs w:val="20"/>
          <w:lang w:val="en-GB"/>
        </w:rPr>
        <w:t xml:space="preserve"> we performed a sex-adjustment analysis at the outset. The differentially expressed genes identified in this study did not intersect with the genes identified by Gong </w:t>
      </w:r>
      <w:r w:rsidR="00714CBB" w:rsidRPr="008B5129">
        <w:rPr>
          <w:rFonts w:ascii="Arial" w:hAnsi="Arial" w:cs="Arial"/>
          <w:i/>
          <w:iCs/>
          <w:color w:val="000000"/>
          <w:sz w:val="20"/>
          <w:szCs w:val="20"/>
          <w:lang w:val="en-GB"/>
        </w:rPr>
        <w:t>et al</w:t>
      </w:r>
      <w:r w:rsidR="00714CBB" w:rsidRPr="008B5129">
        <w:rPr>
          <w:rFonts w:ascii="Arial" w:hAnsi="Arial" w:cs="Arial"/>
          <w:color w:val="000000"/>
          <w:sz w:val="20"/>
          <w:szCs w:val="20"/>
          <w:lang w:val="en-GB"/>
        </w:rPr>
        <w:t xml:space="preserve">. </w:t>
      </w:r>
      <w:r w:rsidR="00714CBB" w:rsidRPr="008B5129">
        <w:rPr>
          <w:rFonts w:ascii="Arial" w:hAnsi="Arial" w:cs="Arial"/>
          <w:color w:val="000000"/>
          <w:sz w:val="20"/>
          <w:szCs w:val="20"/>
          <w:lang w:val="en-GB"/>
        </w:rPr>
        <w:fldChar w:fldCharType="begin">
          <w:fldData xml:space="preserve">PEVuZE5vdGU+PENpdGUgRXhjbHVkZUF1dGg9IjEiPjxBdXRob3I+R29uZzwvQXV0aG9yPjxZZWFy
PjIwMTg8L1llYXI+PFJlY051bT4xMDMyPC9SZWNOdW0+PERpc3BsYXlUZXh0PigyMDE4Yik8L0Rp
c3BsYXlUZXh0PjxyZWNvcmQ+PHJlYy1udW1iZXI+MTAzMjwvcmVjLW51bWJlcj48Zm9yZWlnbi1r
ZXlzPjxrZXkgYXBwPSJFTiIgZGItaWQ9ImV0ZnYwcDIyOXN6cnQyZWV3ZnJ2MnhkeWYwcnQydjBy
dnJ6cyIgdGltZXN0YW1wPSIxNTk4NTEwMTM5Ij4xMDMyPC9rZXk+PC9mb3JlaWduLWtleXM+PHJl
Zi10eXBlIG5hbWU9IkpvdXJuYWwgQXJ0aWNsZSI+MTc8L3JlZi10eXBlPjxjb250cmlidXRvcnM+
PGF1dGhvcnM+PGF1dGhvcj5Hb25nLCBTLjwvYXV0aG9yPjxhdXRob3I+U292aW8sIFUuPC9hdXRo
b3I+PGF1dGhvcj5BeWUsIEkuIEwuPC9hdXRob3I+PGF1dGhvcj5HYWNjaW9saSwgRi48L2F1dGhv
cj48YXV0aG9yPkRvcGllcmFsYSwgSi48L2F1dGhvcj48YXV0aG9yPkpvaG5zb24sIE0uIEQuPC9h
dXRob3I+PGF1dGhvcj5Xb29kLCBBLiBNLjwvYXV0aG9yPjxhdXRob3I+Q29vaywgRS48L2F1dGhv
cj48YXV0aG9yPkplbmtpbnMsIEIuIEouPC9hdXRob3I+PGF1dGhvcj5Lb3VsbWFuLCBBLjwvYXV0
aG9yPjxhdXRob3I+Q2FzZXJvLCBSLiBBLiwgSnIuPC9hdXRob3I+PGF1dGhvcj5Db25zdGFuY2lh
LCBNLjwvYXV0aG9yPjxhdXRob3I+Q2hhcm5vY2stSm9uZXMsIEQuIFMuPC9hdXRob3I+PGF1dGhv
cj5TbWl0aCwgRy4gQy48L2F1dGhvcj48L2F1dGhvcnM+PC9jb250cmlidXRvcnM+PGF1dGgtYWRk
cmVzcz5EZXBhcnRtZW50IG9mIE9ic3RldHJpY3MgYW5kIEd5bmFlY29sb2d5LCBOSUhSIENhbWJy
aWRnZSBDb21wcmVoZW5zaXZlIEJpb21lZGljYWwgUmVzZWFyY2ggQ2VudHJlLiYjeEQ7Q2VudHJl
IGZvciBUcm9waG9ibGFzdCBSZXNlYXJjaCAoQ1RSKSwgRGVwYXJ0bWVudCBvZiBQaHlzaW9sb2d5
LCBEZXZlbG9wbWVudCBhbmQgTmV1cm9zY2llbmNlLiYjeEQ7RGVwYXJ0bWVudCBvZiBQdWJsaWMg
SGVhbHRoIGFuZCBQcmltYXJ5IENhcmUuJiN4RDtOSUhSIEJSQyBDb3JlIE1ldGFib2xvbWljcyBh
bmQgTGlwaWRvbWljcyBMYWJvcmF0b3J5LCBVbml2ZXJzaXR5IG9mIENhbWJyaWRnZSwgQ2FtYnJp
ZGdlLCBVbml0ZWQgS2luZ2RvbS4mI3hEO1RoZSBTaWRuZXkgS2ltbWVsIENvbXByZWhlbnNpdmUg
Q2FuY2VyIENlbnRlciwgSm9obnMgSG9wa2lucyBVbml2ZXJzaXR5IFNjaG9vbCBvZiBNZWRpY2lu
ZSwgQmFsdGltb3JlLCBNYXJ5bGFuZCwgVVNBLiYjeEQ7VW5pdmVyc2l0eSBvZiBDYW1icmlkZ2Ug
TWV0YWJvbGljIFJlc2VhcmNoIExhYm9yYXRvcmllcyBhbmQgTVJDIE1ldGFib2xpYyBEaXNlYXNl
cyBVbml0LCBXZWxsY29tZSBUcnVzdC1NUkMgSW5zdGl0dXRlIG9mIE1ldGFib2xpYyBTY2llbmNl
LCBDYW1icmlkZ2UsIFVuaXRlZCBLaW5nZG9tLjwvYXV0aC1hZGRyZXNzPjx0aXRsZXM+PHRpdGxl
PlBsYWNlbnRhbCBwb2x5YW1pbmUgbWV0YWJvbGlzbSBkaWZmZXJzIGJ5IGZldGFsIHNleCwgZmV0
YWwgZ3Jvd3RoIHJlc3RyaWN0aW9uLCBhbmQgcHJlZWNsYW1wc2lhPC90aXRsZT48c2Vjb25kYXJ5
LXRpdGxlPkpDSSBJbnNpZ2h0PC9zZWNvbmRhcnktdGl0bGU+PC90aXRsZXM+PHBlcmlvZGljYWw+
PGZ1bGwtdGl0bGU+SkNJIEluc2lnaHQ8L2Z1bGwtdGl0bGU+PC9wZXJpb2RpY2FsPjx2b2x1bWU+
Mzwvdm9sdW1lPjxudW1iZXI+MTM8L251bWJlcj48ZWRpdGlvbj4yMDE4LzA3LzEzPC9lZGl0aW9u
PjxrZXl3b3Jkcz48a2V5d29yZD5DZWxsIFN1cnZpdmFsPC9rZXl3b3JkPjxrZXl3b3JkPkZlbWFs
ZTwva2V5d29yZD48a2V5d29yZD5GZXRhbCBEZXZlbG9wbWVudDwva2V5d29yZD48a2V5d29yZD5G
ZXRhbCBHcm93dGggUmV0YXJkYXRpb24vZ2VuZXRpY3MvKm1ldGFib2xpc208L2tleXdvcmQ+PGtl
eXdvcmQ+R2VuZSBFeHByZXNzaW9uIFJlZ3VsYXRpb248L2tleXdvcmQ+PGtleXdvcmQ+R2VuZXMs
IFgtTGlua2VkL2dlbmV0aWNzPC9rZXl3b3JkPjxrZXl3b3JkPkdlc3RhdGlvbmFsIEFnZTwva2V5
d29yZD48a2V5d29yZD5IdW1hbnM8L2tleXdvcmQ+PGtleXdvcmQ+TWFsZTwva2V5d29yZD48a2V5
d29yZD5QbGFjZW50YS8qbWV0YWJvbGlzbTwva2V5d29yZD48a2V5d29yZD5Qb2x5YW1pbmVzLypt
ZXRhYm9saXNtPC9rZXl3b3JkPjxrZXl3b3JkPlByZS1FY2xhbXBzaWEvZ2VuZXRpY3MvKm1ldGFi
b2xpc208L2tleXdvcmQ+PGtleXdvcmQ+UHJlZ25hbmN5PC9rZXl3b3JkPjxrZXl3b3JkPlByZWdu
YW5jeSBDb21wbGljYXRpb25zL2Jsb29kPC9rZXl3b3JkPjxrZXl3b3JkPlByb3NwZWN0aXZlIFN0
dWRpZXM8L2tleXdvcmQ+PGtleXdvcmQ+UmlzayBBc3Nlc3NtZW50PC9rZXl3b3JkPjxrZXl3b3Jk
PlNlcXVlbmNlIEFuYWx5c2lzLCBSTkE8L2tleXdvcmQ+PGtleXdvcmQ+U2V4IEZhY3RvcnM8L2tl
eXdvcmQ+PGtleXdvcmQ+U3Blcm1pbmUvbWV0YWJvbGlzbTwva2V5d29yZD48a2V5d29yZD5TcGVy
bWluZSBTeW50aGFzZS9ibG9vZDwva2V5d29yZD48a2V5d29yZD5UcmFuc2NyaXB0b21lPC9rZXl3
b3JkPjxrZXl3b3JkPlRyb3Bob2JsYXN0czwva2V5d29yZD48a2V5d29yZD5VbHRyYXNvbm9ncmFw
aHksIFByZW5hdGFsPC9rZXl3b3JkPjxrZXl3b3JkPlVuaXRlZCBLaW5nZG9tPC9rZXl3b3JkPjxr
ZXl3b3JkPipFeHByZXNzaW9uIHByb2ZpbGluZzwva2V5d29yZD48a2V5d29yZD4qT2JzdGV0cmlj
cy9neW5lY29sb2d5PC9rZXl3b3JkPjxrZXl3b3JkPipQb2x5YW1pbmVzPC9rZXl3b3JkPjxrZXl3
b3JkPipSZXByb2R1Y3RpdmUgQmlvbG9neTwva2V5d29yZD48L2tleXdvcmRzPjxkYXRlcz48eWVh
cj4yMDE4PC95ZWFyPjxwdWItZGF0ZXM+PGRhdGU+SnVsIDEyPC9kYXRlPjwvcHViLWRhdGVzPjwv
ZGF0ZXM+PGlzYm4+MjM3OS0zNzA4IChFbGVjdHJvbmljKSYjeEQ7MjM3OS0zNzA4IChMaW5raW5n
KTwvaXNibj48YWNjZXNzaW9uLW51bT4yOTk5NzMwMzwvYWNjZXNzaW9uLW51bT48dXJscz48cmVs
YXRlZC11cmxzPjx1cmw+aHR0cHM6Ly93d3cubmNiaS5ubG0ubmloLmdvdi9wdWJtZWQvMjk5OTcz
MDM8L3VybD48L3JlbGF0ZWQtdXJscz48L3VybHM+PGN1c3RvbTI+UE1DNjEyNDUxNjwvY3VzdG9t
Mj48ZWxlY3Ryb25pYy1yZXNvdXJjZS1udW0+MTAuMTE3Mi9qY2kuaW5zaWdodC4xMjA3MjM8L2Vs
ZWN0cm9uaWMtcmVzb3VyY2UtbnVtPjwvcmVjb3JkPjwvQ2l0ZT48L0VuZE5vdGU+
</w:fldData>
        </w:fldChar>
      </w:r>
      <w:r w:rsidR="007A4B30">
        <w:rPr>
          <w:rFonts w:ascii="Arial" w:hAnsi="Arial" w:cs="Arial"/>
          <w:color w:val="000000"/>
          <w:sz w:val="20"/>
          <w:szCs w:val="20"/>
          <w:lang w:val="en-GB"/>
        </w:rPr>
        <w:instrText xml:space="preserve"> ADDIN EN.CITE </w:instrText>
      </w:r>
      <w:r w:rsidR="007A4B30">
        <w:rPr>
          <w:rFonts w:ascii="Arial" w:hAnsi="Arial" w:cs="Arial"/>
          <w:color w:val="000000"/>
          <w:sz w:val="20"/>
          <w:szCs w:val="20"/>
          <w:lang w:val="en-GB"/>
        </w:rPr>
        <w:fldChar w:fldCharType="begin">
          <w:fldData xml:space="preserve">PEVuZE5vdGU+PENpdGUgRXhjbHVkZUF1dGg9IjEiPjxBdXRob3I+R29uZzwvQXV0aG9yPjxZZWFy
PjIwMTg8L1llYXI+PFJlY051bT4xMDMyPC9SZWNOdW0+PERpc3BsYXlUZXh0PigyMDE4Yik8L0Rp
c3BsYXlUZXh0PjxyZWNvcmQ+PHJlYy1udW1iZXI+MTAzMjwvcmVjLW51bWJlcj48Zm9yZWlnbi1r
ZXlzPjxrZXkgYXBwPSJFTiIgZGItaWQ9ImV0ZnYwcDIyOXN6cnQyZWV3ZnJ2MnhkeWYwcnQydjBy
dnJ6cyIgdGltZXN0YW1wPSIxNTk4NTEwMTM5Ij4xMDMyPC9rZXk+PC9mb3JlaWduLWtleXM+PHJl
Zi10eXBlIG5hbWU9IkpvdXJuYWwgQXJ0aWNsZSI+MTc8L3JlZi10eXBlPjxjb250cmlidXRvcnM+
PGF1dGhvcnM+PGF1dGhvcj5Hb25nLCBTLjwvYXV0aG9yPjxhdXRob3I+U292aW8sIFUuPC9hdXRo
b3I+PGF1dGhvcj5BeWUsIEkuIEwuPC9hdXRob3I+PGF1dGhvcj5HYWNjaW9saSwgRi48L2F1dGhv
cj48YXV0aG9yPkRvcGllcmFsYSwgSi48L2F1dGhvcj48YXV0aG9yPkpvaG5zb24sIE0uIEQuPC9h
dXRob3I+PGF1dGhvcj5Xb29kLCBBLiBNLjwvYXV0aG9yPjxhdXRob3I+Q29vaywgRS48L2F1dGhv
cj48YXV0aG9yPkplbmtpbnMsIEIuIEouPC9hdXRob3I+PGF1dGhvcj5Lb3VsbWFuLCBBLjwvYXV0
aG9yPjxhdXRob3I+Q2FzZXJvLCBSLiBBLiwgSnIuPC9hdXRob3I+PGF1dGhvcj5Db25zdGFuY2lh
LCBNLjwvYXV0aG9yPjxhdXRob3I+Q2hhcm5vY2stSm9uZXMsIEQuIFMuPC9hdXRob3I+PGF1dGhv
cj5TbWl0aCwgRy4gQy48L2F1dGhvcj48L2F1dGhvcnM+PC9jb250cmlidXRvcnM+PGF1dGgtYWRk
cmVzcz5EZXBhcnRtZW50IG9mIE9ic3RldHJpY3MgYW5kIEd5bmFlY29sb2d5LCBOSUhSIENhbWJy
aWRnZSBDb21wcmVoZW5zaXZlIEJpb21lZGljYWwgUmVzZWFyY2ggQ2VudHJlLiYjeEQ7Q2VudHJl
IGZvciBUcm9waG9ibGFzdCBSZXNlYXJjaCAoQ1RSKSwgRGVwYXJ0bWVudCBvZiBQaHlzaW9sb2d5
LCBEZXZlbG9wbWVudCBhbmQgTmV1cm9zY2llbmNlLiYjeEQ7RGVwYXJ0bWVudCBvZiBQdWJsaWMg
SGVhbHRoIGFuZCBQcmltYXJ5IENhcmUuJiN4RDtOSUhSIEJSQyBDb3JlIE1ldGFib2xvbWljcyBh
bmQgTGlwaWRvbWljcyBMYWJvcmF0b3J5LCBVbml2ZXJzaXR5IG9mIENhbWJyaWRnZSwgQ2FtYnJp
ZGdlLCBVbml0ZWQgS2luZ2RvbS4mI3hEO1RoZSBTaWRuZXkgS2ltbWVsIENvbXByZWhlbnNpdmUg
Q2FuY2VyIENlbnRlciwgSm9obnMgSG9wa2lucyBVbml2ZXJzaXR5IFNjaG9vbCBvZiBNZWRpY2lu
ZSwgQmFsdGltb3JlLCBNYXJ5bGFuZCwgVVNBLiYjeEQ7VW5pdmVyc2l0eSBvZiBDYW1icmlkZ2Ug
TWV0YWJvbGljIFJlc2VhcmNoIExhYm9yYXRvcmllcyBhbmQgTVJDIE1ldGFib2xpYyBEaXNlYXNl
cyBVbml0LCBXZWxsY29tZSBUcnVzdC1NUkMgSW5zdGl0dXRlIG9mIE1ldGFib2xpYyBTY2llbmNl
LCBDYW1icmlkZ2UsIFVuaXRlZCBLaW5nZG9tLjwvYXV0aC1hZGRyZXNzPjx0aXRsZXM+PHRpdGxl
PlBsYWNlbnRhbCBwb2x5YW1pbmUgbWV0YWJvbGlzbSBkaWZmZXJzIGJ5IGZldGFsIHNleCwgZmV0
YWwgZ3Jvd3RoIHJlc3RyaWN0aW9uLCBhbmQgcHJlZWNsYW1wc2lhPC90aXRsZT48c2Vjb25kYXJ5
LXRpdGxlPkpDSSBJbnNpZ2h0PC9zZWNvbmRhcnktdGl0bGU+PC90aXRsZXM+PHBlcmlvZGljYWw+
PGZ1bGwtdGl0bGU+SkNJIEluc2lnaHQ8L2Z1bGwtdGl0bGU+PC9wZXJpb2RpY2FsPjx2b2x1bWU+
Mzwvdm9sdW1lPjxudW1iZXI+MTM8L251bWJlcj48ZWRpdGlvbj4yMDE4LzA3LzEzPC9lZGl0aW9u
PjxrZXl3b3Jkcz48a2V5d29yZD5DZWxsIFN1cnZpdmFsPC9rZXl3b3JkPjxrZXl3b3JkPkZlbWFs
ZTwva2V5d29yZD48a2V5d29yZD5GZXRhbCBEZXZlbG9wbWVudDwva2V5d29yZD48a2V5d29yZD5G
ZXRhbCBHcm93dGggUmV0YXJkYXRpb24vZ2VuZXRpY3MvKm1ldGFib2xpc208L2tleXdvcmQ+PGtl
eXdvcmQ+R2VuZSBFeHByZXNzaW9uIFJlZ3VsYXRpb248L2tleXdvcmQ+PGtleXdvcmQ+R2VuZXMs
IFgtTGlua2VkL2dlbmV0aWNzPC9rZXl3b3JkPjxrZXl3b3JkPkdlc3RhdGlvbmFsIEFnZTwva2V5
d29yZD48a2V5d29yZD5IdW1hbnM8L2tleXdvcmQ+PGtleXdvcmQ+TWFsZTwva2V5d29yZD48a2V5
d29yZD5QbGFjZW50YS8qbWV0YWJvbGlzbTwva2V5d29yZD48a2V5d29yZD5Qb2x5YW1pbmVzLypt
ZXRhYm9saXNtPC9rZXl3b3JkPjxrZXl3b3JkPlByZS1FY2xhbXBzaWEvZ2VuZXRpY3MvKm1ldGFi
b2xpc208L2tleXdvcmQ+PGtleXdvcmQ+UHJlZ25hbmN5PC9rZXl3b3JkPjxrZXl3b3JkPlByZWdu
YW5jeSBDb21wbGljYXRpb25zL2Jsb29kPC9rZXl3b3JkPjxrZXl3b3JkPlByb3NwZWN0aXZlIFN0
dWRpZXM8L2tleXdvcmQ+PGtleXdvcmQ+UmlzayBBc3Nlc3NtZW50PC9rZXl3b3JkPjxrZXl3b3Jk
PlNlcXVlbmNlIEFuYWx5c2lzLCBSTkE8L2tleXdvcmQ+PGtleXdvcmQ+U2V4IEZhY3RvcnM8L2tl
eXdvcmQ+PGtleXdvcmQ+U3Blcm1pbmUvbWV0YWJvbGlzbTwva2V5d29yZD48a2V5d29yZD5TcGVy
bWluZSBTeW50aGFzZS9ibG9vZDwva2V5d29yZD48a2V5d29yZD5UcmFuc2NyaXB0b21lPC9rZXl3
b3JkPjxrZXl3b3JkPlRyb3Bob2JsYXN0czwva2V5d29yZD48a2V5d29yZD5VbHRyYXNvbm9ncmFw
aHksIFByZW5hdGFsPC9rZXl3b3JkPjxrZXl3b3JkPlVuaXRlZCBLaW5nZG9tPC9rZXl3b3JkPjxr
ZXl3b3JkPipFeHByZXNzaW9uIHByb2ZpbGluZzwva2V5d29yZD48a2V5d29yZD4qT2JzdGV0cmlj
cy9neW5lY29sb2d5PC9rZXl3b3JkPjxrZXl3b3JkPipQb2x5YW1pbmVzPC9rZXl3b3JkPjxrZXl3
b3JkPipSZXByb2R1Y3RpdmUgQmlvbG9neTwva2V5d29yZD48L2tleXdvcmRzPjxkYXRlcz48eWVh
cj4yMDE4PC95ZWFyPjxwdWItZGF0ZXM+PGRhdGU+SnVsIDEyPC9kYXRlPjwvcHViLWRhdGVzPjwv
ZGF0ZXM+PGlzYm4+MjM3OS0zNzA4IChFbGVjdHJvbmljKSYjeEQ7MjM3OS0zNzA4IChMaW5raW5n
KTwvaXNibj48YWNjZXNzaW9uLW51bT4yOTk5NzMwMzwvYWNjZXNzaW9uLW51bT48dXJscz48cmVs
YXRlZC11cmxzPjx1cmw+aHR0cHM6Ly93d3cubmNiaS5ubG0ubmloLmdvdi9wdWJtZWQvMjk5OTcz
MDM8L3VybD48L3JlbGF0ZWQtdXJscz48L3VybHM+PGN1c3RvbTI+UE1DNjEyNDUxNjwvY3VzdG9t
Mj48ZWxlY3Ryb25pYy1yZXNvdXJjZS1udW0+MTAuMTE3Mi9qY2kuaW5zaWdodC4xMjA3MjM8L2Vs
ZWN0cm9uaWMtcmVzb3VyY2UtbnVtPjwvcmVjb3JkPjwvQ2l0ZT48L0VuZE5vdGU+
</w:fldData>
        </w:fldChar>
      </w:r>
      <w:r w:rsidR="007A4B30">
        <w:rPr>
          <w:rFonts w:ascii="Arial" w:hAnsi="Arial" w:cs="Arial"/>
          <w:color w:val="000000"/>
          <w:sz w:val="20"/>
          <w:szCs w:val="20"/>
          <w:lang w:val="en-GB"/>
        </w:rPr>
        <w:instrText xml:space="preserve"> ADDIN EN.CITE.DATA </w:instrText>
      </w:r>
      <w:r w:rsidR="007A4B30">
        <w:rPr>
          <w:rFonts w:ascii="Arial" w:hAnsi="Arial" w:cs="Arial"/>
          <w:color w:val="000000"/>
          <w:sz w:val="20"/>
          <w:szCs w:val="20"/>
          <w:lang w:val="en-GB"/>
        </w:rPr>
      </w:r>
      <w:r w:rsidR="007A4B30">
        <w:rPr>
          <w:rFonts w:ascii="Arial" w:hAnsi="Arial" w:cs="Arial"/>
          <w:color w:val="000000"/>
          <w:sz w:val="20"/>
          <w:szCs w:val="20"/>
          <w:lang w:val="en-GB"/>
        </w:rPr>
        <w:fldChar w:fldCharType="end"/>
      </w:r>
      <w:r w:rsidR="00714CBB" w:rsidRPr="008B5129">
        <w:rPr>
          <w:rFonts w:ascii="Arial" w:hAnsi="Arial" w:cs="Arial"/>
          <w:color w:val="000000"/>
          <w:sz w:val="20"/>
          <w:szCs w:val="20"/>
          <w:lang w:val="en-GB"/>
        </w:rPr>
      </w:r>
      <w:r w:rsidR="00714CBB" w:rsidRPr="008B5129">
        <w:rPr>
          <w:rFonts w:ascii="Arial" w:hAnsi="Arial" w:cs="Arial"/>
          <w:color w:val="000000"/>
          <w:sz w:val="20"/>
          <w:szCs w:val="20"/>
          <w:lang w:val="en-GB"/>
        </w:rPr>
        <w:fldChar w:fldCharType="separate"/>
      </w:r>
      <w:r w:rsidR="007A4B30">
        <w:rPr>
          <w:rFonts w:ascii="Arial" w:hAnsi="Arial" w:cs="Arial"/>
          <w:noProof/>
          <w:color w:val="000000"/>
          <w:sz w:val="20"/>
          <w:szCs w:val="20"/>
          <w:lang w:val="en-GB"/>
        </w:rPr>
        <w:t>(2018b)</w:t>
      </w:r>
      <w:r w:rsidR="00714CBB" w:rsidRPr="008B5129">
        <w:rPr>
          <w:rFonts w:ascii="Arial" w:hAnsi="Arial" w:cs="Arial"/>
          <w:color w:val="000000"/>
          <w:sz w:val="20"/>
          <w:szCs w:val="20"/>
          <w:lang w:val="en-GB"/>
        </w:rPr>
        <w:fldChar w:fldCharType="end"/>
      </w:r>
      <w:r w:rsidR="00714CBB" w:rsidRPr="008B5129">
        <w:rPr>
          <w:rFonts w:ascii="Arial" w:hAnsi="Arial" w:cs="Arial"/>
          <w:color w:val="000000"/>
          <w:sz w:val="20"/>
          <w:szCs w:val="20"/>
          <w:lang w:val="en-GB"/>
        </w:rPr>
        <w:t xml:space="preserve">, indicating that sex-specific effects were unlikely to drive the first-second trimester gene expression differences.  </w:t>
      </w:r>
    </w:p>
    <w:p w14:paraId="53119405"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742530A9" w14:textId="35FA5DF4" w:rsidR="00714CBB"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The transcriptome can only provide an indication of potential protein levels and function due to differential translation and post-translational modifications. Nonetheless, it is clear that </w:t>
      </w:r>
      <w:r w:rsidR="00714CBB" w:rsidRPr="008B5129">
        <w:rPr>
          <w:rFonts w:ascii="Arial" w:hAnsi="Arial" w:cs="Arial"/>
          <w:color w:val="000000"/>
          <w:sz w:val="20"/>
          <w:szCs w:val="20"/>
          <w:lang w:val="en-GB"/>
        </w:rPr>
        <w:t>the transition between the first and second trimesters</w:t>
      </w:r>
      <w:r w:rsidRPr="008B5129">
        <w:rPr>
          <w:rFonts w:ascii="Arial" w:hAnsi="Arial" w:cs="Arial"/>
          <w:color w:val="000000"/>
          <w:sz w:val="20"/>
          <w:szCs w:val="20"/>
          <w:lang w:val="en-GB"/>
        </w:rPr>
        <w:t xml:space="preserve"> is associated with major physiological and morphological changes in the placenta. Villous regression over the superficial pole of the gestational sac leads to formation of the membranes and the d</w:t>
      </w:r>
      <w:r w:rsidR="007A4B30">
        <w:rPr>
          <w:rFonts w:ascii="Arial" w:hAnsi="Arial" w:cs="Arial"/>
          <w:color w:val="000000"/>
          <w:sz w:val="20"/>
          <w:szCs w:val="20"/>
          <w:lang w:val="en-GB"/>
        </w:rPr>
        <w:t>efinitive placenta</w:t>
      </w:r>
      <w:r w:rsidRPr="008B5129">
        <w:rPr>
          <w:rFonts w:ascii="Arial" w:hAnsi="Arial" w:cs="Arial"/>
          <w:color w:val="000000"/>
          <w:sz w:val="20"/>
          <w:szCs w:val="20"/>
          <w:lang w:val="en-GB"/>
        </w:rPr>
        <w:t>, and there is a loss of stemness and proliferation of the v</w:t>
      </w:r>
      <w:r w:rsidR="007A4B30">
        <w:rPr>
          <w:rFonts w:ascii="Arial" w:hAnsi="Arial" w:cs="Arial"/>
          <w:color w:val="000000"/>
          <w:sz w:val="20"/>
          <w:szCs w:val="20"/>
          <w:lang w:val="en-GB"/>
        </w:rPr>
        <w:t xml:space="preserve">illous cytotrophoblast cells </w:t>
      </w:r>
      <w:r w:rsidR="007A4B30">
        <w:rPr>
          <w:rFonts w:ascii="Arial" w:hAnsi="Arial" w:cs="Arial"/>
          <w:color w:val="000000"/>
          <w:sz w:val="20"/>
          <w:szCs w:val="20"/>
          <w:lang w:val="en-GB"/>
        </w:rPr>
        <w:fldChar w:fldCharType="begin"/>
      </w:r>
      <w:r w:rsidR="007A4B30">
        <w:rPr>
          <w:rFonts w:ascii="Arial" w:hAnsi="Arial" w:cs="Arial"/>
          <w:color w:val="000000"/>
          <w:sz w:val="20"/>
          <w:szCs w:val="20"/>
          <w:lang w:val="en-GB"/>
        </w:rPr>
        <w:instrText xml:space="preserve"> ADDIN EN.CITE &lt;EndNote&gt;&lt;Cite&gt;&lt;Author&gt;Burton&lt;/Author&gt;&lt;Year&gt;2020&lt;/Year&gt;&lt;RecNum&gt;991&lt;/RecNum&gt;&lt;DisplayText&gt;(Burton et al., 2020)&lt;/DisplayText&gt;&lt;record&gt;&lt;rec-number&gt;991&lt;/rec-number&gt;&lt;foreign-keys&gt;&lt;key app="EN" db-id="etfv0p229szrt2eewfrv2xdyf0rt2v0rvrzs" timestamp="1591968681"&gt;991&lt;/key&gt;&lt;/foreign-keys&gt;&lt;ref-type name="Journal Article"&gt;17&lt;/ref-type&gt;&lt;contributors&gt;&lt;authors&gt;&lt;author&gt;Burton, G.J.&lt;/author&gt;&lt;author&gt;Cindrova-Davies, T.&lt;/author&gt;&lt;author&gt;Turco, M.Y.&lt;/author&gt;&lt;/authors&gt;&lt;/contributors&gt;&lt;titles&gt;&lt;title&gt;Review: Histotrophic nutrition and the placental-endometrial dialogue during human early pregnancy&lt;/title&gt;&lt;secondary-title&gt;Placenta&lt;/secondary-title&gt;&lt;/titles&gt;&lt;periodical&gt;&lt;full-title&gt;Placenta&lt;/full-title&gt;&lt;/periodical&gt;&lt;volume&gt;in press, doi.org/10.1016/j.placenta.2020.02.008.&lt;/volume&gt;&lt;number&gt;doi.org/10.1016/j.placenta.2020.02.008.&lt;/number&gt;&lt;dates&gt;&lt;year&gt;2020&lt;/year&gt;&lt;/dates&gt;&lt;urls&gt;&lt;/urls&gt;&lt;/record&gt;&lt;/Cite&gt;&lt;/EndNote&gt;</w:instrText>
      </w:r>
      <w:r w:rsidR="007A4B30">
        <w:rPr>
          <w:rFonts w:ascii="Arial" w:hAnsi="Arial" w:cs="Arial"/>
          <w:color w:val="000000"/>
          <w:sz w:val="20"/>
          <w:szCs w:val="20"/>
          <w:lang w:val="en-GB"/>
        </w:rPr>
        <w:fldChar w:fldCharType="separate"/>
      </w:r>
      <w:r w:rsidR="007A4B30">
        <w:rPr>
          <w:rFonts w:ascii="Arial" w:hAnsi="Arial" w:cs="Arial"/>
          <w:noProof/>
          <w:color w:val="000000"/>
          <w:sz w:val="20"/>
          <w:szCs w:val="20"/>
          <w:lang w:val="en-GB"/>
        </w:rPr>
        <w:t>(Burton et al., 2020)</w:t>
      </w:r>
      <w:r w:rsidR="007A4B30">
        <w:rPr>
          <w:rFonts w:ascii="Arial" w:hAnsi="Arial" w:cs="Arial"/>
          <w:color w:val="000000"/>
          <w:sz w:val="20"/>
          <w:szCs w:val="20"/>
          <w:lang w:val="en-GB"/>
        </w:rPr>
        <w:fldChar w:fldCharType="end"/>
      </w:r>
      <w:r w:rsidRPr="008B5129">
        <w:rPr>
          <w:rFonts w:ascii="Arial" w:hAnsi="Arial" w:cs="Arial"/>
          <w:color w:val="000000"/>
          <w:sz w:val="20"/>
          <w:szCs w:val="20"/>
          <w:lang w:val="en-GB"/>
        </w:rPr>
        <w:t xml:space="preserve">. </w:t>
      </w:r>
      <w:r w:rsidR="00714CBB" w:rsidRPr="008B5129">
        <w:rPr>
          <w:rFonts w:ascii="Arial" w:hAnsi="Arial" w:cs="Arial"/>
          <w:color w:val="000000"/>
          <w:sz w:val="20"/>
          <w:szCs w:val="20"/>
          <w:lang w:val="en-GB"/>
        </w:rPr>
        <w:t>P</w:t>
      </w:r>
      <w:r w:rsidRPr="008B5129">
        <w:rPr>
          <w:rFonts w:ascii="Arial" w:hAnsi="Arial" w:cs="Arial"/>
          <w:color w:val="000000"/>
          <w:sz w:val="20"/>
          <w:szCs w:val="20"/>
          <w:lang w:val="en-GB"/>
        </w:rPr>
        <w:t xml:space="preserve">remature </w:t>
      </w:r>
      <w:r w:rsidRPr="008B5129">
        <w:rPr>
          <w:rFonts w:ascii="Arial" w:hAnsi="Arial" w:cs="Arial"/>
          <w:color w:val="000000"/>
          <w:sz w:val="20"/>
          <w:szCs w:val="20"/>
          <w:lang w:val="en-GB"/>
        </w:rPr>
        <w:lastRenderedPageBreak/>
        <w:t xml:space="preserve">onset of blood flow occurs in many patients with first trimester miscarriage, suggesting that a failure to adapt successfully may trigger subsequent pregnancy complications </w:t>
      </w:r>
      <w:r w:rsidRPr="008B5129">
        <w:rPr>
          <w:rFonts w:ascii="Arial" w:hAnsi="Arial" w:cs="Arial"/>
          <w:color w:val="000000"/>
          <w:sz w:val="20"/>
          <w:szCs w:val="20"/>
          <w:lang w:val="en-GB"/>
        </w:rPr>
        <w:fldChar w:fldCharType="begin"/>
      </w:r>
      <w:r w:rsidR="00426D1A" w:rsidRPr="008B5129">
        <w:rPr>
          <w:rFonts w:ascii="Arial" w:hAnsi="Arial" w:cs="Arial"/>
          <w:color w:val="000000"/>
          <w:sz w:val="20"/>
          <w:szCs w:val="20"/>
          <w:lang w:val="en-GB"/>
        </w:rPr>
        <w:instrText xml:space="preserve"> ADDIN EN.CITE &lt;EndNote&gt;&lt;Cite&gt;&lt;Author&gt;Jauniaux&lt;/Author&gt;&lt;Year&gt;2003&lt;/Year&gt;&lt;RecNum&gt;986&lt;/RecNum&gt;&lt;DisplayText&gt;(Jauniaux et al., 2003a)&lt;/DisplayText&gt;&lt;record&gt;&lt;rec-number&gt;986&lt;/rec-number&gt;&lt;foreign-keys&gt;&lt;key app="EN" db-id="etfv0p229szrt2eewfrv2xdyf0rt2v0rvrzs" timestamp="1591691560"&gt;986&lt;/key&gt;&lt;/foreign-keys&gt;&lt;ref-type name="Journal Article"&gt;17&lt;/ref-type&gt;&lt;contributors&gt;&lt;authors&gt;&lt;author&gt;Jauniaux, E.&lt;/author&gt;&lt;author&gt;Greenwold, N.&lt;/author&gt;&lt;author&gt;Hempstock, J.&lt;/author&gt;&lt;author&gt;Burton, G. J.&lt;/author&gt;&lt;/authors&gt;&lt;/contributors&gt;&lt;auth-address&gt;Academic Department of Obstetrics and Gynaecology Royal Free and University College London Medical School, London, United Kingdom. e.jauniaux@ucl.ac.uk&lt;/auth-address&gt;&lt;titles&gt;&lt;title&gt;Comparison of ultrasonographic and Doppler mapping of the intervillous circulation in normal and abnormal early pregnancies&lt;/title&gt;&lt;secondary-title&gt;Fertil Steril&lt;/secondary-title&gt;&lt;/titles&gt;&lt;periodical&gt;&lt;full-title&gt;Fertil Steril&lt;/full-title&gt;&lt;/periodical&gt;&lt;pages&gt;100-6&lt;/pages&gt;&lt;volume&gt;79&lt;/volume&gt;&lt;number&gt;1&lt;/number&gt;&lt;edition&gt;2003/01/14&lt;/edition&gt;&lt;keywords&gt;&lt;keyword&gt;Cross-Sectional Studies&lt;/keyword&gt;&lt;keyword&gt;Female&lt;/keyword&gt;&lt;keyword&gt;*Gestational Age&lt;/keyword&gt;&lt;keyword&gt;Humans&lt;/keyword&gt;&lt;keyword&gt;Placenta/*blood supply/*diagnostic imaging&lt;/keyword&gt;&lt;keyword&gt;Pregnancy&lt;/keyword&gt;&lt;keyword&gt;Regional Blood Flow&lt;/keyword&gt;&lt;keyword&gt;Ultrasonography, Doppler, Color/*methods&lt;/keyword&gt;&lt;/keywords&gt;&lt;dates&gt;&lt;year&gt;2003&lt;/year&gt;&lt;pub-dates&gt;&lt;date&gt;Jan&lt;/date&gt;&lt;/pub-dates&gt;&lt;/dates&gt;&lt;isbn&gt;0015-0282 (Print)&amp;#xD;0015-0282 (Linking)&lt;/isbn&gt;&lt;accession-num&gt;12524071&lt;/accession-num&gt;&lt;urls&gt;&lt;related-urls&gt;&lt;url&gt;https://www.ncbi.nlm.nih.gov/pubmed/12524071&lt;/url&gt;&lt;/related-urls&gt;&lt;/urls&gt;&lt;electronic-resource-num&gt;10.1016/s0015-0282(02)04568-5&lt;/electronic-resource-num&gt;&lt;/record&gt;&lt;/Cite&gt;&lt;/EndNote&gt;</w:instrText>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Jauniaux et al., 2003a)</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Our findings </w:t>
      </w:r>
      <w:r w:rsidR="00E8778D" w:rsidRPr="008B5129">
        <w:rPr>
          <w:rFonts w:ascii="Arial" w:hAnsi="Arial" w:cs="Arial"/>
          <w:color w:val="000000"/>
          <w:sz w:val="20"/>
          <w:szCs w:val="20"/>
          <w:lang w:val="en-GB"/>
        </w:rPr>
        <w:t xml:space="preserve">indicate </w:t>
      </w:r>
      <w:r w:rsidRPr="008B5129">
        <w:rPr>
          <w:rFonts w:ascii="Arial" w:hAnsi="Arial" w:cs="Arial"/>
          <w:color w:val="000000"/>
          <w:sz w:val="20"/>
          <w:szCs w:val="20"/>
          <w:lang w:val="en-GB"/>
        </w:rPr>
        <w:t xml:space="preserve">that DNA methylation changes are part of the placental response to these major environmental changes and may explain the altered DNA methylation profiles seen in placentas from pregnancies complicated by </w:t>
      </w:r>
      <w:proofErr w:type="spellStart"/>
      <w:r w:rsidRPr="008B5129">
        <w:rPr>
          <w:rFonts w:ascii="Arial" w:hAnsi="Arial" w:cs="Arial"/>
          <w:color w:val="000000"/>
          <w:sz w:val="20"/>
          <w:szCs w:val="20"/>
          <w:lang w:val="en-GB"/>
        </w:rPr>
        <w:t>fetal</w:t>
      </w:r>
      <w:proofErr w:type="spellEnd"/>
      <w:r w:rsidRPr="008B5129">
        <w:rPr>
          <w:rFonts w:ascii="Arial" w:hAnsi="Arial" w:cs="Arial"/>
          <w:color w:val="000000"/>
          <w:sz w:val="20"/>
          <w:szCs w:val="20"/>
          <w:lang w:val="en-GB"/>
        </w:rPr>
        <w:t xml:space="preserve"> growth restriction </w:t>
      </w:r>
      <w:r w:rsidRPr="008B5129">
        <w:rPr>
          <w:rFonts w:ascii="Arial" w:hAnsi="Arial" w:cs="Arial"/>
          <w:color w:val="000000"/>
          <w:sz w:val="20"/>
          <w:szCs w:val="20"/>
          <w:lang w:val="en-GB"/>
        </w:rPr>
        <w:fldChar w:fldCharType="begin">
          <w:fldData xml:space="preserve">PEVuZE5vdGU+PENpdGU+PEF1dGhvcj5IaWxsbWFuPC9BdXRob3I+PFllYXI+MjAxNTwvWWVhcj48
UmVjTnVtPjk4NzwvUmVjTnVtPjxEaXNwbGF5VGV4dD4oSGlsbG1hbiBldCBhbC4sIDIwMTUpPC9E
aXNwbGF5VGV4dD48cmVjb3JkPjxyZWMtbnVtYmVyPjk4NzwvcmVjLW51bWJlcj48Zm9yZWlnbi1r
ZXlzPjxrZXkgYXBwPSJFTiIgZGItaWQ9ImV0ZnYwcDIyOXN6cnQyZWV3ZnJ2MnhkeWYwcnQydjBy
dnJ6cyIgdGltZXN0YW1wPSIxNTkxNjkxNjUwIj45ODc8L2tleT48L2ZvcmVpZ24ta2V5cz48cmVm
LXR5cGUgbmFtZT0iSm91cm5hbCBBcnRpY2xlIj4xNzwvcmVmLXR5cGU+PGNvbnRyaWJ1dG9ycz48
YXV0aG9ycz48YXV0aG9yPkhpbGxtYW4sIFMuIEwuPC9hdXRob3I+PGF1dGhvcj5GaW5lciwgUy48
L2F1dGhvcj48YXV0aG9yPlNtYXJ0LCBNLiBDLjwvYXV0aG9yPjxhdXRob3I+TWF0aGV3cywgQy48
L2F1dGhvcj48YXV0aG9yPkxvd2UsIFIuPC9hdXRob3I+PGF1dGhvcj5SYWt5YW4sIFYuIEsuPC9h
dXRob3I+PGF1dGhvcj5IaXRtYW4sIEcuIEEuPC9hdXRob3I+PGF1dGhvcj5XaWxsaWFtcywgRC4g
Si48L2F1dGhvcj48L2F1dGhvcnM+PC9jb250cmlidXRvcnM+PGF1dGgtYWRkcmVzcz5hIEluc3Rp
dHV0ZSBmb3IgV29tZW4mYXBvcztzIEhlYWx0aCA7IFVuaXZlcnNpdHkgQ29sbGVnZSBMb25kb24g
OyBMb25kb24gLCBVSy48L2F1dGgtYWRkcmVzcz48dGl0bGVzPjx0aXRsZT5Ob3ZlbCBETkEgbWV0
aHlsYXRpb24gcHJvZmlsZXMgYXNzb2NpYXRlZCB3aXRoIGtleSBnZW5lIHJlZ3VsYXRpb24gYW5k
IHRyYW5zY3JpcHRpb24gcGF0aHdheXMgaW4gYmxvb2QgYW5kIHBsYWNlbnRhIG9mIGdyb3d0aC1y
ZXN0cmljdGVkIG5lb25hdGVzPC90aXRsZT48c2Vjb25kYXJ5LXRpdGxlPkVwaWdlbmV0aWNzPC9z
ZWNvbmRhcnktdGl0bGU+PC90aXRsZXM+PHBlcmlvZGljYWw+PGZ1bGwtdGl0bGU+RXBpZ2VuZXRp
Y3M8L2Z1bGwtdGl0bGU+PC9wZXJpb2RpY2FsPjxwYWdlcz41MC02MTwvcGFnZXM+PHZvbHVtZT4x
MDwvdm9sdW1lPjxudW1iZXI+MTwvbnVtYmVyPjxlZGl0aW9uPjIwMTQvMTIvMTc8L2VkaXRpb24+
PGtleXdvcmRzPjxrZXl3b3JkPkFkdWx0PC9rZXl3b3JkPjxrZXl3b3JkPkNhc2UtQ29udHJvbCBT
dHVkaWVzPC9rZXl3b3JkPjxrZXl3b3JkPipETkEgTWV0aHlsYXRpb248L2tleXdvcmQ+PGtleXdv
cmQ+KkVwaWdlbmVzaXMsIEdlbmV0aWM8L2tleXdvcmQ+PGtleXdvcmQ+RmVtYWxlPC9rZXl3b3Jk
PjxrZXl3b3JkPkZldGFsIEJsb29kL21ldGFib2xpc208L2tleXdvcmQ+PGtleXdvcmQ+RmV0YWwg
R3Jvd3RoIFJldGFyZGF0aW9uL2VwaWRlbWlvbG9neS8qZ2VuZXRpY3M8L2tleXdvcmQ+PGtleXdv
cmQ+R2VuZSBFeHByZXNzaW9uIFJlZ3VsYXRpb24sIERldmVsb3BtZW50YWw8L2tleXdvcmQ+PGtl
eXdvcmQ+R2Vub21lLCBIdW1hbjwva2V5d29yZD48a2V5d29yZD5IdW1hbnM8L2tleXdvcmQ+PGtl
eXdvcmQ+SW5mYW50LCBOZXdib3JuPC9rZXl3b3JkPjxrZXl3b3JkPk1hbGU8L2tleXdvcmQ+PGtl
eXdvcmQ+UGxhY2VudGEvbWV0YWJvbGlzbTwva2V5d29yZD48a2V5d29yZD5QcmVnbmFuY3k8L2tl
eXdvcmQ+PGtleXdvcmQ+KlRyYW5zY3JpcHRpb25hbCBBY3RpdmF0aW9uPC9rZXl3b3JkPjxrZXl3
b3JkPkFHQSwgYXBwcm9wcmlhdGVseSBncm93biBvZmZzcHJpbmc8L2tleXdvcmQ+PGtleXdvcmQ+
Qk1JLCBib2R5IG1hc3MgaW5kZXg8L2tleXdvcmQ+PGtleXdvcmQ+Q0csIGN5dG9zaW5lIHBob3Nw
aGF0ZSBndWFuaW5lIGxvY2k8L2tleXdvcmQ+PGtleXdvcmQ+RE1QLCBkaWZmZXJlbnRpYWxseSBt
ZXRoeWxhdGVkIHBvc2l0aW9uczwva2V5d29yZD48a2V5d29yZD5ETkEgbWV0aHlsYXRpb248L2tl
eXdvcmQ+PGtleXdvcmQ+RkRSLCBmYWxzZSBkaXNjb3ZlcnkgcmF0ZTwva2V5d29yZD48a2V5d29y
ZD5GR1IsIGZldGFsIGdyb3d0aCByZXN0cmljdGlvbjwva2V5d29yZD48a2V5d29yZD5HTywgZ2Vu
ZSBvbnRvbG9neTwva2V5d29yZD48a2V5d29yZD5IT01BLCBob21lb3N0YXNpcyBtb2RlbCBhc3Nl
c3NtZW50PC9rZXl3b3JkPjxrZXl3b3JkPklDUjEsIGltcHJpbnRpbmcgY29udHJvbCByZWdpb24g
MTwva2V5d29yZD48a2V5d29yZD5NT0RZLCBtYXR1cml0eSBvbnNldCBkaWFiZXRlcyBvZiB0aGUg
eW91bmc8L2tleXdvcmQ+PGtleXdvcmQ+TWFybWFsLWFpZDwva2V5d29yZD48a2V5d29yZD5UMkRN
LCB0eXBlIDIgZGlhYmV0ZXMgbWVsbGl0dXM8L2tleXdvcmQ+PGtleXdvcmQ+VUNMLCBVbml2ZXJz
aXR5IENvbGxlZ2UgTG9uZG9uPC9rZXl3b3JkPjxrZXl3b3JkPlVDTEgsIFVuaXZlcnNpdHkgQ29s
bGVnZSBMb25kb24gSG9zcGl0YWw8L2tleXdvcmQ+PGtleXdvcmQ+VUNTQywgVW5pdmVyc2l0eSBv
ZiBDYWxpZm9ybmlhIFNhbnRhIENydXo8L2tleXdvcmQ+PGtleXdvcmQ+ZmV0YWwgZ3Jvd3RoIHJl
c3RyaWN0aW9uPC9rZXl3b3JkPjxrZXl3b3JkPmZldGFsIG9yaWdpbnMgb2YgYWR1bHQgZGlzZWFz
ZTwva2V5d29yZD48a2V5d29yZD5wbGFjZW50YTwva2V5d29yZD48a2V5d29yZD50cmFuc2NyaXB0
aW9uIGZhY3Rvcjwva2V5d29yZD48a2V5d29yZD51bWJpbGljYWwgY29yZDwva2V5d29yZD48L2tl
eXdvcmRzPjxkYXRlcz48eWVhcj4yMDE1PC95ZWFyPjwvZGF0ZXM+PGlzYm4+MTU1OS0yMzA4IChF
bGVjdHJvbmljKSYjeEQ7MTU1OS0yMjk0IChMaW5raW5nKTwvaXNibj48YWNjZXNzaW9uLW51bT4y
NTQ5NjM3NzwvYWNjZXNzaW9uLW51bT48dXJscz48cmVsYXRlZC11cmxzPjx1cmw+aHR0cHM6Ly93
d3cubmNiaS5ubG0ubmloLmdvdi9wdWJtZWQvMjU0OTYzNzc8L3VybD48L3JlbGF0ZWQtdXJscz48
L3VybHM+PGN1c3RvbTI+UE1DNDYyMjg1NzwvY3VzdG9tMj48ZWxlY3Ryb25pYy1yZXNvdXJjZS1u
dW0+MTAuNDE2MS8xNTU5MjI5NC4yMDE0Ljk4OTc0MTwvZWxlY3Ryb25pYy1yZXNvdXJjZS1udW0+
PC9yZWNvcmQ+PC9DaXRlPjwvRW5kTm90ZT5=
</w:fldData>
        </w:fldChar>
      </w:r>
      <w:r w:rsidR="00426D1A" w:rsidRPr="008B5129">
        <w:rPr>
          <w:rFonts w:ascii="Arial" w:hAnsi="Arial" w:cs="Arial"/>
          <w:color w:val="000000"/>
          <w:sz w:val="20"/>
          <w:szCs w:val="20"/>
          <w:lang w:val="en-GB"/>
        </w:rPr>
        <w:instrText xml:space="preserve"> ADDIN EN.CITE </w:instrText>
      </w:r>
      <w:r w:rsidR="00426D1A" w:rsidRPr="008B5129">
        <w:rPr>
          <w:rFonts w:ascii="Arial" w:hAnsi="Arial" w:cs="Arial"/>
          <w:color w:val="000000"/>
          <w:sz w:val="20"/>
          <w:szCs w:val="20"/>
          <w:lang w:val="en-GB"/>
        </w:rPr>
        <w:fldChar w:fldCharType="begin">
          <w:fldData xml:space="preserve">PEVuZE5vdGU+PENpdGU+PEF1dGhvcj5IaWxsbWFuPC9BdXRob3I+PFllYXI+MjAxNTwvWWVhcj48
UmVjTnVtPjk4NzwvUmVjTnVtPjxEaXNwbGF5VGV4dD4oSGlsbG1hbiBldCBhbC4sIDIwMTUpPC9E
aXNwbGF5VGV4dD48cmVjb3JkPjxyZWMtbnVtYmVyPjk4NzwvcmVjLW51bWJlcj48Zm9yZWlnbi1r
ZXlzPjxrZXkgYXBwPSJFTiIgZGItaWQ9ImV0ZnYwcDIyOXN6cnQyZWV3ZnJ2MnhkeWYwcnQydjBy
dnJ6cyIgdGltZXN0YW1wPSIxNTkxNjkxNjUwIj45ODc8L2tleT48L2ZvcmVpZ24ta2V5cz48cmVm
LXR5cGUgbmFtZT0iSm91cm5hbCBBcnRpY2xlIj4xNzwvcmVmLXR5cGU+PGNvbnRyaWJ1dG9ycz48
YXV0aG9ycz48YXV0aG9yPkhpbGxtYW4sIFMuIEwuPC9hdXRob3I+PGF1dGhvcj5GaW5lciwgUy48
L2F1dGhvcj48YXV0aG9yPlNtYXJ0LCBNLiBDLjwvYXV0aG9yPjxhdXRob3I+TWF0aGV3cywgQy48
L2F1dGhvcj48YXV0aG9yPkxvd2UsIFIuPC9hdXRob3I+PGF1dGhvcj5SYWt5YW4sIFYuIEsuPC9h
dXRob3I+PGF1dGhvcj5IaXRtYW4sIEcuIEEuPC9hdXRob3I+PGF1dGhvcj5XaWxsaWFtcywgRC4g
Si48L2F1dGhvcj48L2F1dGhvcnM+PC9jb250cmlidXRvcnM+PGF1dGgtYWRkcmVzcz5hIEluc3Rp
dHV0ZSBmb3IgV29tZW4mYXBvcztzIEhlYWx0aCA7IFVuaXZlcnNpdHkgQ29sbGVnZSBMb25kb24g
OyBMb25kb24gLCBVSy48L2F1dGgtYWRkcmVzcz48dGl0bGVzPjx0aXRsZT5Ob3ZlbCBETkEgbWV0
aHlsYXRpb24gcHJvZmlsZXMgYXNzb2NpYXRlZCB3aXRoIGtleSBnZW5lIHJlZ3VsYXRpb24gYW5k
IHRyYW5zY3JpcHRpb24gcGF0aHdheXMgaW4gYmxvb2QgYW5kIHBsYWNlbnRhIG9mIGdyb3d0aC1y
ZXN0cmljdGVkIG5lb25hdGVzPC90aXRsZT48c2Vjb25kYXJ5LXRpdGxlPkVwaWdlbmV0aWNzPC9z
ZWNvbmRhcnktdGl0bGU+PC90aXRsZXM+PHBlcmlvZGljYWw+PGZ1bGwtdGl0bGU+RXBpZ2VuZXRp
Y3M8L2Z1bGwtdGl0bGU+PC9wZXJpb2RpY2FsPjxwYWdlcz41MC02MTwvcGFnZXM+PHZvbHVtZT4x
MDwvdm9sdW1lPjxudW1iZXI+MTwvbnVtYmVyPjxlZGl0aW9uPjIwMTQvMTIvMTc8L2VkaXRpb24+
PGtleXdvcmRzPjxrZXl3b3JkPkFkdWx0PC9rZXl3b3JkPjxrZXl3b3JkPkNhc2UtQ29udHJvbCBT
dHVkaWVzPC9rZXl3b3JkPjxrZXl3b3JkPipETkEgTWV0aHlsYXRpb248L2tleXdvcmQ+PGtleXdv
cmQ+KkVwaWdlbmVzaXMsIEdlbmV0aWM8L2tleXdvcmQ+PGtleXdvcmQ+RmVtYWxlPC9rZXl3b3Jk
PjxrZXl3b3JkPkZldGFsIEJsb29kL21ldGFib2xpc208L2tleXdvcmQ+PGtleXdvcmQ+RmV0YWwg
R3Jvd3RoIFJldGFyZGF0aW9uL2VwaWRlbWlvbG9neS8qZ2VuZXRpY3M8L2tleXdvcmQ+PGtleXdv
cmQ+R2VuZSBFeHByZXNzaW9uIFJlZ3VsYXRpb24sIERldmVsb3BtZW50YWw8L2tleXdvcmQ+PGtl
eXdvcmQ+R2Vub21lLCBIdW1hbjwva2V5d29yZD48a2V5d29yZD5IdW1hbnM8L2tleXdvcmQ+PGtl
eXdvcmQ+SW5mYW50LCBOZXdib3JuPC9rZXl3b3JkPjxrZXl3b3JkPk1hbGU8L2tleXdvcmQ+PGtl
eXdvcmQ+UGxhY2VudGEvbWV0YWJvbGlzbTwva2V5d29yZD48a2V5d29yZD5QcmVnbmFuY3k8L2tl
eXdvcmQ+PGtleXdvcmQ+KlRyYW5zY3JpcHRpb25hbCBBY3RpdmF0aW9uPC9rZXl3b3JkPjxrZXl3
b3JkPkFHQSwgYXBwcm9wcmlhdGVseSBncm93biBvZmZzcHJpbmc8L2tleXdvcmQ+PGtleXdvcmQ+
Qk1JLCBib2R5IG1hc3MgaW5kZXg8L2tleXdvcmQ+PGtleXdvcmQ+Q0csIGN5dG9zaW5lIHBob3Nw
aGF0ZSBndWFuaW5lIGxvY2k8L2tleXdvcmQ+PGtleXdvcmQ+RE1QLCBkaWZmZXJlbnRpYWxseSBt
ZXRoeWxhdGVkIHBvc2l0aW9uczwva2V5d29yZD48a2V5d29yZD5ETkEgbWV0aHlsYXRpb248L2tl
eXdvcmQ+PGtleXdvcmQ+RkRSLCBmYWxzZSBkaXNjb3ZlcnkgcmF0ZTwva2V5d29yZD48a2V5d29y
ZD5GR1IsIGZldGFsIGdyb3d0aCByZXN0cmljdGlvbjwva2V5d29yZD48a2V5d29yZD5HTywgZ2Vu
ZSBvbnRvbG9neTwva2V5d29yZD48a2V5d29yZD5IT01BLCBob21lb3N0YXNpcyBtb2RlbCBhc3Nl
c3NtZW50PC9rZXl3b3JkPjxrZXl3b3JkPklDUjEsIGltcHJpbnRpbmcgY29udHJvbCByZWdpb24g
MTwva2V5d29yZD48a2V5d29yZD5NT0RZLCBtYXR1cml0eSBvbnNldCBkaWFiZXRlcyBvZiB0aGUg
eW91bmc8L2tleXdvcmQ+PGtleXdvcmQ+TWFybWFsLWFpZDwva2V5d29yZD48a2V5d29yZD5UMkRN
LCB0eXBlIDIgZGlhYmV0ZXMgbWVsbGl0dXM8L2tleXdvcmQ+PGtleXdvcmQ+VUNMLCBVbml2ZXJz
aXR5IENvbGxlZ2UgTG9uZG9uPC9rZXl3b3JkPjxrZXl3b3JkPlVDTEgsIFVuaXZlcnNpdHkgQ29s
bGVnZSBMb25kb24gSG9zcGl0YWw8L2tleXdvcmQ+PGtleXdvcmQ+VUNTQywgVW5pdmVyc2l0eSBv
ZiBDYWxpZm9ybmlhIFNhbnRhIENydXo8L2tleXdvcmQ+PGtleXdvcmQ+ZmV0YWwgZ3Jvd3RoIHJl
c3RyaWN0aW9uPC9rZXl3b3JkPjxrZXl3b3JkPmZldGFsIG9yaWdpbnMgb2YgYWR1bHQgZGlzZWFz
ZTwva2V5d29yZD48a2V5d29yZD5wbGFjZW50YTwva2V5d29yZD48a2V5d29yZD50cmFuc2NyaXB0
aW9uIGZhY3Rvcjwva2V5d29yZD48a2V5d29yZD51bWJpbGljYWwgY29yZDwva2V5d29yZD48L2tl
eXdvcmRzPjxkYXRlcz48eWVhcj4yMDE1PC95ZWFyPjwvZGF0ZXM+PGlzYm4+MTU1OS0yMzA4IChF
bGVjdHJvbmljKSYjeEQ7MTU1OS0yMjk0IChMaW5raW5nKTwvaXNibj48YWNjZXNzaW9uLW51bT4y
NTQ5NjM3NzwvYWNjZXNzaW9uLW51bT48dXJscz48cmVsYXRlZC11cmxzPjx1cmw+aHR0cHM6Ly93
d3cubmNiaS5ubG0ubmloLmdvdi9wdWJtZWQvMjU0OTYzNzc8L3VybD48L3JlbGF0ZWQtdXJscz48
L3VybHM+PGN1c3RvbTI+UE1DNDYyMjg1NzwvY3VzdG9tMj48ZWxlY3Ryb25pYy1yZXNvdXJjZS1u
dW0+MTAuNDE2MS8xNTU5MjI5NC4yMDE0Ljk4OTc0MTwvZWxlY3Ryb25pYy1yZXNvdXJjZS1udW0+
PC9yZWNvcmQ+PC9DaXRlPjwvRW5kTm90ZT5=
</w:fldData>
        </w:fldChar>
      </w:r>
      <w:r w:rsidR="00426D1A" w:rsidRPr="008B5129">
        <w:rPr>
          <w:rFonts w:ascii="Arial" w:hAnsi="Arial" w:cs="Arial"/>
          <w:color w:val="000000"/>
          <w:sz w:val="20"/>
          <w:szCs w:val="20"/>
          <w:lang w:val="en-GB"/>
        </w:rPr>
        <w:instrText xml:space="preserve"> ADDIN EN.CITE.DATA </w:instrText>
      </w:r>
      <w:r w:rsidR="00426D1A" w:rsidRPr="008B5129">
        <w:rPr>
          <w:rFonts w:ascii="Arial" w:hAnsi="Arial" w:cs="Arial"/>
          <w:color w:val="000000"/>
          <w:sz w:val="20"/>
          <w:szCs w:val="20"/>
          <w:lang w:val="en-GB"/>
        </w:rPr>
      </w:r>
      <w:r w:rsidR="00426D1A"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00426D1A" w:rsidRPr="008B5129">
        <w:rPr>
          <w:rFonts w:ascii="Arial" w:hAnsi="Arial" w:cs="Arial"/>
          <w:noProof/>
          <w:color w:val="000000"/>
          <w:sz w:val="20"/>
          <w:szCs w:val="20"/>
          <w:lang w:val="en-GB"/>
        </w:rPr>
        <w:t>(Hillman et al., 2015)</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w:t>
      </w:r>
      <w:r w:rsidR="00714CBB" w:rsidRPr="008B5129">
        <w:rPr>
          <w:rFonts w:ascii="Arial" w:hAnsi="Arial" w:cs="Arial"/>
          <w:color w:val="000000"/>
          <w:sz w:val="20"/>
          <w:szCs w:val="20"/>
          <w:lang w:val="en-GB"/>
        </w:rPr>
        <w:t xml:space="preserve">Whether these changes are purely ontological or responsive to the change in oxygenation, the loss of growth factor support from the </w:t>
      </w:r>
      <w:proofErr w:type="spellStart"/>
      <w:r w:rsidR="00714CBB" w:rsidRPr="008B5129">
        <w:rPr>
          <w:rFonts w:ascii="Arial" w:hAnsi="Arial" w:cs="Arial"/>
          <w:color w:val="000000"/>
          <w:sz w:val="20"/>
          <w:szCs w:val="20"/>
          <w:lang w:val="en-GB"/>
        </w:rPr>
        <w:t>histotroph</w:t>
      </w:r>
      <w:proofErr w:type="spellEnd"/>
      <w:r w:rsidR="00714CBB" w:rsidRPr="008B5129">
        <w:rPr>
          <w:rFonts w:ascii="Arial" w:hAnsi="Arial" w:cs="Arial"/>
          <w:color w:val="000000"/>
          <w:sz w:val="20"/>
          <w:szCs w:val="20"/>
          <w:lang w:val="en-GB"/>
        </w:rPr>
        <w:t>, or to increases in biomechanical stimuli</w:t>
      </w:r>
      <w:r w:rsidR="00A60903" w:rsidRPr="008B5129">
        <w:rPr>
          <w:rFonts w:ascii="Arial" w:hAnsi="Arial" w:cs="Arial"/>
          <w:color w:val="000000"/>
          <w:sz w:val="20"/>
          <w:szCs w:val="20"/>
          <w:lang w:val="en-GB"/>
        </w:rPr>
        <w:t xml:space="preserve"> </w:t>
      </w:r>
      <w:r w:rsidR="00714CBB" w:rsidRPr="008B5129">
        <w:rPr>
          <w:rFonts w:ascii="Arial" w:hAnsi="Arial" w:cs="Arial"/>
          <w:color w:val="000000"/>
          <w:sz w:val="20"/>
          <w:szCs w:val="20"/>
          <w:lang w:val="en-GB"/>
        </w:rPr>
        <w:t xml:space="preserve">requires further research. </w:t>
      </w:r>
    </w:p>
    <w:p w14:paraId="1506B2B9"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3D032405" w14:textId="26382321"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The unique nature of the first-second trimester transition during human pregnancy may explain the high incidence of complications of pregnancy in our species. In other mammals histotrophic and </w:t>
      </w:r>
      <w:proofErr w:type="spellStart"/>
      <w:r w:rsidRPr="008B5129">
        <w:rPr>
          <w:rFonts w:ascii="Arial" w:hAnsi="Arial" w:cs="Arial"/>
          <w:color w:val="000000"/>
          <w:sz w:val="20"/>
          <w:szCs w:val="20"/>
          <w:lang w:val="en-GB"/>
        </w:rPr>
        <w:t>hemotrophic</w:t>
      </w:r>
      <w:proofErr w:type="spellEnd"/>
      <w:r w:rsidRPr="008B5129">
        <w:rPr>
          <w:rFonts w:ascii="Arial" w:hAnsi="Arial" w:cs="Arial"/>
          <w:color w:val="000000"/>
          <w:sz w:val="20"/>
          <w:szCs w:val="20"/>
          <w:lang w:val="en-GB"/>
        </w:rPr>
        <w:t xml:space="preserve"> exchange occur in separate areas of the extra-embryonic membranes, such as the inverted yolk sac and the </w:t>
      </w:r>
      <w:proofErr w:type="spellStart"/>
      <w:r w:rsidRPr="008B5129">
        <w:rPr>
          <w:rFonts w:ascii="Arial" w:hAnsi="Arial" w:cs="Arial"/>
          <w:color w:val="000000"/>
          <w:sz w:val="20"/>
          <w:szCs w:val="20"/>
          <w:lang w:val="en-GB"/>
        </w:rPr>
        <w:t>chorioallantoic</w:t>
      </w:r>
      <w:proofErr w:type="spellEnd"/>
      <w:r w:rsidRPr="008B5129">
        <w:rPr>
          <w:rFonts w:ascii="Arial" w:hAnsi="Arial" w:cs="Arial"/>
          <w:color w:val="000000"/>
          <w:sz w:val="20"/>
          <w:szCs w:val="20"/>
          <w:lang w:val="en-GB"/>
        </w:rPr>
        <w:t xml:space="preserve"> placenta of the mouse respectively, often in parallel. </w:t>
      </w:r>
      <w:r w:rsidR="00A60903" w:rsidRPr="008B5129">
        <w:rPr>
          <w:rFonts w:ascii="Arial" w:hAnsi="Arial" w:cs="Arial"/>
          <w:color w:val="000000"/>
          <w:sz w:val="20"/>
          <w:szCs w:val="20"/>
          <w:lang w:val="en-GB"/>
        </w:rPr>
        <w:t xml:space="preserve">In these species the placenta develops in a more constant oxygen environment, and the switch in nutrient pathways within the same tissue does not occur. </w:t>
      </w:r>
      <w:r w:rsidRPr="008B5129">
        <w:rPr>
          <w:rFonts w:ascii="Arial" w:hAnsi="Arial" w:cs="Arial"/>
          <w:color w:val="000000"/>
          <w:sz w:val="20"/>
          <w:szCs w:val="20"/>
          <w:lang w:val="en-GB"/>
        </w:rPr>
        <w:t>The situation in the human reflect</w:t>
      </w:r>
      <w:r w:rsidR="00A60903" w:rsidRPr="008B5129">
        <w:rPr>
          <w:rFonts w:ascii="Arial" w:hAnsi="Arial" w:cs="Arial"/>
          <w:color w:val="000000"/>
          <w:sz w:val="20"/>
          <w:szCs w:val="20"/>
          <w:lang w:val="en-GB"/>
        </w:rPr>
        <w:t>s</w:t>
      </w:r>
      <w:r w:rsidRPr="008B5129">
        <w:rPr>
          <w:rFonts w:ascii="Arial" w:hAnsi="Arial" w:cs="Arial"/>
          <w:color w:val="000000"/>
          <w:sz w:val="20"/>
          <w:szCs w:val="20"/>
          <w:lang w:val="en-GB"/>
        </w:rPr>
        <w:t xml:space="preserve"> our invasive interstitial form of implantation, which is restricted to the great apes and for which the evolutionary advantage has yet to be identified.</w:t>
      </w:r>
    </w:p>
    <w:p w14:paraId="3C89B23A" w14:textId="7CABE9C5"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371825C3"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b/>
          <w:color w:val="000000"/>
          <w:sz w:val="28"/>
          <w:szCs w:val="28"/>
          <w:lang w:val="en-GB"/>
        </w:rPr>
      </w:pPr>
      <w:r w:rsidRPr="008B5129">
        <w:rPr>
          <w:rFonts w:ascii="Arial" w:hAnsi="Arial" w:cs="Arial"/>
          <w:b/>
          <w:color w:val="000000"/>
          <w:sz w:val="28"/>
          <w:szCs w:val="28"/>
          <w:lang w:val="en-GB"/>
        </w:rPr>
        <w:t>Materials and Methods</w:t>
      </w:r>
    </w:p>
    <w:p w14:paraId="346D7E49"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bookmarkStart w:id="18" w:name="_6me8s91ti8x4" w:colFirst="0" w:colLast="0"/>
      <w:bookmarkEnd w:id="18"/>
      <w:r w:rsidRPr="008B5129">
        <w:rPr>
          <w:rFonts w:ascii="Arial" w:hAnsi="Arial" w:cs="Arial"/>
          <w:b/>
          <w:color w:val="000000"/>
          <w:sz w:val="20"/>
          <w:szCs w:val="20"/>
          <w:lang w:val="en-GB"/>
        </w:rPr>
        <w:t>Human Tissue Collection</w:t>
      </w:r>
    </w:p>
    <w:p w14:paraId="67928531"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First and second trimester tissue samples were collected with informed written patient consent and approval of the Joint University College London/University College London Hospital Committees on the Ethics of Human Research (05/Q0505/82) from uncomplicated pregnancies</w:t>
      </w:r>
      <w:r w:rsidRPr="008B5129" w:rsidDel="008E43CF">
        <w:rPr>
          <w:rFonts w:ascii="Arial" w:hAnsi="Arial" w:cs="Arial"/>
          <w:color w:val="000000"/>
          <w:sz w:val="20"/>
          <w:szCs w:val="20"/>
          <w:lang w:val="en-GB"/>
        </w:rPr>
        <w:t xml:space="preserve"> </w:t>
      </w:r>
      <w:r w:rsidRPr="008B5129">
        <w:rPr>
          <w:rFonts w:ascii="Arial" w:hAnsi="Arial" w:cs="Arial"/>
          <w:color w:val="000000"/>
          <w:sz w:val="20"/>
          <w:szCs w:val="20"/>
          <w:lang w:val="en-GB"/>
        </w:rPr>
        <w:t>at 7-8 (n=8) and 13-14 weeks of gestation (n=6). Gestational age was confirmed by ultrasound measurement of the crown-rump length (CRL) immediately before the procedure. All samples were collected from patients undergoing surgical pregnancy termination under general anaesthesia for psycho-social reasons. Villous samples were obtained under transabdominal ultrasound guidance from the central region of the placenta using a chorionic villus sampling (CVS) technique. All samples were snap-frozen immediately in liquid nitrogen and stored at −80 °C until analysis.</w:t>
      </w:r>
    </w:p>
    <w:p w14:paraId="7B0C9E5C"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2E242F67"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RNA extraction and RNA-</w:t>
      </w:r>
      <w:proofErr w:type="spellStart"/>
      <w:r w:rsidRPr="008B5129">
        <w:rPr>
          <w:rFonts w:ascii="Arial" w:hAnsi="Arial" w:cs="Arial"/>
          <w:b/>
          <w:color w:val="000000"/>
          <w:sz w:val="20"/>
          <w:szCs w:val="20"/>
          <w:lang w:val="en-GB"/>
        </w:rPr>
        <w:t>Seq</w:t>
      </w:r>
      <w:proofErr w:type="spellEnd"/>
    </w:p>
    <w:p w14:paraId="3D3B3F2F"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RNA was extracted from human first-trimester placental villi using the RNeasy Plus Universal Mini Kit (</w:t>
      </w:r>
      <w:proofErr w:type="spellStart"/>
      <w:r w:rsidRPr="008B5129">
        <w:rPr>
          <w:rFonts w:ascii="Arial" w:hAnsi="Arial" w:cs="Arial"/>
          <w:color w:val="000000"/>
          <w:sz w:val="20"/>
          <w:szCs w:val="20"/>
          <w:lang w:val="en-GB"/>
        </w:rPr>
        <w:t>catalog</w:t>
      </w:r>
      <w:proofErr w:type="spellEnd"/>
      <w:r w:rsidRPr="008B5129">
        <w:rPr>
          <w:rFonts w:ascii="Arial" w:hAnsi="Arial" w:cs="Arial"/>
          <w:color w:val="000000"/>
          <w:sz w:val="20"/>
          <w:szCs w:val="20"/>
          <w:lang w:val="en-GB"/>
        </w:rPr>
        <w:t xml:space="preserve"> no. 73404; Qiagen). Libraries were made using the Illumina </w:t>
      </w:r>
      <w:proofErr w:type="spellStart"/>
      <w:r w:rsidRPr="008B5129">
        <w:rPr>
          <w:rFonts w:ascii="Arial" w:hAnsi="Arial" w:cs="Arial"/>
          <w:color w:val="000000"/>
          <w:sz w:val="20"/>
          <w:szCs w:val="20"/>
          <w:lang w:val="en-GB"/>
        </w:rPr>
        <w:t>TruSeq</w:t>
      </w:r>
      <w:proofErr w:type="spellEnd"/>
      <w:r w:rsidRPr="008B5129">
        <w:rPr>
          <w:rFonts w:ascii="Arial" w:hAnsi="Arial" w:cs="Arial"/>
          <w:color w:val="000000"/>
          <w:sz w:val="20"/>
          <w:szCs w:val="20"/>
          <w:lang w:val="en-GB"/>
        </w:rPr>
        <w:t xml:space="preserve"> Stranded mRNA Library Kit according to the manufacturer’s instructions. Libraries were quantified (kappa qPCR), </w:t>
      </w:r>
      <w:r w:rsidRPr="008B5129">
        <w:rPr>
          <w:rFonts w:ascii="Arial" w:hAnsi="Arial" w:cs="Arial"/>
          <w:color w:val="000000"/>
          <w:sz w:val="20"/>
          <w:szCs w:val="20"/>
          <w:lang w:val="en-GB"/>
        </w:rPr>
        <w:lastRenderedPageBreak/>
        <w:t xml:space="preserve">and equimolar pools were sequenced (paired end 100 base reads, PE100) in several lanes of the Illumina </w:t>
      </w:r>
      <w:proofErr w:type="spellStart"/>
      <w:r w:rsidRPr="008B5129">
        <w:rPr>
          <w:rFonts w:ascii="Arial" w:hAnsi="Arial" w:cs="Arial"/>
          <w:color w:val="000000"/>
          <w:sz w:val="20"/>
          <w:szCs w:val="20"/>
          <w:lang w:val="en-GB"/>
        </w:rPr>
        <w:t>NextSeq</w:t>
      </w:r>
      <w:proofErr w:type="spellEnd"/>
      <w:r w:rsidRPr="008B5129">
        <w:rPr>
          <w:rFonts w:ascii="Arial" w:hAnsi="Arial" w:cs="Arial"/>
          <w:color w:val="000000"/>
          <w:sz w:val="20"/>
          <w:szCs w:val="20"/>
          <w:lang w:val="en-GB"/>
        </w:rPr>
        <w:t xml:space="preserve">. </w:t>
      </w:r>
      <w:bookmarkStart w:id="19" w:name="_aqa8nw6xc2e9" w:colFirst="0" w:colLast="0"/>
      <w:bookmarkEnd w:id="19"/>
    </w:p>
    <w:p w14:paraId="24F3D3D4"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bookmarkStart w:id="20" w:name="_fsdsdrm7a8cg" w:colFirst="0" w:colLast="0"/>
      <w:bookmarkEnd w:id="20"/>
    </w:p>
    <w:p w14:paraId="3912391E"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Bioinformatics</w:t>
      </w:r>
    </w:p>
    <w:p w14:paraId="0B260A38"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RNA-</w:t>
      </w:r>
      <w:proofErr w:type="spellStart"/>
      <w:r w:rsidRPr="008B5129">
        <w:rPr>
          <w:rFonts w:ascii="Arial" w:hAnsi="Arial" w:cs="Arial"/>
          <w:b/>
          <w:color w:val="000000"/>
          <w:sz w:val="20"/>
          <w:szCs w:val="20"/>
          <w:lang w:val="en-GB"/>
        </w:rPr>
        <w:t>Seq</w:t>
      </w:r>
      <w:proofErr w:type="spellEnd"/>
      <w:r w:rsidRPr="008B5129">
        <w:rPr>
          <w:rFonts w:ascii="Arial" w:hAnsi="Arial" w:cs="Arial"/>
          <w:b/>
          <w:color w:val="000000"/>
          <w:sz w:val="20"/>
          <w:szCs w:val="20"/>
          <w:lang w:val="en-GB"/>
        </w:rPr>
        <w:t xml:space="preserve"> Analysis</w:t>
      </w:r>
    </w:p>
    <w:p w14:paraId="4D62C369" w14:textId="0B25C632" w:rsidR="00426D1A" w:rsidRPr="008B5129" w:rsidRDefault="00426D1A" w:rsidP="00887AC8">
      <w:pPr>
        <w:spacing w:after="0" w:line="360" w:lineRule="auto"/>
        <w:rPr>
          <w:rFonts w:ascii="Arial" w:hAnsi="Arial" w:cs="Arial"/>
          <w:color w:val="000000" w:themeColor="text1"/>
          <w:sz w:val="20"/>
          <w:szCs w:val="20"/>
          <w:lang w:val="en-GB"/>
        </w:rPr>
      </w:pPr>
      <w:r w:rsidRPr="008B5129">
        <w:rPr>
          <w:rFonts w:ascii="Arial" w:hAnsi="Arial" w:cs="Arial"/>
          <w:color w:val="000000" w:themeColor="text1"/>
          <w:sz w:val="20"/>
          <w:szCs w:val="20"/>
          <w:lang w:val="en-GB"/>
        </w:rPr>
        <w:t xml:space="preserve">Paired-end sequencing was performed on Illumina </w:t>
      </w:r>
      <w:proofErr w:type="spellStart"/>
      <w:r w:rsidRPr="008B5129">
        <w:rPr>
          <w:rFonts w:ascii="Arial" w:hAnsi="Arial" w:cs="Arial"/>
          <w:color w:val="000000" w:themeColor="text1"/>
          <w:sz w:val="20"/>
          <w:szCs w:val="20"/>
          <w:lang w:val="en-GB"/>
        </w:rPr>
        <w:t>NextSeq</w:t>
      </w:r>
      <w:proofErr w:type="spellEnd"/>
      <w:r w:rsidRPr="008B5129">
        <w:rPr>
          <w:rFonts w:ascii="Arial" w:hAnsi="Arial" w:cs="Arial"/>
          <w:color w:val="000000" w:themeColor="text1"/>
          <w:sz w:val="20"/>
          <w:szCs w:val="20"/>
          <w:lang w:val="en-GB"/>
        </w:rPr>
        <w:t xml:space="preserve"> Direct High Output with read lengths of 100 bp. QC of sequencing was assessed using </w:t>
      </w:r>
      <w:proofErr w:type="spellStart"/>
      <w:r w:rsidRPr="008B5129">
        <w:rPr>
          <w:rFonts w:ascii="Arial" w:hAnsi="Arial" w:cs="Arial"/>
          <w:color w:val="000000" w:themeColor="text1"/>
          <w:sz w:val="20"/>
          <w:szCs w:val="20"/>
          <w:lang w:val="en-GB"/>
        </w:rPr>
        <w:t>FastQC</w:t>
      </w:r>
      <w:proofErr w:type="spellEnd"/>
      <w:r w:rsidRPr="008B5129">
        <w:rPr>
          <w:rFonts w:ascii="Arial" w:hAnsi="Arial" w:cs="Arial"/>
          <w:color w:val="000000" w:themeColor="text1"/>
          <w:sz w:val="20"/>
          <w:szCs w:val="20"/>
          <w:lang w:val="en-GB"/>
        </w:rPr>
        <w:t xml:space="preserve"> (v 0.11.5), </w:t>
      </w:r>
      <w:proofErr w:type="spellStart"/>
      <w:r w:rsidRPr="008B5129">
        <w:rPr>
          <w:rFonts w:ascii="Arial" w:hAnsi="Arial" w:cs="Arial"/>
          <w:color w:val="000000" w:themeColor="text1"/>
          <w:sz w:val="20"/>
          <w:szCs w:val="20"/>
          <w:lang w:val="en-GB"/>
        </w:rPr>
        <w:t>fastq_screen</w:t>
      </w:r>
      <w:proofErr w:type="spellEnd"/>
      <w:r w:rsidRPr="008B5129">
        <w:rPr>
          <w:rFonts w:ascii="Arial" w:hAnsi="Arial" w:cs="Arial"/>
          <w:color w:val="000000" w:themeColor="text1"/>
          <w:sz w:val="20"/>
          <w:szCs w:val="20"/>
          <w:lang w:val="en-GB"/>
        </w:rPr>
        <w:t xml:space="preserve"> (v0.9.3) and Picard Tools (v 2.9.0) and summarised with </w:t>
      </w:r>
      <w:proofErr w:type="spellStart"/>
      <w:r w:rsidRPr="008B5129">
        <w:rPr>
          <w:rFonts w:ascii="Arial" w:hAnsi="Arial" w:cs="Arial"/>
          <w:color w:val="000000" w:themeColor="text1"/>
          <w:sz w:val="20"/>
          <w:szCs w:val="20"/>
          <w:lang w:val="en-GB"/>
        </w:rPr>
        <w:t>MultiQC</w:t>
      </w:r>
      <w:proofErr w:type="spellEnd"/>
      <w:r w:rsidRPr="008B5129">
        <w:rPr>
          <w:rFonts w:ascii="Arial" w:hAnsi="Arial" w:cs="Arial"/>
          <w:color w:val="000000" w:themeColor="text1"/>
          <w:sz w:val="20"/>
          <w:szCs w:val="20"/>
          <w:lang w:val="en-GB"/>
        </w:rPr>
        <w:t xml:space="preserve"> (v1.8dev). Reads were trimmed to remove adapters and </w:t>
      </w:r>
      <w:proofErr w:type="gramStart"/>
      <w:r w:rsidRPr="008B5129">
        <w:rPr>
          <w:rFonts w:ascii="Arial" w:hAnsi="Arial" w:cs="Arial"/>
          <w:color w:val="000000" w:themeColor="text1"/>
          <w:sz w:val="20"/>
          <w:szCs w:val="20"/>
          <w:lang w:val="en-GB"/>
        </w:rPr>
        <w:t>low quality</w:t>
      </w:r>
      <w:proofErr w:type="gramEnd"/>
      <w:r w:rsidRPr="008B5129">
        <w:rPr>
          <w:rFonts w:ascii="Arial" w:hAnsi="Arial" w:cs="Arial"/>
          <w:color w:val="000000" w:themeColor="text1"/>
          <w:sz w:val="20"/>
          <w:szCs w:val="20"/>
          <w:lang w:val="en-GB"/>
        </w:rPr>
        <w:t xml:space="preserve"> bases with </w:t>
      </w:r>
      <w:proofErr w:type="spellStart"/>
      <w:r w:rsidRPr="008B5129">
        <w:rPr>
          <w:rFonts w:ascii="Arial" w:hAnsi="Arial" w:cs="Arial"/>
          <w:color w:val="000000" w:themeColor="text1"/>
          <w:sz w:val="20"/>
          <w:szCs w:val="20"/>
          <w:lang w:val="en-GB"/>
        </w:rPr>
        <w:t>TrimGalore</w:t>
      </w:r>
      <w:proofErr w:type="spellEnd"/>
      <w:r w:rsidRPr="008B5129">
        <w:rPr>
          <w:rFonts w:ascii="Arial" w:hAnsi="Arial" w:cs="Arial"/>
          <w:color w:val="000000" w:themeColor="text1"/>
          <w:sz w:val="20"/>
          <w:szCs w:val="20"/>
          <w:lang w:val="en-GB"/>
        </w:rPr>
        <w:t xml:space="preserve">! (v0.6.4) and aligned to the human genome (GRCh38) with STAR aligner (v2.5.1b)), with a mean of 90.4% reads uniquely mapping and mean of 56M paired reads/sample. Gene quantification was determined with </w:t>
      </w:r>
      <w:proofErr w:type="spellStart"/>
      <w:r w:rsidRPr="008B5129">
        <w:rPr>
          <w:rFonts w:ascii="Arial" w:hAnsi="Arial" w:cs="Arial"/>
          <w:color w:val="000000" w:themeColor="text1"/>
          <w:sz w:val="20"/>
          <w:szCs w:val="20"/>
          <w:lang w:val="en-GB"/>
        </w:rPr>
        <w:t>HTSeq</w:t>
      </w:r>
      <w:proofErr w:type="spellEnd"/>
      <w:r w:rsidRPr="008B5129">
        <w:rPr>
          <w:rFonts w:ascii="Arial" w:hAnsi="Arial" w:cs="Arial"/>
          <w:color w:val="000000" w:themeColor="text1"/>
          <w:sz w:val="20"/>
          <w:szCs w:val="20"/>
          <w:lang w:val="en-GB"/>
        </w:rPr>
        <w:t xml:space="preserve">-Counts (v0.6.1p1). Additional quality control was performed with a custom rRNA and </w:t>
      </w:r>
      <w:proofErr w:type="spellStart"/>
      <w:r w:rsidRPr="008B5129">
        <w:rPr>
          <w:rFonts w:ascii="Arial" w:hAnsi="Arial" w:cs="Arial"/>
          <w:color w:val="000000" w:themeColor="text1"/>
          <w:sz w:val="20"/>
          <w:szCs w:val="20"/>
          <w:lang w:val="en-GB"/>
        </w:rPr>
        <w:t>mtRNA</w:t>
      </w:r>
      <w:proofErr w:type="spellEnd"/>
      <w:r w:rsidRPr="008B5129">
        <w:rPr>
          <w:rFonts w:ascii="Arial" w:hAnsi="Arial" w:cs="Arial"/>
          <w:color w:val="000000" w:themeColor="text1"/>
          <w:sz w:val="20"/>
          <w:szCs w:val="20"/>
          <w:lang w:val="en-GB"/>
        </w:rPr>
        <w:t xml:space="preserve"> counts script (provided on GitHub). Counts extracted with </w:t>
      </w:r>
      <w:proofErr w:type="spellStart"/>
      <w:r w:rsidRPr="008B5129">
        <w:rPr>
          <w:rFonts w:ascii="Arial" w:hAnsi="Arial" w:cs="Arial"/>
          <w:color w:val="000000" w:themeColor="text1"/>
          <w:sz w:val="20"/>
          <w:szCs w:val="20"/>
          <w:lang w:val="en-GB"/>
        </w:rPr>
        <w:t>htseq</w:t>
      </w:r>
      <w:proofErr w:type="spellEnd"/>
      <w:r w:rsidRPr="008B5129">
        <w:rPr>
          <w:rFonts w:ascii="Arial" w:hAnsi="Arial" w:cs="Arial"/>
          <w:color w:val="000000" w:themeColor="text1"/>
          <w:sz w:val="20"/>
          <w:szCs w:val="20"/>
          <w:lang w:val="en-GB"/>
        </w:rPr>
        <w:t xml:space="preserve">-counts were used to perform differential gene analysis in R (version 3.5.2) using package DESeq2 (v.1.22.2). Sex of the samples was assigned using sex specific gene expression </w:t>
      </w:r>
      <w:proofErr w:type="spellStart"/>
      <w:r w:rsidRPr="008B5129">
        <w:rPr>
          <w:rFonts w:ascii="Arial" w:hAnsi="Arial" w:cs="Arial"/>
          <w:i/>
          <w:iCs/>
          <w:sz w:val="20"/>
          <w:szCs w:val="20"/>
        </w:rPr>
        <w:t>Xist</w:t>
      </w:r>
      <w:proofErr w:type="spellEnd"/>
      <w:r w:rsidRPr="008B5129">
        <w:rPr>
          <w:rFonts w:ascii="Arial" w:hAnsi="Arial" w:cs="Arial"/>
          <w:i/>
          <w:iCs/>
          <w:sz w:val="20"/>
          <w:szCs w:val="20"/>
        </w:rPr>
        <w:t xml:space="preserve">, Rps4y1, Ddx3y, Usp9y </w:t>
      </w:r>
      <w:r w:rsidRPr="008B5129">
        <w:rPr>
          <w:rFonts w:ascii="Arial" w:hAnsi="Arial" w:cs="Arial"/>
          <w:sz w:val="20"/>
          <w:szCs w:val="20"/>
        </w:rPr>
        <w:t>and</w:t>
      </w:r>
      <w:r w:rsidRPr="008B5129">
        <w:rPr>
          <w:rFonts w:ascii="Arial" w:hAnsi="Arial" w:cs="Arial"/>
          <w:i/>
          <w:iCs/>
          <w:sz w:val="20"/>
          <w:szCs w:val="20"/>
        </w:rPr>
        <w:t xml:space="preserve"> </w:t>
      </w:r>
      <w:proofErr w:type="spellStart"/>
      <w:r w:rsidRPr="008B5129">
        <w:rPr>
          <w:rFonts w:ascii="Arial" w:hAnsi="Arial" w:cs="Arial"/>
          <w:i/>
          <w:iCs/>
          <w:sz w:val="20"/>
          <w:szCs w:val="20"/>
        </w:rPr>
        <w:t>Sry</w:t>
      </w:r>
      <w:proofErr w:type="spellEnd"/>
      <w:r w:rsidRPr="008B5129">
        <w:rPr>
          <w:rFonts w:ascii="Arial" w:hAnsi="Arial" w:cs="Arial"/>
          <w:color w:val="000000" w:themeColor="text1"/>
          <w:sz w:val="20"/>
          <w:szCs w:val="20"/>
          <w:lang w:val="en-GB"/>
        </w:rPr>
        <w:t xml:space="preserve"> and was included in the design formula (~ sex + condition) as a blocking factor to account for variation in the data. </w:t>
      </w:r>
      <w:r w:rsidRPr="008B5129">
        <w:rPr>
          <w:rFonts w:ascii="Arial" w:eastAsia="Arial" w:hAnsi="Arial" w:cs="Arial"/>
          <w:color w:val="1B2733"/>
          <w:sz w:val="20"/>
          <w:szCs w:val="20"/>
          <w:lang w:val="en-GB"/>
        </w:rPr>
        <w:t xml:space="preserve">Additionally, DEG list was compared with the list of genes expressed differentially in placenta depending on </w:t>
      </w:r>
      <w:proofErr w:type="spellStart"/>
      <w:r w:rsidRPr="008B5129">
        <w:rPr>
          <w:rFonts w:ascii="Arial" w:eastAsia="Arial" w:hAnsi="Arial" w:cs="Arial"/>
          <w:color w:val="1B2733"/>
          <w:sz w:val="20"/>
          <w:szCs w:val="20"/>
          <w:lang w:val="en-GB"/>
        </w:rPr>
        <w:t>fetal</w:t>
      </w:r>
      <w:proofErr w:type="spellEnd"/>
      <w:r w:rsidRPr="008B5129">
        <w:rPr>
          <w:rFonts w:ascii="Arial" w:eastAsia="Arial" w:hAnsi="Arial" w:cs="Arial"/>
          <w:color w:val="1B2733"/>
          <w:sz w:val="20"/>
          <w:szCs w:val="20"/>
          <w:lang w:val="en-GB"/>
        </w:rPr>
        <w:t xml:space="preserve"> sex </w:t>
      </w:r>
      <w:r w:rsidRPr="008B5129">
        <w:rPr>
          <w:rFonts w:ascii="Arial" w:eastAsia="Arial" w:hAnsi="Arial" w:cs="Arial"/>
          <w:color w:val="1B2733"/>
          <w:sz w:val="20"/>
          <w:szCs w:val="20"/>
          <w:lang w:val="en-GB"/>
        </w:rPr>
        <w:fldChar w:fldCharType="begin">
          <w:fldData xml:space="preserve">PEVuZE5vdGU+PENpdGU+PEF1dGhvcj5Hb25nPC9BdXRob3I+PFllYXI+MjAxODwvWWVhcj48UmVj
TnVtPjEwMjU8L1JlY051bT48RGlzcGxheVRleHQ+KEdvbmcgZXQgYWwuLCAyMDE4YSk8L0Rpc3Bs
YXlUZXh0PjxyZWNvcmQ+PHJlYy1udW1iZXI+MTAyNTwvcmVjLW51bWJlcj48Zm9yZWlnbi1rZXlz
PjxrZXkgYXBwPSJFTiIgZGItaWQ9ImV0ZnYwcDIyOXN6cnQyZWV3ZnJ2MnhkeWYwcnQydjBydnJ6
cyIgdGltZXN0YW1wPSIxNTk3OTM5OTI0Ij4xMDI1PC9rZXk+PC9mb3JlaWduLWtleXM+PHJlZi10
eXBlIG5hbWU9IkpvdXJuYWwgQXJ0aWNsZSI+MTc8L3JlZi10eXBlPjxjb250cmlidXRvcnM+PGF1
dGhvcnM+PGF1dGhvcj5Hb25nLCBTLjwvYXV0aG9yPjxhdXRob3I+Sm9obnNvbiwgTS4gRC48L2F1
dGhvcj48YXV0aG9yPkRvcGllcmFsYSwgSi48L2F1dGhvcj48YXV0aG9yPkdhY2Npb2xpLCBGLjwv
YXV0aG9yPjxhdXRob3I+U292aW8sIFUuPC9hdXRob3I+PGF1dGhvcj5Db25zdGFuY2lhLCBNLjwv
YXV0aG9yPjxhdXRob3I+U21pdGgsIEcuIEMuPC9hdXRob3I+PGF1dGhvcj5DaGFybm9jay1Kb25l
cywgRC4gUy48L2F1dGhvcj48L2F1dGhvcnM+PC9jb250cmlidXRvcnM+PGF1dGgtYWRkcmVzcz5h
IERlcGFydG1lbnQgb2YgT2JzdGV0cmljcyBhbmQgR3luYWVjb2xvZ3kgLCBVbml2ZXJzaXR5IG9m
IENhbWJyaWRnZSwgTklIUiBDYW1icmlkZ2UgQ29tcHJlaGVuc2l2ZSBCaW9tZWRpY2FsIFJlc2Vh
cmNoIENlbnRyZSAsIENhbWJyaWRnZSAsIENCMiAwU1cgLCBVbml0ZWQgS2luZ2RvbS4mI3hEO2Ig
Q2VudHJlIGZvciBUcm9waG9ibGFzdCBSZXNlYXJjaCAoQ1RSKSwgRGVwYXJ0bWVudCBvZiBQaHlz
aW9sb2d5LCBEZXZlbG9wbWVudCBhbmQgTmV1cm9zY2llbmNlICwgVW5pdmVyc2l0eSBvZiBDYW1i
cmlkZ2UgLCBDYW1icmlkZ2UgLCBDQjIgM0VHICwgVW5pdGVkIEtpbmdkb20uPC9hdXRoLWFkZHJl
c3M+PHRpdGxlcz48dGl0bGU+R2Vub21lLXdpZGUgb3hpZGF0aXZlIGJpc3VsZml0ZSBzZXF1ZW5j
aW5nIGlkZW50aWZpZXMgc2V4LXNwZWNpZmljIG1ldGh5bGF0aW9uIGRpZmZlcmVuY2VzIGluIHRo
ZSBodW1hbiBwbGFjZW50YTwvdGl0bGU+PHNlY29uZGFyeS10aXRsZT5FcGlnZW5ldGljczwvc2Vj
b25kYXJ5LXRpdGxlPjwvdGl0bGVzPjxwZXJpb2RpY2FsPjxmdWxsLXRpdGxlPkVwaWdlbmV0aWNz
PC9mdWxsLXRpdGxlPjwvcGVyaW9kaWNhbD48cGFnZXM+MjI4LTIzOTwvcGFnZXM+PHZvbHVtZT4x
Mzwvdm9sdW1lPjxudW1iZXI+MzwvbnVtYmVyPjxlZGl0aW9uPjIwMTgvMDEvMzA8L2VkaXRpb24+
PGtleXdvcmRzPjxrZXl3b3JkPkNocm9tb3NvbWUgTWFwcGluZzwva2V5d29yZD48a2V5d29yZD5D
aHJvbW9zb21lcywgSHVtYW4sIFgvKmdlbmV0aWNzL21ldGFib2xpc208L2tleXdvcmQ+PGtleXdv
cmQ+RE5BIE1ldGh5bGF0aW9uL2dlbmV0aWNzPC9rZXl3b3JkPjxrZXl3b3JkPipFcGlnZW5lc2lz
LCBHZW5ldGljPC9rZXl3b3JkPjxrZXl3b3JkPkV4b25zL2dlbmV0aWNzPC9rZXl3b3JkPjxrZXl3
b3JkPkZlbWFsZTwva2V5d29yZD48a2V5d29yZD5HZW5vbWUsIEh1bWFuPC9rZXl3b3JkPjxrZXl3
b3JkPkdlbm9taWMgSW1wcmludGluZy9nZW5ldGljczwva2V5d29yZD48a2V5d29yZD5IdW1hbnM8
L2tleXdvcmQ+PGtleXdvcmQ+TWFsZTwva2V5d29yZD48a2V5d29yZD5NZW1icmFuZSBQcm90ZWlu
cy8qZ2VuZXRpY3M8L2tleXdvcmQ+PGtleXdvcmQ+T3hpZGF0aXZlIFN0cmVzcy9nZW5ldGljczwv
a2V5d29yZD48a2V5d29yZD5QbGFjZW50YS8qbWV0YWJvbGlzbTwva2V5d29yZD48a2V5d29yZD5Q
cmVnbmFuY3k8L2tleXdvcmQ+PGtleXdvcmQ+U2VxdWVuY2UgQW5hbHlzaXMsIFJOQTwva2V5d29y
ZD48a2V5d29yZD5TZXggQ2hhcmFjdGVyaXN0aWNzPC9rZXl3b3JkPjxrZXl3b3JkPldob2xlIEdl
bm9tZSBTZXF1ZW5jaW5nPC9rZXl3b3JkPjxrZXl3b3JkPipjc21kMTwva2V5d29yZD48a2V5d29y
ZD4qRE5BIG1ldGh5bGF0aW9uPC9rZXl3b3JkPjxrZXl3b3JkPipSTkEtc2VxdWVuY2luZzwva2V5
d29yZD48a2V5d29yZD4qZGlmZmVyZW50aWFsbHkgbWV0aHlsYXRlZCByZWdpb248L2tleXdvcmQ+
PGtleXdvcmQ+KnBsYWNlbnRhPC9rZXl3b3JkPjxrZXl3b3JkPipzZXgtc3BlY2lmaWMgbWV0aHls
YXRpb24gZGlmZmVyZW5jZXM8L2tleXdvcmQ+PGtleXdvcmQ+Kndob2xlLWdlbm9tZSBveGlkYXRp
dmUgYmlzdWxmaXRlIHNlcXVlbmNpbmc8L2tleXdvcmQ+PC9rZXl3b3Jkcz48ZGF0ZXM+PHllYXI+
MjAxODwveWVhcj48L2RhdGVzPjxpc2JuPjE1NTktMjMwOCAoRWxlY3Ryb25pYykmI3hEOzE1NTkt
MjI5NCAoTGlua2luZyk8L2lzYm4+PGFjY2Vzc2lvbi1udW0+MjkzNzY0ODU8L2FjY2Vzc2lvbi1u
dW0+PHVybHM+PHJlbGF0ZWQtdXJscz48dXJsPmh0dHBzOi8vd3d3Lm5jYmkubmxtLm5paC5nb3Yv
cHVibWVkLzI5Mzc2NDg1PC91cmw+PC9yZWxhdGVkLXVybHM+PC91cmxzPjxjdXN0b20yPlBNQzU5
ODkxNTY8L2N1c3RvbTI+PGVsZWN0cm9uaWMtcmVzb3VyY2UtbnVtPjEwLjEwODAvMTU1OTIyOTQu
MjAxOC4xNDI5ODU3PC9lbGVjdHJvbmljLXJlc291cmNlLW51bT48L3JlY29yZD48L0NpdGU+PC9F
bmROb3RlPgB=
</w:fldData>
        </w:fldChar>
      </w:r>
      <w:r w:rsidRPr="008B5129">
        <w:rPr>
          <w:rFonts w:ascii="Arial" w:eastAsia="Arial" w:hAnsi="Arial" w:cs="Arial"/>
          <w:color w:val="1B2733"/>
          <w:sz w:val="20"/>
          <w:szCs w:val="20"/>
          <w:lang w:val="en-GB"/>
        </w:rPr>
        <w:instrText xml:space="preserve"> ADDIN EN.CITE </w:instrText>
      </w:r>
      <w:r w:rsidRPr="008B5129">
        <w:rPr>
          <w:rFonts w:ascii="Arial" w:eastAsia="Arial" w:hAnsi="Arial" w:cs="Arial"/>
          <w:color w:val="1B2733"/>
          <w:sz w:val="20"/>
          <w:szCs w:val="20"/>
          <w:lang w:val="en-GB"/>
        </w:rPr>
        <w:fldChar w:fldCharType="begin">
          <w:fldData xml:space="preserve">PEVuZE5vdGU+PENpdGU+PEF1dGhvcj5Hb25nPC9BdXRob3I+PFllYXI+MjAxODwvWWVhcj48UmVj
TnVtPjEwMjU8L1JlY051bT48RGlzcGxheVRleHQ+KEdvbmcgZXQgYWwuLCAyMDE4YSk8L0Rpc3Bs
YXlUZXh0PjxyZWNvcmQ+PHJlYy1udW1iZXI+MTAyNTwvcmVjLW51bWJlcj48Zm9yZWlnbi1rZXlz
PjxrZXkgYXBwPSJFTiIgZGItaWQ9ImV0ZnYwcDIyOXN6cnQyZWV3ZnJ2MnhkeWYwcnQydjBydnJ6
cyIgdGltZXN0YW1wPSIxNTk3OTM5OTI0Ij4xMDI1PC9rZXk+PC9mb3JlaWduLWtleXM+PHJlZi10
eXBlIG5hbWU9IkpvdXJuYWwgQXJ0aWNsZSI+MTc8L3JlZi10eXBlPjxjb250cmlidXRvcnM+PGF1
dGhvcnM+PGF1dGhvcj5Hb25nLCBTLjwvYXV0aG9yPjxhdXRob3I+Sm9obnNvbiwgTS4gRC48L2F1
dGhvcj48YXV0aG9yPkRvcGllcmFsYSwgSi48L2F1dGhvcj48YXV0aG9yPkdhY2Npb2xpLCBGLjwv
YXV0aG9yPjxhdXRob3I+U292aW8sIFUuPC9hdXRob3I+PGF1dGhvcj5Db25zdGFuY2lhLCBNLjwv
YXV0aG9yPjxhdXRob3I+U21pdGgsIEcuIEMuPC9hdXRob3I+PGF1dGhvcj5DaGFybm9jay1Kb25l
cywgRC4gUy48L2F1dGhvcj48L2F1dGhvcnM+PC9jb250cmlidXRvcnM+PGF1dGgtYWRkcmVzcz5h
IERlcGFydG1lbnQgb2YgT2JzdGV0cmljcyBhbmQgR3luYWVjb2xvZ3kgLCBVbml2ZXJzaXR5IG9m
IENhbWJyaWRnZSwgTklIUiBDYW1icmlkZ2UgQ29tcHJlaGVuc2l2ZSBCaW9tZWRpY2FsIFJlc2Vh
cmNoIENlbnRyZSAsIENhbWJyaWRnZSAsIENCMiAwU1cgLCBVbml0ZWQgS2luZ2RvbS4mI3hEO2Ig
Q2VudHJlIGZvciBUcm9waG9ibGFzdCBSZXNlYXJjaCAoQ1RSKSwgRGVwYXJ0bWVudCBvZiBQaHlz
aW9sb2d5LCBEZXZlbG9wbWVudCBhbmQgTmV1cm9zY2llbmNlICwgVW5pdmVyc2l0eSBvZiBDYW1i
cmlkZ2UgLCBDYW1icmlkZ2UgLCBDQjIgM0VHICwgVW5pdGVkIEtpbmdkb20uPC9hdXRoLWFkZHJl
c3M+PHRpdGxlcz48dGl0bGU+R2Vub21lLXdpZGUgb3hpZGF0aXZlIGJpc3VsZml0ZSBzZXF1ZW5j
aW5nIGlkZW50aWZpZXMgc2V4LXNwZWNpZmljIG1ldGh5bGF0aW9uIGRpZmZlcmVuY2VzIGluIHRo
ZSBodW1hbiBwbGFjZW50YTwvdGl0bGU+PHNlY29uZGFyeS10aXRsZT5FcGlnZW5ldGljczwvc2Vj
b25kYXJ5LXRpdGxlPjwvdGl0bGVzPjxwZXJpb2RpY2FsPjxmdWxsLXRpdGxlPkVwaWdlbmV0aWNz
PC9mdWxsLXRpdGxlPjwvcGVyaW9kaWNhbD48cGFnZXM+MjI4LTIzOTwvcGFnZXM+PHZvbHVtZT4x
Mzwvdm9sdW1lPjxudW1iZXI+MzwvbnVtYmVyPjxlZGl0aW9uPjIwMTgvMDEvMzA8L2VkaXRpb24+
PGtleXdvcmRzPjxrZXl3b3JkPkNocm9tb3NvbWUgTWFwcGluZzwva2V5d29yZD48a2V5d29yZD5D
aHJvbW9zb21lcywgSHVtYW4sIFgvKmdlbmV0aWNzL21ldGFib2xpc208L2tleXdvcmQ+PGtleXdv
cmQ+RE5BIE1ldGh5bGF0aW9uL2dlbmV0aWNzPC9rZXl3b3JkPjxrZXl3b3JkPipFcGlnZW5lc2lz
LCBHZW5ldGljPC9rZXl3b3JkPjxrZXl3b3JkPkV4b25zL2dlbmV0aWNzPC9rZXl3b3JkPjxrZXl3
b3JkPkZlbWFsZTwva2V5d29yZD48a2V5d29yZD5HZW5vbWUsIEh1bWFuPC9rZXl3b3JkPjxrZXl3
b3JkPkdlbm9taWMgSW1wcmludGluZy9nZW5ldGljczwva2V5d29yZD48a2V5d29yZD5IdW1hbnM8
L2tleXdvcmQ+PGtleXdvcmQ+TWFsZTwva2V5d29yZD48a2V5d29yZD5NZW1icmFuZSBQcm90ZWlu
cy8qZ2VuZXRpY3M8L2tleXdvcmQ+PGtleXdvcmQ+T3hpZGF0aXZlIFN0cmVzcy9nZW5ldGljczwv
a2V5d29yZD48a2V5d29yZD5QbGFjZW50YS8qbWV0YWJvbGlzbTwva2V5d29yZD48a2V5d29yZD5Q
cmVnbmFuY3k8L2tleXdvcmQ+PGtleXdvcmQ+U2VxdWVuY2UgQW5hbHlzaXMsIFJOQTwva2V5d29y
ZD48a2V5d29yZD5TZXggQ2hhcmFjdGVyaXN0aWNzPC9rZXl3b3JkPjxrZXl3b3JkPldob2xlIEdl
bm9tZSBTZXF1ZW5jaW5nPC9rZXl3b3JkPjxrZXl3b3JkPipjc21kMTwva2V5d29yZD48a2V5d29y
ZD4qRE5BIG1ldGh5bGF0aW9uPC9rZXl3b3JkPjxrZXl3b3JkPipSTkEtc2VxdWVuY2luZzwva2V5
d29yZD48a2V5d29yZD4qZGlmZmVyZW50aWFsbHkgbWV0aHlsYXRlZCByZWdpb248L2tleXdvcmQ+
PGtleXdvcmQ+KnBsYWNlbnRhPC9rZXl3b3JkPjxrZXl3b3JkPipzZXgtc3BlY2lmaWMgbWV0aHls
YXRpb24gZGlmZmVyZW5jZXM8L2tleXdvcmQ+PGtleXdvcmQ+Kndob2xlLWdlbm9tZSBveGlkYXRp
dmUgYmlzdWxmaXRlIHNlcXVlbmNpbmc8L2tleXdvcmQ+PC9rZXl3b3Jkcz48ZGF0ZXM+PHllYXI+
MjAxODwveWVhcj48L2RhdGVzPjxpc2JuPjE1NTktMjMwOCAoRWxlY3Ryb25pYykmI3hEOzE1NTkt
MjI5NCAoTGlua2luZyk8L2lzYm4+PGFjY2Vzc2lvbi1udW0+MjkzNzY0ODU8L2FjY2Vzc2lvbi1u
dW0+PHVybHM+PHJlbGF0ZWQtdXJscz48dXJsPmh0dHBzOi8vd3d3Lm5jYmkubmxtLm5paC5nb3Yv
cHVibWVkLzI5Mzc2NDg1PC91cmw+PC9yZWxhdGVkLXVybHM+PC91cmxzPjxjdXN0b20yPlBNQzU5
ODkxNTY8L2N1c3RvbTI+PGVsZWN0cm9uaWMtcmVzb3VyY2UtbnVtPjEwLjEwODAvMTU1OTIyOTQu
MjAxOC4xNDI5ODU3PC9lbGVjdHJvbmljLXJlc291cmNlLW51bT48L3JlY29yZD48L0NpdGU+PC9F
bmROb3RlPgB=
</w:fldData>
        </w:fldChar>
      </w:r>
      <w:r w:rsidRPr="008B5129">
        <w:rPr>
          <w:rFonts w:ascii="Arial" w:eastAsia="Arial" w:hAnsi="Arial" w:cs="Arial"/>
          <w:color w:val="1B2733"/>
          <w:sz w:val="20"/>
          <w:szCs w:val="20"/>
          <w:lang w:val="en-GB"/>
        </w:rPr>
        <w:instrText xml:space="preserve"> ADDIN EN.CITE.DATA </w:instrText>
      </w:r>
      <w:r w:rsidRPr="008B5129">
        <w:rPr>
          <w:rFonts w:ascii="Arial" w:eastAsia="Arial" w:hAnsi="Arial" w:cs="Arial"/>
          <w:color w:val="1B2733"/>
          <w:sz w:val="20"/>
          <w:szCs w:val="20"/>
          <w:lang w:val="en-GB"/>
        </w:rPr>
      </w:r>
      <w:r w:rsidRPr="008B5129">
        <w:rPr>
          <w:rFonts w:ascii="Arial" w:eastAsia="Arial" w:hAnsi="Arial" w:cs="Arial"/>
          <w:color w:val="1B2733"/>
          <w:sz w:val="20"/>
          <w:szCs w:val="20"/>
          <w:lang w:val="en-GB"/>
        </w:rPr>
        <w:fldChar w:fldCharType="end"/>
      </w:r>
      <w:r w:rsidRPr="008B5129">
        <w:rPr>
          <w:rFonts w:ascii="Arial" w:eastAsia="Arial" w:hAnsi="Arial" w:cs="Arial"/>
          <w:color w:val="1B2733"/>
          <w:sz w:val="20"/>
          <w:szCs w:val="20"/>
          <w:lang w:val="en-GB"/>
        </w:rPr>
      </w:r>
      <w:r w:rsidRPr="008B5129">
        <w:rPr>
          <w:rFonts w:ascii="Arial" w:eastAsia="Arial" w:hAnsi="Arial" w:cs="Arial"/>
          <w:color w:val="1B2733"/>
          <w:sz w:val="20"/>
          <w:szCs w:val="20"/>
          <w:lang w:val="en-GB"/>
        </w:rPr>
        <w:fldChar w:fldCharType="separate"/>
      </w:r>
      <w:r w:rsidRPr="008B5129">
        <w:rPr>
          <w:rFonts w:ascii="Arial" w:eastAsia="Arial" w:hAnsi="Arial" w:cs="Arial"/>
          <w:noProof/>
          <w:color w:val="1B2733"/>
          <w:sz w:val="20"/>
          <w:szCs w:val="20"/>
          <w:lang w:val="en-GB"/>
        </w:rPr>
        <w:t>(Gong et al., 2018a)</w:t>
      </w:r>
      <w:r w:rsidRPr="008B5129">
        <w:rPr>
          <w:rFonts w:ascii="Arial" w:eastAsia="Arial" w:hAnsi="Arial" w:cs="Arial"/>
          <w:color w:val="1B2733"/>
          <w:sz w:val="20"/>
          <w:szCs w:val="20"/>
          <w:lang w:val="en-GB"/>
        </w:rPr>
        <w:fldChar w:fldCharType="end"/>
      </w:r>
      <w:r w:rsidRPr="008B5129">
        <w:rPr>
          <w:rFonts w:ascii="Arial" w:eastAsia="Arial" w:hAnsi="Arial" w:cs="Arial"/>
          <w:color w:val="1B2733"/>
          <w:sz w:val="20"/>
          <w:szCs w:val="20"/>
          <w:lang w:val="en-GB"/>
        </w:rPr>
        <w:t>. Among our list of 3242 genes (with fold change &gt; 2), there were none overlapping with the list (101 genes).</w:t>
      </w:r>
      <w:r w:rsidRPr="008B5129">
        <w:rPr>
          <w:rFonts w:ascii="Arial" w:hAnsi="Arial" w:cs="Arial"/>
          <w:color w:val="000000" w:themeColor="text1"/>
          <w:sz w:val="20"/>
          <w:szCs w:val="20"/>
          <w:lang w:val="en-GB"/>
        </w:rPr>
        <w:t xml:space="preserve"> Read counts were normalised on estimated size factors. Principal component analysis (PCA) was performed on </w:t>
      </w:r>
      <w:proofErr w:type="spellStart"/>
      <w:r w:rsidRPr="008B5129">
        <w:rPr>
          <w:rFonts w:ascii="Arial" w:hAnsi="Arial" w:cs="Arial"/>
          <w:color w:val="000000" w:themeColor="text1"/>
          <w:sz w:val="20"/>
          <w:szCs w:val="20"/>
          <w:lang w:val="en-GB"/>
        </w:rPr>
        <w:t>rlog</w:t>
      </w:r>
      <w:proofErr w:type="spellEnd"/>
      <w:r w:rsidRPr="008B5129">
        <w:rPr>
          <w:rFonts w:ascii="Arial" w:hAnsi="Arial" w:cs="Arial"/>
          <w:color w:val="000000" w:themeColor="text1"/>
          <w:sz w:val="20"/>
          <w:szCs w:val="20"/>
          <w:lang w:val="en-GB"/>
        </w:rPr>
        <w:t xml:space="preserve">-transformed count data for all genes. Gene Ontology analysis (GO) and </w:t>
      </w:r>
      <w:proofErr w:type="spellStart"/>
      <w:r w:rsidRPr="008B5129">
        <w:rPr>
          <w:rFonts w:ascii="Arial" w:hAnsi="Arial" w:cs="Arial"/>
          <w:color w:val="000000" w:themeColor="text1"/>
          <w:sz w:val="20"/>
          <w:szCs w:val="20"/>
          <w:lang w:val="en-GB"/>
        </w:rPr>
        <w:t>Kegg</w:t>
      </w:r>
      <w:proofErr w:type="spellEnd"/>
      <w:r w:rsidRPr="008B5129">
        <w:rPr>
          <w:rFonts w:ascii="Arial" w:hAnsi="Arial" w:cs="Arial"/>
          <w:color w:val="000000" w:themeColor="text1"/>
          <w:sz w:val="20"/>
          <w:szCs w:val="20"/>
          <w:lang w:val="en-GB"/>
        </w:rPr>
        <w:t xml:space="preserve"> pathway analysis were performed using </w:t>
      </w:r>
      <w:proofErr w:type="spellStart"/>
      <w:r w:rsidRPr="008B5129">
        <w:rPr>
          <w:rFonts w:ascii="Arial" w:hAnsi="Arial" w:cs="Arial"/>
          <w:color w:val="000000" w:themeColor="text1"/>
          <w:sz w:val="20"/>
          <w:szCs w:val="20"/>
          <w:lang w:val="en-GB"/>
        </w:rPr>
        <w:t>clusterProfiler</w:t>
      </w:r>
      <w:proofErr w:type="spellEnd"/>
      <w:r w:rsidRPr="008B5129">
        <w:rPr>
          <w:rFonts w:ascii="Arial" w:hAnsi="Arial" w:cs="Arial"/>
          <w:color w:val="000000" w:themeColor="text1"/>
          <w:sz w:val="20"/>
          <w:szCs w:val="20"/>
          <w:lang w:val="en-GB"/>
        </w:rPr>
        <w:t xml:space="preserve"> package (v.3.10.1) on DEGs with absolute log2 fold change &gt; 1 and adjusted </w:t>
      </w:r>
      <w:r w:rsidRPr="008B5129">
        <w:rPr>
          <w:rFonts w:ascii="Arial" w:hAnsi="Arial" w:cs="Arial"/>
          <w:i/>
          <w:iCs/>
          <w:color w:val="000000" w:themeColor="text1"/>
          <w:sz w:val="20"/>
          <w:szCs w:val="20"/>
          <w:lang w:val="en-GB"/>
        </w:rPr>
        <w:t>P</w:t>
      </w:r>
      <w:r w:rsidRPr="008B5129">
        <w:rPr>
          <w:rFonts w:ascii="Arial" w:hAnsi="Arial" w:cs="Arial"/>
          <w:color w:val="000000" w:themeColor="text1"/>
          <w:sz w:val="20"/>
          <w:szCs w:val="20"/>
          <w:lang w:val="en-GB"/>
        </w:rPr>
        <w:t xml:space="preserve"> value &lt; 0.05 were used. </w:t>
      </w:r>
      <w:proofErr w:type="spellStart"/>
      <w:r w:rsidRPr="008B5129">
        <w:rPr>
          <w:rFonts w:ascii="Arial" w:hAnsi="Arial" w:cs="Arial"/>
          <w:color w:val="000000" w:themeColor="text1"/>
          <w:sz w:val="20"/>
          <w:szCs w:val="20"/>
          <w:lang w:val="en-GB"/>
        </w:rPr>
        <w:t>Kegg</w:t>
      </w:r>
      <w:proofErr w:type="spellEnd"/>
      <w:r w:rsidRPr="008B5129">
        <w:rPr>
          <w:rFonts w:ascii="Arial" w:hAnsi="Arial" w:cs="Arial"/>
          <w:color w:val="000000" w:themeColor="text1"/>
          <w:sz w:val="20"/>
          <w:szCs w:val="20"/>
          <w:lang w:val="en-GB"/>
        </w:rPr>
        <w:t xml:space="preserve"> pathway analysis was performed for upregulated and downregulated genes separately.  The data matrix for </w:t>
      </w:r>
      <w:proofErr w:type="spellStart"/>
      <w:r w:rsidRPr="008B5129">
        <w:rPr>
          <w:rFonts w:ascii="Arial" w:hAnsi="Arial" w:cs="Arial"/>
          <w:color w:val="000000" w:themeColor="text1"/>
          <w:sz w:val="20"/>
          <w:szCs w:val="20"/>
          <w:lang w:val="en-GB"/>
        </w:rPr>
        <w:t>scRNA-seq</w:t>
      </w:r>
      <w:proofErr w:type="spellEnd"/>
      <w:r w:rsidRPr="008B5129">
        <w:rPr>
          <w:rFonts w:ascii="Arial" w:hAnsi="Arial" w:cs="Arial"/>
          <w:color w:val="000000" w:themeColor="text1"/>
          <w:sz w:val="20"/>
          <w:szCs w:val="20"/>
          <w:lang w:val="en-GB"/>
        </w:rPr>
        <w:t xml:space="preserve"> data were obtained from the Wang lab (16) (GEO accession number GSE89497). Regularised log transformation function (from DESeq2 package) was applied to counts for heatmaps. Heatmaps were generated with ‘</w:t>
      </w:r>
      <w:proofErr w:type="spellStart"/>
      <w:r w:rsidRPr="008B5129">
        <w:rPr>
          <w:rFonts w:ascii="Arial" w:hAnsi="Arial" w:cs="Arial"/>
          <w:color w:val="000000" w:themeColor="text1"/>
          <w:sz w:val="20"/>
          <w:szCs w:val="20"/>
          <w:lang w:val="en-GB"/>
        </w:rPr>
        <w:t>ComplexHeatmap</w:t>
      </w:r>
      <w:proofErr w:type="spellEnd"/>
      <w:r w:rsidRPr="008B5129">
        <w:rPr>
          <w:rFonts w:ascii="Arial" w:hAnsi="Arial" w:cs="Arial"/>
          <w:color w:val="000000" w:themeColor="text1"/>
          <w:sz w:val="20"/>
          <w:szCs w:val="20"/>
          <w:lang w:val="en-GB"/>
        </w:rPr>
        <w:t xml:space="preserve">' R package (v 1.20.0). Selection of differentially expressed genes on heatmaps was based on highest significance (lowest adjusted </w:t>
      </w:r>
      <w:r w:rsidRPr="008B5129">
        <w:rPr>
          <w:rFonts w:ascii="Arial" w:hAnsi="Arial" w:cs="Arial"/>
          <w:i/>
          <w:iCs/>
          <w:color w:val="000000" w:themeColor="text1"/>
          <w:sz w:val="20"/>
          <w:szCs w:val="20"/>
          <w:lang w:val="en-GB"/>
        </w:rPr>
        <w:t>P</w:t>
      </w:r>
      <w:r w:rsidRPr="008B5129">
        <w:rPr>
          <w:rFonts w:ascii="Arial" w:hAnsi="Arial" w:cs="Arial"/>
          <w:color w:val="000000" w:themeColor="text1"/>
          <w:sz w:val="20"/>
          <w:szCs w:val="20"/>
          <w:lang w:val="en-GB"/>
        </w:rPr>
        <w:t xml:space="preserve"> value) and highest absolute log2 fold changes. </w:t>
      </w:r>
      <w:r w:rsidRPr="008B5129">
        <w:rPr>
          <w:rFonts w:ascii="Arial" w:eastAsia="Arial" w:hAnsi="Arial" w:cs="Arial"/>
          <w:color w:val="1B2733"/>
          <w:sz w:val="20"/>
          <w:szCs w:val="20"/>
          <w:lang w:val="en-GB"/>
        </w:rPr>
        <w:t xml:space="preserve">To investigate potential regulatory networks of the placenta, </w:t>
      </w:r>
      <w:proofErr w:type="spellStart"/>
      <w:r w:rsidRPr="008B5129">
        <w:rPr>
          <w:rFonts w:ascii="Arial" w:eastAsia="Arial" w:hAnsi="Arial" w:cs="Arial"/>
          <w:color w:val="1B2733"/>
          <w:sz w:val="20"/>
          <w:szCs w:val="20"/>
          <w:lang w:val="en-GB"/>
        </w:rPr>
        <w:t>RcisTarget</w:t>
      </w:r>
      <w:proofErr w:type="spellEnd"/>
      <w:r w:rsidRPr="008B5129">
        <w:rPr>
          <w:rFonts w:ascii="Arial" w:eastAsia="Arial" w:hAnsi="Arial" w:cs="Arial"/>
          <w:color w:val="1B2733"/>
          <w:sz w:val="20"/>
          <w:szCs w:val="20"/>
          <w:lang w:val="en-GB"/>
        </w:rPr>
        <w:t xml:space="preserve"> R package was used (v.1.2.1). Motif rankings for tss-centered-10kb and 500bp upstream of TSS were used in the analysis (human motif collection version 9, ‘mc9nr', with 24453 motifs). DEGs were scanned for the motifs and DNA motifs significantly over-represented in a gene-set were identified. DEGs with enriched motifs were </w:t>
      </w:r>
      <w:r w:rsidRPr="008B5129">
        <w:rPr>
          <w:rFonts w:ascii="Arial" w:hAnsi="Arial" w:cs="Arial"/>
          <w:color w:val="000000" w:themeColor="text1"/>
          <w:sz w:val="20"/>
          <w:szCs w:val="20"/>
          <w:lang w:val="en-GB"/>
        </w:rPr>
        <w:t xml:space="preserve">analysed with </w:t>
      </w:r>
      <w:proofErr w:type="spellStart"/>
      <w:r w:rsidRPr="008B5129">
        <w:rPr>
          <w:rFonts w:ascii="Arial" w:hAnsi="Arial" w:cs="Arial"/>
          <w:color w:val="000000" w:themeColor="text1"/>
          <w:sz w:val="20"/>
          <w:szCs w:val="20"/>
          <w:lang w:val="en-GB"/>
        </w:rPr>
        <w:t>enrichR</w:t>
      </w:r>
      <w:proofErr w:type="spellEnd"/>
      <w:r w:rsidRPr="008B5129">
        <w:rPr>
          <w:rFonts w:ascii="Arial" w:hAnsi="Arial" w:cs="Arial"/>
          <w:color w:val="000000" w:themeColor="text1"/>
          <w:sz w:val="20"/>
          <w:szCs w:val="20"/>
          <w:lang w:val="en-GB"/>
        </w:rPr>
        <w:t xml:space="preserve"> r package (v.1.0) for pathway enrichment.</w:t>
      </w:r>
    </w:p>
    <w:p w14:paraId="60EF6E68" w14:textId="77777777" w:rsidR="00426D1A" w:rsidRPr="008B5129" w:rsidRDefault="00426D1A" w:rsidP="00887AC8">
      <w:pPr>
        <w:spacing w:after="0" w:line="360" w:lineRule="auto"/>
        <w:rPr>
          <w:rFonts w:ascii="Arial" w:hAnsi="Arial" w:cs="Arial"/>
          <w:color w:val="000000" w:themeColor="text1"/>
          <w:sz w:val="20"/>
          <w:szCs w:val="20"/>
          <w:lang w:val="en-GB"/>
        </w:rPr>
      </w:pPr>
    </w:p>
    <w:p w14:paraId="5C6B6EC3" w14:textId="77777777" w:rsidR="00426D1A" w:rsidRPr="008B5129" w:rsidRDefault="00426D1A" w:rsidP="00887AC8">
      <w:pPr>
        <w:spacing w:after="0" w:line="360" w:lineRule="auto"/>
        <w:rPr>
          <w:rFonts w:ascii="Arial" w:hAnsi="Arial" w:cs="Arial"/>
          <w:color w:val="000000" w:themeColor="text1"/>
          <w:sz w:val="20"/>
          <w:szCs w:val="20"/>
          <w:lang w:val="en-GB"/>
        </w:rPr>
      </w:pPr>
    </w:p>
    <w:p w14:paraId="208506A8" w14:textId="64333534" w:rsidR="00426D1A" w:rsidRPr="008B5129" w:rsidRDefault="00426D1A" w:rsidP="00887AC8">
      <w:pPr>
        <w:spacing w:after="0" w:line="360" w:lineRule="auto"/>
        <w:rPr>
          <w:rFonts w:ascii="Arial" w:hAnsi="Arial" w:cs="Arial"/>
          <w:b/>
          <w:color w:val="000000" w:themeColor="text1"/>
          <w:sz w:val="20"/>
          <w:szCs w:val="20"/>
          <w:lang w:val="en-GB"/>
        </w:rPr>
      </w:pPr>
      <w:r w:rsidRPr="008B5129">
        <w:rPr>
          <w:rFonts w:ascii="Arial" w:hAnsi="Arial" w:cs="Arial"/>
          <w:b/>
          <w:color w:val="000000" w:themeColor="text1"/>
          <w:sz w:val="20"/>
          <w:szCs w:val="20"/>
          <w:lang w:val="en-GB"/>
        </w:rPr>
        <w:lastRenderedPageBreak/>
        <w:t>Integrat</w:t>
      </w:r>
      <w:r w:rsidR="007A4B30">
        <w:rPr>
          <w:rFonts w:ascii="Arial" w:hAnsi="Arial" w:cs="Arial"/>
          <w:b/>
          <w:color w:val="000000" w:themeColor="text1"/>
          <w:sz w:val="20"/>
          <w:szCs w:val="20"/>
          <w:lang w:val="en-GB"/>
        </w:rPr>
        <w:t>ion of RNA-</w:t>
      </w:r>
      <w:proofErr w:type="spellStart"/>
      <w:r w:rsidR="007A4B30">
        <w:rPr>
          <w:rFonts w:ascii="Arial" w:hAnsi="Arial" w:cs="Arial"/>
          <w:b/>
          <w:color w:val="000000" w:themeColor="text1"/>
          <w:sz w:val="20"/>
          <w:szCs w:val="20"/>
          <w:lang w:val="en-GB"/>
        </w:rPr>
        <w:t>Seq</w:t>
      </w:r>
      <w:proofErr w:type="spellEnd"/>
      <w:r w:rsidR="007A4B30">
        <w:rPr>
          <w:rFonts w:ascii="Arial" w:hAnsi="Arial" w:cs="Arial"/>
          <w:b/>
          <w:color w:val="000000" w:themeColor="text1"/>
          <w:sz w:val="20"/>
          <w:szCs w:val="20"/>
          <w:lang w:val="en-GB"/>
        </w:rPr>
        <w:t xml:space="preserve"> with single cell </w:t>
      </w:r>
      <w:r w:rsidRPr="008B5129">
        <w:rPr>
          <w:rFonts w:ascii="Arial" w:hAnsi="Arial" w:cs="Arial"/>
          <w:b/>
          <w:color w:val="000000" w:themeColor="text1"/>
          <w:sz w:val="20"/>
          <w:szCs w:val="20"/>
          <w:lang w:val="en-GB"/>
        </w:rPr>
        <w:t>RNA</w:t>
      </w:r>
      <w:r w:rsidR="007A4B30">
        <w:rPr>
          <w:rFonts w:ascii="Arial" w:hAnsi="Arial" w:cs="Arial"/>
          <w:b/>
          <w:color w:val="000000" w:themeColor="text1"/>
          <w:sz w:val="20"/>
          <w:szCs w:val="20"/>
          <w:lang w:val="en-GB"/>
        </w:rPr>
        <w:t>-</w:t>
      </w:r>
      <w:proofErr w:type="spellStart"/>
      <w:r w:rsidRPr="008B5129">
        <w:rPr>
          <w:rFonts w:ascii="Arial" w:hAnsi="Arial" w:cs="Arial"/>
          <w:b/>
          <w:color w:val="000000" w:themeColor="text1"/>
          <w:sz w:val="20"/>
          <w:szCs w:val="20"/>
          <w:lang w:val="en-GB"/>
        </w:rPr>
        <w:t>Seq</w:t>
      </w:r>
      <w:proofErr w:type="spellEnd"/>
      <w:r w:rsidR="007A4B30">
        <w:rPr>
          <w:rFonts w:ascii="Arial" w:hAnsi="Arial" w:cs="Arial"/>
          <w:b/>
          <w:color w:val="000000" w:themeColor="text1"/>
          <w:sz w:val="20"/>
          <w:szCs w:val="20"/>
          <w:lang w:val="en-GB"/>
        </w:rPr>
        <w:t xml:space="preserve"> (</w:t>
      </w:r>
      <w:proofErr w:type="spellStart"/>
      <w:r w:rsidR="007A4B30">
        <w:rPr>
          <w:rFonts w:ascii="Arial" w:hAnsi="Arial" w:cs="Arial"/>
          <w:b/>
          <w:color w:val="000000" w:themeColor="text1"/>
          <w:sz w:val="20"/>
          <w:szCs w:val="20"/>
          <w:lang w:val="en-GB"/>
        </w:rPr>
        <w:t>scRNA-Seq</w:t>
      </w:r>
      <w:proofErr w:type="spellEnd"/>
      <w:r w:rsidR="007A4B30">
        <w:rPr>
          <w:rFonts w:ascii="Arial" w:hAnsi="Arial" w:cs="Arial"/>
          <w:b/>
          <w:color w:val="000000" w:themeColor="text1"/>
          <w:sz w:val="20"/>
          <w:szCs w:val="20"/>
          <w:lang w:val="en-GB"/>
        </w:rPr>
        <w:t>)</w:t>
      </w:r>
    </w:p>
    <w:p w14:paraId="2A5D3060" w14:textId="42E48F53" w:rsidR="00426D1A" w:rsidRPr="008B5129" w:rsidRDefault="00426D1A" w:rsidP="00887AC8">
      <w:pPr>
        <w:spacing w:after="0" w:line="360" w:lineRule="auto"/>
        <w:rPr>
          <w:rFonts w:ascii="Arial" w:hAnsi="Arial" w:cs="Arial"/>
          <w:color w:val="000000" w:themeColor="text1"/>
          <w:sz w:val="20"/>
          <w:szCs w:val="20"/>
          <w:lang w:val="en-GB"/>
        </w:rPr>
      </w:pPr>
      <w:r w:rsidRPr="008B5129">
        <w:rPr>
          <w:rFonts w:ascii="Arial" w:hAnsi="Arial" w:cs="Arial"/>
          <w:color w:val="000000" w:themeColor="text1"/>
          <w:sz w:val="20"/>
          <w:szCs w:val="20"/>
          <w:lang w:val="en-GB"/>
        </w:rPr>
        <w:t xml:space="preserve">The GSE89497 </w:t>
      </w:r>
      <w:proofErr w:type="spellStart"/>
      <w:r w:rsidRPr="008B5129">
        <w:rPr>
          <w:rFonts w:ascii="Arial" w:hAnsi="Arial" w:cs="Arial"/>
          <w:color w:val="000000" w:themeColor="text1"/>
          <w:sz w:val="20"/>
          <w:szCs w:val="20"/>
          <w:lang w:val="en-GB"/>
        </w:rPr>
        <w:t>scRNA-Seq</w:t>
      </w:r>
      <w:proofErr w:type="spellEnd"/>
      <w:r w:rsidRPr="008B5129">
        <w:rPr>
          <w:rFonts w:ascii="Arial" w:hAnsi="Arial" w:cs="Arial"/>
          <w:color w:val="000000" w:themeColor="text1"/>
          <w:sz w:val="20"/>
          <w:szCs w:val="20"/>
          <w:lang w:val="en-GB"/>
        </w:rPr>
        <w:t xml:space="preserve"> dataset downloaded as a matrix processed as described in Liu </w:t>
      </w:r>
      <w:r w:rsidRPr="008B5129">
        <w:rPr>
          <w:rFonts w:ascii="Arial" w:hAnsi="Arial" w:cs="Arial"/>
          <w:i/>
          <w:color w:val="000000" w:themeColor="text1"/>
          <w:sz w:val="20"/>
          <w:szCs w:val="20"/>
          <w:lang w:val="en-GB"/>
        </w:rPr>
        <w:t>et al</w:t>
      </w:r>
      <w:r w:rsidRPr="008B5129">
        <w:rPr>
          <w:rFonts w:ascii="Arial" w:hAnsi="Arial" w:cs="Arial"/>
          <w:color w:val="000000" w:themeColor="text1"/>
          <w:sz w:val="20"/>
          <w:szCs w:val="20"/>
          <w:lang w:val="en-GB"/>
        </w:rPr>
        <w:t xml:space="preserve">. </w:t>
      </w:r>
      <w:r w:rsidRPr="008B5129">
        <w:rPr>
          <w:rFonts w:ascii="Arial" w:hAnsi="Arial" w:cs="Arial"/>
          <w:color w:val="000000" w:themeColor="text1"/>
          <w:sz w:val="20"/>
          <w:szCs w:val="20"/>
          <w:lang w:val="en-GB"/>
        </w:rPr>
        <w:fldChar w:fldCharType="begin">
          <w:fldData xml:space="preserve">PEVuZE5vdGU+PENpdGU+PEF1dGhvcj5MaXU8L0F1dGhvcj48WWVhcj4yMDE4PC9ZZWFyPjxSZWNO
dW0+OTA1PC9SZWNOdW0+PERpc3BsYXlUZXh0PihMaXUgZXQgYWwuLCAyMDE4KTwvRGlzcGxheVRl
eHQ+PHJlY29yZD48cmVjLW51bWJlcj45MDU8L3JlYy1udW1iZXI+PGZvcmVpZ24ta2V5cz48a2V5
IGFwcD0iRU4iIGRiLWlkPSJldGZ2MHAyMjlzenJ0MmVld2ZydjJ4ZHlmMHJ0MnYwcnZyenMiIHRp
bWVzdGFtcD0iMTU3NDk1OTQyMSI+OTA1PC9rZXk+PC9mb3JlaWduLWtleXM+PHJlZi10eXBlIG5h
bWU9IkpvdXJuYWwgQXJ0aWNsZSI+MTc8L3JlZi10eXBlPjxjb250cmlidXRvcnM+PGF1dGhvcnM+
PGF1dGhvcj5MaXUsIFkuPC9hdXRob3I+PGF1dGhvcj5GYW4sIFguPC9hdXRob3I+PGF1dGhvcj5X
YW5nLCBSLjwvYXV0aG9yPjxhdXRob3I+THUsIFguPC9hdXRob3I+PGF1dGhvcj5EYW5nLCBZLiBM
LjwvYXV0aG9yPjxhdXRob3I+V2FuZywgSC48L2F1dGhvcj48YXV0aG9yPkxpbiwgSC4gWS48L2F1
dGhvcj48YXV0aG9yPlpodSwgQy48L2F1dGhvcj48YXV0aG9yPkdlLCBILjwvYXV0aG9yPjxhdXRo
b3I+Q3Jvc3MsIEouIEMuPC9hdXRob3I+PGF1dGhvcj5XYW5nLCBILjwvYXV0aG9yPjwvYXV0aG9y
cz48L2NvbnRyaWJ1dG9ycz48YXV0aC1hZGRyZXNzPlN0YXRlIEtleSBMYWJvcmF0b3J5IG9mIFN0
ZW0gQ2VsbCBhbmQgUmVwcm9kdWN0aXZlIEJpb2xvZ3ksIEluc3RpdHV0ZSBvZiBab29sb2d5LCBD
aGluZXNlIEFjYWRlbXkgb2YgU2NpZW5jZXMsIDEwMDEwMSwgQmVpamluZywgQ2hpbmEuJiN4RDtC
aW9tZWRpY2FsIFBpb25lZXJpbmcgSW5ub3ZhdGlvbiBDZW50ZXIsIENvbGxlZ2Ugb2YgTGlmZSBT
Y2llbmNlLCBQZWtpbmcgVW5pdmVyc2l0eSwgMTAwODcxLCBCZWlqaW5nLCBDaGluYS4mI3hEO0Rl
cGFydG1lbnQgb2YgRXhwZXJpbWVudGFsIFJhZGlhdGlvbiBPbmNvbG9neSwgVGhlIFVuaXZlcnNp
dHkgb2YgVGV4YXMgTUQgQW5kZXJzb24gQ2FuY2VyIENlbnRlciwgSG91c3RvbiwgVFgsIDc3MDMw
LCBVU0EuJiN4RDtEZXBhcnRtZW50IG9mIE9ic3RldHJpY3MgYW5kIEd5bmVjb2xvZ3ksIFRoZSAz
MDZ0aCBIb3NwaXRhbCBvZiBQTEEsIDEwMDEwMSwgQmVpamluZywgQ2hpbmEuJiN4RDtEZXBhcnRt
ZW50IG9mIE9ic3RldHJpY3MgYW5kIEd5bmVjb2xvZ3ksIEJlaWppbmcgU2hpaml0YW4gSG9zcGl0
YWwsIDEwMDAzOCwgQmVpamluZywgQ2hpbmEuJiN4RDtEZXBhcnRtZW50cyBvZiBCaW9jaGVtaXN0
cnkgYW5kIE1vbGVjdWxhciBCaW9sb2d5LCBDb21wYXJhdGl2ZSBCaW9sb2d5IGFuZCBFeHBlcmlt
ZW50YWwgTWVkaWNpbmUsIE9ic3RldHJpY3MgYW5kIEd5bmVjb2xvZ3ksIGFuZCBNZWRpY2FsIEdl
bmV0aWNzLCBVbml2ZXJzaXR5IG9mIENhbGdhcnksIENhbGdhcnksIEFCLCBUMk4gNE4xLCBDYW5h
ZGEuIGpjcm9zc0B1Y2FsZ2FyeS5jYS4mI3hEO1N0YXRlIEtleSBMYWJvcmF0b3J5IG9mIFN0ZW0g
Q2VsbCBhbmQgUmVwcm9kdWN0aXZlIEJpb2xvZ3ksIEluc3RpdHV0ZSBvZiBab29sb2d5LCBDaGlu
ZXNlIEFjYWRlbXkgb2YgU2NpZW5jZXMsIDEwMDEwMSwgQmVpamluZywgQ2hpbmEuIHdhbmdobUBp
b3ouYWMuY24uPC9hdXRoLWFkZHJlc3M+PHRpdGxlcz48dGl0bGU+U2luZ2xlLWNlbGwgUk5BLXNl
cSByZXZlYWxzIHRoZSBkaXZlcnNpdHkgb2YgdHJvcGhvYmxhc3Qgc3VidHlwZXMgYW5kIHBhdHRl
cm5zIG9mIGRpZmZlcmVudGlhdGlvbiBpbiB0aGUgaHVtYW4gcGxhY2VudGE8L3RpdGxlPjxzZWNv
bmRhcnktdGl0bGU+Q2VsbCBSZXM8L3NlY29uZGFyeS10aXRsZT48L3RpdGxlcz48cGVyaW9kaWNh
bD48ZnVsbC10aXRsZT5DZWxsIFJlczwvZnVsbC10aXRsZT48L3BlcmlvZGljYWw+PHBhZ2VzPjgx
OS04MzI8L3BhZ2VzPjx2b2x1bWU+Mjg8L3ZvbHVtZT48bnVtYmVyPjg8L251bWJlcj48ZWRpdGlv
bj4yMDE4LzA3LzI2PC9lZGl0aW9uPjxrZXl3b3Jkcz48a2V5d29yZD5CYXNlIFNlcXVlbmNlPC9r
ZXl3b3JkPjxrZXl3b3JkPkNlbGwgRGlmZmVyZW50aWF0aW9uPC9rZXl3b3JkPjxrZXl3b3JkPkZl
bWFsZTwva2V5d29yZD48a2V5d29yZD5HZW5lIEV4cHJlc3Npb248L2tleXdvcmQ+PGtleXdvcmQ+
SHVtYW5zPC9rZXl3b3JkPjxrZXl3b3JkPk1lc2VuY2h5bWFsIFN0ZW0gQ2VsbHMvY3l0b2xvZ3kv
bWV0YWJvbGlzbTwva2V5d29yZD48a2V5d29yZD5QZXB0aWRlIEhvcm1vbmVzLypnZW5ldGljczwv
a2V5d29yZD48a2V5d29yZD5QbGFjZW50YS8qY3l0b2xvZ3k8L2tleXdvcmQ+PGtleXdvcmQ+UGxh
Y2VudGF0aW9uLypnZW5ldGljczwva2V5d29yZD48a2V5d29yZD5QcmVnbmFuY3k8L2tleXdvcmQ+
PGtleXdvcmQ+UHJlZ25hbmN5IFRyaW1lc3RlciwgRmlyc3QvZ2VuZXRpY3MvbWV0YWJvbGlzbTwv
a2V5d29yZD48a2V5d29yZD5QcmVnbmFuY3kgVHJpbWVzdGVyLCBTZWNvbmQvZ2VuZXRpY3MvbWV0
YWJvbGlzbTwva2V5d29yZD48a2V5d29yZD5TZXF1ZW5jZSBBbmFseXNpcywgUk5BL21ldGhvZHM8
L2tleXdvcmQ+PGtleXdvcmQ+U2luZ2xlLUNlbGwgQW5hbHlzaXMvbWV0aG9kczwva2V5d29yZD48
a2V5d29yZD5Ucm9waG9ibGFzdHMvKm1ldGFib2xpc208L2tleXdvcmQ+PC9rZXl3b3Jkcz48ZGF0
ZXM+PHllYXI+MjAxODwveWVhcj48cHViLWRhdGVzPjxkYXRlPkF1ZzwvZGF0ZT48L3B1Yi1kYXRl
cz48L2RhdGVzPjxpc2JuPjE3NDgtNzgzOCAoRWxlY3Ryb25pYykmI3hEOzEwMDEtMDYwMiAoTGlu
a2luZyk8L2lzYm4+PGFjY2Vzc2lvbi1udW0+MzAwNDIzODQ8L2FjY2Vzc2lvbi1udW0+PHVybHM+
PHJlbGF0ZWQtdXJscz48dXJsPmh0dHBzOi8vd3d3Lm5jYmkubmxtLm5paC5nb3YvcHVibWVkLzMw
MDQyMzg0PC91cmw+PC9yZWxhdGVkLXVybHM+PC91cmxzPjxjdXN0b20yPlBNQzYwODI5MDc8L2N1
c3RvbTI+PGVsZWN0cm9uaWMtcmVzb3VyY2UtbnVtPjEwLjEwMzgvczQxNDIyLTAxOC0wMDY2LXk8
L2VsZWN0cm9uaWMtcmVzb3VyY2UtbnVtPjwvcmVjb3JkPjwvQ2l0ZT48L0VuZE5vdGU+AG==
</w:fldData>
        </w:fldChar>
      </w:r>
      <w:r w:rsidRPr="008B5129">
        <w:rPr>
          <w:rFonts w:ascii="Arial" w:hAnsi="Arial" w:cs="Arial"/>
          <w:color w:val="000000" w:themeColor="text1"/>
          <w:sz w:val="20"/>
          <w:szCs w:val="20"/>
          <w:lang w:val="en-GB"/>
        </w:rPr>
        <w:instrText xml:space="preserve"> ADDIN EN.CITE </w:instrText>
      </w:r>
      <w:r w:rsidRPr="008B5129">
        <w:rPr>
          <w:rFonts w:ascii="Arial" w:hAnsi="Arial" w:cs="Arial"/>
          <w:color w:val="000000" w:themeColor="text1"/>
          <w:sz w:val="20"/>
          <w:szCs w:val="20"/>
          <w:lang w:val="en-GB"/>
        </w:rPr>
        <w:fldChar w:fldCharType="begin">
          <w:fldData xml:space="preserve">PEVuZE5vdGU+PENpdGU+PEF1dGhvcj5MaXU8L0F1dGhvcj48WWVhcj4yMDE4PC9ZZWFyPjxSZWNO
dW0+OTA1PC9SZWNOdW0+PERpc3BsYXlUZXh0PihMaXUgZXQgYWwuLCAyMDE4KTwvRGlzcGxheVRl
eHQ+PHJlY29yZD48cmVjLW51bWJlcj45MDU8L3JlYy1udW1iZXI+PGZvcmVpZ24ta2V5cz48a2V5
IGFwcD0iRU4iIGRiLWlkPSJldGZ2MHAyMjlzenJ0MmVld2ZydjJ4ZHlmMHJ0MnYwcnZyenMiIHRp
bWVzdGFtcD0iMTU3NDk1OTQyMSI+OTA1PC9rZXk+PC9mb3JlaWduLWtleXM+PHJlZi10eXBlIG5h
bWU9IkpvdXJuYWwgQXJ0aWNsZSI+MTc8L3JlZi10eXBlPjxjb250cmlidXRvcnM+PGF1dGhvcnM+
PGF1dGhvcj5MaXUsIFkuPC9hdXRob3I+PGF1dGhvcj5GYW4sIFguPC9hdXRob3I+PGF1dGhvcj5X
YW5nLCBSLjwvYXV0aG9yPjxhdXRob3I+THUsIFguPC9hdXRob3I+PGF1dGhvcj5EYW5nLCBZLiBM
LjwvYXV0aG9yPjxhdXRob3I+V2FuZywgSC48L2F1dGhvcj48YXV0aG9yPkxpbiwgSC4gWS48L2F1
dGhvcj48YXV0aG9yPlpodSwgQy48L2F1dGhvcj48YXV0aG9yPkdlLCBILjwvYXV0aG9yPjxhdXRo
b3I+Q3Jvc3MsIEouIEMuPC9hdXRob3I+PGF1dGhvcj5XYW5nLCBILjwvYXV0aG9yPjwvYXV0aG9y
cz48L2NvbnRyaWJ1dG9ycz48YXV0aC1hZGRyZXNzPlN0YXRlIEtleSBMYWJvcmF0b3J5IG9mIFN0
ZW0gQ2VsbCBhbmQgUmVwcm9kdWN0aXZlIEJpb2xvZ3ksIEluc3RpdHV0ZSBvZiBab29sb2d5LCBD
aGluZXNlIEFjYWRlbXkgb2YgU2NpZW5jZXMsIDEwMDEwMSwgQmVpamluZywgQ2hpbmEuJiN4RDtC
aW9tZWRpY2FsIFBpb25lZXJpbmcgSW5ub3ZhdGlvbiBDZW50ZXIsIENvbGxlZ2Ugb2YgTGlmZSBT
Y2llbmNlLCBQZWtpbmcgVW5pdmVyc2l0eSwgMTAwODcxLCBCZWlqaW5nLCBDaGluYS4mI3hEO0Rl
cGFydG1lbnQgb2YgRXhwZXJpbWVudGFsIFJhZGlhdGlvbiBPbmNvbG9neSwgVGhlIFVuaXZlcnNp
dHkgb2YgVGV4YXMgTUQgQW5kZXJzb24gQ2FuY2VyIENlbnRlciwgSG91c3RvbiwgVFgsIDc3MDMw
LCBVU0EuJiN4RDtEZXBhcnRtZW50IG9mIE9ic3RldHJpY3MgYW5kIEd5bmVjb2xvZ3ksIFRoZSAz
MDZ0aCBIb3NwaXRhbCBvZiBQTEEsIDEwMDEwMSwgQmVpamluZywgQ2hpbmEuJiN4RDtEZXBhcnRt
ZW50IG9mIE9ic3RldHJpY3MgYW5kIEd5bmVjb2xvZ3ksIEJlaWppbmcgU2hpaml0YW4gSG9zcGl0
YWwsIDEwMDAzOCwgQmVpamluZywgQ2hpbmEuJiN4RDtEZXBhcnRtZW50cyBvZiBCaW9jaGVtaXN0
cnkgYW5kIE1vbGVjdWxhciBCaW9sb2d5LCBDb21wYXJhdGl2ZSBCaW9sb2d5IGFuZCBFeHBlcmlt
ZW50YWwgTWVkaWNpbmUsIE9ic3RldHJpY3MgYW5kIEd5bmVjb2xvZ3ksIGFuZCBNZWRpY2FsIEdl
bmV0aWNzLCBVbml2ZXJzaXR5IG9mIENhbGdhcnksIENhbGdhcnksIEFCLCBUMk4gNE4xLCBDYW5h
ZGEuIGpjcm9zc0B1Y2FsZ2FyeS5jYS4mI3hEO1N0YXRlIEtleSBMYWJvcmF0b3J5IG9mIFN0ZW0g
Q2VsbCBhbmQgUmVwcm9kdWN0aXZlIEJpb2xvZ3ksIEluc3RpdHV0ZSBvZiBab29sb2d5LCBDaGlu
ZXNlIEFjYWRlbXkgb2YgU2NpZW5jZXMsIDEwMDEwMSwgQmVpamluZywgQ2hpbmEuIHdhbmdobUBp
b3ouYWMuY24uPC9hdXRoLWFkZHJlc3M+PHRpdGxlcz48dGl0bGU+U2luZ2xlLWNlbGwgUk5BLXNl
cSByZXZlYWxzIHRoZSBkaXZlcnNpdHkgb2YgdHJvcGhvYmxhc3Qgc3VidHlwZXMgYW5kIHBhdHRl
cm5zIG9mIGRpZmZlcmVudGlhdGlvbiBpbiB0aGUgaHVtYW4gcGxhY2VudGE8L3RpdGxlPjxzZWNv
bmRhcnktdGl0bGU+Q2VsbCBSZXM8L3NlY29uZGFyeS10aXRsZT48L3RpdGxlcz48cGVyaW9kaWNh
bD48ZnVsbC10aXRsZT5DZWxsIFJlczwvZnVsbC10aXRsZT48L3BlcmlvZGljYWw+PHBhZ2VzPjgx
OS04MzI8L3BhZ2VzPjx2b2x1bWU+Mjg8L3ZvbHVtZT48bnVtYmVyPjg8L251bWJlcj48ZWRpdGlv
bj4yMDE4LzA3LzI2PC9lZGl0aW9uPjxrZXl3b3Jkcz48a2V5d29yZD5CYXNlIFNlcXVlbmNlPC9r
ZXl3b3JkPjxrZXl3b3JkPkNlbGwgRGlmZmVyZW50aWF0aW9uPC9rZXl3b3JkPjxrZXl3b3JkPkZl
bWFsZTwva2V5d29yZD48a2V5d29yZD5HZW5lIEV4cHJlc3Npb248L2tleXdvcmQ+PGtleXdvcmQ+
SHVtYW5zPC9rZXl3b3JkPjxrZXl3b3JkPk1lc2VuY2h5bWFsIFN0ZW0gQ2VsbHMvY3l0b2xvZ3kv
bWV0YWJvbGlzbTwva2V5d29yZD48a2V5d29yZD5QZXB0aWRlIEhvcm1vbmVzLypnZW5ldGljczwv
a2V5d29yZD48a2V5d29yZD5QbGFjZW50YS8qY3l0b2xvZ3k8L2tleXdvcmQ+PGtleXdvcmQ+UGxh
Y2VudGF0aW9uLypnZW5ldGljczwva2V5d29yZD48a2V5d29yZD5QcmVnbmFuY3k8L2tleXdvcmQ+
PGtleXdvcmQ+UHJlZ25hbmN5IFRyaW1lc3RlciwgRmlyc3QvZ2VuZXRpY3MvbWV0YWJvbGlzbTwv
a2V5d29yZD48a2V5d29yZD5QcmVnbmFuY3kgVHJpbWVzdGVyLCBTZWNvbmQvZ2VuZXRpY3MvbWV0
YWJvbGlzbTwva2V5d29yZD48a2V5d29yZD5TZXF1ZW5jZSBBbmFseXNpcywgUk5BL21ldGhvZHM8
L2tleXdvcmQ+PGtleXdvcmQ+U2luZ2xlLUNlbGwgQW5hbHlzaXMvbWV0aG9kczwva2V5d29yZD48
a2V5d29yZD5Ucm9waG9ibGFzdHMvKm1ldGFib2xpc208L2tleXdvcmQ+PC9rZXl3b3Jkcz48ZGF0
ZXM+PHllYXI+MjAxODwveWVhcj48cHViLWRhdGVzPjxkYXRlPkF1ZzwvZGF0ZT48L3B1Yi1kYXRl
cz48L2RhdGVzPjxpc2JuPjE3NDgtNzgzOCAoRWxlY3Ryb25pYykmI3hEOzEwMDEtMDYwMiAoTGlu
a2luZyk8L2lzYm4+PGFjY2Vzc2lvbi1udW0+MzAwNDIzODQ8L2FjY2Vzc2lvbi1udW0+PHVybHM+
PHJlbGF0ZWQtdXJscz48dXJsPmh0dHBzOi8vd3d3Lm5jYmkubmxtLm5paC5nb3YvcHVibWVkLzMw
MDQyMzg0PC91cmw+PC9yZWxhdGVkLXVybHM+PC91cmxzPjxjdXN0b20yPlBNQzYwODI5MDc8L2N1
c3RvbTI+PGVsZWN0cm9uaWMtcmVzb3VyY2UtbnVtPjEwLjEwMzgvczQxNDIyLTAxOC0wMDY2LXk8
L2VsZWN0cm9uaWMtcmVzb3VyY2UtbnVtPjwvcmVjb3JkPjwvQ2l0ZT48L0VuZE5vdGU+AG==
</w:fldData>
        </w:fldChar>
      </w:r>
      <w:r w:rsidRPr="008B5129">
        <w:rPr>
          <w:rFonts w:ascii="Arial" w:hAnsi="Arial" w:cs="Arial"/>
          <w:color w:val="000000" w:themeColor="text1"/>
          <w:sz w:val="20"/>
          <w:szCs w:val="20"/>
          <w:lang w:val="en-GB"/>
        </w:rPr>
        <w:instrText xml:space="preserve"> ADDIN EN.CITE.DATA </w:instrText>
      </w:r>
      <w:r w:rsidRPr="008B5129">
        <w:rPr>
          <w:rFonts w:ascii="Arial" w:hAnsi="Arial" w:cs="Arial"/>
          <w:color w:val="000000" w:themeColor="text1"/>
          <w:sz w:val="20"/>
          <w:szCs w:val="20"/>
          <w:lang w:val="en-GB"/>
        </w:rPr>
      </w:r>
      <w:r w:rsidRPr="008B5129">
        <w:rPr>
          <w:rFonts w:ascii="Arial" w:hAnsi="Arial" w:cs="Arial"/>
          <w:color w:val="000000" w:themeColor="text1"/>
          <w:sz w:val="20"/>
          <w:szCs w:val="20"/>
          <w:lang w:val="en-GB"/>
        </w:rPr>
        <w:fldChar w:fldCharType="end"/>
      </w:r>
      <w:r w:rsidRPr="008B5129">
        <w:rPr>
          <w:rFonts w:ascii="Arial" w:hAnsi="Arial" w:cs="Arial"/>
          <w:color w:val="000000" w:themeColor="text1"/>
          <w:sz w:val="20"/>
          <w:szCs w:val="20"/>
          <w:lang w:val="en-GB"/>
        </w:rPr>
      </w:r>
      <w:r w:rsidRPr="008B5129">
        <w:rPr>
          <w:rFonts w:ascii="Arial" w:hAnsi="Arial" w:cs="Arial"/>
          <w:color w:val="000000" w:themeColor="text1"/>
          <w:sz w:val="20"/>
          <w:szCs w:val="20"/>
          <w:lang w:val="en-GB"/>
        </w:rPr>
        <w:fldChar w:fldCharType="separate"/>
      </w:r>
      <w:r w:rsidRPr="008B5129">
        <w:rPr>
          <w:rFonts w:ascii="Arial" w:hAnsi="Arial" w:cs="Arial"/>
          <w:noProof/>
          <w:color w:val="000000" w:themeColor="text1"/>
          <w:sz w:val="20"/>
          <w:szCs w:val="20"/>
          <w:lang w:val="en-GB"/>
        </w:rPr>
        <w:t>(Liu et al., 2018)</w:t>
      </w:r>
      <w:r w:rsidRPr="008B5129">
        <w:rPr>
          <w:rFonts w:ascii="Arial" w:hAnsi="Arial" w:cs="Arial"/>
          <w:color w:val="000000" w:themeColor="text1"/>
          <w:sz w:val="20"/>
          <w:szCs w:val="20"/>
          <w:lang w:val="en-GB"/>
        </w:rPr>
        <w:fldChar w:fldCharType="end"/>
      </w:r>
      <w:r w:rsidRPr="008B5129">
        <w:rPr>
          <w:rFonts w:ascii="Arial" w:hAnsi="Arial" w:cs="Arial"/>
          <w:color w:val="000000" w:themeColor="text1"/>
          <w:sz w:val="20"/>
          <w:szCs w:val="20"/>
          <w:lang w:val="en-GB"/>
        </w:rPr>
        <w:t xml:space="preserve">. The matrix was normalized and scaled in Seurat </w:t>
      </w:r>
      <w:r w:rsidRPr="008B5129">
        <w:rPr>
          <w:rFonts w:ascii="Arial" w:hAnsi="Arial" w:cs="Arial"/>
          <w:color w:val="000000" w:themeColor="text1"/>
          <w:sz w:val="20"/>
          <w:szCs w:val="20"/>
          <w:lang w:val="en-GB"/>
        </w:rPr>
        <w:fldChar w:fldCharType="begin">
          <w:fldData xml:space="preserve">PEVuZE5vdGU+PENpdGU+PEF1dGhvcj5TdHVhcnQ8L0F1dGhvcj48WWVhcj4yMDE5PC9ZZWFyPjxS
ZWNOdW0+MTAzNTwvUmVjTnVtPjxEaXNwbGF5VGV4dD4oU3R1YXJ0IGV0IGFsLiwgMjAxOSk8L0Rp
c3BsYXlUZXh0PjxyZWNvcmQ+PHJlYy1udW1iZXI+MTAzNTwvcmVjLW51bWJlcj48Zm9yZWlnbi1r
ZXlzPjxrZXkgYXBwPSJFTiIgZGItaWQ9ImV0ZnYwcDIyOXN6cnQyZWV3ZnJ2MnhkeWYwcnQydjBy
dnJ6cyIgdGltZXN0YW1wPSIxNTk4NTEyNjY1Ij4xMDM1PC9rZXk+PC9mb3JlaWduLWtleXM+PHJl
Zi10eXBlIG5hbWU9IkpvdXJuYWwgQXJ0aWNsZSI+MTc8L3JlZi10eXBlPjxjb250cmlidXRvcnM+
PGF1dGhvcnM+PGF1dGhvcj5TdHVhcnQsIFQuPC9hdXRob3I+PGF1dGhvcj5CdXRsZXIsIEEuPC9h
dXRob3I+PGF1dGhvcj5Ib2ZmbWFuLCBQLjwvYXV0aG9yPjxhdXRob3I+SGFmZW1laXN0ZXIsIEMu
PC9hdXRob3I+PGF1dGhvcj5QYXBhbGV4aSwgRS48L2F1dGhvcj48YXV0aG9yPk1hdWNrLCBXLiBN
LiwgM3JkPC9hdXRob3I+PGF1dGhvcj5IYW8sIFkuPC9hdXRob3I+PGF1dGhvcj5TdG9lY2tpdXMs
IE0uPC9hdXRob3I+PGF1dGhvcj5TbWliZXJ0LCBQLjwvYXV0aG9yPjxhdXRob3I+U2F0aWphLCBS
LjwvYXV0aG9yPjwvYXV0aG9ycz48L2NvbnRyaWJ1dG9ycz48YXV0aC1hZGRyZXNzPk5ldyBZb3Jr
IEdlbm9tZSBDZW50ZXIsIE5ldyBZb3JrLCBOWSwgVVNBLiYjeEQ7TmV3IFlvcmsgR2Vub21lIENl
bnRlciwgTmV3IFlvcmssIE5ZLCBVU0E7IENlbnRlciBmb3IgR2Vub21pY3MgYW5kIFN5c3RlbXMg
QmlvbG9neSwgTmV3IFlvcmsgVW5pdmVyc2l0eSwgTmV3IFlvcmssIE5ZLCBVU0EuJiN4RDtUZWNo
bm9sb2d5IElubm92YXRpb24gTGFiLCBOZXcgWW9yayBHZW5vbWUgQ2VudGVyLCBOZXcgWW9yaywg
TlksIFVTQS4mI3hEO05ldyBZb3JrIEdlbm9tZSBDZW50ZXIsIE5ldyBZb3JrLCBOWSwgVVNBOyBD
ZW50ZXIgZm9yIEdlbm9taWNzIGFuZCBTeXN0ZW1zIEJpb2xvZ3ksIE5ldyBZb3JrIFVuaXZlcnNp
dHksIE5ldyBZb3JrLCBOWSwgVVNBLiBFbGVjdHJvbmljIGFkZHJlc3M6IHJzYXRpamFAbnlnZW5v
bWUub3JnLjwvYXV0aC1hZGRyZXNzPjx0aXRsZXM+PHRpdGxlPkNvbXByZWhlbnNpdmUgSW50ZWdy
YXRpb24gb2YgU2luZ2xlLUNlbGwgRGF0YTwvdGl0bGU+PHNlY29uZGFyeS10aXRsZT5DZWxsPC9z
ZWNvbmRhcnktdGl0bGU+PC90aXRsZXM+PHBlcmlvZGljYWw+PGZ1bGwtdGl0bGU+Q2VsbDwvZnVs
bC10aXRsZT48YWJici0xPkNlbGw8L2FiYnItMT48L3BlcmlvZGljYWw+PHBhZ2VzPjE4ODgtMTkw
MiBlMjE8L3BhZ2VzPjx2b2x1bWU+MTc3PC92b2x1bWU+PG51bWJlcj43PC9udW1iZXI+PGVkaXRp
b24+MjAxOS8wNi8xMTwvZWRpdGlvbj48a2V5d29yZHM+PGtleXdvcmQ+KkRhdGFiYXNlcywgTnVj
bGVpYyBBY2lkPC9rZXl3b3JkPjxrZXl3b3JkPipHZW5lIEV4cHJlc3Npb24gUHJvZmlsaW5nPC9r
ZXl3b3JkPjxrZXl3b3JkPkh1bWFuczwva2V5d29yZD48a2V5d29yZD4qU2VxdWVuY2UgQW5hbHlz
aXMsIFJOQTwva2V5d29yZD48a2V5d29yZD4qU2luZ2xlLUNlbGwgQW5hbHlzaXM8L2tleXdvcmQ+
PGtleXdvcmQ+KlNvZnR3YXJlPC9rZXl3b3JkPjxrZXl3b3JkPipUcmFuc2NyaXB0b21lPC9rZXl3
b3JkPjxrZXl3b3JkPippbnRlZ3JhdGlvbjwva2V5d29yZD48a2V5d29yZD4qbXVsdGktbW9kYWw8
L2tleXdvcmQ+PGtleXdvcmQ+KnNjQVRBQy1zZXE8L2tleXdvcmQ+PGtleXdvcmQ+KnNjUk5BLXNl
cTwva2V5d29yZD48a2V5d29yZD4qc2luZ2xlIGNlbGw8L2tleXdvcmQ+PGtleXdvcmQ+KnNpbmds
ZS1jZWxsIEFUQUMgc2VxdWVuY2luZzwva2V5d29yZD48a2V5d29yZD4qc2luZ2xlLWNlbGwgUk5B
IHNlcXVlbmNpbmc8L2tleXdvcmQ+PC9rZXl3b3Jkcz48ZGF0ZXM+PHllYXI+MjAxOTwveWVhcj48
cHViLWRhdGVzPjxkYXRlPkp1biAxMzwvZGF0ZT48L3B1Yi1kYXRlcz48L2RhdGVzPjxpc2JuPjEw
OTctNDE3MiAoRWxlY3Ryb25pYykmI3hEOzAwOTItODY3NCAoTGlua2luZyk8L2lzYm4+PGFjY2Vz
c2lvbi1udW0+MzExNzgxMTg8L2FjY2Vzc2lvbi1udW0+PHVybHM+PHJlbGF0ZWQtdXJscz48dXJs
Pmh0dHBzOi8vd3d3Lm5jYmkubmxtLm5paC5nb3YvcHVibWVkLzMxMTc4MTE4PC91cmw+PC9yZWxh
dGVkLXVybHM+PC91cmxzPjxjdXN0b20yPlBNQzY2ODczOTg8L2N1c3RvbTI+PGVsZWN0cm9uaWMt
cmVzb3VyY2UtbnVtPjEwLjEwMTYvai5jZWxsLjIwMTkuMDUuMDMxPC9lbGVjdHJvbmljLXJlc291
cmNlLW51bT48L3JlY29yZD48L0NpdGU+PC9FbmROb3RlPn==
</w:fldData>
        </w:fldChar>
      </w:r>
      <w:r w:rsidRPr="008B5129">
        <w:rPr>
          <w:rFonts w:ascii="Arial" w:hAnsi="Arial" w:cs="Arial"/>
          <w:color w:val="000000" w:themeColor="text1"/>
          <w:sz w:val="20"/>
          <w:szCs w:val="20"/>
          <w:lang w:val="en-GB"/>
        </w:rPr>
        <w:instrText xml:space="preserve"> ADDIN EN.CITE </w:instrText>
      </w:r>
      <w:r w:rsidRPr="008B5129">
        <w:rPr>
          <w:rFonts w:ascii="Arial" w:hAnsi="Arial" w:cs="Arial"/>
          <w:color w:val="000000" w:themeColor="text1"/>
          <w:sz w:val="20"/>
          <w:szCs w:val="20"/>
          <w:lang w:val="en-GB"/>
        </w:rPr>
        <w:fldChar w:fldCharType="begin">
          <w:fldData xml:space="preserve">PEVuZE5vdGU+PENpdGU+PEF1dGhvcj5TdHVhcnQ8L0F1dGhvcj48WWVhcj4yMDE5PC9ZZWFyPjxS
ZWNOdW0+MTAzNTwvUmVjTnVtPjxEaXNwbGF5VGV4dD4oU3R1YXJ0IGV0IGFsLiwgMjAxOSk8L0Rp
c3BsYXlUZXh0PjxyZWNvcmQ+PHJlYy1udW1iZXI+MTAzNTwvcmVjLW51bWJlcj48Zm9yZWlnbi1r
ZXlzPjxrZXkgYXBwPSJFTiIgZGItaWQ9ImV0ZnYwcDIyOXN6cnQyZWV3ZnJ2MnhkeWYwcnQydjBy
dnJ6cyIgdGltZXN0YW1wPSIxNTk4NTEyNjY1Ij4xMDM1PC9rZXk+PC9mb3JlaWduLWtleXM+PHJl
Zi10eXBlIG5hbWU9IkpvdXJuYWwgQXJ0aWNsZSI+MTc8L3JlZi10eXBlPjxjb250cmlidXRvcnM+
PGF1dGhvcnM+PGF1dGhvcj5TdHVhcnQsIFQuPC9hdXRob3I+PGF1dGhvcj5CdXRsZXIsIEEuPC9h
dXRob3I+PGF1dGhvcj5Ib2ZmbWFuLCBQLjwvYXV0aG9yPjxhdXRob3I+SGFmZW1laXN0ZXIsIEMu
PC9hdXRob3I+PGF1dGhvcj5QYXBhbGV4aSwgRS48L2F1dGhvcj48YXV0aG9yPk1hdWNrLCBXLiBN
LiwgM3JkPC9hdXRob3I+PGF1dGhvcj5IYW8sIFkuPC9hdXRob3I+PGF1dGhvcj5TdG9lY2tpdXMs
IE0uPC9hdXRob3I+PGF1dGhvcj5TbWliZXJ0LCBQLjwvYXV0aG9yPjxhdXRob3I+U2F0aWphLCBS
LjwvYXV0aG9yPjwvYXV0aG9ycz48L2NvbnRyaWJ1dG9ycz48YXV0aC1hZGRyZXNzPk5ldyBZb3Jr
IEdlbm9tZSBDZW50ZXIsIE5ldyBZb3JrLCBOWSwgVVNBLiYjeEQ7TmV3IFlvcmsgR2Vub21lIENl
bnRlciwgTmV3IFlvcmssIE5ZLCBVU0E7IENlbnRlciBmb3IgR2Vub21pY3MgYW5kIFN5c3RlbXMg
QmlvbG9neSwgTmV3IFlvcmsgVW5pdmVyc2l0eSwgTmV3IFlvcmssIE5ZLCBVU0EuJiN4RDtUZWNo
bm9sb2d5IElubm92YXRpb24gTGFiLCBOZXcgWW9yayBHZW5vbWUgQ2VudGVyLCBOZXcgWW9yaywg
TlksIFVTQS4mI3hEO05ldyBZb3JrIEdlbm9tZSBDZW50ZXIsIE5ldyBZb3JrLCBOWSwgVVNBOyBD
ZW50ZXIgZm9yIEdlbm9taWNzIGFuZCBTeXN0ZW1zIEJpb2xvZ3ksIE5ldyBZb3JrIFVuaXZlcnNp
dHksIE5ldyBZb3JrLCBOWSwgVVNBLiBFbGVjdHJvbmljIGFkZHJlc3M6IHJzYXRpamFAbnlnZW5v
bWUub3JnLjwvYXV0aC1hZGRyZXNzPjx0aXRsZXM+PHRpdGxlPkNvbXByZWhlbnNpdmUgSW50ZWdy
YXRpb24gb2YgU2luZ2xlLUNlbGwgRGF0YTwvdGl0bGU+PHNlY29uZGFyeS10aXRsZT5DZWxsPC9z
ZWNvbmRhcnktdGl0bGU+PC90aXRsZXM+PHBlcmlvZGljYWw+PGZ1bGwtdGl0bGU+Q2VsbDwvZnVs
bC10aXRsZT48YWJici0xPkNlbGw8L2FiYnItMT48L3BlcmlvZGljYWw+PHBhZ2VzPjE4ODgtMTkw
MiBlMjE8L3BhZ2VzPjx2b2x1bWU+MTc3PC92b2x1bWU+PG51bWJlcj43PC9udW1iZXI+PGVkaXRp
b24+MjAxOS8wNi8xMTwvZWRpdGlvbj48a2V5d29yZHM+PGtleXdvcmQ+KkRhdGFiYXNlcywgTnVj
bGVpYyBBY2lkPC9rZXl3b3JkPjxrZXl3b3JkPipHZW5lIEV4cHJlc3Npb24gUHJvZmlsaW5nPC9r
ZXl3b3JkPjxrZXl3b3JkPkh1bWFuczwva2V5d29yZD48a2V5d29yZD4qU2VxdWVuY2UgQW5hbHlz
aXMsIFJOQTwva2V5d29yZD48a2V5d29yZD4qU2luZ2xlLUNlbGwgQW5hbHlzaXM8L2tleXdvcmQ+
PGtleXdvcmQ+KlNvZnR3YXJlPC9rZXl3b3JkPjxrZXl3b3JkPipUcmFuc2NyaXB0b21lPC9rZXl3
b3JkPjxrZXl3b3JkPippbnRlZ3JhdGlvbjwva2V5d29yZD48a2V5d29yZD4qbXVsdGktbW9kYWw8
L2tleXdvcmQ+PGtleXdvcmQ+KnNjQVRBQy1zZXE8L2tleXdvcmQ+PGtleXdvcmQ+KnNjUk5BLXNl
cTwva2V5d29yZD48a2V5d29yZD4qc2luZ2xlIGNlbGw8L2tleXdvcmQ+PGtleXdvcmQ+KnNpbmds
ZS1jZWxsIEFUQUMgc2VxdWVuY2luZzwva2V5d29yZD48a2V5d29yZD4qc2luZ2xlLWNlbGwgUk5B
IHNlcXVlbmNpbmc8L2tleXdvcmQ+PC9rZXl3b3Jkcz48ZGF0ZXM+PHllYXI+MjAxOTwveWVhcj48
cHViLWRhdGVzPjxkYXRlPkp1biAxMzwvZGF0ZT48L3B1Yi1kYXRlcz48L2RhdGVzPjxpc2JuPjEw
OTctNDE3MiAoRWxlY3Ryb25pYykmI3hEOzAwOTItODY3NCAoTGlua2luZyk8L2lzYm4+PGFjY2Vz
c2lvbi1udW0+MzExNzgxMTg8L2FjY2Vzc2lvbi1udW0+PHVybHM+PHJlbGF0ZWQtdXJscz48dXJs
Pmh0dHBzOi8vd3d3Lm5jYmkubmxtLm5paC5nb3YvcHVibWVkLzMxMTc4MTE4PC91cmw+PC9yZWxh
dGVkLXVybHM+PC91cmxzPjxjdXN0b20yPlBNQzY2ODczOTg8L2N1c3RvbTI+PGVsZWN0cm9uaWMt
cmVzb3VyY2UtbnVtPjEwLjEwMTYvai5jZWxsLjIwMTkuMDUuMDMxPC9lbGVjdHJvbmljLXJlc291
cmNlLW51bT48L3JlY29yZD48L0NpdGU+PC9FbmROb3RlPn==
</w:fldData>
        </w:fldChar>
      </w:r>
      <w:r w:rsidRPr="008B5129">
        <w:rPr>
          <w:rFonts w:ascii="Arial" w:hAnsi="Arial" w:cs="Arial"/>
          <w:color w:val="000000" w:themeColor="text1"/>
          <w:sz w:val="20"/>
          <w:szCs w:val="20"/>
          <w:lang w:val="en-GB"/>
        </w:rPr>
        <w:instrText xml:space="preserve"> ADDIN EN.CITE.DATA </w:instrText>
      </w:r>
      <w:r w:rsidRPr="008B5129">
        <w:rPr>
          <w:rFonts w:ascii="Arial" w:hAnsi="Arial" w:cs="Arial"/>
          <w:color w:val="000000" w:themeColor="text1"/>
          <w:sz w:val="20"/>
          <w:szCs w:val="20"/>
          <w:lang w:val="en-GB"/>
        </w:rPr>
      </w:r>
      <w:r w:rsidRPr="008B5129">
        <w:rPr>
          <w:rFonts w:ascii="Arial" w:hAnsi="Arial" w:cs="Arial"/>
          <w:color w:val="000000" w:themeColor="text1"/>
          <w:sz w:val="20"/>
          <w:szCs w:val="20"/>
          <w:lang w:val="en-GB"/>
        </w:rPr>
        <w:fldChar w:fldCharType="end"/>
      </w:r>
      <w:r w:rsidRPr="008B5129">
        <w:rPr>
          <w:rFonts w:ascii="Arial" w:hAnsi="Arial" w:cs="Arial"/>
          <w:color w:val="000000" w:themeColor="text1"/>
          <w:sz w:val="20"/>
          <w:szCs w:val="20"/>
          <w:lang w:val="en-GB"/>
        </w:rPr>
      </w:r>
      <w:r w:rsidRPr="008B5129">
        <w:rPr>
          <w:rFonts w:ascii="Arial" w:hAnsi="Arial" w:cs="Arial"/>
          <w:color w:val="000000" w:themeColor="text1"/>
          <w:sz w:val="20"/>
          <w:szCs w:val="20"/>
          <w:lang w:val="en-GB"/>
        </w:rPr>
        <w:fldChar w:fldCharType="separate"/>
      </w:r>
      <w:r w:rsidRPr="008B5129">
        <w:rPr>
          <w:rFonts w:ascii="Arial" w:hAnsi="Arial" w:cs="Arial"/>
          <w:noProof/>
          <w:color w:val="000000" w:themeColor="text1"/>
          <w:sz w:val="20"/>
          <w:szCs w:val="20"/>
          <w:lang w:val="en-GB"/>
        </w:rPr>
        <w:t>(Stuart et al., 2019)</w:t>
      </w:r>
      <w:r w:rsidRPr="008B5129">
        <w:rPr>
          <w:rFonts w:ascii="Arial" w:hAnsi="Arial" w:cs="Arial"/>
          <w:color w:val="000000" w:themeColor="text1"/>
          <w:sz w:val="20"/>
          <w:szCs w:val="20"/>
          <w:lang w:val="en-GB"/>
        </w:rPr>
        <w:fldChar w:fldCharType="end"/>
      </w:r>
      <w:r w:rsidRPr="008B5129">
        <w:rPr>
          <w:rFonts w:ascii="Arial" w:hAnsi="Arial" w:cs="Arial"/>
          <w:color w:val="000000" w:themeColor="text1"/>
          <w:sz w:val="20"/>
          <w:szCs w:val="20"/>
          <w:lang w:val="en-GB"/>
        </w:rPr>
        <w:t xml:space="preserve"> for use in the heatmaps.</w:t>
      </w:r>
    </w:p>
    <w:p w14:paraId="5415A871" w14:textId="77777777" w:rsidR="00426D1A" w:rsidRPr="008B5129" w:rsidRDefault="00426D1A" w:rsidP="00887AC8">
      <w:pPr>
        <w:spacing w:after="0" w:line="360" w:lineRule="auto"/>
        <w:rPr>
          <w:rFonts w:ascii="Arial" w:hAnsi="Arial" w:cs="Arial"/>
          <w:color w:val="000000" w:themeColor="text1"/>
          <w:sz w:val="20"/>
          <w:szCs w:val="20"/>
          <w:lang w:val="en-GB"/>
        </w:rPr>
      </w:pPr>
    </w:p>
    <w:p w14:paraId="5DEBE186"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DNA Methylation Analysis</w:t>
      </w:r>
    </w:p>
    <w:p w14:paraId="3D37AFCA"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 xml:space="preserve">Infinium </w:t>
      </w:r>
      <w:proofErr w:type="spellStart"/>
      <w:r w:rsidRPr="008B5129">
        <w:rPr>
          <w:rFonts w:ascii="Arial" w:hAnsi="Arial" w:cs="Arial"/>
          <w:b/>
          <w:color w:val="000000"/>
          <w:sz w:val="20"/>
          <w:szCs w:val="20"/>
          <w:lang w:val="en-GB"/>
        </w:rPr>
        <w:t>MethylationEPIC</w:t>
      </w:r>
      <w:proofErr w:type="spellEnd"/>
      <w:r w:rsidRPr="008B5129">
        <w:rPr>
          <w:rFonts w:ascii="Arial" w:hAnsi="Arial" w:cs="Arial"/>
          <w:b/>
          <w:color w:val="000000"/>
          <w:sz w:val="20"/>
          <w:szCs w:val="20"/>
          <w:lang w:val="en-GB"/>
        </w:rPr>
        <w:t xml:space="preserve"> array</w:t>
      </w:r>
    </w:p>
    <w:p w14:paraId="1C5FB79F" w14:textId="79AD9DC1"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8B5129">
        <w:rPr>
          <w:rFonts w:ascii="Arial" w:hAnsi="Arial" w:cs="Arial"/>
          <w:color w:val="000000"/>
          <w:sz w:val="20"/>
          <w:szCs w:val="20"/>
          <w:lang w:val="en-GB"/>
        </w:rPr>
        <w:t xml:space="preserve">In order to compare the sequencing and methylation changes in the placenta, we extracted the DNA from the same patient samples, as those used for RNA extraction. Genomic DNA was isolated by </w:t>
      </w:r>
      <w:proofErr w:type="spellStart"/>
      <w:r w:rsidRPr="008B5129">
        <w:rPr>
          <w:rFonts w:ascii="Arial" w:hAnsi="Arial" w:cs="Arial"/>
          <w:color w:val="000000"/>
          <w:sz w:val="20"/>
          <w:szCs w:val="20"/>
          <w:lang w:val="en-GB"/>
        </w:rPr>
        <w:t>QIAamp</w:t>
      </w:r>
      <w:proofErr w:type="spellEnd"/>
      <w:r w:rsidRPr="008B5129">
        <w:rPr>
          <w:rFonts w:ascii="Arial" w:hAnsi="Arial" w:cs="Arial"/>
          <w:color w:val="000000"/>
          <w:sz w:val="20"/>
          <w:szCs w:val="20"/>
          <w:lang w:val="en-GB"/>
        </w:rPr>
        <w:t xml:space="preserve"> DNA mini kit (Qiagen, cat. no. 51304) following the manufacturer’s instructions. </w:t>
      </w:r>
      <w:r w:rsidRPr="008B5129">
        <w:rPr>
          <w:rFonts w:ascii="Arial" w:hAnsi="Arial" w:cs="Arial"/>
          <w:color w:val="000000"/>
          <w:sz w:val="20"/>
          <w:szCs w:val="20"/>
        </w:rPr>
        <w:t xml:space="preserve">Buffer AL (200 </w:t>
      </w:r>
      <w:proofErr w:type="spellStart"/>
      <w:r w:rsidRPr="008B5129">
        <w:rPr>
          <w:rFonts w:ascii="Arial" w:hAnsi="Arial" w:cs="Arial"/>
          <w:color w:val="000000"/>
          <w:sz w:val="20"/>
          <w:szCs w:val="20"/>
        </w:rPr>
        <w:t>μl</w:t>
      </w:r>
      <w:proofErr w:type="spellEnd"/>
      <w:r w:rsidRPr="008B5129">
        <w:rPr>
          <w:rFonts w:ascii="Arial" w:hAnsi="Arial" w:cs="Arial"/>
          <w:color w:val="000000"/>
          <w:sz w:val="20"/>
          <w:szCs w:val="20"/>
        </w:rPr>
        <w:t>) was added to the sample, mixed by pulse-</w:t>
      </w:r>
      <w:proofErr w:type="spellStart"/>
      <w:r w:rsidRPr="008B5129">
        <w:rPr>
          <w:rFonts w:ascii="Arial" w:hAnsi="Arial" w:cs="Arial"/>
          <w:color w:val="000000"/>
          <w:sz w:val="20"/>
          <w:szCs w:val="20"/>
        </w:rPr>
        <w:t>vortexing</w:t>
      </w:r>
      <w:proofErr w:type="spellEnd"/>
      <w:r w:rsidRPr="008B5129">
        <w:rPr>
          <w:rFonts w:ascii="Arial" w:hAnsi="Arial" w:cs="Arial"/>
          <w:color w:val="000000"/>
          <w:sz w:val="20"/>
          <w:szCs w:val="20"/>
        </w:rPr>
        <w:t xml:space="preserve"> for 15 sec, before incubating at 70</w:t>
      </w:r>
      <w:r w:rsidRPr="008B5129">
        <w:rPr>
          <w:rFonts w:ascii="Arial" w:hAnsi="Arial" w:cs="Arial"/>
          <w:color w:val="000000"/>
          <w:sz w:val="20"/>
          <w:szCs w:val="20"/>
          <w:vertAlign w:val="superscript"/>
        </w:rPr>
        <w:t>o</w:t>
      </w:r>
      <w:r w:rsidRPr="008B5129">
        <w:rPr>
          <w:rFonts w:ascii="Arial" w:hAnsi="Arial" w:cs="Arial"/>
          <w:color w:val="000000"/>
          <w:sz w:val="20"/>
          <w:szCs w:val="20"/>
        </w:rPr>
        <w:t xml:space="preserve">C for 10 min. Absolute Ethanol (200 </w:t>
      </w:r>
      <w:proofErr w:type="spellStart"/>
      <w:r w:rsidR="007A4B30">
        <w:rPr>
          <w:rFonts w:ascii="Arial" w:eastAsia="Symbol" w:hAnsi="Arial" w:cs="Arial"/>
          <w:color w:val="000000"/>
          <w:sz w:val="20"/>
          <w:szCs w:val="20"/>
        </w:rPr>
        <w:t>μ</w:t>
      </w:r>
      <w:r w:rsidRPr="008B5129">
        <w:rPr>
          <w:rFonts w:ascii="Arial" w:hAnsi="Arial" w:cs="Arial"/>
          <w:color w:val="000000"/>
          <w:sz w:val="20"/>
          <w:szCs w:val="20"/>
        </w:rPr>
        <w:t>l</w:t>
      </w:r>
      <w:proofErr w:type="spellEnd"/>
      <w:r w:rsidRPr="008B5129">
        <w:rPr>
          <w:rFonts w:ascii="Arial" w:hAnsi="Arial" w:cs="Arial"/>
          <w:color w:val="000000"/>
          <w:sz w:val="20"/>
          <w:szCs w:val="20"/>
        </w:rPr>
        <w:t>) was then added to the sample, and mixed by pulse-</w:t>
      </w:r>
      <w:proofErr w:type="spellStart"/>
      <w:r w:rsidRPr="008B5129">
        <w:rPr>
          <w:rFonts w:ascii="Arial" w:hAnsi="Arial" w:cs="Arial"/>
          <w:color w:val="000000"/>
          <w:sz w:val="20"/>
          <w:szCs w:val="20"/>
        </w:rPr>
        <w:t>vortexing</w:t>
      </w:r>
      <w:proofErr w:type="spellEnd"/>
      <w:r w:rsidRPr="008B5129">
        <w:rPr>
          <w:rFonts w:ascii="Arial" w:hAnsi="Arial" w:cs="Arial"/>
          <w:color w:val="000000"/>
          <w:sz w:val="20"/>
          <w:szCs w:val="20"/>
        </w:rPr>
        <w:t xml:space="preserve"> for 15 sec before transferring to the </w:t>
      </w:r>
      <w:proofErr w:type="spellStart"/>
      <w:r w:rsidRPr="008B5129">
        <w:rPr>
          <w:rFonts w:ascii="Arial" w:hAnsi="Arial" w:cs="Arial"/>
          <w:color w:val="000000"/>
          <w:sz w:val="20"/>
          <w:szCs w:val="20"/>
        </w:rPr>
        <w:t>QIAamp</w:t>
      </w:r>
      <w:proofErr w:type="spellEnd"/>
      <w:r w:rsidRPr="008B5129">
        <w:rPr>
          <w:rFonts w:ascii="Arial" w:hAnsi="Arial" w:cs="Arial"/>
          <w:color w:val="000000"/>
          <w:sz w:val="20"/>
          <w:szCs w:val="20"/>
        </w:rPr>
        <w:t xml:space="preserve"> Mini spin column and centrifuged at 6000 g for 1 min. The Mini spin column was washed once with Buffer AW1 (500 </w:t>
      </w:r>
      <w:proofErr w:type="spellStart"/>
      <w:r w:rsidRPr="008B5129">
        <w:rPr>
          <w:rFonts w:ascii="Arial" w:hAnsi="Arial" w:cs="Arial"/>
          <w:color w:val="000000"/>
          <w:sz w:val="20"/>
          <w:szCs w:val="20"/>
        </w:rPr>
        <w:t>μl</w:t>
      </w:r>
      <w:proofErr w:type="spellEnd"/>
      <w:r w:rsidRPr="008B5129">
        <w:rPr>
          <w:rFonts w:ascii="Arial" w:hAnsi="Arial" w:cs="Arial"/>
          <w:color w:val="000000"/>
          <w:sz w:val="20"/>
          <w:szCs w:val="20"/>
        </w:rPr>
        <w:t xml:space="preserve">) following by Buffer AW2 (500 </w:t>
      </w:r>
      <w:proofErr w:type="spellStart"/>
      <w:r w:rsidR="007A4B30">
        <w:rPr>
          <w:rFonts w:ascii="Arial" w:eastAsia="Symbol" w:hAnsi="Arial" w:cs="Arial"/>
          <w:color w:val="000000"/>
          <w:sz w:val="20"/>
          <w:szCs w:val="20"/>
        </w:rPr>
        <w:t>μ</w:t>
      </w:r>
      <w:r w:rsidRPr="008B5129">
        <w:rPr>
          <w:rFonts w:ascii="Arial" w:hAnsi="Arial" w:cs="Arial"/>
          <w:color w:val="000000"/>
          <w:sz w:val="20"/>
          <w:szCs w:val="20"/>
        </w:rPr>
        <w:t>l</w:t>
      </w:r>
      <w:proofErr w:type="spellEnd"/>
      <w:r w:rsidRPr="008B5129">
        <w:rPr>
          <w:rFonts w:ascii="Arial" w:hAnsi="Arial" w:cs="Arial"/>
          <w:color w:val="000000"/>
          <w:sz w:val="20"/>
          <w:szCs w:val="20"/>
        </w:rPr>
        <w:t xml:space="preserve">) before centrifuging at full speed for 1 min. For elution of genomic DNA, DNase-free water (100 </w:t>
      </w:r>
      <w:proofErr w:type="spellStart"/>
      <w:r w:rsidR="007A4B30">
        <w:rPr>
          <w:rFonts w:ascii="Arial" w:eastAsia="Symbol" w:hAnsi="Arial" w:cs="Arial"/>
          <w:color w:val="000000"/>
          <w:sz w:val="20"/>
          <w:szCs w:val="20"/>
        </w:rPr>
        <w:t>μ</w:t>
      </w:r>
      <w:r w:rsidRPr="008B5129">
        <w:rPr>
          <w:rFonts w:ascii="Arial" w:hAnsi="Arial" w:cs="Arial"/>
          <w:color w:val="000000"/>
          <w:sz w:val="20"/>
          <w:szCs w:val="20"/>
        </w:rPr>
        <w:t>l</w:t>
      </w:r>
      <w:proofErr w:type="spellEnd"/>
      <w:r w:rsidRPr="008B5129">
        <w:rPr>
          <w:rFonts w:ascii="Arial" w:hAnsi="Arial" w:cs="Arial"/>
          <w:color w:val="000000"/>
          <w:sz w:val="20"/>
          <w:szCs w:val="20"/>
        </w:rPr>
        <w:t xml:space="preserve">) was added and incubated for 1 min before centrifuging at 6000 g for 1 min. The step repeated one more time with another 100 </w:t>
      </w:r>
      <w:proofErr w:type="spellStart"/>
      <w:r w:rsidR="007A4B30">
        <w:rPr>
          <w:rFonts w:ascii="Arial" w:eastAsia="Symbol" w:hAnsi="Arial" w:cs="Arial"/>
          <w:color w:val="000000"/>
          <w:sz w:val="20"/>
          <w:szCs w:val="20"/>
        </w:rPr>
        <w:t>μ</w:t>
      </w:r>
      <w:r w:rsidRPr="008B5129">
        <w:rPr>
          <w:rFonts w:ascii="Arial" w:hAnsi="Arial" w:cs="Arial"/>
          <w:color w:val="000000"/>
          <w:sz w:val="20"/>
          <w:szCs w:val="20"/>
        </w:rPr>
        <w:t>l</w:t>
      </w:r>
      <w:proofErr w:type="spellEnd"/>
      <w:r w:rsidRPr="008B5129">
        <w:rPr>
          <w:rFonts w:ascii="Arial" w:hAnsi="Arial" w:cs="Arial"/>
          <w:color w:val="000000"/>
          <w:sz w:val="20"/>
          <w:szCs w:val="20"/>
        </w:rPr>
        <w:t xml:space="preserve"> DNase-free water. DNA concentration of the samples were quantified by </w:t>
      </w:r>
      <w:proofErr w:type="spellStart"/>
      <w:r w:rsidRPr="008B5129">
        <w:rPr>
          <w:rFonts w:ascii="Arial" w:hAnsi="Arial" w:cs="Arial"/>
          <w:color w:val="000000"/>
          <w:sz w:val="20"/>
          <w:szCs w:val="20"/>
        </w:rPr>
        <w:t>NanoDrop</w:t>
      </w:r>
      <w:proofErr w:type="spellEnd"/>
      <w:r w:rsidRPr="008B5129">
        <w:rPr>
          <w:rFonts w:ascii="Arial" w:hAnsi="Arial" w:cs="Arial"/>
          <w:color w:val="000000"/>
          <w:sz w:val="20"/>
          <w:szCs w:val="20"/>
        </w:rPr>
        <w:t xml:space="preserve"> and the DNA quality was checked by resolving in 0.8% agarose gel, in which there was a major band visualized at around 10 </w:t>
      </w:r>
      <w:proofErr w:type="spellStart"/>
      <w:r w:rsidRPr="008B5129">
        <w:rPr>
          <w:rFonts w:ascii="Arial" w:hAnsi="Arial" w:cs="Arial"/>
          <w:color w:val="000000"/>
          <w:sz w:val="20"/>
          <w:szCs w:val="20"/>
        </w:rPr>
        <w:t>kbp</w:t>
      </w:r>
      <w:proofErr w:type="spellEnd"/>
      <w:r w:rsidRPr="008B5129">
        <w:rPr>
          <w:rFonts w:ascii="Arial" w:hAnsi="Arial" w:cs="Arial"/>
          <w:color w:val="000000"/>
          <w:sz w:val="20"/>
          <w:szCs w:val="20"/>
        </w:rPr>
        <w:t xml:space="preserve"> without obvious smear below, indicating good quality DNA. </w:t>
      </w:r>
    </w:p>
    <w:p w14:paraId="1F13FD12"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5CE058C1" w14:textId="3D429DE3"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Genomic DNA oxidative </w:t>
      </w:r>
      <w:proofErr w:type="spellStart"/>
      <w:r w:rsidRPr="008B5129">
        <w:rPr>
          <w:rFonts w:ascii="Arial" w:hAnsi="Arial" w:cs="Arial"/>
          <w:color w:val="000000"/>
          <w:sz w:val="20"/>
          <w:szCs w:val="20"/>
          <w:lang w:val="en-GB"/>
        </w:rPr>
        <w:t>bisulfite</w:t>
      </w:r>
      <w:proofErr w:type="spellEnd"/>
      <w:r w:rsidRPr="008B5129">
        <w:rPr>
          <w:rFonts w:ascii="Arial" w:hAnsi="Arial" w:cs="Arial"/>
          <w:color w:val="000000"/>
          <w:sz w:val="20"/>
          <w:szCs w:val="20"/>
          <w:lang w:val="en-GB"/>
        </w:rPr>
        <w:t xml:space="preserve"> (</w:t>
      </w:r>
      <w:proofErr w:type="spellStart"/>
      <w:r w:rsidRPr="008B5129">
        <w:rPr>
          <w:rFonts w:ascii="Arial" w:hAnsi="Arial" w:cs="Arial"/>
          <w:color w:val="000000"/>
          <w:sz w:val="20"/>
          <w:szCs w:val="20"/>
          <w:lang w:val="en-GB"/>
        </w:rPr>
        <w:t>oxBS</w:t>
      </w:r>
      <w:proofErr w:type="spellEnd"/>
      <w:r w:rsidRPr="008B5129">
        <w:rPr>
          <w:rFonts w:ascii="Arial" w:hAnsi="Arial" w:cs="Arial"/>
          <w:color w:val="000000"/>
          <w:sz w:val="20"/>
          <w:szCs w:val="20"/>
          <w:lang w:val="en-GB"/>
        </w:rPr>
        <w:t xml:space="preserve">) conversion was performed using the CEGX </w:t>
      </w:r>
      <w:proofErr w:type="spellStart"/>
      <w:r w:rsidRPr="008B5129">
        <w:rPr>
          <w:rFonts w:ascii="Arial" w:hAnsi="Arial" w:cs="Arial"/>
          <w:color w:val="000000"/>
          <w:sz w:val="20"/>
          <w:szCs w:val="20"/>
          <w:lang w:val="en-GB"/>
        </w:rPr>
        <w:t>TrueMethyl</w:t>
      </w:r>
      <w:proofErr w:type="spellEnd"/>
      <w:r w:rsidRPr="008B5129">
        <w:rPr>
          <w:rFonts w:ascii="Arial" w:hAnsi="Arial" w:cs="Arial"/>
          <w:color w:val="000000"/>
          <w:sz w:val="20"/>
          <w:szCs w:val="20"/>
          <w:lang w:val="en-GB"/>
        </w:rPr>
        <w:t xml:space="preserve"> kit (Cambridge </w:t>
      </w:r>
      <w:proofErr w:type="spellStart"/>
      <w:r w:rsidRPr="008B5129">
        <w:rPr>
          <w:rFonts w:ascii="Arial" w:hAnsi="Arial" w:cs="Arial"/>
          <w:color w:val="000000"/>
          <w:sz w:val="20"/>
          <w:szCs w:val="20"/>
          <w:lang w:val="en-GB"/>
        </w:rPr>
        <w:t>Epigenetix</w:t>
      </w:r>
      <w:proofErr w:type="spellEnd"/>
      <w:r w:rsidRPr="008B5129">
        <w:rPr>
          <w:rFonts w:ascii="Arial" w:hAnsi="Arial" w:cs="Arial"/>
          <w:color w:val="000000"/>
          <w:sz w:val="20"/>
          <w:szCs w:val="20"/>
          <w:lang w:val="en-GB"/>
        </w:rPr>
        <w:t>/</w:t>
      </w:r>
      <w:proofErr w:type="spellStart"/>
      <w:r w:rsidRPr="008B5129">
        <w:rPr>
          <w:rFonts w:ascii="Arial" w:hAnsi="Arial" w:cs="Arial"/>
          <w:color w:val="000000"/>
          <w:sz w:val="20"/>
          <w:szCs w:val="20"/>
          <w:lang w:val="en-GB"/>
        </w:rPr>
        <w:t>NuGEN</w:t>
      </w:r>
      <w:proofErr w:type="spellEnd"/>
      <w:r w:rsidRPr="008B5129">
        <w:rPr>
          <w:rFonts w:ascii="Arial" w:hAnsi="Arial" w:cs="Arial"/>
          <w:color w:val="000000"/>
          <w:sz w:val="20"/>
          <w:szCs w:val="20"/>
          <w:lang w:val="en-GB"/>
        </w:rPr>
        <w:t xml:space="preserve">, cat. no. CEGXTMS) and used for microarray-based DNA methylation analysis, performed at </w:t>
      </w:r>
      <w:proofErr w:type="spellStart"/>
      <w:r w:rsidRPr="008B5129">
        <w:rPr>
          <w:rFonts w:ascii="Arial" w:hAnsi="Arial" w:cs="Arial"/>
          <w:color w:val="000000"/>
          <w:sz w:val="20"/>
          <w:szCs w:val="20"/>
          <w:lang w:val="en-GB"/>
        </w:rPr>
        <w:t>GenomeScan</w:t>
      </w:r>
      <w:proofErr w:type="spellEnd"/>
      <w:r w:rsidRPr="008B5129">
        <w:rPr>
          <w:rFonts w:ascii="Arial" w:hAnsi="Arial" w:cs="Arial"/>
          <w:color w:val="000000"/>
          <w:sz w:val="20"/>
          <w:szCs w:val="20"/>
          <w:lang w:val="en-GB"/>
        </w:rPr>
        <w:t xml:space="preserve"> (</w:t>
      </w:r>
      <w:proofErr w:type="spellStart"/>
      <w:r w:rsidRPr="008B5129">
        <w:rPr>
          <w:rFonts w:ascii="Arial" w:hAnsi="Arial" w:cs="Arial"/>
          <w:color w:val="000000"/>
          <w:sz w:val="20"/>
          <w:szCs w:val="20"/>
          <w:lang w:val="en-GB"/>
        </w:rPr>
        <w:t>GenomeScan</w:t>
      </w:r>
      <w:proofErr w:type="spellEnd"/>
      <w:r w:rsidRPr="008B5129">
        <w:rPr>
          <w:rFonts w:ascii="Arial" w:hAnsi="Arial" w:cs="Arial"/>
          <w:color w:val="000000"/>
          <w:sz w:val="20"/>
          <w:szCs w:val="20"/>
          <w:lang w:val="en-GB"/>
        </w:rPr>
        <w:t xml:space="preserve"> B.V., Leiden, The Netherlands) on the HumanMethylation850 </w:t>
      </w:r>
      <w:proofErr w:type="spellStart"/>
      <w:r w:rsidRPr="008B5129">
        <w:rPr>
          <w:rFonts w:ascii="Arial" w:hAnsi="Arial" w:cs="Arial"/>
          <w:color w:val="000000"/>
          <w:sz w:val="20"/>
          <w:szCs w:val="20"/>
          <w:lang w:val="en-GB"/>
        </w:rPr>
        <w:t>BeadChip</w:t>
      </w:r>
      <w:proofErr w:type="spellEnd"/>
      <w:r w:rsidRPr="008B5129">
        <w:rPr>
          <w:rFonts w:ascii="Arial" w:hAnsi="Arial" w:cs="Arial"/>
          <w:color w:val="000000"/>
          <w:sz w:val="20"/>
          <w:szCs w:val="20"/>
          <w:lang w:val="en-GB"/>
        </w:rPr>
        <w:t xml:space="preserve"> (Illumina, Inc., San Diego, CA, U.S.A). The EPIC array interrogates approximately 865,000 CpG sites representing about 99% of the </w:t>
      </w:r>
      <w:proofErr w:type="spellStart"/>
      <w:r w:rsidRPr="008B5129">
        <w:rPr>
          <w:rFonts w:ascii="Arial" w:hAnsi="Arial" w:cs="Arial"/>
          <w:color w:val="000000"/>
          <w:sz w:val="20"/>
          <w:szCs w:val="20"/>
          <w:lang w:val="en-GB"/>
        </w:rPr>
        <w:t>RefSeq</w:t>
      </w:r>
      <w:proofErr w:type="spellEnd"/>
      <w:r w:rsidRPr="008B5129">
        <w:rPr>
          <w:rFonts w:ascii="Arial" w:hAnsi="Arial" w:cs="Arial"/>
          <w:color w:val="000000"/>
          <w:sz w:val="20"/>
          <w:szCs w:val="20"/>
          <w:lang w:val="en-GB"/>
        </w:rPr>
        <w:t xml:space="preserve"> genes.  The resulting </w:t>
      </w:r>
      <w:proofErr w:type="spellStart"/>
      <w:r w:rsidRPr="008B5129">
        <w:rPr>
          <w:rFonts w:ascii="Arial" w:hAnsi="Arial" w:cs="Arial"/>
          <w:color w:val="000000"/>
          <w:sz w:val="20"/>
          <w:szCs w:val="20"/>
          <w:lang w:val="en-GB"/>
        </w:rPr>
        <w:t>iDAT</w:t>
      </w:r>
      <w:proofErr w:type="spellEnd"/>
      <w:r w:rsidRPr="008B5129">
        <w:rPr>
          <w:rFonts w:ascii="Arial" w:hAnsi="Arial" w:cs="Arial"/>
          <w:color w:val="000000"/>
          <w:sz w:val="20"/>
          <w:szCs w:val="20"/>
          <w:lang w:val="en-GB"/>
        </w:rPr>
        <w:t xml:space="preserve"> files were imported and analysed using </w:t>
      </w:r>
      <w:proofErr w:type="spellStart"/>
      <w:r w:rsidRPr="008B5129">
        <w:rPr>
          <w:rFonts w:ascii="Arial" w:hAnsi="Arial" w:cs="Arial"/>
          <w:color w:val="000000"/>
          <w:sz w:val="20"/>
          <w:szCs w:val="20"/>
          <w:lang w:val="en-GB"/>
        </w:rPr>
        <w:t>ChAMP</w:t>
      </w:r>
      <w:proofErr w:type="spellEnd"/>
      <w:r w:rsidRPr="008B5129">
        <w:rPr>
          <w:rFonts w:ascii="Arial" w:hAnsi="Arial" w:cs="Arial"/>
          <w:color w:val="000000"/>
          <w:sz w:val="20"/>
          <w:szCs w:val="20"/>
          <w:lang w:val="en-GB"/>
        </w:rPr>
        <w:t xml:space="preserve"> (v2.9.10) </w:t>
      </w:r>
      <w:r w:rsidRPr="008B5129">
        <w:rPr>
          <w:rFonts w:ascii="Arial" w:hAnsi="Arial" w:cs="Arial"/>
          <w:color w:val="000000"/>
          <w:sz w:val="20"/>
          <w:szCs w:val="20"/>
          <w:lang w:val="en-GB"/>
        </w:rPr>
        <w:fldChar w:fldCharType="begin">
          <w:fldData xml:space="preserve">PEVuZE5vdGU+PENpdGU+PEF1dGhvcj5Nb3JyaXM8L0F1dGhvcj48WWVhcj4yMDE0PC9ZZWFyPjxS
ZWNOdW0+MTAwOTwvUmVjTnVtPjxEaXNwbGF5VGV4dD4oQXJ5ZWUgZXQgYWwuLCAyMDE0OyBNb3Jy
aXMgZXQgYWwuLCAyMDE0KTwvRGlzcGxheVRleHQ+PHJlY29yZD48cmVjLW51bWJlcj4xMDA5PC9y
ZWMtbnVtYmVyPjxmb3JlaWduLWtleXM+PGtleSBhcHA9IkVOIiBkYi1pZD0iZXRmdjBwMjI5c3py
dDJlZXdmcnYyeGR5ZjBydDJ2MHJ2cnpzIiB0aW1lc3RhbXA9IjE1OTM3ODA3MjUiPjEwMDk8L2tl
eT48L2ZvcmVpZ24ta2V5cz48cmVmLXR5cGUgbmFtZT0iSm91cm5hbCBBcnRpY2xlIj4xNzwvcmVm
LXR5cGU+PGNvbnRyaWJ1dG9ycz48YXV0aG9ycz48YXV0aG9yPk1vcnJpcywgVC4gSi48L2F1dGhv
cj48YXV0aG9yPkJ1dGNoZXIsIEwuIE0uPC9hdXRob3I+PGF1dGhvcj5GZWJlciwgQS48L2F1dGhv
cj48YXV0aG9yPlRlc2NoZW5kb3JmZiwgQS4gRS48L2F1dGhvcj48YXV0aG9yPkNoYWtyYXZhcnRo
eSwgQS4gUi48L2F1dGhvcj48YXV0aG9yPldvamRhY3osIFQuIEsuPC9hdXRob3I+PGF1dGhvcj5C
ZWNrLCBTLjwvYXV0aG9yPjwvYXV0aG9ycz48L2NvbnRyaWJ1dG9ycz48YXV0aC1hZGRyZXNzPk1l
ZGljYWwgR2Vub21pY3MsIGFuZCBTdGF0aXN0aWNhbCBHZW5vbWljcywgVUNMIENhbmNlciBJbnN0
aXR1dGUsIFVuaXZlcnNpdHkgQ29sbGVnZSBMb25kb24sIExvbmRvbiBXQzFFIDZCVCwgVUssIENB
Uy1NUEcgUGFydG5lciBJbnN0aXR1dGUgZm9yIENvbXB1dGF0aW9uYWwgQmlvbG9neSwgU2hhbmdo
YWkgSW5zdGl0dXRlIGZvciBCaW9sb2dpY2FsIFNjaWVuY2VzLCBTaGFuZ2hhaSAyMDAwMzEsIENo
aW5hIGFuZCBJbnN0aXR1dGUgb2YgRW52aXJvbm1lbnRhbCBNZWRpY2luZSwgS2Fyb2xpbnNrYSBJ
bnN0eXR1dGV0LCAxNzE3NyBTdG9ja2hvbG0sIFN3ZWRlbi48L2F1dGgtYWRkcmVzcz48dGl0bGVz
Pjx0aXRsZT5DaEFNUDogNDUwayBDaGlwIEFuYWx5c2lzIE1ldGh5bGF0aW9uIFBpcGVsaW5lPC90
aXRsZT48c2Vjb25kYXJ5LXRpdGxlPkJpb2luZm9ybWF0aWNzPC9zZWNvbmRhcnktdGl0bGU+PC90
aXRsZXM+PHBlcmlvZGljYWw+PGZ1bGwtdGl0bGU+QmlvaW5mb3JtYXRpY3M8L2Z1bGwtdGl0bGU+
PC9wZXJpb2RpY2FsPjxwYWdlcz40MjgtMzA8L3BhZ2VzPjx2b2x1bWU+MzA8L3ZvbHVtZT48bnVt
YmVyPjM8L251bWJlcj48ZWRpdGlvbj4yMDEzLzEyLzE4PC9lZGl0aW9uPjxrZXl3b3Jkcz48a2V5
d29yZD5ETkEgQ29weSBOdW1iZXIgVmFyaWF0aW9uczwva2V5d29yZD48a2V5d29yZD4qRE5BIE1l
dGh5bGF0aW9uPC9rZXl3b3JkPjxrZXl3b3JkPk9saWdvbnVjbGVvdGlkZSBBcnJheSBTZXF1ZW5j
ZSBBbmFseXNpcy8qbWV0aG9kczwva2V5d29yZD48a2V5d29yZD4qU29mdHdhcmU8L2tleXdvcmQ+
PC9rZXl3b3Jkcz48ZGF0ZXM+PHllYXI+MjAxNDwveWVhcj48cHViLWRhdGVzPjxkYXRlPkZlYiAx
PC9kYXRlPjwvcHViLWRhdGVzPjwvZGF0ZXM+PGlzYm4+MTM2Ny00ODExIChFbGVjdHJvbmljKSYj
eEQ7MTM2Ny00ODAzIChMaW5raW5nKTwvaXNibj48YWNjZXNzaW9uLW51bT4yNDMzNjY0MjwvYWNj
ZXNzaW9uLW51bT48dXJscz48cmVsYXRlZC11cmxzPjx1cmw+aHR0cHM6Ly93d3cubmNiaS5ubG0u
bmloLmdvdi9wdWJtZWQvMjQzMzY2NDI8L3VybD48L3JlbGF0ZWQtdXJscz48L3VybHM+PGN1c3Rv
bTI+UE1DMzkwNDUyMDwvY3VzdG9tMj48ZWxlY3Ryb25pYy1yZXNvdXJjZS1udW0+MTAuMTA5My9i
aW9pbmZvcm1hdGljcy9idHQ2ODQ8L2VsZWN0cm9uaWMtcmVzb3VyY2UtbnVtPjwvcmVjb3JkPjwv
Q2l0ZT48Q2l0ZT48QXV0aG9yPkFyeWVlPC9BdXRob3I+PFllYXI+MjAxNDwvWWVhcj48UmVjTnVt
PjEwMTA8L1JlY051bT48cmVjb3JkPjxyZWMtbnVtYmVyPjEwMTA8L3JlYy1udW1iZXI+PGZvcmVp
Z24ta2V5cz48a2V5IGFwcD0iRU4iIGRiLWlkPSJldGZ2MHAyMjlzenJ0MmVld2ZydjJ4ZHlmMHJ0
MnYwcnZyenMiIHRpbWVzdGFtcD0iMTU5Mzc4MDgzNCI+MTAxMDwva2V5PjwvZm9yZWlnbi1rZXlz
PjxyZWYtdHlwZSBuYW1lPSJKb3VybmFsIEFydGljbGUiPjE3PC9yZWYtdHlwZT48Y29udHJpYnV0
b3JzPjxhdXRob3JzPjxhdXRob3I+QXJ5ZWUsIE0uIEouPC9hdXRob3I+PGF1dGhvcj5KYWZmZSwg
QS4gRS48L2F1dGhvcj48YXV0aG9yPkNvcnJhZGEtQnJhdm8sIEguPC9hdXRob3I+PGF1dGhvcj5M
YWRkLUFjb3N0YSwgQy48L2F1dGhvcj48YXV0aG9yPkZlaW5iZXJnLCBBLiBQLjwvYXV0aG9yPjxh
dXRob3I+SGFuc2VuLCBLLiBELjwvYXV0aG9yPjxhdXRob3I+SXJpemFycnksIFIuIEEuPC9hdXRo
b3I+PC9hdXRob3JzPjwvY29udHJpYnV0b3JzPjxhdXRoLWFkZHJlc3M+RGVwYXJ0bWVudCBvZiBQ
YXRob2xvZ3ksIE1hc3NhY2h1c2V0dHMgR2VuZXJhbCBIb3NwaXRhbCBhbmQgSGFydmFyZCBNZWRp
Y2FsIFNjaG9vbCwgQm9zdG9uLCBNQSAwMjExNCwgVVNBLCBEZXBhcnRtZW50IG9mIEJpb3N0YXRp
c3RpY3MsIEpvaG5zIEhvcGtpbnMgU2Nob29sIG9mIFB1YmxpYyBIZWFsdGgsIDYxNSBOIFdvbGZl
IFN0cmVldCwgQmFsdGltb3JlLCBNRCAyMTIwNSwgVVNBLCBMaWViZXIgSW5zdGl0dXRlIG9mIEJy
YWluIERldmVsb3BtZW50LCBKb2hucyBIb3BraW5zIE1lZGljYWwgQ2FtcHVzLCA4NTUgTiBXb2xm
ZSBTdHJlZXQsIEJhbHRpbW9yZSwgTUQgMjEyMDUsIFVTQSwgRGVwYXJ0bWVudCBvZiBDb21wdXRl
ciBTY2llbmNlLCBVbml2ZXJzaXR5IG9mIE1hcnlsYW5kLCBDb2xsZWdlIFBhcmssIE1EIDIwNzQy
LCBVU0EsIERlcGFydG1lbnQgb2YgRXBpZGVtaW9sb2d5LCBKb2hucyBIb3BraW5zIFNjaG9vbCBv
ZiBQdWJsaWMgSGVhbHRoLCA2MTUgTiBXb2xmZSBTdHJlZXQsIEJhbHRpbW9yZSwgTUQgMjEyMDUs
IFVTQSwgQ2VudGVyIGZvciBFcGlnZW5ldGljcyBhbmQgRGVwYXJ0bWVudCBvZiBNZWRpY2luZSwg
Sm9obnMgSG9wa2lucyBVbml2ZXJzaXR5IFNjaG9vbCBvZiBNZWRpY2luZSwgNTcwIFJhbmdvcywg
NzI1IE4gV29sZmUgU3RyZWV0LCBCYWx0aW1vcmUsIE1EIDIxMjA1LCBVU0EgYW5kIEluc3RpdHV0
ZSBvZiBHZW5ldGljIE1lZGljaW5lLCBKb2hucyBIb3BraW5zIFVuaXZlcnNpdHkgU2Nob29sIG9m
IE1lZGljaW5lLCBCYWx0aW1vcmUsIE1EIDIxMjA1LCBVU0EuPC9hdXRoLWFkZHJlc3M+PHRpdGxl
cz48dGl0bGU+TWluZmk6IGEgZmxleGlibGUgYW5kIGNvbXByZWhlbnNpdmUgQmlvY29uZHVjdG9y
IHBhY2thZ2UgZm9yIHRoZSBhbmFseXNpcyBvZiBJbmZpbml1bSBETkEgbWV0aHlsYXRpb24gbWlj
cm9hcnJheXM8L3RpdGxlPjxzZWNvbmRhcnktdGl0bGU+QmlvaW5mb3JtYXRpY3M8L3NlY29uZGFy
eS10aXRsZT48L3RpdGxlcz48cGVyaW9kaWNhbD48ZnVsbC10aXRsZT5CaW9pbmZvcm1hdGljczwv
ZnVsbC10aXRsZT48L3BlcmlvZGljYWw+PHBhZ2VzPjEzNjMtOTwvcGFnZXM+PHZvbHVtZT4zMDwv
dm9sdW1lPjxudW1iZXI+MTA8L251bWJlcj48ZWRpdGlvbj4yMDE0LzAxLzMxPC9lZGl0aW9u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BzOi8vd3d3Lm5jYmkubmxt
Lm5paC5nb3YvcHVibWVkLzI0NDc4MzM5PC91cmw+PC9yZWxhdGVkLXVybHM+PC91cmxzPjxjdXN0
b20yPlBNQzQwMTY3MDg8L2N1c3RvbTI+PGVsZWN0cm9uaWMtcmVzb3VyY2UtbnVtPjEwLjEwOTMv
YmlvaW5mb3JtYXRpY3MvYnR1MDQ5PC9lbGVjdHJvbmljLXJlc291cmNlLW51bT48L3JlY29yZD48
L0NpdGU+PC9FbmROb3RlPn==
</w:fldData>
        </w:fldChar>
      </w:r>
      <w:r w:rsidRPr="008B5129">
        <w:rPr>
          <w:rFonts w:ascii="Arial" w:hAnsi="Arial" w:cs="Arial"/>
          <w:color w:val="000000"/>
          <w:sz w:val="20"/>
          <w:szCs w:val="20"/>
          <w:lang w:val="en-GB"/>
        </w:rPr>
        <w:instrText xml:space="preserve"> ADDIN EN.CITE </w:instrText>
      </w:r>
      <w:r w:rsidRPr="008B5129">
        <w:rPr>
          <w:rFonts w:ascii="Arial" w:hAnsi="Arial" w:cs="Arial"/>
          <w:color w:val="000000"/>
          <w:sz w:val="20"/>
          <w:szCs w:val="20"/>
          <w:lang w:val="en-GB"/>
        </w:rPr>
        <w:fldChar w:fldCharType="begin">
          <w:fldData xml:space="preserve">PEVuZE5vdGU+PENpdGU+PEF1dGhvcj5Nb3JyaXM8L0F1dGhvcj48WWVhcj4yMDE0PC9ZZWFyPjxS
ZWNOdW0+MTAwOTwvUmVjTnVtPjxEaXNwbGF5VGV4dD4oQXJ5ZWUgZXQgYWwuLCAyMDE0OyBNb3Jy
aXMgZXQgYWwuLCAyMDE0KTwvRGlzcGxheVRleHQ+PHJlY29yZD48cmVjLW51bWJlcj4xMDA5PC9y
ZWMtbnVtYmVyPjxmb3JlaWduLWtleXM+PGtleSBhcHA9IkVOIiBkYi1pZD0iZXRmdjBwMjI5c3py
dDJlZXdmcnYyeGR5ZjBydDJ2MHJ2cnpzIiB0aW1lc3RhbXA9IjE1OTM3ODA3MjUiPjEwMDk8L2tl
eT48L2ZvcmVpZ24ta2V5cz48cmVmLXR5cGUgbmFtZT0iSm91cm5hbCBBcnRpY2xlIj4xNzwvcmVm
LXR5cGU+PGNvbnRyaWJ1dG9ycz48YXV0aG9ycz48YXV0aG9yPk1vcnJpcywgVC4gSi48L2F1dGhv
cj48YXV0aG9yPkJ1dGNoZXIsIEwuIE0uPC9hdXRob3I+PGF1dGhvcj5GZWJlciwgQS48L2F1dGhv
cj48YXV0aG9yPlRlc2NoZW5kb3JmZiwgQS4gRS48L2F1dGhvcj48YXV0aG9yPkNoYWtyYXZhcnRo
eSwgQS4gUi48L2F1dGhvcj48YXV0aG9yPldvamRhY3osIFQuIEsuPC9hdXRob3I+PGF1dGhvcj5C
ZWNrLCBTLjwvYXV0aG9yPjwvYXV0aG9ycz48L2NvbnRyaWJ1dG9ycz48YXV0aC1hZGRyZXNzPk1l
ZGljYWwgR2Vub21pY3MsIGFuZCBTdGF0aXN0aWNhbCBHZW5vbWljcywgVUNMIENhbmNlciBJbnN0
aXR1dGUsIFVuaXZlcnNpdHkgQ29sbGVnZSBMb25kb24sIExvbmRvbiBXQzFFIDZCVCwgVUssIENB
Uy1NUEcgUGFydG5lciBJbnN0aXR1dGUgZm9yIENvbXB1dGF0aW9uYWwgQmlvbG9neSwgU2hhbmdo
YWkgSW5zdGl0dXRlIGZvciBCaW9sb2dpY2FsIFNjaWVuY2VzLCBTaGFuZ2hhaSAyMDAwMzEsIENo
aW5hIGFuZCBJbnN0aXR1dGUgb2YgRW52aXJvbm1lbnRhbCBNZWRpY2luZSwgS2Fyb2xpbnNrYSBJ
bnN0eXR1dGV0LCAxNzE3NyBTdG9ja2hvbG0sIFN3ZWRlbi48L2F1dGgtYWRkcmVzcz48dGl0bGVz
Pjx0aXRsZT5DaEFNUDogNDUwayBDaGlwIEFuYWx5c2lzIE1ldGh5bGF0aW9uIFBpcGVsaW5lPC90
aXRsZT48c2Vjb25kYXJ5LXRpdGxlPkJpb2luZm9ybWF0aWNzPC9zZWNvbmRhcnktdGl0bGU+PC90
aXRsZXM+PHBlcmlvZGljYWw+PGZ1bGwtdGl0bGU+QmlvaW5mb3JtYXRpY3M8L2Z1bGwtdGl0bGU+
PC9wZXJpb2RpY2FsPjxwYWdlcz40MjgtMzA8L3BhZ2VzPjx2b2x1bWU+MzA8L3ZvbHVtZT48bnVt
YmVyPjM8L251bWJlcj48ZWRpdGlvbj4yMDEzLzEyLzE4PC9lZGl0aW9uPjxrZXl3b3Jkcz48a2V5
d29yZD5ETkEgQ29weSBOdW1iZXIgVmFyaWF0aW9uczwva2V5d29yZD48a2V5d29yZD4qRE5BIE1l
dGh5bGF0aW9uPC9rZXl3b3JkPjxrZXl3b3JkPk9saWdvbnVjbGVvdGlkZSBBcnJheSBTZXF1ZW5j
ZSBBbmFseXNpcy8qbWV0aG9kczwva2V5d29yZD48a2V5d29yZD4qU29mdHdhcmU8L2tleXdvcmQ+
PC9rZXl3b3Jkcz48ZGF0ZXM+PHllYXI+MjAxNDwveWVhcj48cHViLWRhdGVzPjxkYXRlPkZlYiAx
PC9kYXRlPjwvcHViLWRhdGVzPjwvZGF0ZXM+PGlzYm4+MTM2Ny00ODExIChFbGVjdHJvbmljKSYj
eEQ7MTM2Ny00ODAzIChMaW5raW5nKTwvaXNibj48YWNjZXNzaW9uLW51bT4yNDMzNjY0MjwvYWNj
ZXNzaW9uLW51bT48dXJscz48cmVsYXRlZC11cmxzPjx1cmw+aHR0cHM6Ly93d3cubmNiaS5ubG0u
bmloLmdvdi9wdWJtZWQvMjQzMzY2NDI8L3VybD48L3JlbGF0ZWQtdXJscz48L3VybHM+PGN1c3Rv
bTI+UE1DMzkwNDUyMDwvY3VzdG9tMj48ZWxlY3Ryb25pYy1yZXNvdXJjZS1udW0+MTAuMTA5My9i
aW9pbmZvcm1hdGljcy9idHQ2ODQ8L2VsZWN0cm9uaWMtcmVzb3VyY2UtbnVtPjwvcmVjb3JkPjwv
Q2l0ZT48Q2l0ZT48QXV0aG9yPkFyeWVlPC9BdXRob3I+PFllYXI+MjAxNDwvWWVhcj48UmVjTnVt
PjEwMTA8L1JlY051bT48cmVjb3JkPjxyZWMtbnVtYmVyPjEwMTA8L3JlYy1udW1iZXI+PGZvcmVp
Z24ta2V5cz48a2V5IGFwcD0iRU4iIGRiLWlkPSJldGZ2MHAyMjlzenJ0MmVld2ZydjJ4ZHlmMHJ0
MnYwcnZyenMiIHRpbWVzdGFtcD0iMTU5Mzc4MDgzNCI+MTAxMDwva2V5PjwvZm9yZWlnbi1rZXlz
PjxyZWYtdHlwZSBuYW1lPSJKb3VybmFsIEFydGljbGUiPjE3PC9yZWYtdHlwZT48Y29udHJpYnV0
b3JzPjxhdXRob3JzPjxhdXRob3I+QXJ5ZWUsIE0uIEouPC9hdXRob3I+PGF1dGhvcj5KYWZmZSwg
QS4gRS48L2F1dGhvcj48YXV0aG9yPkNvcnJhZGEtQnJhdm8sIEguPC9hdXRob3I+PGF1dGhvcj5M
YWRkLUFjb3N0YSwgQy48L2F1dGhvcj48YXV0aG9yPkZlaW5iZXJnLCBBLiBQLjwvYXV0aG9yPjxh
dXRob3I+SGFuc2VuLCBLLiBELjwvYXV0aG9yPjxhdXRob3I+SXJpemFycnksIFIuIEEuPC9hdXRo
b3I+PC9hdXRob3JzPjwvY29udHJpYnV0b3JzPjxhdXRoLWFkZHJlc3M+RGVwYXJ0bWVudCBvZiBQ
YXRob2xvZ3ksIE1hc3NhY2h1c2V0dHMgR2VuZXJhbCBIb3NwaXRhbCBhbmQgSGFydmFyZCBNZWRp
Y2FsIFNjaG9vbCwgQm9zdG9uLCBNQSAwMjExNCwgVVNBLCBEZXBhcnRtZW50IG9mIEJpb3N0YXRp
c3RpY3MsIEpvaG5zIEhvcGtpbnMgU2Nob29sIG9mIFB1YmxpYyBIZWFsdGgsIDYxNSBOIFdvbGZl
IFN0cmVldCwgQmFsdGltb3JlLCBNRCAyMTIwNSwgVVNBLCBMaWViZXIgSW5zdGl0dXRlIG9mIEJy
YWluIERldmVsb3BtZW50LCBKb2hucyBIb3BraW5zIE1lZGljYWwgQ2FtcHVzLCA4NTUgTiBXb2xm
ZSBTdHJlZXQsIEJhbHRpbW9yZSwgTUQgMjEyMDUsIFVTQSwgRGVwYXJ0bWVudCBvZiBDb21wdXRl
ciBTY2llbmNlLCBVbml2ZXJzaXR5IG9mIE1hcnlsYW5kLCBDb2xsZWdlIFBhcmssIE1EIDIwNzQy
LCBVU0EsIERlcGFydG1lbnQgb2YgRXBpZGVtaW9sb2d5LCBKb2hucyBIb3BraW5zIFNjaG9vbCBv
ZiBQdWJsaWMgSGVhbHRoLCA2MTUgTiBXb2xmZSBTdHJlZXQsIEJhbHRpbW9yZSwgTUQgMjEyMDUs
IFVTQSwgQ2VudGVyIGZvciBFcGlnZW5ldGljcyBhbmQgRGVwYXJ0bWVudCBvZiBNZWRpY2luZSwg
Sm9obnMgSG9wa2lucyBVbml2ZXJzaXR5IFNjaG9vbCBvZiBNZWRpY2luZSwgNTcwIFJhbmdvcywg
NzI1IE4gV29sZmUgU3RyZWV0LCBCYWx0aW1vcmUsIE1EIDIxMjA1LCBVU0EgYW5kIEluc3RpdHV0
ZSBvZiBHZW5ldGljIE1lZGljaW5lLCBKb2hucyBIb3BraW5zIFVuaXZlcnNpdHkgU2Nob29sIG9m
IE1lZGljaW5lLCBCYWx0aW1vcmUsIE1EIDIxMjA1LCBVU0EuPC9hdXRoLWFkZHJlc3M+PHRpdGxl
cz48dGl0bGU+TWluZmk6IGEgZmxleGlibGUgYW5kIGNvbXByZWhlbnNpdmUgQmlvY29uZHVjdG9y
IHBhY2thZ2UgZm9yIHRoZSBhbmFseXNpcyBvZiBJbmZpbml1bSBETkEgbWV0aHlsYXRpb24gbWlj
cm9hcnJheXM8L3RpdGxlPjxzZWNvbmRhcnktdGl0bGU+QmlvaW5mb3JtYXRpY3M8L3NlY29uZGFy
eS10aXRsZT48L3RpdGxlcz48cGVyaW9kaWNhbD48ZnVsbC10aXRsZT5CaW9pbmZvcm1hdGljczwv
ZnVsbC10aXRsZT48L3BlcmlvZGljYWw+PHBhZ2VzPjEzNjMtOTwvcGFnZXM+PHZvbHVtZT4zMDwv
dm9sdW1lPjxudW1iZXI+MTA8L251bWJlcj48ZWRpdGlvbj4yMDE0LzAxLzMxPC9lZGl0aW9uPjxr
ZXl3b3Jkcz48a2V5d29yZD5BZ2VkPC9rZXl3b3JkPjxrZXl3b3JkPkFsZ29yaXRobXM8L2tleXdv
cmQ+PGtleXdvcmQ+Q29sb25pYyBOZW9wbGFzbXMvZ2VuZXRpY3M8L2tleXdvcmQ+PGtleXdvcmQ+
KkROQSBNZXRoeWxhdGlvbjwva2V5d29yZD48a2V5d29yZD5HZW5vbWU8L2tleXdvcmQ+PGtleXdv
cmQ+SGlnaC1UaHJvdWdocHV0IE51Y2xlb3RpZGUgU2VxdWVuY2luZy8qbWV0aG9kczwva2V5d29y
ZD48a2V5d29yZD5IdW1hbnM8L2tleXdvcmQ+PGtleXdvcmQ+T2xpZ29udWNsZW90aWRlIEFycmF5
IFNlcXVlbmNlIEFuYWx5c2lzLyptZXRob2RzPC9rZXl3b3JkPjxrZXl3b3JkPlBvbHltb3JwaGlz
bSwgU2luZ2xlIE51Y2xlb3RpZGU8L2tleXdvcmQ+PGtleXdvcmQ+U29mdHdhcmU8L2tleXdvcmQ+
PC9rZXl3b3Jkcz48ZGF0ZXM+PHllYXI+MjAxNDwveWVhcj48cHViLWRhdGVzPjxkYXRlPk1heSAx
NTwvZGF0ZT48L3B1Yi1kYXRlcz48L2RhdGVzPjxpc2JuPjEzNjctNDgxMSAoRWxlY3Ryb25pYykm
I3hEOzEzNjctNDgwMyAoTGlua2luZyk8L2lzYm4+PGFjY2Vzc2lvbi1udW0+MjQ0NzgzMzk8L2Fj
Y2Vzc2lvbi1udW0+PHVybHM+PHJlbGF0ZWQtdXJscz48dXJsPmh0dHBzOi8vd3d3Lm5jYmkubmxt
Lm5paC5nb3YvcHVibWVkLzI0NDc4MzM5PC91cmw+PC9yZWxhdGVkLXVybHM+PC91cmxzPjxjdXN0
b20yPlBNQzQwMTY3MDg8L2N1c3RvbTI+PGVsZWN0cm9uaWMtcmVzb3VyY2UtbnVtPjEwLjEwOTMv
YmlvaW5mb3JtYXRpY3MvYnR1MDQ5PC9lbGVjdHJvbmljLXJlc291cmNlLW51bT48L3JlY29yZD48
L0NpdGU+PC9FbmROb3RlPn==
</w:fldData>
        </w:fldChar>
      </w:r>
      <w:r w:rsidRPr="008B5129">
        <w:rPr>
          <w:rFonts w:ascii="Arial" w:hAnsi="Arial" w:cs="Arial"/>
          <w:color w:val="000000"/>
          <w:sz w:val="20"/>
          <w:szCs w:val="20"/>
          <w:lang w:val="en-GB"/>
        </w:rPr>
        <w:instrText xml:space="preserve"> ADDIN EN.CITE.DATA </w:instrText>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Pr="008B5129">
        <w:rPr>
          <w:rFonts w:ascii="Arial" w:hAnsi="Arial" w:cs="Arial"/>
          <w:noProof/>
          <w:color w:val="000000"/>
          <w:sz w:val="20"/>
          <w:szCs w:val="20"/>
          <w:lang w:val="en-GB"/>
        </w:rPr>
        <w:t>(Aryee et al., 2014; Morris et al., 2014)</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Samples were processed filtering for a probe detection </w:t>
      </w:r>
      <w:r w:rsidRPr="008B5129">
        <w:rPr>
          <w:rFonts w:ascii="Arial" w:hAnsi="Arial" w:cs="Arial"/>
          <w:i/>
          <w:color w:val="000000"/>
          <w:sz w:val="20"/>
          <w:szCs w:val="20"/>
          <w:lang w:val="en-GB"/>
        </w:rPr>
        <w:t>P</w:t>
      </w:r>
      <w:r w:rsidRPr="008B5129">
        <w:rPr>
          <w:rFonts w:ascii="Arial" w:hAnsi="Arial" w:cs="Arial"/>
          <w:color w:val="000000"/>
          <w:sz w:val="20"/>
          <w:szCs w:val="20"/>
          <w:lang w:val="en-GB"/>
        </w:rPr>
        <w:t xml:space="preserve"> value ≤ 0.01, probes with a </w:t>
      </w:r>
      <w:proofErr w:type="spellStart"/>
      <w:r w:rsidRPr="008B5129">
        <w:rPr>
          <w:rFonts w:ascii="Arial" w:hAnsi="Arial" w:cs="Arial"/>
          <w:color w:val="000000"/>
          <w:sz w:val="20"/>
          <w:szCs w:val="20"/>
          <w:lang w:val="en-GB"/>
        </w:rPr>
        <w:t>beadcount</w:t>
      </w:r>
      <w:proofErr w:type="spellEnd"/>
      <w:r w:rsidRPr="008B5129">
        <w:rPr>
          <w:rFonts w:ascii="Arial" w:hAnsi="Arial" w:cs="Arial"/>
          <w:color w:val="000000"/>
          <w:sz w:val="20"/>
          <w:szCs w:val="20"/>
          <w:lang w:val="en-GB"/>
        </w:rPr>
        <w:t xml:space="preserve"> &lt;3 in at least 5% of samples, no CpG and known SNPs </w:t>
      </w:r>
      <w:r w:rsidRPr="008B5129">
        <w:rPr>
          <w:rFonts w:ascii="Arial" w:hAnsi="Arial" w:cs="Arial"/>
          <w:color w:val="000000"/>
          <w:sz w:val="20"/>
          <w:szCs w:val="20"/>
          <w:lang w:val="en-GB"/>
        </w:rPr>
        <w:fldChar w:fldCharType="begin"/>
      </w:r>
      <w:r w:rsidRPr="008B5129">
        <w:rPr>
          <w:rFonts w:ascii="Arial" w:hAnsi="Arial" w:cs="Arial"/>
          <w:color w:val="000000"/>
          <w:sz w:val="20"/>
          <w:szCs w:val="20"/>
          <w:lang w:val="en-GB"/>
        </w:rPr>
        <w:instrText xml:space="preserve"> ADDIN EN.CITE &lt;EndNote&gt;&lt;Cite&gt;&lt;Author&gt;Zhou&lt;/Author&gt;&lt;Year&gt;2017&lt;/Year&gt;&lt;RecNum&gt;1011&lt;/RecNum&gt;&lt;DisplayText&gt;(Zhou et al., 2017)&lt;/DisplayText&gt;&lt;record&gt;&lt;rec-number&gt;1011&lt;/rec-number&gt;&lt;foreign-keys&gt;&lt;key app="EN" db-id="etfv0p229szrt2eewfrv2xdyf0rt2v0rvrzs" timestamp="1593780922"&gt;1011&lt;/key&gt;&lt;/foreign-keys&gt;&lt;ref-type name="Journal Article"&gt;17&lt;/ref-type&gt;&lt;contributors&gt;&lt;authors&gt;&lt;author&gt;Zhou, W.&lt;/author&gt;&lt;author&gt;Laird, P. W.&lt;/author&gt;&lt;author&gt;Shen, H.&lt;/author&gt;&lt;/authors&gt;&lt;/contributors&gt;&lt;auth-address&gt;Center for Epigenetics, Van Andel Research Institute, 333 Bostwick Ave NE, Grand Rapids, MI 49503, USA.&lt;/auth-address&gt;&lt;titles&gt;&lt;title&gt;Comprehensive characterization, annotation and innovative use of Infinium DNA methylation BeadChip probes&lt;/title&gt;&lt;secondary-title&gt;Nucleic Acids Res&lt;/secondary-title&gt;&lt;/titles&gt;&lt;periodical&gt;&lt;full-title&gt;Nucleic Acids Res&lt;/full-title&gt;&lt;/periodical&gt;&lt;pages&gt;e22&lt;/pages&gt;&lt;volume&gt;45&lt;/volume&gt;&lt;number&gt;4&lt;/number&gt;&lt;edition&gt;2016/12/08&lt;/edition&gt;&lt;keywords&gt;&lt;keyword&gt;Alleles&lt;/keyword&gt;&lt;keyword&gt;CpG Islands&lt;/keyword&gt;&lt;keyword&gt;*DNA Methylation&lt;/keyword&gt;&lt;keyword&gt;*DNA Probes&lt;/keyword&gt;&lt;keyword&gt;Gene Dosage&lt;/keyword&gt;&lt;keyword&gt;Gene Frequency&lt;/keyword&gt;&lt;keyword&gt;Genomics/methods&lt;/keyword&gt;&lt;keyword&gt;HeLa Cells&lt;/keyword&gt;&lt;keyword&gt;Humans&lt;/keyword&gt;&lt;keyword&gt;*Molecular Sequence Annotation/methods&lt;/keyword&gt;&lt;keyword&gt;*Oligonucleotide Array Sequence Analysis/methods&lt;/keyword&gt;&lt;keyword&gt;Polymorphism, Single Nucleotide&lt;/keyword&gt;&lt;keyword&gt;Repetitive Sequences, Nucleic Acid&lt;/keyword&gt;&lt;/keywords&gt;&lt;dates&gt;&lt;year&gt;2017&lt;/year&gt;&lt;pub-dates&gt;&lt;date&gt;Feb 28&lt;/date&gt;&lt;/pub-dates&gt;&lt;/dates&gt;&lt;isbn&gt;1362-4962 (Electronic)&amp;#xD;0305-1048 (Linking)&lt;/isbn&gt;&lt;accession-num&gt;27924034&lt;/accession-num&gt;&lt;urls&gt;&lt;related-urls&gt;&lt;url&gt;https://www.ncbi.nlm.nih.gov/pubmed/27924034&lt;/url&gt;&lt;/related-urls&gt;&lt;/urls&gt;&lt;custom2&gt;PMC5389466&lt;/custom2&gt;&lt;electronic-resource-num&gt;10.1093/nar/gkw967&lt;/electronic-resource-num&gt;&lt;/record&gt;&lt;/Cite&gt;&lt;/EndNote&gt;</w:instrText>
      </w:r>
      <w:r w:rsidRPr="008B5129">
        <w:rPr>
          <w:rFonts w:ascii="Arial" w:hAnsi="Arial" w:cs="Arial"/>
          <w:color w:val="000000"/>
          <w:sz w:val="20"/>
          <w:szCs w:val="20"/>
          <w:lang w:val="en-GB"/>
        </w:rPr>
        <w:fldChar w:fldCharType="separate"/>
      </w:r>
      <w:r w:rsidRPr="008B5129">
        <w:rPr>
          <w:rFonts w:ascii="Arial" w:hAnsi="Arial" w:cs="Arial"/>
          <w:noProof/>
          <w:color w:val="000000"/>
          <w:sz w:val="20"/>
          <w:szCs w:val="20"/>
          <w:lang w:val="en-GB"/>
        </w:rPr>
        <w:t>(Zhou et al., 2017)</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at probe starts, probes aligning to multiple locations,  and QC using the on array control probes. In total, 750150 probes on the array passed the filtering and QC steps. The BMIQ </w:t>
      </w:r>
      <w:r w:rsidRPr="008B5129">
        <w:rPr>
          <w:rFonts w:ascii="Arial" w:hAnsi="Arial" w:cs="Arial"/>
          <w:color w:val="000000"/>
          <w:sz w:val="20"/>
          <w:szCs w:val="20"/>
          <w:lang w:val="en-GB"/>
        </w:rPr>
        <w:fldChar w:fldCharType="begin"/>
      </w:r>
      <w:r w:rsidRPr="008B5129">
        <w:rPr>
          <w:rFonts w:ascii="Arial" w:hAnsi="Arial" w:cs="Arial"/>
          <w:color w:val="000000"/>
          <w:sz w:val="20"/>
          <w:szCs w:val="20"/>
          <w:lang w:val="en-GB"/>
        </w:rPr>
        <w:instrText xml:space="preserve"> ADDIN EN.CITE &lt;EndNote&gt;&lt;Cite&gt;&lt;Author&gt;Teschendorff&lt;/Author&gt;&lt;Year&gt;2013&lt;/Year&gt;&lt;RecNum&gt;1012&lt;/RecNum&gt;&lt;DisplayText&gt;(Teschendorff et al., 2013)&lt;/DisplayText&gt;&lt;record&gt;&lt;rec-number&gt;1012&lt;/rec-number&gt;&lt;foreign-keys&gt;&lt;key app="EN" db-id="etfv0p229szrt2eewfrv2xdyf0rt2v0rvrzs" timestamp="1593781019"&gt;1012&lt;/key&gt;&lt;/foreign-keys&gt;&lt;ref-type name="Journal Article"&gt;17&lt;/ref-type&gt;&lt;contributors&gt;&lt;authors&gt;&lt;author&gt;Teschendorff, A. E.&lt;/author&gt;&lt;author&gt;Marabita, F.&lt;/author&gt;&lt;author&gt;Lechner, M.&lt;/author&gt;&lt;author&gt;Bartlett, T.&lt;/author&gt;&lt;author&gt;Tegner, J.&lt;/author&gt;&lt;author&gt;Gomez-Cabrero, D.&lt;/author&gt;&lt;author&gt;Beck, S.&lt;/author&gt;&lt;/authors&gt;&lt;/contributors&gt;&lt;auth-address&gt;Statistical Genomics Group, UCL Cancer Institute, University College London, London WC1E 6BT, UK. a.teschendorff@ucl.ac.uk&lt;/auth-addres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96&lt;/pages&gt;&lt;volume&gt;29&lt;/volume&gt;&lt;number&gt;2&lt;/number&gt;&lt;edition&gt;2012/11/24&lt;/edition&gt;&lt;keywords&gt;&lt;keyword&gt;*Algorithms&lt;/keyword&gt;&lt;keyword&gt;*DNA Methylation&lt;/keyword&gt;&lt;keyword&gt;Neoplasms/genetics&lt;/keyword&gt;&lt;keyword&gt;Normal Distribution&lt;/keyword&gt;&lt;keyword&gt;Nucleic Acid Probes/*chemistry&lt;/keyword&gt;&lt;keyword&gt;Oligonucleotide Array Sequence Analysis/*methods&lt;/keyword&gt;&lt;/keywords&gt;&lt;dates&gt;&lt;year&gt;2013&lt;/year&gt;&lt;pub-dates&gt;&lt;date&gt;Jan 15&lt;/date&gt;&lt;/pub-dates&gt;&lt;/dates&gt;&lt;isbn&gt;1367-4811 (Electronic)&amp;#xD;1367-4803 (Linking)&lt;/isbn&gt;&lt;accession-num&gt;23175756&lt;/accession-num&gt;&lt;urls&gt;&lt;related-urls&gt;&lt;url&gt;https://www.ncbi.nlm.nih.gov/pubmed/23175756&lt;/url&gt;&lt;/related-urls&gt;&lt;/urls&gt;&lt;custom2&gt;PMC3546795&lt;/custom2&gt;&lt;electronic-resource-num&gt;10.1093/bioinformatics/bts680&lt;/electronic-resource-num&gt;&lt;/record&gt;&lt;/Cite&gt;&lt;/EndNote&gt;</w:instrText>
      </w:r>
      <w:r w:rsidRPr="008B5129">
        <w:rPr>
          <w:rFonts w:ascii="Arial" w:hAnsi="Arial" w:cs="Arial"/>
          <w:color w:val="000000"/>
          <w:sz w:val="20"/>
          <w:szCs w:val="20"/>
          <w:lang w:val="en-GB"/>
        </w:rPr>
        <w:fldChar w:fldCharType="separate"/>
      </w:r>
      <w:r w:rsidRPr="008B5129">
        <w:rPr>
          <w:rFonts w:ascii="Arial" w:hAnsi="Arial" w:cs="Arial"/>
          <w:noProof/>
          <w:color w:val="000000"/>
          <w:sz w:val="20"/>
          <w:szCs w:val="20"/>
          <w:lang w:val="en-GB"/>
        </w:rPr>
        <w:t>(Teschendorff et al., 2013)</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method was used to normalise the two probe types (I and II) present on the array. Beta </w:t>
      </w:r>
      <w:r w:rsidRPr="008B5129">
        <w:rPr>
          <w:rFonts w:ascii="Arial" w:hAnsi="Arial" w:cs="Arial"/>
          <w:color w:val="000000"/>
          <w:sz w:val="20"/>
          <w:szCs w:val="20"/>
          <w:lang w:val="en-GB"/>
        </w:rPr>
        <w:lastRenderedPageBreak/>
        <w:t xml:space="preserve">methylation values from the EPIC array range from 0 (unmethylated) to 1 (methylated) and are equivalent of percentage methylation. </w:t>
      </w:r>
    </w:p>
    <w:p w14:paraId="25B9CD51"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640650CC" w14:textId="0FD647A2"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To account for sex specific differences we performed batch correction with </w:t>
      </w:r>
      <w:proofErr w:type="spellStart"/>
      <w:proofErr w:type="gramStart"/>
      <w:r w:rsidRPr="008B5129">
        <w:rPr>
          <w:rFonts w:ascii="Arial" w:hAnsi="Arial" w:cs="Arial"/>
          <w:color w:val="000000"/>
          <w:sz w:val="20"/>
          <w:szCs w:val="20"/>
          <w:lang w:val="en-GB"/>
        </w:rPr>
        <w:t>champ.runCombat</w:t>
      </w:r>
      <w:proofErr w:type="spellEnd"/>
      <w:proofErr w:type="gramEnd"/>
      <w:r w:rsidRPr="008B5129">
        <w:rPr>
          <w:rFonts w:ascii="Arial" w:hAnsi="Arial" w:cs="Arial"/>
          <w:color w:val="000000"/>
          <w:sz w:val="20"/>
          <w:szCs w:val="20"/>
          <w:lang w:val="en-GB"/>
        </w:rPr>
        <w:t xml:space="preserve">, using sex as the variable for correction. The PCA plot was generated for the top 500 most variably methylated </w:t>
      </w:r>
      <w:proofErr w:type="spellStart"/>
      <w:r w:rsidRPr="008B5129">
        <w:rPr>
          <w:rFonts w:ascii="Arial" w:hAnsi="Arial" w:cs="Arial"/>
          <w:color w:val="000000"/>
          <w:sz w:val="20"/>
          <w:szCs w:val="20"/>
          <w:lang w:val="en-GB"/>
        </w:rPr>
        <w:t>CpGs</w:t>
      </w:r>
      <w:proofErr w:type="spellEnd"/>
      <w:r w:rsidRPr="008B5129">
        <w:rPr>
          <w:rFonts w:ascii="Arial" w:hAnsi="Arial" w:cs="Arial"/>
          <w:color w:val="000000"/>
          <w:sz w:val="20"/>
          <w:szCs w:val="20"/>
          <w:lang w:val="en-GB"/>
        </w:rPr>
        <w:t xml:space="preserve">. DMRs were calculated using the </w:t>
      </w:r>
      <w:proofErr w:type="spellStart"/>
      <w:r w:rsidRPr="008B5129">
        <w:rPr>
          <w:rFonts w:ascii="Arial" w:hAnsi="Arial" w:cs="Arial"/>
          <w:color w:val="000000"/>
          <w:sz w:val="20"/>
          <w:szCs w:val="20"/>
          <w:lang w:val="en-GB"/>
        </w:rPr>
        <w:t>bumpHunter</w:t>
      </w:r>
      <w:proofErr w:type="spellEnd"/>
      <w:r w:rsidRPr="008B5129">
        <w:rPr>
          <w:rFonts w:ascii="Arial" w:hAnsi="Arial" w:cs="Arial"/>
          <w:color w:val="000000"/>
          <w:sz w:val="20"/>
          <w:szCs w:val="20"/>
          <w:lang w:val="en-GB"/>
        </w:rPr>
        <w:t xml:space="preserve"> methods in </w:t>
      </w:r>
      <w:proofErr w:type="spellStart"/>
      <w:r w:rsidRPr="008B5129">
        <w:rPr>
          <w:rFonts w:ascii="Arial" w:hAnsi="Arial" w:cs="Arial"/>
          <w:color w:val="000000"/>
          <w:sz w:val="20"/>
          <w:szCs w:val="20"/>
          <w:lang w:val="en-GB"/>
        </w:rPr>
        <w:t>ChAMP</w:t>
      </w:r>
      <w:proofErr w:type="spellEnd"/>
      <w:r w:rsidRPr="008B5129">
        <w:rPr>
          <w:rFonts w:ascii="Arial" w:hAnsi="Arial" w:cs="Arial"/>
          <w:color w:val="000000"/>
          <w:sz w:val="20"/>
          <w:szCs w:val="20"/>
          <w:lang w:val="en-GB"/>
        </w:rPr>
        <w:t xml:space="preserve">, and a methylation difference of 0.2 and adjusted </w:t>
      </w:r>
      <w:proofErr w:type="spellStart"/>
      <w:r w:rsidRPr="008B5129">
        <w:rPr>
          <w:rFonts w:ascii="Arial" w:hAnsi="Arial" w:cs="Arial"/>
          <w:color w:val="000000"/>
          <w:sz w:val="20"/>
          <w:szCs w:val="20"/>
          <w:lang w:val="en-GB"/>
        </w:rPr>
        <w:t>p.value</w:t>
      </w:r>
      <w:proofErr w:type="spellEnd"/>
      <w:r w:rsidRPr="008B5129">
        <w:rPr>
          <w:rFonts w:ascii="Arial" w:hAnsi="Arial" w:cs="Arial"/>
          <w:color w:val="000000"/>
          <w:sz w:val="20"/>
          <w:szCs w:val="20"/>
          <w:lang w:val="en-GB"/>
        </w:rPr>
        <w:t xml:space="preserve"> of 0.05 between first and second trimesters was used for filtering DMRs. Probes on the X and Y chromosomes were excluded to minimise sex specific in differential methylation calculations. Pearson’s correlation (R function </w:t>
      </w:r>
      <w:proofErr w:type="spellStart"/>
      <w:r w:rsidRPr="008B5129">
        <w:rPr>
          <w:rFonts w:ascii="Arial" w:hAnsi="Arial" w:cs="Arial"/>
          <w:color w:val="000000"/>
          <w:sz w:val="20"/>
          <w:szCs w:val="20"/>
          <w:lang w:val="en-GB"/>
        </w:rPr>
        <w:t>cor.test</w:t>
      </w:r>
      <w:proofErr w:type="spellEnd"/>
      <w:r w:rsidRPr="008B5129">
        <w:rPr>
          <w:rFonts w:ascii="Arial" w:hAnsi="Arial" w:cs="Arial"/>
          <w:color w:val="000000"/>
          <w:sz w:val="20"/>
          <w:szCs w:val="20"/>
          <w:lang w:val="en-GB"/>
        </w:rPr>
        <w:t xml:space="preserve">) was used to calculate p values between DMR methylation and differential gene expression was calculated Pearson’s. </w:t>
      </w:r>
      <w:proofErr w:type="spellStart"/>
      <w:r w:rsidRPr="008B5129">
        <w:rPr>
          <w:rFonts w:ascii="Arial" w:hAnsi="Arial" w:cs="Arial"/>
          <w:color w:val="000000"/>
          <w:sz w:val="20"/>
          <w:szCs w:val="20"/>
          <w:lang w:val="en-GB"/>
        </w:rPr>
        <w:t>Bedtools</w:t>
      </w:r>
      <w:proofErr w:type="spellEnd"/>
      <w:r w:rsidRPr="008B5129">
        <w:rPr>
          <w:rFonts w:ascii="Arial" w:hAnsi="Arial" w:cs="Arial"/>
          <w:color w:val="000000"/>
          <w:sz w:val="20"/>
          <w:szCs w:val="20"/>
          <w:lang w:val="en-GB"/>
        </w:rPr>
        <w:t xml:space="preserve"> </w:t>
      </w:r>
      <w:r w:rsidRPr="008B5129">
        <w:rPr>
          <w:rFonts w:ascii="Arial" w:hAnsi="Arial" w:cs="Arial"/>
          <w:color w:val="000000"/>
          <w:sz w:val="20"/>
          <w:szCs w:val="20"/>
          <w:lang w:val="en-GB"/>
        </w:rPr>
        <w:fldChar w:fldCharType="begin"/>
      </w:r>
      <w:r w:rsidRPr="008B5129">
        <w:rPr>
          <w:rFonts w:ascii="Arial" w:hAnsi="Arial" w:cs="Arial"/>
          <w:color w:val="000000"/>
          <w:sz w:val="20"/>
          <w:szCs w:val="20"/>
          <w:lang w:val="en-GB"/>
        </w:rPr>
        <w:instrText xml:space="preserve"> ADDIN EN.CITE &lt;EndNote&gt;&lt;Cite&gt;&lt;Author&gt;Quinlan&lt;/Author&gt;&lt;Year&gt;2010&lt;/Year&gt;&lt;RecNum&gt;1037&lt;/RecNum&gt;&lt;DisplayText&gt;(Quinlan and Hall, 2010)&lt;/DisplayText&gt;&lt;record&gt;&lt;rec-number&gt;1037&lt;/rec-number&gt;&lt;foreign-keys&gt;&lt;key app="EN" db-id="etfv0p229szrt2eewfrv2xdyf0rt2v0rvrzs" timestamp="1598513045"&gt;1037&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Pr="008B5129">
        <w:rPr>
          <w:rFonts w:ascii="Arial" w:hAnsi="Arial" w:cs="Arial"/>
          <w:color w:val="000000"/>
          <w:sz w:val="20"/>
          <w:szCs w:val="20"/>
          <w:lang w:val="en-GB"/>
        </w:rPr>
        <w:fldChar w:fldCharType="separate"/>
      </w:r>
      <w:r w:rsidRPr="008B5129">
        <w:rPr>
          <w:rFonts w:ascii="Arial" w:hAnsi="Arial" w:cs="Arial"/>
          <w:noProof/>
          <w:color w:val="000000"/>
          <w:sz w:val="20"/>
          <w:szCs w:val="20"/>
          <w:lang w:val="en-GB"/>
        </w:rPr>
        <w:t>(Quinlan and Hall, 2010)</w:t>
      </w:r>
      <w:r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t xml:space="preserve"> was used to determine DMRs overlapping gene bodies and promoters (</w:t>
      </w:r>
      <w:proofErr w:type="spellStart"/>
      <w:r w:rsidRPr="008B5129">
        <w:rPr>
          <w:rFonts w:ascii="Arial" w:hAnsi="Arial" w:cs="Arial"/>
          <w:color w:val="000000"/>
          <w:sz w:val="20"/>
          <w:szCs w:val="20"/>
          <w:lang w:val="en-GB"/>
        </w:rPr>
        <w:t>bedtools</w:t>
      </w:r>
      <w:proofErr w:type="spellEnd"/>
      <w:r w:rsidRPr="008B5129">
        <w:rPr>
          <w:rFonts w:ascii="Arial" w:hAnsi="Arial" w:cs="Arial"/>
          <w:color w:val="000000"/>
          <w:sz w:val="20"/>
          <w:szCs w:val="20"/>
          <w:lang w:val="en-GB"/>
        </w:rPr>
        <w:t xml:space="preserve"> closest -D b -d) -a </w:t>
      </w:r>
      <w:proofErr w:type="spellStart"/>
      <w:r w:rsidRPr="008B5129">
        <w:rPr>
          <w:rFonts w:ascii="Arial" w:hAnsi="Arial" w:cs="Arial"/>
          <w:color w:val="000000"/>
          <w:sz w:val="20"/>
          <w:szCs w:val="20"/>
          <w:lang w:val="en-GB"/>
        </w:rPr>
        <w:t>DMRs.bed</w:t>
      </w:r>
      <w:proofErr w:type="spellEnd"/>
      <w:r w:rsidRPr="008B5129">
        <w:rPr>
          <w:rFonts w:ascii="Arial" w:hAnsi="Arial" w:cs="Arial"/>
          <w:color w:val="000000"/>
          <w:sz w:val="20"/>
          <w:szCs w:val="20"/>
          <w:lang w:val="en-GB"/>
        </w:rPr>
        <w:t xml:space="preserve"> -b GRCh37.87.gtf.bed and 1.5Kb upstream of the TSS used to define promoters). GO analysis on for DMRs in gene bodies and promoters was performed with ‘</w:t>
      </w:r>
      <w:proofErr w:type="spellStart"/>
      <w:r w:rsidRPr="008B5129">
        <w:rPr>
          <w:rFonts w:ascii="Arial" w:hAnsi="Arial" w:cs="Arial"/>
          <w:color w:val="000000"/>
          <w:sz w:val="20"/>
          <w:szCs w:val="20"/>
          <w:lang w:val="en-GB"/>
        </w:rPr>
        <w:t>goregions</w:t>
      </w:r>
      <w:proofErr w:type="spellEnd"/>
      <w:r w:rsidRPr="008B5129">
        <w:rPr>
          <w:rFonts w:ascii="Arial" w:hAnsi="Arial" w:cs="Arial"/>
          <w:color w:val="000000"/>
          <w:sz w:val="20"/>
          <w:szCs w:val="20"/>
          <w:lang w:val="en-GB"/>
        </w:rPr>
        <w:t xml:space="preserve">’ from </w:t>
      </w:r>
      <w:proofErr w:type="spellStart"/>
      <w:r w:rsidRPr="008B5129">
        <w:rPr>
          <w:rFonts w:ascii="Arial" w:hAnsi="Arial" w:cs="Arial"/>
          <w:color w:val="000000"/>
          <w:sz w:val="20"/>
          <w:szCs w:val="20"/>
          <w:lang w:val="en-GB"/>
        </w:rPr>
        <w:t>missMethyl</w:t>
      </w:r>
      <w:proofErr w:type="spellEnd"/>
      <w:r w:rsidRPr="008B5129">
        <w:rPr>
          <w:rFonts w:ascii="Arial" w:hAnsi="Arial" w:cs="Arial"/>
          <w:color w:val="000000"/>
          <w:sz w:val="20"/>
          <w:szCs w:val="20"/>
          <w:lang w:val="en-GB"/>
        </w:rPr>
        <w:t xml:space="preserve"> </w:t>
      </w:r>
      <w:r w:rsidRPr="008B5129">
        <w:rPr>
          <w:rFonts w:ascii="Arial" w:hAnsi="Arial" w:cs="Arial"/>
          <w:color w:val="000000"/>
          <w:sz w:val="20"/>
          <w:szCs w:val="20"/>
          <w:lang w:val="en-GB"/>
        </w:rPr>
        <w:fldChar w:fldCharType="begin"/>
      </w:r>
      <w:r w:rsidRPr="008B5129">
        <w:rPr>
          <w:rFonts w:ascii="Arial" w:hAnsi="Arial" w:cs="Arial"/>
          <w:color w:val="000000"/>
          <w:sz w:val="20"/>
          <w:szCs w:val="20"/>
          <w:lang w:val="en-GB"/>
        </w:rPr>
        <w:instrText xml:space="preserve"> ADDIN EN.CITE &lt;EndNote&gt;&lt;Cite&gt;&lt;Author&gt;Phipson&lt;/Author&gt;&lt;Year&gt;2016&lt;/Year&gt;&lt;RecNum&gt;1036&lt;/RecNum&gt;&lt;DisplayText&gt;(Phipson et al., 2016)&lt;/DisplayText&gt;&lt;record&gt;&lt;rec-number&gt;1036&lt;/rec-number&gt;&lt;foreign-keys&gt;&lt;key app="EN" db-id="etfv0p229szrt2eewfrv2xdyf0rt2v0rvrzs" timestamp="1598512923"&gt;1036&lt;/key&gt;&lt;/foreign-keys&gt;&lt;ref-type name="Journal Article"&gt;17&lt;/ref-type&gt;&lt;contributors&gt;&lt;authors&gt;&lt;author&gt;Phipson, B.&lt;/author&gt;&lt;author&gt;Maksimovic, J.&lt;/author&gt;&lt;author&gt;Oshlack, A.&lt;/author&gt;&lt;/authors&gt;&lt;/contributors&gt;&lt;auth-address&gt;Bioinformatics Group, Murdoch Childrens Research Institute, Royal Children&amp;apos;s Hospital, 50 Flemington Road, Parkville, Victoria, 3052, Australia.&lt;/auth-address&gt;&lt;titles&gt;&lt;title&gt;missMethyl: an R package for analyzing data from Illumina&amp;apos;s HumanMethylation450 platform&lt;/title&gt;&lt;secondary-title&gt;Bioinformatics&lt;/secondary-title&gt;&lt;/titles&gt;&lt;periodical&gt;&lt;full-title&gt;Bioinformatics&lt;/full-title&gt;&lt;/periodical&gt;&lt;pages&gt;286-8&lt;/pages&gt;&lt;volume&gt;32&lt;/volume&gt;&lt;number&gt;2&lt;/number&gt;&lt;edition&gt;2015/10/02&lt;/edition&gt;&lt;keywords&gt;&lt;keyword&gt;Computational Biology/*methods&lt;/keyword&gt;&lt;keyword&gt;CpG Islands&lt;/keyword&gt;&lt;keyword&gt;*DNA Methylation&lt;/keyword&gt;&lt;keyword&gt;*Genome, Human&lt;/keyword&gt;&lt;keyword&gt;Humans&lt;/keyword&gt;&lt;keyword&gt;Oligonucleotide Array Sequence Analysis/*methods&lt;/keyword&gt;&lt;keyword&gt;*Software&lt;/keyword&gt;&lt;/keywords&gt;&lt;dates&gt;&lt;year&gt;2016&lt;/year&gt;&lt;pub-dates&gt;&lt;date&gt;Jan 15&lt;/date&gt;&lt;/pub-dates&gt;&lt;/dates&gt;&lt;isbn&gt;1367-4811 (Electronic)&amp;#xD;1367-4803 (Linking)&lt;/isbn&gt;&lt;accession-num&gt;26424855&lt;/accession-num&gt;&lt;urls&gt;&lt;related-urls&gt;&lt;url&gt;https://www.ncbi.nlm.nih.gov/pubmed/26424855&lt;/url&gt;&lt;/related-urls&gt;&lt;/urls&gt;&lt;electronic-resource-num&gt;10.1093/bioinformatics/btv560&lt;/electronic-resource-num&gt;&lt;/record&gt;&lt;/Cite&gt;&lt;/EndNote&gt;</w:instrText>
      </w:r>
      <w:r w:rsidRPr="008B5129">
        <w:rPr>
          <w:rFonts w:ascii="Arial" w:hAnsi="Arial" w:cs="Arial"/>
          <w:color w:val="000000"/>
          <w:sz w:val="20"/>
          <w:szCs w:val="20"/>
          <w:lang w:val="en-GB"/>
        </w:rPr>
        <w:fldChar w:fldCharType="separate"/>
      </w:r>
      <w:r w:rsidRPr="008B5129">
        <w:rPr>
          <w:rFonts w:ascii="Arial" w:hAnsi="Arial" w:cs="Arial"/>
          <w:noProof/>
          <w:color w:val="000000"/>
          <w:sz w:val="20"/>
          <w:szCs w:val="20"/>
          <w:lang w:val="en-GB"/>
        </w:rPr>
        <w:t>(Phipson et al., 2016)</w:t>
      </w:r>
      <w:r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t xml:space="preserve">. Multiple DMRs per gene were manually checked and in all cases the methylation change was in the same direction. Where a DMR overlapped two genes, both were included in the correlation with gene expression. A list of the top 100 DMRs associated with sex-specific methylation in human placentas are from Gong et al. </w:t>
      </w:r>
      <w:r w:rsidRPr="008B5129">
        <w:rPr>
          <w:rFonts w:ascii="Arial" w:hAnsi="Arial" w:cs="Arial"/>
          <w:color w:val="000000"/>
          <w:sz w:val="20"/>
          <w:szCs w:val="20"/>
          <w:lang w:val="en-GB"/>
        </w:rPr>
        <w:fldChar w:fldCharType="begin">
          <w:fldData xml:space="preserve">PEVuZE5vdGU+PENpdGUgRXhjbHVkZUF1dGg9IjEiPjxBdXRob3I+R29uZzwvQXV0aG9yPjxZZWFy
PjIwMTg8L1llYXI+PFJlY051bT4xMDI1PC9SZWNOdW0+PERpc3BsYXlUZXh0PigyMDE4YSk8L0Rp
c3BsYXlUZXh0PjxyZWNvcmQ+PHJlYy1udW1iZXI+MTAyNTwvcmVjLW51bWJlcj48Zm9yZWlnbi1r
ZXlzPjxrZXkgYXBwPSJFTiIgZGItaWQ9ImV0ZnYwcDIyOXN6cnQyZWV3ZnJ2MnhkeWYwcnQydjBy
dnJ6cyIgdGltZXN0YW1wPSIxNTk3OTM5OTI0Ij4xMDI1PC9rZXk+PC9mb3JlaWduLWtleXM+PHJl
Zi10eXBlIG5hbWU9IkpvdXJuYWwgQXJ0aWNsZSI+MTc8L3JlZi10eXBlPjxjb250cmlidXRvcnM+
PGF1dGhvcnM+PGF1dGhvcj5Hb25nLCBTLjwvYXV0aG9yPjxhdXRob3I+Sm9obnNvbiwgTS4gRC48
L2F1dGhvcj48YXV0aG9yPkRvcGllcmFsYSwgSi48L2F1dGhvcj48YXV0aG9yPkdhY2Npb2xpLCBG
LjwvYXV0aG9yPjxhdXRob3I+U292aW8sIFUuPC9hdXRob3I+PGF1dGhvcj5Db25zdGFuY2lhLCBN
LjwvYXV0aG9yPjxhdXRob3I+U21pdGgsIEcuIEMuPC9hdXRob3I+PGF1dGhvcj5DaGFybm9jay1K
b25lcywgRC4gUy48L2F1dGhvcj48L2F1dGhvcnM+PC9jb250cmlidXRvcnM+PGF1dGgtYWRkcmVz
cz5hIERlcGFydG1lbnQgb2YgT2JzdGV0cmljcyBhbmQgR3luYWVjb2xvZ3kgLCBVbml2ZXJzaXR5
IG9mIENhbWJyaWRnZSwgTklIUiBDYW1icmlkZ2UgQ29tcHJlaGVuc2l2ZSBCaW9tZWRpY2FsIFJl
c2VhcmNoIENlbnRyZSAsIENhbWJyaWRnZSAsIENCMiAwU1cgLCBVbml0ZWQgS2luZ2RvbS4mI3hE
O2IgQ2VudHJlIGZvciBUcm9waG9ibGFzdCBSZXNlYXJjaCAoQ1RSKSwgRGVwYXJ0bWVudCBvZiBQ
aHlzaW9sb2d5LCBEZXZlbG9wbWVudCBhbmQgTmV1cm9zY2llbmNlICwgVW5pdmVyc2l0eSBvZiBD
YW1icmlkZ2UgLCBDYW1icmlkZ2UgLCBDQjIgM0VHICwgVW5pdGVkIEtpbmdkb20uPC9hdXRoLWFk
ZHJlc3M+PHRpdGxlcz48dGl0bGU+R2Vub21lLXdpZGUgb3hpZGF0aXZlIGJpc3VsZml0ZSBzZXF1
ZW5jaW5nIGlkZW50aWZpZXMgc2V4LXNwZWNpZmljIG1ldGh5bGF0aW9uIGRpZmZlcmVuY2VzIGlu
IHRoZSBodW1hbiBwbGFjZW50YTwvdGl0bGU+PHNlY29uZGFyeS10aXRsZT5FcGlnZW5ldGljczwv
c2Vjb25kYXJ5LXRpdGxlPjwvdGl0bGVzPjxwZXJpb2RpY2FsPjxmdWxsLXRpdGxlPkVwaWdlbmV0
aWNzPC9mdWxsLXRpdGxlPjwvcGVyaW9kaWNhbD48cGFnZXM+MjI4LTIzOTwvcGFnZXM+PHZvbHVt
ZT4xMzwvdm9sdW1lPjxudW1iZXI+MzwvbnVtYmVyPjxlZGl0aW9uPjIwMTgvMDEvMzA8L2VkaXRp
b24+PGtleXdvcmRzPjxrZXl3b3JkPkNocm9tb3NvbWUgTWFwcGluZzwva2V5d29yZD48a2V5d29y
ZD5DaHJvbW9zb21lcywgSHVtYW4sIFgvKmdlbmV0aWNzL21ldGFib2xpc208L2tleXdvcmQ+PGtl
eXdvcmQ+RE5BIE1ldGh5bGF0aW9uL2dlbmV0aWNzPC9rZXl3b3JkPjxrZXl3b3JkPipFcGlnZW5l
c2lzLCBHZW5ldGljPC9rZXl3b3JkPjxrZXl3b3JkPkV4b25zL2dlbmV0aWNzPC9rZXl3b3JkPjxr
ZXl3b3JkPkZlbWFsZTwva2V5d29yZD48a2V5d29yZD5HZW5vbWUsIEh1bWFuPC9rZXl3b3JkPjxr
ZXl3b3JkPkdlbm9taWMgSW1wcmludGluZy9nZW5ldGljczwva2V5d29yZD48a2V5d29yZD5IdW1h
bnM8L2tleXdvcmQ+PGtleXdvcmQ+TWFsZTwva2V5d29yZD48a2V5d29yZD5NZW1icmFuZSBQcm90
ZWlucy8qZ2VuZXRpY3M8L2tleXdvcmQ+PGtleXdvcmQ+T3hpZGF0aXZlIFN0cmVzcy9nZW5ldGlj
czwva2V5d29yZD48a2V5d29yZD5QbGFjZW50YS8qbWV0YWJvbGlzbTwva2V5d29yZD48a2V5d29y
ZD5QcmVnbmFuY3k8L2tleXdvcmQ+PGtleXdvcmQ+U2VxdWVuY2UgQW5hbHlzaXMsIFJOQTwva2V5
d29yZD48a2V5d29yZD5TZXggQ2hhcmFjdGVyaXN0aWNzPC9rZXl3b3JkPjxrZXl3b3JkPldob2xl
IEdlbm9tZSBTZXF1ZW5jaW5nPC9rZXl3b3JkPjxrZXl3b3JkPipjc21kMTwva2V5d29yZD48a2V5
d29yZD4qRE5BIG1ldGh5bGF0aW9uPC9rZXl3b3JkPjxrZXl3b3JkPipSTkEtc2VxdWVuY2luZzwv
a2V5d29yZD48a2V5d29yZD4qZGlmZmVyZW50aWFsbHkgbWV0aHlsYXRlZCByZWdpb248L2tleXdv
cmQ+PGtleXdvcmQ+KnBsYWNlbnRhPC9rZXl3b3JkPjxrZXl3b3JkPipzZXgtc3BlY2lmaWMgbWV0
aHlsYXRpb24gZGlmZmVyZW5jZXM8L2tleXdvcmQ+PGtleXdvcmQ+Kndob2xlLWdlbm9tZSBveGlk
YXRpdmUgYmlzdWxmaXRlIHNlcXVlbmNpbmc8L2tleXdvcmQ+PC9rZXl3b3Jkcz48ZGF0ZXM+PHll
YXI+MjAxODwveWVhcj48L2RhdGVzPjxpc2JuPjE1NTktMjMwOCAoRWxlY3Ryb25pYykmI3hEOzE1
NTktMjI5NCAoTGlua2luZyk8L2lzYm4+PGFjY2Vzc2lvbi1udW0+MjkzNzY0ODU8L2FjY2Vzc2lv
bi1udW0+PHVybHM+PHJlbGF0ZWQtdXJscz48dXJsPmh0dHBzOi8vd3d3Lm5jYmkubmxtLm5paC5n
b3YvcHVibWVkLzI5Mzc2NDg1PC91cmw+PC9yZWxhdGVkLXVybHM+PC91cmxzPjxjdXN0b20yPlBN
QzU5ODkxNTY8L2N1c3RvbTI+PGVsZWN0cm9uaWMtcmVzb3VyY2UtbnVtPjEwLjEwODAvMTU1OTIy
OTQuMjAxOC4xNDI5ODU3PC9lbGVjdHJvbmljLXJlc291cmNlLW51bT48L3JlY29yZD48L0NpdGU+
PC9FbmROb3RlPn==
</w:fldData>
        </w:fldChar>
      </w:r>
      <w:r w:rsidRPr="008B5129">
        <w:rPr>
          <w:rFonts w:ascii="Arial" w:hAnsi="Arial" w:cs="Arial"/>
          <w:color w:val="000000"/>
          <w:sz w:val="20"/>
          <w:szCs w:val="20"/>
          <w:lang w:val="en-GB"/>
        </w:rPr>
        <w:instrText xml:space="preserve"> ADDIN EN.CITE </w:instrText>
      </w:r>
      <w:r w:rsidRPr="008B5129">
        <w:rPr>
          <w:rFonts w:ascii="Arial" w:hAnsi="Arial" w:cs="Arial"/>
          <w:color w:val="000000"/>
          <w:sz w:val="20"/>
          <w:szCs w:val="20"/>
          <w:lang w:val="en-GB"/>
        </w:rPr>
        <w:fldChar w:fldCharType="begin">
          <w:fldData xml:space="preserve">PEVuZE5vdGU+PENpdGUgRXhjbHVkZUF1dGg9IjEiPjxBdXRob3I+R29uZzwvQXV0aG9yPjxZZWFy
PjIwMTg8L1llYXI+PFJlY051bT4xMDI1PC9SZWNOdW0+PERpc3BsYXlUZXh0PigyMDE4YSk8L0Rp
c3BsYXlUZXh0PjxyZWNvcmQ+PHJlYy1udW1iZXI+MTAyNTwvcmVjLW51bWJlcj48Zm9yZWlnbi1r
ZXlzPjxrZXkgYXBwPSJFTiIgZGItaWQ9ImV0ZnYwcDIyOXN6cnQyZWV3ZnJ2MnhkeWYwcnQydjBy
dnJ6cyIgdGltZXN0YW1wPSIxNTk3OTM5OTI0Ij4xMDI1PC9rZXk+PC9mb3JlaWduLWtleXM+PHJl
Zi10eXBlIG5hbWU9IkpvdXJuYWwgQXJ0aWNsZSI+MTc8L3JlZi10eXBlPjxjb250cmlidXRvcnM+
PGF1dGhvcnM+PGF1dGhvcj5Hb25nLCBTLjwvYXV0aG9yPjxhdXRob3I+Sm9obnNvbiwgTS4gRC48
L2F1dGhvcj48YXV0aG9yPkRvcGllcmFsYSwgSi48L2F1dGhvcj48YXV0aG9yPkdhY2Npb2xpLCBG
LjwvYXV0aG9yPjxhdXRob3I+U292aW8sIFUuPC9hdXRob3I+PGF1dGhvcj5Db25zdGFuY2lhLCBN
LjwvYXV0aG9yPjxhdXRob3I+U21pdGgsIEcuIEMuPC9hdXRob3I+PGF1dGhvcj5DaGFybm9jay1K
b25lcywgRC4gUy48L2F1dGhvcj48L2F1dGhvcnM+PC9jb250cmlidXRvcnM+PGF1dGgtYWRkcmVz
cz5hIERlcGFydG1lbnQgb2YgT2JzdGV0cmljcyBhbmQgR3luYWVjb2xvZ3kgLCBVbml2ZXJzaXR5
IG9mIENhbWJyaWRnZSwgTklIUiBDYW1icmlkZ2UgQ29tcHJlaGVuc2l2ZSBCaW9tZWRpY2FsIFJl
c2VhcmNoIENlbnRyZSAsIENhbWJyaWRnZSAsIENCMiAwU1cgLCBVbml0ZWQgS2luZ2RvbS4mI3hE
O2IgQ2VudHJlIGZvciBUcm9waG9ibGFzdCBSZXNlYXJjaCAoQ1RSKSwgRGVwYXJ0bWVudCBvZiBQ
aHlzaW9sb2d5LCBEZXZlbG9wbWVudCBhbmQgTmV1cm9zY2llbmNlICwgVW5pdmVyc2l0eSBvZiBD
YW1icmlkZ2UgLCBDYW1icmlkZ2UgLCBDQjIgM0VHICwgVW5pdGVkIEtpbmdkb20uPC9hdXRoLWFk
ZHJlc3M+PHRpdGxlcz48dGl0bGU+R2Vub21lLXdpZGUgb3hpZGF0aXZlIGJpc3VsZml0ZSBzZXF1
ZW5jaW5nIGlkZW50aWZpZXMgc2V4LXNwZWNpZmljIG1ldGh5bGF0aW9uIGRpZmZlcmVuY2VzIGlu
IHRoZSBodW1hbiBwbGFjZW50YTwvdGl0bGU+PHNlY29uZGFyeS10aXRsZT5FcGlnZW5ldGljczwv
c2Vjb25kYXJ5LXRpdGxlPjwvdGl0bGVzPjxwZXJpb2RpY2FsPjxmdWxsLXRpdGxlPkVwaWdlbmV0
aWNzPC9mdWxsLXRpdGxlPjwvcGVyaW9kaWNhbD48cGFnZXM+MjI4LTIzOTwvcGFnZXM+PHZvbHVt
ZT4xMzwvdm9sdW1lPjxudW1iZXI+MzwvbnVtYmVyPjxlZGl0aW9uPjIwMTgvMDEvMzA8L2VkaXRp
b24+PGtleXdvcmRzPjxrZXl3b3JkPkNocm9tb3NvbWUgTWFwcGluZzwva2V5d29yZD48a2V5d29y
ZD5DaHJvbW9zb21lcywgSHVtYW4sIFgvKmdlbmV0aWNzL21ldGFib2xpc208L2tleXdvcmQ+PGtl
eXdvcmQ+RE5BIE1ldGh5bGF0aW9uL2dlbmV0aWNzPC9rZXl3b3JkPjxrZXl3b3JkPipFcGlnZW5l
c2lzLCBHZW5ldGljPC9rZXl3b3JkPjxrZXl3b3JkPkV4b25zL2dlbmV0aWNzPC9rZXl3b3JkPjxr
ZXl3b3JkPkZlbWFsZTwva2V5d29yZD48a2V5d29yZD5HZW5vbWUsIEh1bWFuPC9rZXl3b3JkPjxr
ZXl3b3JkPkdlbm9taWMgSW1wcmludGluZy9nZW5ldGljczwva2V5d29yZD48a2V5d29yZD5IdW1h
bnM8L2tleXdvcmQ+PGtleXdvcmQ+TWFsZTwva2V5d29yZD48a2V5d29yZD5NZW1icmFuZSBQcm90
ZWlucy8qZ2VuZXRpY3M8L2tleXdvcmQ+PGtleXdvcmQ+T3hpZGF0aXZlIFN0cmVzcy9nZW5ldGlj
czwva2V5d29yZD48a2V5d29yZD5QbGFjZW50YS8qbWV0YWJvbGlzbTwva2V5d29yZD48a2V5d29y
ZD5QcmVnbmFuY3k8L2tleXdvcmQ+PGtleXdvcmQ+U2VxdWVuY2UgQW5hbHlzaXMsIFJOQTwva2V5
d29yZD48a2V5d29yZD5TZXggQ2hhcmFjdGVyaXN0aWNzPC9rZXl3b3JkPjxrZXl3b3JkPldob2xl
IEdlbm9tZSBTZXF1ZW5jaW5nPC9rZXl3b3JkPjxrZXl3b3JkPipjc21kMTwva2V5d29yZD48a2V5
d29yZD4qRE5BIG1ldGh5bGF0aW9uPC9rZXl3b3JkPjxrZXl3b3JkPipSTkEtc2VxdWVuY2luZzwv
a2V5d29yZD48a2V5d29yZD4qZGlmZmVyZW50aWFsbHkgbWV0aHlsYXRlZCByZWdpb248L2tleXdv
cmQ+PGtleXdvcmQ+KnBsYWNlbnRhPC9rZXl3b3JkPjxrZXl3b3JkPipzZXgtc3BlY2lmaWMgbWV0
aHlsYXRpb24gZGlmZmVyZW5jZXM8L2tleXdvcmQ+PGtleXdvcmQ+Kndob2xlLWdlbm9tZSBveGlk
YXRpdmUgYmlzdWxmaXRlIHNlcXVlbmNpbmc8L2tleXdvcmQ+PC9rZXl3b3Jkcz48ZGF0ZXM+PHll
YXI+MjAxODwveWVhcj48L2RhdGVzPjxpc2JuPjE1NTktMjMwOCAoRWxlY3Ryb25pYykmI3hEOzE1
NTktMjI5NCAoTGlua2luZyk8L2lzYm4+PGFjY2Vzc2lvbi1udW0+MjkzNzY0ODU8L2FjY2Vzc2lv
bi1udW0+PHVybHM+PHJlbGF0ZWQtdXJscz48dXJsPmh0dHBzOi8vd3d3Lm5jYmkubmxtLm5paC5n
b3YvcHVibWVkLzI5Mzc2NDg1PC91cmw+PC9yZWxhdGVkLXVybHM+PC91cmxzPjxjdXN0b20yPlBN
QzU5ODkxNTY8L2N1c3RvbTI+PGVsZWN0cm9uaWMtcmVzb3VyY2UtbnVtPjEwLjEwODAvMTU1OTIy
OTQuMjAxOC4xNDI5ODU3PC9lbGVjdHJvbmljLXJlc291cmNlLW51bT48L3JlY29yZD48L0NpdGU+
PC9FbmROb3RlPn==
</w:fldData>
        </w:fldChar>
      </w:r>
      <w:r w:rsidRPr="008B5129">
        <w:rPr>
          <w:rFonts w:ascii="Arial" w:hAnsi="Arial" w:cs="Arial"/>
          <w:color w:val="000000"/>
          <w:sz w:val="20"/>
          <w:szCs w:val="20"/>
          <w:lang w:val="en-GB"/>
        </w:rPr>
        <w:instrText xml:space="preserve"> ADDIN EN.CITE.DATA </w:instrText>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r>
      <w:r w:rsidRPr="008B5129">
        <w:rPr>
          <w:rFonts w:ascii="Arial" w:hAnsi="Arial" w:cs="Arial"/>
          <w:color w:val="000000"/>
          <w:sz w:val="20"/>
          <w:szCs w:val="20"/>
          <w:lang w:val="en-GB"/>
        </w:rPr>
        <w:fldChar w:fldCharType="separate"/>
      </w:r>
      <w:r w:rsidRPr="008B5129">
        <w:rPr>
          <w:rFonts w:ascii="Arial" w:hAnsi="Arial" w:cs="Arial"/>
          <w:noProof/>
          <w:color w:val="000000"/>
          <w:sz w:val="20"/>
          <w:szCs w:val="20"/>
          <w:lang w:val="en-GB"/>
        </w:rPr>
        <w:t>(2018a)</w:t>
      </w:r>
      <w:r w:rsidRPr="008B5129">
        <w:rPr>
          <w:rFonts w:ascii="Arial" w:hAnsi="Arial" w:cs="Arial"/>
          <w:color w:val="000000"/>
          <w:sz w:val="20"/>
          <w:szCs w:val="20"/>
          <w:lang w:val="en-GB"/>
        </w:rPr>
        <w:fldChar w:fldCharType="end"/>
      </w:r>
      <w:r w:rsidRPr="008B5129">
        <w:rPr>
          <w:rFonts w:ascii="Arial" w:hAnsi="Arial" w:cs="Arial"/>
          <w:color w:val="000000"/>
          <w:sz w:val="20"/>
          <w:szCs w:val="20"/>
          <w:lang w:val="en-GB"/>
        </w:rPr>
        <w:t>. An intersection of sex-specific DMRs with the identified DMRs with associated expression changes above thresholds (log2 FC 1, methylation difference 0.2) show no common genes, suggesting the identified DMRs are not sex-specific.</w:t>
      </w:r>
    </w:p>
    <w:p w14:paraId="6156A109"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536CCAEF"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Data and Code Availability</w:t>
      </w:r>
    </w:p>
    <w:p w14:paraId="0FB2058C"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RNA-</w:t>
      </w:r>
      <w:proofErr w:type="spellStart"/>
      <w:r w:rsidRPr="008B5129">
        <w:rPr>
          <w:rFonts w:ascii="Arial" w:hAnsi="Arial" w:cs="Arial"/>
          <w:color w:val="000000"/>
          <w:sz w:val="20"/>
          <w:szCs w:val="20"/>
          <w:lang w:val="en-GB"/>
        </w:rPr>
        <w:t>Seq</w:t>
      </w:r>
      <w:proofErr w:type="spellEnd"/>
    </w:p>
    <w:p w14:paraId="3B8B93B7"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Scripts used can be found on GitHub (</w:t>
      </w:r>
      <w:hyperlink r:id="rId15" w:history="1">
        <w:r w:rsidRPr="008B5129">
          <w:rPr>
            <w:rStyle w:val="Hyperlink"/>
            <w:rFonts w:ascii="Arial" w:hAnsi="Arial" w:cs="Arial"/>
            <w:sz w:val="20"/>
            <w:szCs w:val="20"/>
            <w:lang w:val="en-GB"/>
          </w:rPr>
          <w:t>https://github.com/CTR-BFX/2020_Prater_Cindrova</w:t>
        </w:r>
      </w:hyperlink>
      <w:r w:rsidRPr="008B5129">
        <w:rPr>
          <w:rFonts w:ascii="Arial" w:hAnsi="Arial" w:cs="Arial"/>
          <w:color w:val="000000"/>
          <w:sz w:val="20"/>
          <w:szCs w:val="20"/>
          <w:lang w:val="en-GB"/>
        </w:rPr>
        <w:t xml:space="preserve">). RNA-sequencing data is accessible through the EMBL-EBI </w:t>
      </w:r>
      <w:proofErr w:type="spellStart"/>
      <w:r w:rsidRPr="008B5129">
        <w:rPr>
          <w:rFonts w:ascii="Arial" w:hAnsi="Arial" w:cs="Arial"/>
          <w:color w:val="000000"/>
          <w:sz w:val="20"/>
          <w:szCs w:val="20"/>
          <w:lang w:val="en-GB"/>
        </w:rPr>
        <w:t>ArrayExpress</w:t>
      </w:r>
      <w:proofErr w:type="spellEnd"/>
      <w:r w:rsidRPr="008B5129">
        <w:rPr>
          <w:rFonts w:ascii="Arial" w:hAnsi="Arial" w:cs="Arial"/>
          <w:color w:val="000000"/>
          <w:sz w:val="20"/>
          <w:szCs w:val="20"/>
          <w:lang w:val="en-GB"/>
        </w:rPr>
        <w:t xml:space="preserve"> accession number:  E-MTAB-9203. http://www.ebi.ac.uk/arrayexpress/experiments/E-MTAB-9203.</w:t>
      </w:r>
    </w:p>
    <w:p w14:paraId="74AEB4BC"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6D5887A8"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DNA Methylation (EPIC Array)</w:t>
      </w:r>
    </w:p>
    <w:p w14:paraId="78591F81"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Code used to analyse the EPIC array samples is available on GitHub (</w:t>
      </w:r>
      <w:hyperlink r:id="rId16" w:history="1">
        <w:r w:rsidRPr="008B5129">
          <w:rPr>
            <w:rStyle w:val="Hyperlink"/>
            <w:rFonts w:ascii="Arial" w:hAnsi="Arial" w:cs="Arial"/>
            <w:sz w:val="20"/>
            <w:szCs w:val="20"/>
            <w:lang w:val="en-GB"/>
          </w:rPr>
          <w:t>https://github.com/CTR-BFX/First-Second-Trimester-Methylation</w:t>
        </w:r>
      </w:hyperlink>
      <w:r w:rsidRPr="008B5129">
        <w:rPr>
          <w:rFonts w:ascii="Arial" w:hAnsi="Arial" w:cs="Arial"/>
          <w:color w:val="000000"/>
          <w:sz w:val="20"/>
          <w:szCs w:val="20"/>
          <w:lang w:val="en-GB"/>
        </w:rPr>
        <w:t xml:space="preserve">). EPIC methylation array data have been deposited at </w:t>
      </w:r>
      <w:r w:rsidRPr="008B5129">
        <w:rPr>
          <w:rFonts w:ascii="Arial" w:hAnsi="Arial" w:cs="Arial"/>
          <w:color w:val="000000"/>
          <w:sz w:val="20"/>
          <w:szCs w:val="20"/>
          <w:lang w:val="en-GB"/>
        </w:rPr>
        <w:lastRenderedPageBreak/>
        <w:t xml:space="preserve">EMBL-EBI </w:t>
      </w:r>
      <w:proofErr w:type="spellStart"/>
      <w:r w:rsidRPr="008B5129">
        <w:rPr>
          <w:rFonts w:ascii="Arial" w:hAnsi="Arial" w:cs="Arial"/>
          <w:color w:val="000000"/>
          <w:sz w:val="20"/>
          <w:szCs w:val="20"/>
          <w:lang w:val="en-GB"/>
        </w:rPr>
        <w:t>ArrayExpress</w:t>
      </w:r>
      <w:proofErr w:type="spellEnd"/>
      <w:r w:rsidRPr="008B5129">
        <w:rPr>
          <w:rFonts w:ascii="Arial" w:hAnsi="Arial" w:cs="Arial"/>
          <w:color w:val="000000"/>
          <w:sz w:val="20"/>
          <w:szCs w:val="20"/>
          <w:lang w:val="en-GB"/>
        </w:rPr>
        <w:t xml:space="preserve"> under accession number E-MTAB-9312 (</w:t>
      </w:r>
      <w:hyperlink r:id="rId17" w:history="1">
        <w:r w:rsidRPr="008B5129">
          <w:rPr>
            <w:rStyle w:val="Hyperlink"/>
            <w:rFonts w:ascii="Arial" w:hAnsi="Arial" w:cs="Arial"/>
            <w:sz w:val="20"/>
            <w:szCs w:val="20"/>
            <w:lang w:val="en-GB"/>
          </w:rPr>
          <w:t>https://www.ebi.ac.uk/arrayexpress/experiments/E-MTAB-9312</w:t>
        </w:r>
      </w:hyperlink>
      <w:r w:rsidRPr="008B5129">
        <w:rPr>
          <w:rFonts w:ascii="Arial" w:hAnsi="Arial" w:cs="Arial"/>
          <w:color w:val="000000"/>
          <w:sz w:val="20"/>
          <w:szCs w:val="20"/>
          <w:lang w:val="en-GB"/>
        </w:rPr>
        <w:t xml:space="preserve">). </w:t>
      </w:r>
    </w:p>
    <w:p w14:paraId="0E1A9239"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2C686003"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3B381B9F"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Immunohistochemistry</w:t>
      </w:r>
    </w:p>
    <w:p w14:paraId="72887601" w14:textId="1361911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Immunohistochemistry was performed as previously described </w:t>
      </w:r>
      <w:r w:rsidRPr="008B5129">
        <w:rPr>
          <w:rFonts w:ascii="Arial" w:hAnsi="Arial" w:cs="Arial"/>
          <w:color w:val="000000"/>
          <w:sz w:val="20"/>
          <w:szCs w:val="20"/>
          <w:lang w:val="en-GB"/>
        </w:rPr>
        <w:fldChar w:fldCharType="begin"/>
      </w:r>
      <w:r w:rsidRPr="008B5129">
        <w:rPr>
          <w:rFonts w:ascii="Arial" w:hAnsi="Arial" w:cs="Arial"/>
          <w:color w:val="000000"/>
          <w:sz w:val="20"/>
          <w:szCs w:val="20"/>
          <w:lang w:val="en-GB"/>
        </w:rPr>
        <w:instrText xml:space="preserve"> ADDIN EN.CITE &lt;EndNote&gt;&lt;Cite&gt;&lt;Author&gt;Cindrova-Davies&lt;/Author&gt;&lt;Year&gt;2007&lt;/Year&gt;&lt;RecNum&gt;1547&lt;/RecNum&gt;&lt;DisplayText&gt;(Cindrova-Davies et al., 2007)&lt;/DisplayText&gt;&lt;record&gt;&lt;rec-number&gt;1547&lt;/rec-number&gt;&lt;foreign-keys&gt;&lt;key app="EN" db-id="srzzf0e9o0v508evxdixdvsjrpzzfsftssdp" timestamp="0"&gt;1547&lt;/key&gt;&lt;/foreign-keys&gt;&lt;ref-type name="Journal Article"&gt;17&lt;/ref-type&gt;&lt;contributors&gt;&lt;authors&gt;&lt;author&gt;Cindrova-Davies, T.&lt;/author&gt;&lt;author&gt;Yung, H. W.&lt;/author&gt;&lt;author&gt;Johns, J.&lt;/author&gt;&lt;author&gt;Spasic-Boskovic, O.&lt;/author&gt;&lt;author&gt;Korolchuk, S.&lt;/author&gt;&lt;author&gt;Jauniaux, E.&lt;/author&gt;&lt;author&gt;Burton, G. J.&lt;/author&gt;&lt;author&gt;Charnock-Jones, D. S.&lt;/author&gt;&lt;/authors&gt;&lt;/contributors&gt;&lt;auth-address&gt;From the Departments of Physiology, Development, and Neuroscience,* and Obstetrics and Gynaecology, University of Cambridge, Cambridge; and the Academic Department of Obstetrics and Gynaecology, Royal Free and University College, London, United Kingdom.&lt;/auth-address&gt;&lt;titles&gt;&lt;title&gt;Oxidative Stress, Gene Expression, and Protein Changes Induced in the Human Placenta during Labor&lt;/title&gt;&lt;secondary-title&gt;Am J Pathol&lt;/secondary-title&gt;&lt;/titles&gt;&lt;periodical&gt;&lt;full-title&gt;Am J Pathol&lt;/full-title&gt;&lt;/periodical&gt;&lt;pages&gt;1168-1179&lt;/pages&gt;&lt;volume&gt;171&lt;/volume&gt;&lt;dates&gt;&lt;year&gt;2007&lt;/year&gt;&lt;/dates&gt;&lt;accession-num&gt;17823277&lt;/accession-num&gt;&lt;urls&gt;&lt;related-urls&gt;&lt;url&gt;http://www.ncbi.nlm.nih.gov/entrez/query.fcgi?cmd=Retrieve&amp;amp;db=PubMed&amp;amp;dopt=Citation&amp;amp;list_uids=17823277 &lt;/url&gt;&lt;/related-urls&gt;&lt;/urls&gt;&lt;/record&gt;&lt;/Cite&gt;&lt;/EndNote&gt;</w:instrText>
      </w:r>
      <w:r w:rsidRPr="008B5129">
        <w:rPr>
          <w:rFonts w:ascii="Arial" w:hAnsi="Arial" w:cs="Arial"/>
          <w:color w:val="000000"/>
          <w:sz w:val="20"/>
          <w:szCs w:val="20"/>
          <w:lang w:val="en-GB"/>
        </w:rPr>
        <w:fldChar w:fldCharType="separate"/>
      </w:r>
      <w:r w:rsidRPr="008B5129">
        <w:rPr>
          <w:rFonts w:ascii="Arial" w:hAnsi="Arial" w:cs="Arial"/>
          <w:noProof/>
          <w:color w:val="000000"/>
          <w:sz w:val="20"/>
          <w:szCs w:val="20"/>
          <w:lang w:val="en-GB"/>
        </w:rPr>
        <w:t>(Cindrova-Davies et al., 2007)</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using the following primary antibodies: anti-XBP1 (ab109621, Abcam), anti-phospho-IRE1 (ab48187, Abcam), anti-IRE1 (ab37073, Abcam), anti-ATF6 (ab37149, Abcam), anti-pyruvate kinase L/R (PB9499, </w:t>
      </w:r>
      <w:proofErr w:type="spellStart"/>
      <w:r w:rsidRPr="008B5129">
        <w:rPr>
          <w:rFonts w:ascii="Arial" w:hAnsi="Arial" w:cs="Arial"/>
          <w:color w:val="000000"/>
          <w:sz w:val="20"/>
          <w:szCs w:val="20"/>
          <w:lang w:val="en-GB"/>
        </w:rPr>
        <w:t>Boster</w:t>
      </w:r>
      <w:proofErr w:type="spellEnd"/>
      <w:r w:rsidRPr="008B5129">
        <w:rPr>
          <w:rFonts w:ascii="Arial" w:hAnsi="Arial" w:cs="Arial"/>
          <w:color w:val="000000"/>
          <w:sz w:val="20"/>
          <w:szCs w:val="20"/>
          <w:lang w:val="en-GB"/>
        </w:rPr>
        <w:t>), anti-</w:t>
      </w:r>
      <w:proofErr w:type="spellStart"/>
      <w:r w:rsidRPr="008B5129">
        <w:rPr>
          <w:rFonts w:ascii="Arial" w:hAnsi="Arial" w:cs="Arial"/>
          <w:color w:val="000000"/>
          <w:sz w:val="20"/>
          <w:szCs w:val="20"/>
          <w:lang w:val="en-GB"/>
        </w:rPr>
        <w:t>spexin</w:t>
      </w:r>
      <w:proofErr w:type="spellEnd"/>
      <w:r w:rsidRPr="008B5129">
        <w:rPr>
          <w:rFonts w:ascii="Arial" w:hAnsi="Arial" w:cs="Arial"/>
          <w:color w:val="000000"/>
          <w:sz w:val="20"/>
          <w:szCs w:val="20"/>
          <w:lang w:val="en-GB"/>
        </w:rPr>
        <w:t xml:space="preserve"> (H-023-81, Phoenix Pharmaceuticals), anti-MEP1α (ab232892, Abcam), anti-CD31 (M0823, </w:t>
      </w:r>
      <w:proofErr w:type="spellStart"/>
      <w:r w:rsidRPr="008B5129">
        <w:rPr>
          <w:rFonts w:ascii="Arial" w:hAnsi="Arial" w:cs="Arial"/>
          <w:color w:val="000000"/>
          <w:sz w:val="20"/>
          <w:szCs w:val="20"/>
          <w:lang w:val="en-GB"/>
        </w:rPr>
        <w:t>Dako</w:t>
      </w:r>
      <w:proofErr w:type="spellEnd"/>
      <w:r w:rsidRPr="008B5129">
        <w:rPr>
          <w:rFonts w:ascii="Arial" w:hAnsi="Arial" w:cs="Arial"/>
          <w:color w:val="000000"/>
          <w:sz w:val="20"/>
          <w:szCs w:val="20"/>
          <w:lang w:val="en-GB"/>
        </w:rPr>
        <w:t>), anti-</w:t>
      </w:r>
      <w:proofErr w:type="spellStart"/>
      <w:r w:rsidRPr="008B5129">
        <w:rPr>
          <w:rFonts w:ascii="Arial" w:hAnsi="Arial" w:cs="Arial"/>
          <w:color w:val="000000"/>
          <w:sz w:val="20"/>
          <w:szCs w:val="20"/>
          <w:lang w:val="en-GB"/>
        </w:rPr>
        <w:t>musculin</w:t>
      </w:r>
      <w:proofErr w:type="spellEnd"/>
      <w:r w:rsidRPr="008B5129">
        <w:rPr>
          <w:rFonts w:ascii="Arial" w:hAnsi="Arial" w:cs="Arial"/>
          <w:color w:val="000000"/>
          <w:sz w:val="20"/>
          <w:szCs w:val="20"/>
          <w:lang w:val="en-GB"/>
        </w:rPr>
        <w:t xml:space="preserve"> (ab64954, Abcam). Negative controls were performed by replacing primary antibodies with the blocking serum.</w:t>
      </w:r>
    </w:p>
    <w:p w14:paraId="7823FCFF"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17ADAD90"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GB"/>
        </w:rPr>
      </w:pPr>
      <w:r w:rsidRPr="008B5129">
        <w:rPr>
          <w:rFonts w:ascii="Arial" w:hAnsi="Arial" w:cs="Arial"/>
          <w:b/>
          <w:color w:val="000000"/>
          <w:sz w:val="20"/>
          <w:szCs w:val="20"/>
          <w:lang w:val="en-GB"/>
        </w:rPr>
        <w:t>Western Blotting</w:t>
      </w:r>
    </w:p>
    <w:p w14:paraId="7CE82894" w14:textId="32F07D9A"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Placental lysates were processed and run on western blots, as previously described </w:t>
      </w:r>
      <w:r w:rsidRPr="008B5129">
        <w:rPr>
          <w:rFonts w:ascii="Arial" w:hAnsi="Arial" w:cs="Arial"/>
          <w:color w:val="000000"/>
          <w:sz w:val="20"/>
          <w:szCs w:val="20"/>
          <w:lang w:val="en-GB"/>
        </w:rPr>
        <w:fldChar w:fldCharType="begin"/>
      </w:r>
      <w:r w:rsidRPr="008B5129">
        <w:rPr>
          <w:rFonts w:ascii="Arial" w:hAnsi="Arial" w:cs="Arial"/>
          <w:color w:val="000000"/>
          <w:sz w:val="20"/>
          <w:szCs w:val="20"/>
          <w:lang w:val="en-GB"/>
        </w:rPr>
        <w:instrText xml:space="preserve"> ADDIN EN.CITE &lt;EndNote&gt;&lt;Cite&gt;&lt;Author&gt;Cindrova-Davies&lt;/Author&gt;&lt;Year&gt;2007&lt;/Year&gt;&lt;RecNum&gt;1547&lt;/RecNum&gt;&lt;DisplayText&gt;(Cindrova-Davies et al., 2007)&lt;/DisplayText&gt;&lt;record&gt;&lt;rec-number&gt;1547&lt;/rec-number&gt;&lt;foreign-keys&gt;&lt;key app="EN" db-id="srzzf0e9o0v508evxdixdvsjrpzzfsftssdp" timestamp="0"&gt;1547&lt;/key&gt;&lt;/foreign-keys&gt;&lt;ref-type name="Journal Article"&gt;17&lt;/ref-type&gt;&lt;contributors&gt;&lt;authors&gt;&lt;author&gt;Cindrova-Davies, T.&lt;/author&gt;&lt;author&gt;Yung, H. W.&lt;/author&gt;&lt;author&gt;Johns, J.&lt;/author&gt;&lt;author&gt;Spasic-Boskovic, O.&lt;/author&gt;&lt;author&gt;Korolchuk, S.&lt;/author&gt;&lt;author&gt;Jauniaux, E.&lt;/author&gt;&lt;author&gt;Burton, G. J.&lt;/author&gt;&lt;author&gt;Charnock-Jones, D. S.&lt;/author&gt;&lt;/authors&gt;&lt;/contributors&gt;&lt;auth-address&gt;From the Departments of Physiology, Development, and Neuroscience,* and Obstetrics and Gynaecology, University of Cambridge, Cambridge; and the Academic Department of Obstetrics and Gynaecology, Royal Free and University College, London, United Kingdom.&lt;/auth-address&gt;&lt;titles&gt;&lt;title&gt;Oxidative Stress, Gene Expression, and Protein Changes Induced in the Human Placenta during Labor&lt;/title&gt;&lt;secondary-title&gt;Am J Pathol&lt;/secondary-title&gt;&lt;/titles&gt;&lt;periodical&gt;&lt;full-title&gt;Am J Pathol&lt;/full-title&gt;&lt;/periodical&gt;&lt;pages&gt;1168-1179&lt;/pages&gt;&lt;volume&gt;171&lt;/volume&gt;&lt;dates&gt;&lt;year&gt;2007&lt;/year&gt;&lt;/dates&gt;&lt;accession-num&gt;17823277&lt;/accession-num&gt;&lt;urls&gt;&lt;related-urls&gt;&lt;url&gt;http://www.ncbi.nlm.nih.gov/entrez/query.fcgi?cmd=Retrieve&amp;amp;db=PubMed&amp;amp;dopt=Citation&amp;amp;list_uids=17823277 &lt;/url&gt;&lt;/related-urls&gt;&lt;/urls&gt;&lt;/record&gt;&lt;/Cite&gt;&lt;/EndNote&gt;</w:instrText>
      </w:r>
      <w:r w:rsidRPr="008B5129">
        <w:rPr>
          <w:rFonts w:ascii="Arial" w:hAnsi="Arial" w:cs="Arial"/>
          <w:color w:val="000000"/>
          <w:sz w:val="20"/>
          <w:szCs w:val="20"/>
          <w:lang w:val="en-GB"/>
        </w:rPr>
        <w:fldChar w:fldCharType="separate"/>
      </w:r>
      <w:r w:rsidRPr="008B5129">
        <w:rPr>
          <w:rFonts w:ascii="Arial" w:hAnsi="Arial" w:cs="Arial"/>
          <w:noProof/>
          <w:color w:val="000000"/>
          <w:sz w:val="20"/>
          <w:szCs w:val="20"/>
          <w:lang w:val="en-GB"/>
        </w:rPr>
        <w:t>(Cindrova-Davies et al., 2007)</w:t>
      </w:r>
      <w:r w:rsidRPr="008B5129">
        <w:rPr>
          <w:rFonts w:ascii="Arial" w:hAnsi="Arial" w:cs="Arial"/>
          <w:color w:val="000000"/>
          <w:sz w:val="20"/>
          <w:szCs w:val="20"/>
        </w:rPr>
        <w:fldChar w:fldCharType="end"/>
      </w:r>
      <w:r w:rsidRPr="008B5129">
        <w:rPr>
          <w:rFonts w:ascii="Arial" w:hAnsi="Arial" w:cs="Arial"/>
          <w:color w:val="000000"/>
          <w:sz w:val="20"/>
          <w:szCs w:val="20"/>
          <w:lang w:val="en-GB"/>
        </w:rPr>
        <w:t xml:space="preserve">, using the following antibodies: anti-TTR (PA5-80197, Thermo Fisher Scientific), anti-leptin (ab2125, Abcam), anti-ApoA1 (PA5-78798, Thermo Fisher Scientific), anti-eIF2α (#3398, Cell </w:t>
      </w:r>
      <w:proofErr w:type="spellStart"/>
      <w:r w:rsidRPr="008B5129">
        <w:rPr>
          <w:rFonts w:ascii="Arial" w:hAnsi="Arial" w:cs="Arial"/>
          <w:color w:val="000000"/>
          <w:sz w:val="20"/>
          <w:szCs w:val="20"/>
          <w:lang w:val="en-GB"/>
        </w:rPr>
        <w:t>Signaling</w:t>
      </w:r>
      <w:proofErr w:type="spellEnd"/>
      <w:r w:rsidRPr="008B5129">
        <w:rPr>
          <w:rFonts w:ascii="Arial" w:hAnsi="Arial" w:cs="Arial"/>
          <w:color w:val="000000"/>
          <w:sz w:val="20"/>
          <w:szCs w:val="20"/>
          <w:lang w:val="en-GB"/>
        </w:rPr>
        <w:t xml:space="preserve">), anti-GRP78 (610978, Transduction Laboratories), anti-GPX1 (ab167989, Abcam). </w:t>
      </w:r>
    </w:p>
    <w:p w14:paraId="7169A99A"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7D9C7240"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b/>
          <w:color w:val="000000"/>
          <w:sz w:val="28"/>
          <w:szCs w:val="28"/>
          <w:lang w:val="en-GB"/>
        </w:rPr>
      </w:pPr>
    </w:p>
    <w:p w14:paraId="75D80472" w14:textId="77777777" w:rsidR="00426D1A" w:rsidRPr="008B5129" w:rsidRDefault="00426D1A" w:rsidP="00887AC8">
      <w:pPr>
        <w:spacing w:line="360" w:lineRule="auto"/>
        <w:rPr>
          <w:rFonts w:ascii="Arial" w:hAnsi="Arial" w:cs="Arial"/>
          <w:b/>
          <w:color w:val="000000"/>
          <w:sz w:val="28"/>
          <w:szCs w:val="28"/>
          <w:lang w:val="en-GB"/>
        </w:rPr>
      </w:pPr>
      <w:r w:rsidRPr="008B5129">
        <w:rPr>
          <w:rFonts w:ascii="Arial" w:hAnsi="Arial" w:cs="Arial"/>
          <w:b/>
          <w:color w:val="000000"/>
          <w:sz w:val="28"/>
          <w:szCs w:val="28"/>
          <w:lang w:val="en-GB"/>
        </w:rPr>
        <w:br w:type="page"/>
      </w:r>
    </w:p>
    <w:p w14:paraId="6A34199C" w14:textId="77777777" w:rsidR="00426D1A" w:rsidRPr="008B5129" w:rsidRDefault="00426D1A"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1C08E245" w14:textId="6465A9DB" w:rsidR="007A4B30" w:rsidRPr="008B5129" w:rsidRDefault="007A4B30" w:rsidP="007A4B30">
      <w:pPr>
        <w:keepNext/>
        <w:pBdr>
          <w:top w:val="nil"/>
          <w:left w:val="nil"/>
          <w:bottom w:val="nil"/>
          <w:right w:val="nil"/>
          <w:between w:val="nil"/>
        </w:pBdr>
        <w:spacing w:before="240" w:after="60" w:line="360" w:lineRule="auto"/>
        <w:contextualSpacing/>
        <w:jc w:val="both"/>
        <w:rPr>
          <w:rFonts w:ascii="Arial" w:hAnsi="Arial" w:cs="Arial"/>
          <w:b/>
          <w:color w:val="000000"/>
          <w:sz w:val="28"/>
          <w:szCs w:val="28"/>
          <w:lang w:val="en-GB"/>
        </w:rPr>
      </w:pPr>
      <w:r w:rsidRPr="008B5129">
        <w:rPr>
          <w:rFonts w:ascii="Arial" w:hAnsi="Arial" w:cs="Arial"/>
          <w:b/>
          <w:color w:val="000000"/>
          <w:sz w:val="28"/>
          <w:szCs w:val="28"/>
          <w:lang w:val="en-GB"/>
        </w:rPr>
        <w:t>Co</w:t>
      </w:r>
      <w:r>
        <w:rPr>
          <w:rFonts w:ascii="Arial" w:hAnsi="Arial" w:cs="Arial"/>
          <w:b/>
          <w:color w:val="000000"/>
          <w:sz w:val="28"/>
          <w:szCs w:val="28"/>
          <w:lang w:val="en-GB"/>
        </w:rPr>
        <w:t>mpeting</w:t>
      </w:r>
      <w:r w:rsidRPr="008B5129">
        <w:rPr>
          <w:rFonts w:ascii="Arial" w:hAnsi="Arial" w:cs="Arial"/>
          <w:b/>
          <w:color w:val="000000"/>
          <w:sz w:val="28"/>
          <w:szCs w:val="28"/>
          <w:lang w:val="en-GB"/>
        </w:rPr>
        <w:t xml:space="preserve"> Interest</w:t>
      </w:r>
    </w:p>
    <w:p w14:paraId="1BDD26F1" w14:textId="77777777" w:rsidR="007A4B30" w:rsidRPr="008B5129" w:rsidRDefault="007A4B30" w:rsidP="007A4B30">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The authors have no conflict of interest.</w:t>
      </w:r>
    </w:p>
    <w:p w14:paraId="679177A6"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52A81BF5" w14:textId="5F053C61" w:rsidR="00BF6501" w:rsidRPr="008B5129" w:rsidRDefault="006E7600" w:rsidP="00887AC8">
      <w:pPr>
        <w:keepNext/>
        <w:pBdr>
          <w:top w:val="nil"/>
          <w:left w:val="nil"/>
          <w:bottom w:val="nil"/>
          <w:right w:val="nil"/>
          <w:between w:val="nil"/>
        </w:pBdr>
        <w:spacing w:before="240" w:after="60" w:line="360" w:lineRule="auto"/>
        <w:contextualSpacing/>
        <w:jc w:val="both"/>
        <w:rPr>
          <w:rFonts w:ascii="Arial" w:hAnsi="Arial" w:cs="Arial"/>
          <w:b/>
          <w:color w:val="000000"/>
          <w:sz w:val="28"/>
          <w:szCs w:val="28"/>
          <w:lang w:val="en-GB"/>
        </w:rPr>
      </w:pPr>
      <w:bookmarkStart w:id="21" w:name="_ck5xmetws0b3" w:colFirst="0" w:colLast="0"/>
      <w:bookmarkEnd w:id="21"/>
      <w:r w:rsidRPr="008B5129">
        <w:rPr>
          <w:rFonts w:ascii="Arial" w:hAnsi="Arial" w:cs="Arial"/>
          <w:b/>
          <w:color w:val="000000"/>
          <w:sz w:val="28"/>
          <w:szCs w:val="28"/>
          <w:lang w:val="en-GB"/>
        </w:rPr>
        <w:t>Funding</w:t>
      </w:r>
    </w:p>
    <w:p w14:paraId="16455B20" w14:textId="5BC1733C" w:rsidR="00BF6501" w:rsidRPr="008B5129" w:rsidRDefault="00E8778D"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r w:rsidRPr="008B5129">
        <w:rPr>
          <w:rFonts w:ascii="Arial" w:hAnsi="Arial" w:cs="Arial"/>
          <w:color w:val="000000"/>
          <w:sz w:val="20"/>
          <w:szCs w:val="20"/>
          <w:lang w:val="en-GB"/>
        </w:rPr>
        <w:t xml:space="preserve">Collection of the samples was supported by a grant from the Medical Research Council (G9701485). </w:t>
      </w:r>
      <w:r w:rsidR="00BF6501" w:rsidRPr="008B5129">
        <w:rPr>
          <w:rFonts w:ascii="Arial" w:hAnsi="Arial" w:cs="Arial"/>
          <w:color w:val="000000"/>
          <w:sz w:val="20"/>
          <w:szCs w:val="20"/>
          <w:lang w:val="en-GB"/>
        </w:rPr>
        <w:t>We thank the Centre for Trophoblast Research for funding th</w:t>
      </w:r>
      <w:r w:rsidRPr="008B5129">
        <w:rPr>
          <w:rFonts w:ascii="Arial" w:hAnsi="Arial" w:cs="Arial"/>
          <w:color w:val="000000"/>
          <w:sz w:val="20"/>
          <w:szCs w:val="20"/>
          <w:lang w:val="en-GB"/>
        </w:rPr>
        <w:t>e RNA-</w:t>
      </w:r>
      <w:proofErr w:type="spellStart"/>
      <w:r w:rsidRPr="008B5129">
        <w:rPr>
          <w:rFonts w:ascii="Arial" w:hAnsi="Arial" w:cs="Arial"/>
          <w:color w:val="000000"/>
          <w:sz w:val="20"/>
          <w:szCs w:val="20"/>
          <w:lang w:val="en-GB"/>
        </w:rPr>
        <w:t>Seq</w:t>
      </w:r>
      <w:proofErr w:type="spellEnd"/>
      <w:r w:rsidRPr="008B5129">
        <w:rPr>
          <w:rFonts w:ascii="Arial" w:hAnsi="Arial" w:cs="Arial"/>
          <w:color w:val="000000"/>
          <w:sz w:val="20"/>
          <w:szCs w:val="20"/>
          <w:lang w:val="en-GB"/>
        </w:rPr>
        <w:t xml:space="preserve"> and methylation analyses. </w:t>
      </w:r>
    </w:p>
    <w:p w14:paraId="276EBA23" w14:textId="14F5423C" w:rsidR="006E7600" w:rsidRPr="008B5129" w:rsidRDefault="006E7600"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20E3365C" w14:textId="776828B4" w:rsidR="00BF6501" w:rsidRPr="008B5129" w:rsidRDefault="76BA30C1" w:rsidP="00887AC8">
      <w:pPr>
        <w:keepNext/>
        <w:pBdr>
          <w:top w:val="nil"/>
          <w:left w:val="nil"/>
          <w:bottom w:val="nil"/>
          <w:right w:val="nil"/>
          <w:between w:val="nil"/>
        </w:pBdr>
        <w:spacing w:before="240" w:after="60" w:line="360" w:lineRule="auto"/>
        <w:contextualSpacing/>
        <w:jc w:val="both"/>
        <w:rPr>
          <w:rFonts w:ascii="Arial" w:hAnsi="Arial" w:cs="Arial"/>
          <w:b/>
          <w:bCs/>
          <w:color w:val="000000"/>
          <w:sz w:val="28"/>
          <w:szCs w:val="28"/>
          <w:lang w:val="en-GB"/>
        </w:rPr>
      </w:pPr>
      <w:r w:rsidRPr="008B5129">
        <w:rPr>
          <w:rFonts w:ascii="Arial" w:hAnsi="Arial" w:cs="Arial"/>
          <w:b/>
          <w:bCs/>
          <w:color w:val="000000" w:themeColor="text1"/>
          <w:sz w:val="28"/>
          <w:szCs w:val="28"/>
          <w:lang w:val="en-GB"/>
        </w:rPr>
        <w:t xml:space="preserve">References </w:t>
      </w:r>
    </w:p>
    <w:p w14:paraId="47A91E32" w14:textId="77777777" w:rsidR="00BF6501"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GB"/>
        </w:rPr>
      </w:pPr>
    </w:p>
    <w:p w14:paraId="04C3D596" w14:textId="77777777" w:rsidR="004435F1" w:rsidRPr="004435F1" w:rsidRDefault="00BF6501" w:rsidP="004435F1">
      <w:pPr>
        <w:pStyle w:val="EndNoteBibliography"/>
        <w:ind w:left="720" w:hanging="720"/>
      </w:pPr>
      <w:r w:rsidRPr="008B5129">
        <w:rPr>
          <w:rFonts w:ascii="Arial" w:hAnsi="Arial" w:cs="Arial"/>
          <w:color w:val="000000"/>
          <w:sz w:val="20"/>
          <w:szCs w:val="20"/>
        </w:rPr>
        <w:fldChar w:fldCharType="begin"/>
      </w:r>
      <w:r w:rsidRPr="008B5129">
        <w:rPr>
          <w:rFonts w:ascii="Arial" w:hAnsi="Arial" w:cs="Arial"/>
          <w:color w:val="000000"/>
          <w:sz w:val="20"/>
          <w:szCs w:val="20"/>
        </w:rPr>
        <w:instrText xml:space="preserve"> ADDIN EN.REFLIST </w:instrText>
      </w:r>
      <w:r w:rsidRPr="008B5129">
        <w:rPr>
          <w:rFonts w:ascii="Arial" w:hAnsi="Arial" w:cs="Arial"/>
          <w:color w:val="000000"/>
          <w:sz w:val="20"/>
          <w:szCs w:val="20"/>
        </w:rPr>
        <w:fldChar w:fldCharType="separate"/>
      </w:r>
      <w:r w:rsidR="004435F1" w:rsidRPr="004435F1">
        <w:rPr>
          <w:b/>
        </w:rPr>
        <w:t xml:space="preserve">Aplin, J. D., Whittaker, H., Jana Lim, Y. T., Swietlik, S., Charnock, J. and Jones, C. J. </w:t>
      </w:r>
      <w:r w:rsidR="004435F1" w:rsidRPr="004435F1">
        <w:t xml:space="preserve">(2015). Hemangioblastic foci in human first trimester placenta: Distribution and gestational profile. </w:t>
      </w:r>
      <w:r w:rsidR="004435F1" w:rsidRPr="004435F1">
        <w:rPr>
          <w:i/>
        </w:rPr>
        <w:t>Placenta</w:t>
      </w:r>
      <w:r w:rsidR="004435F1" w:rsidRPr="004435F1">
        <w:t xml:space="preserve"> </w:t>
      </w:r>
      <w:r w:rsidR="004435F1" w:rsidRPr="004435F1">
        <w:rPr>
          <w:b/>
        </w:rPr>
        <w:t>36</w:t>
      </w:r>
      <w:r w:rsidR="004435F1" w:rsidRPr="004435F1">
        <w:t>, 1069-1077.</w:t>
      </w:r>
    </w:p>
    <w:p w14:paraId="410E9B19" w14:textId="77777777" w:rsidR="004435F1" w:rsidRPr="004435F1" w:rsidRDefault="004435F1" w:rsidP="004435F1">
      <w:pPr>
        <w:pStyle w:val="EndNoteBibliography"/>
        <w:ind w:left="720" w:hanging="720"/>
      </w:pPr>
      <w:r w:rsidRPr="004435F1">
        <w:rPr>
          <w:b/>
        </w:rPr>
        <w:t xml:space="preserve">Apps, R., Sharkey, A., Gardner, L., Male, V., Trotter, M., Miller, N., North, R., Founds, S. and Moffett, A. </w:t>
      </w:r>
      <w:r w:rsidRPr="004435F1">
        <w:t xml:space="preserve">(2011). Genome-wide expression profile of first trimester villous and extravillous human trophoblast cells. </w:t>
      </w:r>
      <w:r w:rsidRPr="004435F1">
        <w:rPr>
          <w:i/>
        </w:rPr>
        <w:t>Placenta</w:t>
      </w:r>
      <w:r w:rsidRPr="004435F1">
        <w:t xml:space="preserve"> </w:t>
      </w:r>
      <w:r w:rsidRPr="004435F1">
        <w:rPr>
          <w:b/>
        </w:rPr>
        <w:t>32</w:t>
      </w:r>
      <w:r w:rsidRPr="004435F1">
        <w:t>, 33-43.</w:t>
      </w:r>
    </w:p>
    <w:p w14:paraId="5B0EF182" w14:textId="77777777" w:rsidR="004435F1" w:rsidRPr="004435F1" w:rsidRDefault="004435F1" w:rsidP="004435F1">
      <w:pPr>
        <w:pStyle w:val="EndNoteBibliography"/>
        <w:ind w:left="720" w:hanging="720"/>
      </w:pPr>
      <w:r w:rsidRPr="004435F1">
        <w:rPr>
          <w:b/>
        </w:rPr>
        <w:t xml:space="preserve">Aryee, M. J., Jaffe, A. E., Corrada-Bravo, H., Ladd-Acosta, C., Feinberg, A. P., Hansen, K. D. and Irizarry, R. A. </w:t>
      </w:r>
      <w:r w:rsidRPr="004435F1">
        <w:t xml:space="preserve">(2014). Minfi: a flexible and comprehensive Bioconductor package for the analysis of Infinium DNA methylation microarrays. </w:t>
      </w:r>
      <w:r w:rsidRPr="004435F1">
        <w:rPr>
          <w:i/>
        </w:rPr>
        <w:t>Bioinformatics</w:t>
      </w:r>
      <w:r w:rsidRPr="004435F1">
        <w:t xml:space="preserve"> </w:t>
      </w:r>
      <w:r w:rsidRPr="004435F1">
        <w:rPr>
          <w:b/>
        </w:rPr>
        <w:t>30</w:t>
      </w:r>
      <w:r w:rsidRPr="004435F1">
        <w:t>, 1363-1369.</w:t>
      </w:r>
    </w:p>
    <w:p w14:paraId="1D7F5DE5" w14:textId="77777777" w:rsidR="004435F1" w:rsidRPr="004435F1" w:rsidRDefault="004435F1" w:rsidP="004435F1">
      <w:pPr>
        <w:pStyle w:val="EndNoteBibliography"/>
        <w:ind w:left="720" w:hanging="720"/>
      </w:pPr>
      <w:r w:rsidRPr="004435F1">
        <w:rPr>
          <w:b/>
        </w:rPr>
        <w:t xml:space="preserve">Aspillaga, M. O., Whittaker, P. G., Grey, C. E. and Lind, T. </w:t>
      </w:r>
      <w:r w:rsidRPr="004435F1">
        <w:t xml:space="preserve">(1983). Endocrinologic events in early pregnancy failure. </w:t>
      </w:r>
      <w:r w:rsidRPr="004435F1">
        <w:rPr>
          <w:i/>
        </w:rPr>
        <w:t>Am J Obstet Gynecol</w:t>
      </w:r>
      <w:r w:rsidRPr="004435F1">
        <w:t xml:space="preserve"> </w:t>
      </w:r>
      <w:r w:rsidRPr="004435F1">
        <w:rPr>
          <w:b/>
        </w:rPr>
        <w:t>147</w:t>
      </w:r>
      <w:r w:rsidRPr="004435F1">
        <w:t>, 903-908.</w:t>
      </w:r>
    </w:p>
    <w:p w14:paraId="5838C973" w14:textId="77777777" w:rsidR="004435F1" w:rsidRPr="004435F1" w:rsidRDefault="004435F1" w:rsidP="004435F1">
      <w:pPr>
        <w:pStyle w:val="EndNoteBibliography"/>
        <w:ind w:left="720" w:hanging="720"/>
      </w:pPr>
      <w:r w:rsidRPr="004435F1">
        <w:rPr>
          <w:b/>
        </w:rPr>
        <w:t xml:space="preserve">Atanassova, P. and Popova, L. </w:t>
      </w:r>
      <w:r w:rsidRPr="004435F1">
        <w:t xml:space="preserve">(2000). Leptin expression during the differentiation of subcutaneous adipose cells of human embryos in situ. </w:t>
      </w:r>
      <w:r w:rsidRPr="004435F1">
        <w:rPr>
          <w:i/>
        </w:rPr>
        <w:t>Cells Tissues Organs</w:t>
      </w:r>
      <w:r w:rsidRPr="004435F1">
        <w:t xml:space="preserve"> </w:t>
      </w:r>
      <w:r w:rsidRPr="004435F1">
        <w:rPr>
          <w:b/>
        </w:rPr>
        <w:t>166</w:t>
      </w:r>
      <w:r w:rsidRPr="004435F1">
        <w:t>, 15-19.</w:t>
      </w:r>
    </w:p>
    <w:p w14:paraId="1558C37E" w14:textId="77777777" w:rsidR="004435F1" w:rsidRPr="004435F1" w:rsidRDefault="004435F1" w:rsidP="004435F1">
      <w:pPr>
        <w:pStyle w:val="EndNoteBibliography"/>
        <w:ind w:left="720" w:hanging="720"/>
      </w:pPr>
      <w:r w:rsidRPr="004435F1">
        <w:rPr>
          <w:b/>
        </w:rPr>
        <w:t xml:space="preserve">Beck, T., Schweikhart, G. and Stolz, E. </w:t>
      </w:r>
      <w:r w:rsidRPr="004435F1">
        <w:t xml:space="preserve">(1986). Immunohistochemical location of HPL, SP1 and beta-HCG in normal placentas of varying gestational age. </w:t>
      </w:r>
      <w:r w:rsidRPr="004435F1">
        <w:rPr>
          <w:i/>
        </w:rPr>
        <w:t>Arch Gynecol</w:t>
      </w:r>
      <w:r w:rsidRPr="004435F1">
        <w:t xml:space="preserve"> </w:t>
      </w:r>
      <w:r w:rsidRPr="004435F1">
        <w:rPr>
          <w:b/>
        </w:rPr>
        <w:t>239</w:t>
      </w:r>
      <w:r w:rsidRPr="004435F1">
        <w:t>, 63-74.</w:t>
      </w:r>
    </w:p>
    <w:p w14:paraId="677CF16F" w14:textId="77777777" w:rsidR="004435F1" w:rsidRPr="004435F1" w:rsidRDefault="004435F1" w:rsidP="004435F1">
      <w:pPr>
        <w:pStyle w:val="EndNoteBibliography"/>
        <w:ind w:left="720" w:hanging="720"/>
      </w:pPr>
      <w:r w:rsidRPr="004435F1">
        <w:rPr>
          <w:b/>
        </w:rPr>
        <w:t xml:space="preserve">Bienz, M. and Clevers, H. </w:t>
      </w:r>
      <w:r w:rsidRPr="004435F1">
        <w:t xml:space="preserve">(2000). Linking colorectal cancer to Wnt signaling. </w:t>
      </w:r>
      <w:r w:rsidRPr="004435F1">
        <w:rPr>
          <w:i/>
        </w:rPr>
        <w:t>Cell</w:t>
      </w:r>
      <w:r w:rsidRPr="004435F1">
        <w:t xml:space="preserve"> </w:t>
      </w:r>
      <w:r w:rsidRPr="004435F1">
        <w:rPr>
          <w:b/>
        </w:rPr>
        <w:t>103</w:t>
      </w:r>
      <w:r w:rsidRPr="004435F1">
        <w:t>, 311-320.</w:t>
      </w:r>
    </w:p>
    <w:p w14:paraId="249BD1E5" w14:textId="77777777" w:rsidR="004435F1" w:rsidRPr="004435F1" w:rsidRDefault="004435F1" w:rsidP="004435F1">
      <w:pPr>
        <w:pStyle w:val="EndNoteBibliography"/>
        <w:ind w:left="720" w:hanging="720"/>
      </w:pPr>
      <w:r w:rsidRPr="004435F1">
        <w:rPr>
          <w:b/>
        </w:rPr>
        <w:t xml:space="preserve">Bo, M. and Boime, I. </w:t>
      </w:r>
      <w:r w:rsidRPr="004435F1">
        <w:t xml:space="preserve">(1992). Identification of the transcriptionally active genes of the chorionic gonadotropin beta gene cluster in vivo. </w:t>
      </w:r>
      <w:r w:rsidRPr="004435F1">
        <w:rPr>
          <w:i/>
        </w:rPr>
        <w:t>The Journal of biological chemistry</w:t>
      </w:r>
      <w:r w:rsidRPr="004435F1">
        <w:t xml:space="preserve"> </w:t>
      </w:r>
      <w:r w:rsidRPr="004435F1">
        <w:rPr>
          <w:b/>
        </w:rPr>
        <w:t>267</w:t>
      </w:r>
      <w:r w:rsidRPr="004435F1">
        <w:t>, 3179-3184.</w:t>
      </w:r>
    </w:p>
    <w:p w14:paraId="3E2B01BE" w14:textId="77777777" w:rsidR="004435F1" w:rsidRPr="004435F1" w:rsidRDefault="004435F1" w:rsidP="004435F1">
      <w:pPr>
        <w:pStyle w:val="EndNoteBibliography"/>
        <w:ind w:left="720" w:hanging="720"/>
      </w:pPr>
      <w:r w:rsidRPr="004435F1">
        <w:rPr>
          <w:b/>
        </w:rPr>
        <w:t xml:space="preserve">Briffa, J. F., McAinch, A. J., Romano, T., Wlodek, M. E. and Hryciw, D. H. </w:t>
      </w:r>
      <w:r w:rsidRPr="004435F1">
        <w:t xml:space="preserve">(2015). Leptin in pregnancy and development: a contributor to adulthood disease? </w:t>
      </w:r>
      <w:r w:rsidRPr="004435F1">
        <w:rPr>
          <w:i/>
        </w:rPr>
        <w:t>Am J Physiol Endocrinol Metab</w:t>
      </w:r>
      <w:r w:rsidRPr="004435F1">
        <w:t xml:space="preserve"> </w:t>
      </w:r>
      <w:r w:rsidRPr="004435F1">
        <w:rPr>
          <w:b/>
        </w:rPr>
        <w:t>308</w:t>
      </w:r>
      <w:r w:rsidRPr="004435F1">
        <w:t>, E335-350.</w:t>
      </w:r>
    </w:p>
    <w:p w14:paraId="212FA651" w14:textId="77777777" w:rsidR="004435F1" w:rsidRPr="004435F1" w:rsidRDefault="004435F1" w:rsidP="004435F1">
      <w:pPr>
        <w:pStyle w:val="EndNoteBibliography"/>
        <w:ind w:left="720" w:hanging="720"/>
      </w:pPr>
      <w:r w:rsidRPr="004435F1">
        <w:rPr>
          <w:b/>
        </w:rPr>
        <w:t xml:space="preserve">Brooke, O. G., Brown, I. R., Bone, C. D., Carter, N. D., Cleeve, H. J., Maxwell, J. D., Robinson, V. P. and Winder, S. M. </w:t>
      </w:r>
      <w:r w:rsidRPr="004435F1">
        <w:t xml:space="preserve">(1980). Vitamin D supplements in pregnant Asian women: effects on calcium status and fetal growth. </w:t>
      </w:r>
      <w:r w:rsidRPr="004435F1">
        <w:rPr>
          <w:i/>
        </w:rPr>
        <w:t>Br Med J</w:t>
      </w:r>
      <w:r w:rsidRPr="004435F1">
        <w:t xml:space="preserve"> </w:t>
      </w:r>
      <w:r w:rsidRPr="004435F1">
        <w:rPr>
          <w:b/>
        </w:rPr>
        <w:t>280</w:t>
      </w:r>
      <w:r w:rsidRPr="004435F1">
        <w:t>, 751-754.</w:t>
      </w:r>
    </w:p>
    <w:p w14:paraId="324807D3" w14:textId="77777777" w:rsidR="004435F1" w:rsidRPr="004435F1" w:rsidRDefault="004435F1" w:rsidP="004435F1">
      <w:pPr>
        <w:pStyle w:val="EndNoteBibliography"/>
        <w:ind w:left="720" w:hanging="720"/>
      </w:pPr>
      <w:r w:rsidRPr="004435F1">
        <w:rPr>
          <w:b/>
        </w:rPr>
        <w:t xml:space="preserve">Brosens, I., Pijnenborg, R., Vercruysse, L. and Romero, R. </w:t>
      </w:r>
      <w:r w:rsidRPr="004435F1">
        <w:t xml:space="preserve">(2011). The "Great Obstetrical Syndromes" are associated with disorders of deep placentation. </w:t>
      </w:r>
      <w:r w:rsidRPr="004435F1">
        <w:rPr>
          <w:i/>
        </w:rPr>
        <w:t>Am J Obstet Gynecol</w:t>
      </w:r>
      <w:r w:rsidRPr="004435F1">
        <w:t xml:space="preserve"> </w:t>
      </w:r>
      <w:r w:rsidRPr="004435F1">
        <w:rPr>
          <w:b/>
        </w:rPr>
        <w:t>204</w:t>
      </w:r>
      <w:r w:rsidRPr="004435F1">
        <w:t>, 193-201.</w:t>
      </w:r>
    </w:p>
    <w:p w14:paraId="7573A312" w14:textId="77777777" w:rsidR="004435F1" w:rsidRPr="004435F1" w:rsidRDefault="004435F1" w:rsidP="004435F1">
      <w:pPr>
        <w:pStyle w:val="EndNoteBibliography"/>
        <w:ind w:left="720" w:hanging="720"/>
      </w:pPr>
      <w:r w:rsidRPr="004435F1">
        <w:rPr>
          <w:b/>
        </w:rPr>
        <w:t xml:space="preserve">Burdakov, D. and Alexopoulos, H. </w:t>
      </w:r>
      <w:r w:rsidRPr="004435F1">
        <w:t xml:space="preserve">(2005). Metabolic state signalling through central hypocretin/orexin neurons. </w:t>
      </w:r>
      <w:r w:rsidRPr="004435F1">
        <w:rPr>
          <w:i/>
        </w:rPr>
        <w:t>J Cell Mol Med</w:t>
      </w:r>
      <w:r w:rsidRPr="004435F1">
        <w:t xml:space="preserve"> </w:t>
      </w:r>
      <w:r w:rsidRPr="004435F1">
        <w:rPr>
          <w:b/>
        </w:rPr>
        <w:t>9</w:t>
      </w:r>
      <w:r w:rsidRPr="004435F1">
        <w:t>, 795-803.</w:t>
      </w:r>
    </w:p>
    <w:p w14:paraId="00858E6B" w14:textId="77777777" w:rsidR="004435F1" w:rsidRPr="004435F1" w:rsidRDefault="004435F1" w:rsidP="004435F1">
      <w:pPr>
        <w:pStyle w:val="EndNoteBibliography"/>
        <w:ind w:left="720" w:hanging="720"/>
      </w:pPr>
      <w:r w:rsidRPr="004435F1">
        <w:rPr>
          <w:b/>
        </w:rPr>
        <w:lastRenderedPageBreak/>
        <w:t xml:space="preserve">Burton, G. J. </w:t>
      </w:r>
      <w:r w:rsidRPr="004435F1">
        <w:t xml:space="preserve">(2018). The John Hughes Memorial Lecture: Stimulation of early placental development through a trophoblast-endometrial dialogue </w:t>
      </w:r>
      <w:r w:rsidRPr="004435F1">
        <w:rPr>
          <w:i/>
        </w:rPr>
        <w:t>Journal of Equine Veterinary Science</w:t>
      </w:r>
      <w:r w:rsidRPr="004435F1">
        <w:t xml:space="preserve"> </w:t>
      </w:r>
      <w:r w:rsidRPr="004435F1">
        <w:rPr>
          <w:b/>
        </w:rPr>
        <w:t>66</w:t>
      </w:r>
      <w:r w:rsidRPr="004435F1">
        <w:t>, 14-18.</w:t>
      </w:r>
    </w:p>
    <w:p w14:paraId="444B4DB1" w14:textId="77777777" w:rsidR="004435F1" w:rsidRPr="004435F1" w:rsidRDefault="004435F1" w:rsidP="004435F1">
      <w:pPr>
        <w:pStyle w:val="EndNoteBibliography"/>
        <w:ind w:left="720" w:hanging="720"/>
        <w:rPr>
          <w:b/>
        </w:rPr>
      </w:pPr>
      <w:r w:rsidRPr="004435F1">
        <w:rPr>
          <w:b/>
        </w:rPr>
        <w:t xml:space="preserve">Burton, G. J., Cindrova-Davies, T. and Turco, M. Y. </w:t>
      </w:r>
      <w:r w:rsidRPr="004435F1">
        <w:t xml:space="preserve">(2020). Review: Histotrophic nutrition and the placental-endometrial dialogue during human early pregnancy. </w:t>
      </w:r>
      <w:r w:rsidRPr="004435F1">
        <w:rPr>
          <w:i/>
        </w:rPr>
        <w:t>Placenta</w:t>
      </w:r>
      <w:r w:rsidRPr="004435F1">
        <w:t xml:space="preserve"> </w:t>
      </w:r>
      <w:r w:rsidRPr="004435F1">
        <w:rPr>
          <w:b/>
        </w:rPr>
        <w:t>in press, doi.org/10.1016/j.placenta.2020.02.008.</w:t>
      </w:r>
    </w:p>
    <w:p w14:paraId="1DD828F7" w14:textId="77777777" w:rsidR="004435F1" w:rsidRPr="004435F1" w:rsidRDefault="004435F1" w:rsidP="004435F1">
      <w:pPr>
        <w:pStyle w:val="EndNoteBibliography"/>
        <w:ind w:left="720" w:hanging="720"/>
      </w:pPr>
      <w:r w:rsidRPr="004435F1">
        <w:rPr>
          <w:b/>
        </w:rPr>
        <w:t xml:space="preserve">Burton, G. J., Fowden, A. L. and Thornburg, K. L. </w:t>
      </w:r>
      <w:r w:rsidRPr="004435F1">
        <w:t xml:space="preserve">(2016). Placental Origins of Chronic Disease. </w:t>
      </w:r>
      <w:r w:rsidRPr="004435F1">
        <w:rPr>
          <w:i/>
        </w:rPr>
        <w:t>Physiological reviews</w:t>
      </w:r>
      <w:r w:rsidRPr="004435F1">
        <w:t xml:space="preserve"> </w:t>
      </w:r>
      <w:r w:rsidRPr="004435F1">
        <w:rPr>
          <w:b/>
        </w:rPr>
        <w:t>96</w:t>
      </w:r>
      <w:r w:rsidRPr="004435F1">
        <w:t>, 1509-1565.</w:t>
      </w:r>
    </w:p>
    <w:p w14:paraId="3C2887EC" w14:textId="77777777" w:rsidR="004435F1" w:rsidRPr="004435F1" w:rsidRDefault="004435F1" w:rsidP="004435F1">
      <w:pPr>
        <w:pStyle w:val="EndNoteBibliography"/>
        <w:ind w:left="720" w:hanging="720"/>
      </w:pPr>
      <w:r w:rsidRPr="004435F1">
        <w:rPr>
          <w:b/>
        </w:rPr>
        <w:t xml:space="preserve">Burton, G. J., Jauniaux, E. and Charnock-Jones, D. S. </w:t>
      </w:r>
      <w:r w:rsidRPr="004435F1">
        <w:t xml:space="preserve">(2010). The influence of the intrauterine environment on human placental development. </w:t>
      </w:r>
      <w:r w:rsidRPr="004435F1">
        <w:rPr>
          <w:i/>
        </w:rPr>
        <w:t>Int J Dev Biol</w:t>
      </w:r>
      <w:r w:rsidRPr="004435F1">
        <w:t xml:space="preserve"> </w:t>
      </w:r>
      <w:r w:rsidRPr="004435F1">
        <w:rPr>
          <w:b/>
        </w:rPr>
        <w:t>54</w:t>
      </w:r>
      <w:r w:rsidRPr="004435F1">
        <w:t>, 303-312.</w:t>
      </w:r>
    </w:p>
    <w:p w14:paraId="5E016993" w14:textId="77777777" w:rsidR="004435F1" w:rsidRPr="004435F1" w:rsidRDefault="004435F1" w:rsidP="004435F1">
      <w:pPr>
        <w:pStyle w:val="EndNoteBibliography"/>
        <w:ind w:left="720" w:hanging="720"/>
      </w:pPr>
      <w:r w:rsidRPr="004435F1">
        <w:rPr>
          <w:b/>
        </w:rPr>
        <w:t xml:space="preserve">Burton, G. J., Jauniaux, E. and Murray, A. J. </w:t>
      </w:r>
      <w:r w:rsidRPr="004435F1">
        <w:t xml:space="preserve">(2017). Oxygen and placental development; parallels and differences with tumour biology. </w:t>
      </w:r>
      <w:r w:rsidRPr="004435F1">
        <w:rPr>
          <w:i/>
        </w:rPr>
        <w:t>Placenta</w:t>
      </w:r>
      <w:r w:rsidRPr="004435F1">
        <w:t xml:space="preserve"> </w:t>
      </w:r>
      <w:r w:rsidRPr="004435F1">
        <w:rPr>
          <w:b/>
        </w:rPr>
        <w:t>56</w:t>
      </w:r>
      <w:r w:rsidRPr="004435F1">
        <w:t>, 14-18.</w:t>
      </w:r>
    </w:p>
    <w:p w14:paraId="18F36DFE" w14:textId="77777777" w:rsidR="004435F1" w:rsidRPr="004435F1" w:rsidRDefault="004435F1" w:rsidP="004435F1">
      <w:pPr>
        <w:pStyle w:val="EndNoteBibliography"/>
        <w:ind w:left="720" w:hanging="720"/>
      </w:pPr>
      <w:r w:rsidRPr="004435F1">
        <w:rPr>
          <w:b/>
        </w:rPr>
        <w:t xml:space="preserve">Burton, G. J., Watson, A. L., Hempstock, J., Skepper, J. N. and Jauniaux, E. </w:t>
      </w:r>
      <w:r w:rsidRPr="004435F1">
        <w:t xml:space="preserve">(2002). Uterine glands provide histiotrophic nutrition for the human fetus during the first trimester of pregnancy. </w:t>
      </w:r>
      <w:r w:rsidRPr="004435F1">
        <w:rPr>
          <w:i/>
        </w:rPr>
        <w:t>J Clin Endocrinol Metab</w:t>
      </w:r>
      <w:r w:rsidRPr="004435F1">
        <w:t xml:space="preserve"> </w:t>
      </w:r>
      <w:r w:rsidRPr="004435F1">
        <w:rPr>
          <w:b/>
        </w:rPr>
        <w:t>87</w:t>
      </w:r>
      <w:r w:rsidRPr="004435F1">
        <w:t>, 2954-2959.</w:t>
      </w:r>
    </w:p>
    <w:p w14:paraId="11F18035" w14:textId="77777777" w:rsidR="004435F1" w:rsidRPr="004435F1" w:rsidRDefault="004435F1" w:rsidP="004435F1">
      <w:pPr>
        <w:pStyle w:val="EndNoteBibliography"/>
        <w:ind w:left="720" w:hanging="720"/>
      </w:pPr>
      <w:r w:rsidRPr="004435F1">
        <w:rPr>
          <w:b/>
        </w:rPr>
        <w:t xml:space="preserve">Caniggia, I., Mostachfi, H., Winter, J., Gassmann, M., Lye, S. J., Kuliszewski, M. and Post, M. </w:t>
      </w:r>
      <w:r w:rsidRPr="004435F1">
        <w:t xml:space="preserve">(2000). Hypoxia-inducible factor-1 mediates the biological effects of oxygen on human trophoblast differentiation through TGFbeta(3). </w:t>
      </w:r>
      <w:r w:rsidRPr="004435F1">
        <w:rPr>
          <w:i/>
        </w:rPr>
        <w:t>The Journal of clinical investigation</w:t>
      </w:r>
      <w:r w:rsidRPr="004435F1">
        <w:t xml:space="preserve"> </w:t>
      </w:r>
      <w:r w:rsidRPr="004435F1">
        <w:rPr>
          <w:b/>
        </w:rPr>
        <w:t>105</w:t>
      </w:r>
      <w:r w:rsidRPr="004435F1">
        <w:t>, 577-587.</w:t>
      </w:r>
    </w:p>
    <w:p w14:paraId="2623388A" w14:textId="77777777" w:rsidR="004435F1" w:rsidRPr="004435F1" w:rsidRDefault="004435F1" w:rsidP="004435F1">
      <w:pPr>
        <w:pStyle w:val="EndNoteBibliography"/>
        <w:ind w:left="720" w:hanging="720"/>
      </w:pPr>
      <w:r w:rsidRPr="004435F1">
        <w:rPr>
          <w:b/>
        </w:rPr>
        <w:t xml:space="preserve">Castellucci, M., De Matteis, R., Meisser, A., Cancello, R., Monsurro, V., Islami, D., Sarzani, R., Marzioni, D., Cinti, S. and Bischof, P. </w:t>
      </w:r>
      <w:r w:rsidRPr="004435F1">
        <w:t xml:space="preserve">(2000). Leptin modulates extracellular matrix molecules and metalloproteinases: possible implications for trophoblast invasion. </w:t>
      </w:r>
      <w:r w:rsidRPr="004435F1">
        <w:rPr>
          <w:i/>
        </w:rPr>
        <w:t>Mol Hum Reprod</w:t>
      </w:r>
      <w:r w:rsidRPr="004435F1">
        <w:t xml:space="preserve"> </w:t>
      </w:r>
      <w:r w:rsidRPr="004435F1">
        <w:rPr>
          <w:b/>
        </w:rPr>
        <w:t>6</w:t>
      </w:r>
      <w:r w:rsidRPr="004435F1">
        <w:t>, 951-958.</w:t>
      </w:r>
    </w:p>
    <w:p w14:paraId="0F2DC48D" w14:textId="77777777" w:rsidR="004435F1" w:rsidRPr="004435F1" w:rsidRDefault="004435F1" w:rsidP="004435F1">
      <w:pPr>
        <w:pStyle w:val="EndNoteBibliography"/>
        <w:ind w:left="720" w:hanging="720"/>
      </w:pPr>
      <w:r w:rsidRPr="004435F1">
        <w:rPr>
          <w:b/>
        </w:rPr>
        <w:t xml:space="preserve">Chan, S. Y., Vasilopoulou, E. and Kilby, M. D. </w:t>
      </w:r>
      <w:r w:rsidRPr="004435F1">
        <w:t xml:space="preserve">(2009). The role of the placenta in thyroid hormone delivery to the fetus. </w:t>
      </w:r>
      <w:r w:rsidRPr="004435F1">
        <w:rPr>
          <w:i/>
        </w:rPr>
        <w:t>Nat Clin Pract Endocrinol Metab</w:t>
      </w:r>
      <w:r w:rsidRPr="004435F1">
        <w:t xml:space="preserve"> </w:t>
      </w:r>
      <w:r w:rsidRPr="004435F1">
        <w:rPr>
          <w:b/>
        </w:rPr>
        <w:t>5</w:t>
      </w:r>
      <w:r w:rsidRPr="004435F1">
        <w:t>, 45-54.</w:t>
      </w:r>
    </w:p>
    <w:p w14:paraId="6149DC39" w14:textId="77777777" w:rsidR="004435F1" w:rsidRPr="004435F1" w:rsidRDefault="004435F1" w:rsidP="004435F1">
      <w:pPr>
        <w:pStyle w:val="EndNoteBibliography"/>
        <w:ind w:left="720" w:hanging="720"/>
      </w:pPr>
      <w:r w:rsidRPr="004435F1">
        <w:rPr>
          <w:b/>
        </w:rPr>
        <w:t xml:space="preserve">Cindrova-Davies, T., Jauniaux, E., Elliot, M. G., Gong, S., Burton, G. J. and Charnock-Jones, D. S. </w:t>
      </w:r>
      <w:r w:rsidRPr="004435F1">
        <w:t xml:space="preserve">(2017). RNA-seq reveals conservation of function among the yolk sacs of human, mouse, and chicken. </w:t>
      </w:r>
      <w:r w:rsidRPr="004435F1">
        <w:rPr>
          <w:i/>
        </w:rPr>
        <w:t>Proc Natl Acad Sci U S A</w:t>
      </w:r>
      <w:r w:rsidRPr="004435F1">
        <w:t xml:space="preserve"> </w:t>
      </w:r>
      <w:r w:rsidRPr="004435F1">
        <w:rPr>
          <w:b/>
        </w:rPr>
        <w:t>114</w:t>
      </w:r>
      <w:r w:rsidRPr="004435F1">
        <w:t>, E4753-E4761.</w:t>
      </w:r>
    </w:p>
    <w:p w14:paraId="3A65A6B7" w14:textId="77777777" w:rsidR="004435F1" w:rsidRPr="004435F1" w:rsidRDefault="004435F1" w:rsidP="004435F1">
      <w:pPr>
        <w:pStyle w:val="EndNoteBibliography"/>
        <w:ind w:left="720" w:hanging="720"/>
      </w:pPr>
      <w:r w:rsidRPr="004435F1">
        <w:rPr>
          <w:b/>
        </w:rPr>
        <w:t xml:space="preserve">Cindrova-Davies, T., van Patot, M. T., Gardner, L., Jauniaux, E., Burton, G. J. and Charnock-Jones, D. S. </w:t>
      </w:r>
      <w:r w:rsidRPr="004435F1">
        <w:t xml:space="preserve">(2015). Energy status and HIF signalling in chorionic villi show no evidence of hypoxic stress during human early placental development. </w:t>
      </w:r>
      <w:r w:rsidRPr="004435F1">
        <w:rPr>
          <w:i/>
        </w:rPr>
        <w:t>Mol Hum Reprod</w:t>
      </w:r>
      <w:r w:rsidRPr="004435F1">
        <w:t xml:space="preserve"> </w:t>
      </w:r>
      <w:r w:rsidRPr="004435F1">
        <w:rPr>
          <w:b/>
        </w:rPr>
        <w:t>21</w:t>
      </w:r>
      <w:r w:rsidRPr="004435F1">
        <w:t>, 296-308.</w:t>
      </w:r>
    </w:p>
    <w:p w14:paraId="2BF195BE" w14:textId="77777777" w:rsidR="004435F1" w:rsidRPr="004435F1" w:rsidRDefault="004435F1" w:rsidP="004435F1">
      <w:pPr>
        <w:pStyle w:val="EndNoteBibliography"/>
        <w:ind w:left="720" w:hanging="720"/>
      </w:pPr>
      <w:r w:rsidRPr="004435F1">
        <w:rPr>
          <w:b/>
        </w:rPr>
        <w:t xml:space="preserve">Cindrova-Davies, T., Yung, H. W., Johns, J., Spasic-Boskovic, O., Korolchuk, S., Jauniaux, E., Burton, G. J. and Charnock-Jones, D. S. </w:t>
      </w:r>
      <w:r w:rsidRPr="004435F1">
        <w:t xml:space="preserve">(2007). Oxidative Stress, Gene Expression, and Protein Changes Induced in the Human Placenta during Labor. </w:t>
      </w:r>
      <w:r w:rsidRPr="004435F1">
        <w:rPr>
          <w:i/>
        </w:rPr>
        <w:t>Am J Pathol</w:t>
      </w:r>
      <w:r w:rsidRPr="004435F1">
        <w:t xml:space="preserve"> </w:t>
      </w:r>
      <w:r w:rsidRPr="004435F1">
        <w:rPr>
          <w:b/>
        </w:rPr>
        <w:t>171</w:t>
      </w:r>
      <w:r w:rsidRPr="004435F1">
        <w:t>, 1168-1179.</w:t>
      </w:r>
    </w:p>
    <w:p w14:paraId="1E00E584" w14:textId="77777777" w:rsidR="004435F1" w:rsidRPr="004435F1" w:rsidRDefault="004435F1" w:rsidP="004435F1">
      <w:pPr>
        <w:pStyle w:val="EndNoteBibliography"/>
        <w:ind w:left="720" w:hanging="720"/>
      </w:pPr>
      <w:r w:rsidRPr="004435F1">
        <w:rPr>
          <w:b/>
        </w:rPr>
        <w:t xml:space="preserve">Consortium, E. P. </w:t>
      </w:r>
      <w:r w:rsidRPr="004435F1">
        <w:t xml:space="preserve">(2011). A user's guide to the encyclopedia of DNA elements (ENCODE). </w:t>
      </w:r>
      <w:r w:rsidRPr="004435F1">
        <w:rPr>
          <w:i/>
        </w:rPr>
        <w:t>PLoS biology</w:t>
      </w:r>
      <w:r w:rsidRPr="004435F1">
        <w:t xml:space="preserve"> </w:t>
      </w:r>
      <w:r w:rsidRPr="004435F1">
        <w:rPr>
          <w:b/>
        </w:rPr>
        <w:t>9</w:t>
      </w:r>
      <w:r w:rsidRPr="004435F1">
        <w:t>, e1001046.</w:t>
      </w:r>
    </w:p>
    <w:p w14:paraId="57F8C811" w14:textId="77777777" w:rsidR="004435F1" w:rsidRPr="004435F1" w:rsidRDefault="004435F1" w:rsidP="004435F1">
      <w:pPr>
        <w:pStyle w:val="EndNoteBibliography"/>
        <w:ind w:left="720" w:hanging="720"/>
      </w:pPr>
      <w:r w:rsidRPr="004435F1">
        <w:rPr>
          <w:b/>
        </w:rPr>
        <w:t xml:space="preserve">Cui, X., Wang, H., Li, Y., Chen, T., Liu, S. and Yan, Q. </w:t>
      </w:r>
      <w:r w:rsidRPr="004435F1">
        <w:t xml:space="preserve">(2019). Epiregulin promotes trophoblast epithelial-mesenchymal transition through poFUT1 and O-fucosylation by poFUT1 on uPA. </w:t>
      </w:r>
      <w:r w:rsidRPr="004435F1">
        <w:rPr>
          <w:i/>
        </w:rPr>
        <w:t>Cell Prolif</w:t>
      </w:r>
      <w:r w:rsidRPr="004435F1">
        <w:t>, e12745.</w:t>
      </w:r>
    </w:p>
    <w:p w14:paraId="70CE3B1A" w14:textId="77777777" w:rsidR="004435F1" w:rsidRPr="004435F1" w:rsidRDefault="004435F1" w:rsidP="004435F1">
      <w:pPr>
        <w:pStyle w:val="EndNoteBibliography"/>
        <w:ind w:left="720" w:hanging="720"/>
      </w:pPr>
      <w:r w:rsidRPr="004435F1">
        <w:rPr>
          <w:b/>
        </w:rPr>
        <w:t xml:space="preserve">Galli, L. M., Zebarjadi, N., Li, L., Lingappa, V. R. and Burrus, L. W. </w:t>
      </w:r>
      <w:r w:rsidRPr="004435F1">
        <w:t xml:space="preserve">(2016). Divergent effects of Porcupine and Wntless on WNT1 trafficking, secretion, and signaling. </w:t>
      </w:r>
      <w:r w:rsidRPr="004435F1">
        <w:rPr>
          <w:i/>
        </w:rPr>
        <w:t>Exp Cell Res</w:t>
      </w:r>
      <w:r w:rsidRPr="004435F1">
        <w:t xml:space="preserve"> </w:t>
      </w:r>
      <w:r w:rsidRPr="004435F1">
        <w:rPr>
          <w:b/>
        </w:rPr>
        <w:t>347</w:t>
      </w:r>
      <w:r w:rsidRPr="004435F1">
        <w:t>, 171-183.</w:t>
      </w:r>
    </w:p>
    <w:p w14:paraId="44F648CF" w14:textId="77777777" w:rsidR="004435F1" w:rsidRPr="004435F1" w:rsidRDefault="004435F1" w:rsidP="004435F1">
      <w:pPr>
        <w:pStyle w:val="EndNoteBibliography"/>
        <w:ind w:left="720" w:hanging="720"/>
      </w:pPr>
      <w:r w:rsidRPr="004435F1">
        <w:rPr>
          <w:b/>
        </w:rPr>
        <w:lastRenderedPageBreak/>
        <w:t xml:space="preserve">Gong, S., Johnson, M. D., Dopierala, J., Gaccioli, F., Sovio, U., Constancia, M., Smith, G. C. and Charnock-Jones, D. S. </w:t>
      </w:r>
      <w:r w:rsidRPr="004435F1">
        <w:t xml:space="preserve">(2018a). Genome-wide oxidative bisulfite sequencing identifies sex-specific methylation differences in the human placenta. </w:t>
      </w:r>
      <w:r w:rsidRPr="004435F1">
        <w:rPr>
          <w:i/>
        </w:rPr>
        <w:t>Epigenetics</w:t>
      </w:r>
      <w:r w:rsidRPr="004435F1">
        <w:t xml:space="preserve"> </w:t>
      </w:r>
      <w:r w:rsidRPr="004435F1">
        <w:rPr>
          <w:b/>
        </w:rPr>
        <w:t>13</w:t>
      </w:r>
      <w:r w:rsidRPr="004435F1">
        <w:t>, 228-239.</w:t>
      </w:r>
    </w:p>
    <w:p w14:paraId="0B057804" w14:textId="77777777" w:rsidR="004435F1" w:rsidRPr="004435F1" w:rsidRDefault="004435F1" w:rsidP="004435F1">
      <w:pPr>
        <w:pStyle w:val="EndNoteBibliography"/>
        <w:ind w:left="720" w:hanging="720"/>
      </w:pPr>
      <w:r w:rsidRPr="004435F1">
        <w:rPr>
          <w:b/>
        </w:rPr>
        <w:t xml:space="preserve">Gong, S., Sovio, U., Aye, I. L., Gaccioli, F., Dopierala, J., Johnson, M. D., Wood, A. M., Cook, E., Jenkins, B. J., Koulman, A., et al. </w:t>
      </w:r>
      <w:r w:rsidRPr="004435F1">
        <w:t xml:space="preserve">(2018b). Placental polyamine metabolism differs by fetal sex, fetal growth restriction, and preeclampsia. </w:t>
      </w:r>
      <w:r w:rsidRPr="004435F1">
        <w:rPr>
          <w:i/>
        </w:rPr>
        <w:t>JCI Insight</w:t>
      </w:r>
      <w:r w:rsidRPr="004435F1">
        <w:t xml:space="preserve"> </w:t>
      </w:r>
      <w:r w:rsidRPr="004435F1">
        <w:rPr>
          <w:b/>
        </w:rPr>
        <w:t>3</w:t>
      </w:r>
      <w:r w:rsidRPr="004435F1">
        <w:t>.</w:t>
      </w:r>
    </w:p>
    <w:p w14:paraId="6ED4282E" w14:textId="77777777" w:rsidR="004435F1" w:rsidRPr="004435F1" w:rsidRDefault="004435F1" w:rsidP="004435F1">
      <w:pPr>
        <w:pStyle w:val="EndNoteBibliography"/>
        <w:ind w:left="720" w:hanging="720"/>
      </w:pPr>
      <w:r w:rsidRPr="004435F1">
        <w:rPr>
          <w:b/>
        </w:rPr>
        <w:t xml:space="preserve">Graham, C. H., Postovit, L. M., Park, H., Canning, M. T. and Fitzpatrick, T. E. </w:t>
      </w:r>
      <w:r w:rsidRPr="004435F1">
        <w:t xml:space="preserve">(2000). Adriana and Luisa Castellucci award lecture 1999: role of oxygen in the regulation of trophoblast gene expression and invasion. </w:t>
      </w:r>
      <w:r w:rsidRPr="004435F1">
        <w:rPr>
          <w:i/>
        </w:rPr>
        <w:t>Placenta</w:t>
      </w:r>
      <w:r w:rsidRPr="004435F1">
        <w:t xml:space="preserve"> </w:t>
      </w:r>
      <w:r w:rsidRPr="004435F1">
        <w:rPr>
          <w:b/>
        </w:rPr>
        <w:t>21</w:t>
      </w:r>
      <w:r w:rsidRPr="004435F1">
        <w:t>, 443-450.</w:t>
      </w:r>
    </w:p>
    <w:p w14:paraId="5F32AEA8" w14:textId="77777777" w:rsidR="004435F1" w:rsidRPr="004435F1" w:rsidRDefault="004435F1" w:rsidP="004435F1">
      <w:pPr>
        <w:pStyle w:val="EndNoteBibliography"/>
        <w:ind w:left="720" w:hanging="720"/>
      </w:pPr>
      <w:r w:rsidRPr="004435F1">
        <w:rPr>
          <w:b/>
        </w:rPr>
        <w:t xml:space="preserve">Haider, S., Pollheimer, J. and Knofler, M. </w:t>
      </w:r>
      <w:r w:rsidRPr="004435F1">
        <w:t xml:space="preserve">(2017). Notch signalling in placental development and gestational diseases. </w:t>
      </w:r>
      <w:r w:rsidRPr="004435F1">
        <w:rPr>
          <w:i/>
        </w:rPr>
        <w:t>Placenta</w:t>
      </w:r>
      <w:r w:rsidRPr="004435F1">
        <w:t xml:space="preserve"> </w:t>
      </w:r>
      <w:r w:rsidRPr="004435F1">
        <w:rPr>
          <w:b/>
        </w:rPr>
        <w:t>56</w:t>
      </w:r>
      <w:r w:rsidRPr="004435F1">
        <w:t>, 65-72.</w:t>
      </w:r>
    </w:p>
    <w:p w14:paraId="3B9D41D7" w14:textId="77777777" w:rsidR="004435F1" w:rsidRPr="004435F1" w:rsidRDefault="004435F1" w:rsidP="004435F1">
      <w:pPr>
        <w:pStyle w:val="EndNoteBibliography"/>
        <w:ind w:left="720" w:hanging="720"/>
      </w:pPr>
      <w:r w:rsidRPr="004435F1">
        <w:rPr>
          <w:b/>
        </w:rPr>
        <w:t xml:space="preserve">Haouzi, D., Dechaud, H., Assou, S., Monzo, C., de Vos, J. and Hamamah, S. </w:t>
      </w:r>
      <w:r w:rsidRPr="004435F1">
        <w:t xml:space="preserve">(2011). Transcriptome analysis reveals dialogues between human trophectoderm and endometrial cells during the implantation period. </w:t>
      </w:r>
      <w:r w:rsidRPr="004435F1">
        <w:rPr>
          <w:i/>
        </w:rPr>
        <w:t>Hum Reprod</w:t>
      </w:r>
      <w:r w:rsidRPr="004435F1">
        <w:t xml:space="preserve"> </w:t>
      </w:r>
      <w:r w:rsidRPr="004435F1">
        <w:rPr>
          <w:b/>
        </w:rPr>
        <w:t>26</w:t>
      </w:r>
      <w:r w:rsidRPr="004435F1">
        <w:t>, 1440-1449.</w:t>
      </w:r>
    </w:p>
    <w:p w14:paraId="7AABB820" w14:textId="77777777" w:rsidR="004435F1" w:rsidRPr="004435F1" w:rsidRDefault="004435F1" w:rsidP="004435F1">
      <w:pPr>
        <w:pStyle w:val="EndNoteBibliography"/>
        <w:ind w:left="720" w:hanging="720"/>
      </w:pPr>
      <w:r w:rsidRPr="004435F1">
        <w:rPr>
          <w:b/>
        </w:rPr>
        <w:t xml:space="preserve">Hillman, S. L., Finer, S., Smart, M. C., Mathews, C., Lowe, R., Rakyan, V. K., Hitman, G. A. and Williams, D. J. </w:t>
      </w:r>
      <w:r w:rsidRPr="004435F1">
        <w:t xml:space="preserve">(2015). Novel DNA methylation profiles associated with key gene regulation and transcription pathways in blood and placenta of growth-restricted neonates. </w:t>
      </w:r>
      <w:r w:rsidRPr="004435F1">
        <w:rPr>
          <w:i/>
        </w:rPr>
        <w:t>Epigenetics</w:t>
      </w:r>
      <w:r w:rsidRPr="004435F1">
        <w:t xml:space="preserve"> </w:t>
      </w:r>
      <w:r w:rsidRPr="004435F1">
        <w:rPr>
          <w:b/>
        </w:rPr>
        <w:t>10</w:t>
      </w:r>
      <w:r w:rsidRPr="004435F1">
        <w:t>, 50-61.</w:t>
      </w:r>
    </w:p>
    <w:p w14:paraId="0CBE178A" w14:textId="77777777" w:rsidR="004435F1" w:rsidRPr="004435F1" w:rsidRDefault="004435F1" w:rsidP="004435F1">
      <w:pPr>
        <w:pStyle w:val="EndNoteBibliography"/>
        <w:ind w:left="720" w:hanging="720"/>
      </w:pPr>
      <w:r w:rsidRPr="004435F1">
        <w:rPr>
          <w:b/>
        </w:rPr>
        <w:t xml:space="preserve">Hoggard, N., Crabtree, J., Allstaff, S., Abramovich, D. R. and Haggarty, P. </w:t>
      </w:r>
      <w:r w:rsidRPr="004435F1">
        <w:t xml:space="preserve">(2001). Leptin secretion to both the maternal and fetal circulation in the ex vivo perfused human term placenta. </w:t>
      </w:r>
      <w:r w:rsidRPr="004435F1">
        <w:rPr>
          <w:i/>
        </w:rPr>
        <w:t>Placenta</w:t>
      </w:r>
      <w:r w:rsidRPr="004435F1">
        <w:t xml:space="preserve"> </w:t>
      </w:r>
      <w:r w:rsidRPr="004435F1">
        <w:rPr>
          <w:b/>
        </w:rPr>
        <w:t>22</w:t>
      </w:r>
      <w:r w:rsidRPr="004435F1">
        <w:t>, 347-352.</w:t>
      </w:r>
    </w:p>
    <w:p w14:paraId="682BB841" w14:textId="77777777" w:rsidR="004435F1" w:rsidRPr="004435F1" w:rsidRDefault="004435F1" w:rsidP="004435F1">
      <w:pPr>
        <w:pStyle w:val="EndNoteBibliography"/>
        <w:ind w:left="720" w:hanging="720"/>
      </w:pPr>
      <w:r w:rsidRPr="004435F1">
        <w:rPr>
          <w:b/>
        </w:rPr>
        <w:t xml:space="preserve">Huang, Li, T., Li, X., Zhang, L., Sun, L., He, X., Zhong, X., Jia, D., Song, L., Semenza, G. L., et al. </w:t>
      </w:r>
      <w:r w:rsidRPr="004435F1">
        <w:t xml:space="preserve">(2014). HIF-1-mediated suppression of acyl-CoA dehydrogenases and fatty acid oxidation is critical for cancer progression. </w:t>
      </w:r>
      <w:r w:rsidRPr="004435F1">
        <w:rPr>
          <w:i/>
        </w:rPr>
        <w:t>Cell Rep</w:t>
      </w:r>
      <w:r w:rsidRPr="004435F1">
        <w:t xml:space="preserve"> </w:t>
      </w:r>
      <w:r w:rsidRPr="004435F1">
        <w:rPr>
          <w:b/>
        </w:rPr>
        <w:t>8</w:t>
      </w:r>
      <w:r w:rsidRPr="004435F1">
        <w:t>, 1930-1942.</w:t>
      </w:r>
    </w:p>
    <w:p w14:paraId="6C24435B" w14:textId="77777777" w:rsidR="004435F1" w:rsidRPr="004435F1" w:rsidRDefault="004435F1" w:rsidP="004435F1">
      <w:pPr>
        <w:pStyle w:val="EndNoteBibliography"/>
        <w:ind w:left="720" w:hanging="720"/>
      </w:pPr>
      <w:r w:rsidRPr="004435F1">
        <w:rPr>
          <w:b/>
        </w:rPr>
        <w:t xml:space="preserve">Isaka, K., Usuda, S., Ito, H., Sagawa, Y., Nakamura, H., Nishi, H., Suzuki, Y., Li, Y. F. and Takayama, M. </w:t>
      </w:r>
      <w:r w:rsidRPr="004435F1">
        <w:t xml:space="preserve">(2003). Expression and activity of matrix metalloproteinase 2 and 9 in human trophoblasts. </w:t>
      </w:r>
      <w:r w:rsidRPr="004435F1">
        <w:rPr>
          <w:i/>
        </w:rPr>
        <w:t>Placenta</w:t>
      </w:r>
      <w:r w:rsidRPr="004435F1">
        <w:t xml:space="preserve"> </w:t>
      </w:r>
      <w:r w:rsidRPr="004435F1">
        <w:rPr>
          <w:b/>
        </w:rPr>
        <w:t>24</w:t>
      </w:r>
      <w:r w:rsidRPr="004435F1">
        <w:t>, 53-64.</w:t>
      </w:r>
    </w:p>
    <w:p w14:paraId="77405611" w14:textId="77777777" w:rsidR="004435F1" w:rsidRPr="004435F1" w:rsidRDefault="004435F1" w:rsidP="004435F1">
      <w:pPr>
        <w:pStyle w:val="EndNoteBibliography"/>
        <w:ind w:left="720" w:hanging="720"/>
      </w:pPr>
      <w:r w:rsidRPr="004435F1">
        <w:rPr>
          <w:b/>
        </w:rPr>
        <w:t xml:space="preserve">Iwawaki, T., Akai, R., Yamanaka, S. and Kohno, K. </w:t>
      </w:r>
      <w:r w:rsidRPr="004435F1">
        <w:t xml:space="preserve">(2009). Function of IRE1 alpha in the placenta is essential for placental development and embryonic viability. </w:t>
      </w:r>
      <w:r w:rsidRPr="004435F1">
        <w:rPr>
          <w:i/>
        </w:rPr>
        <w:t>Proc Natl Acad Sci U S A</w:t>
      </w:r>
      <w:r w:rsidRPr="004435F1">
        <w:t xml:space="preserve"> </w:t>
      </w:r>
      <w:r w:rsidRPr="004435F1">
        <w:rPr>
          <w:b/>
        </w:rPr>
        <w:t>106</w:t>
      </w:r>
      <w:r w:rsidRPr="004435F1">
        <w:t>, 16657-16662.</w:t>
      </w:r>
    </w:p>
    <w:p w14:paraId="2CA60E42" w14:textId="77777777" w:rsidR="004435F1" w:rsidRPr="004435F1" w:rsidRDefault="004435F1" w:rsidP="004435F1">
      <w:pPr>
        <w:pStyle w:val="EndNoteBibliography"/>
        <w:ind w:left="720" w:hanging="720"/>
      </w:pPr>
      <w:r w:rsidRPr="004435F1">
        <w:rPr>
          <w:b/>
        </w:rPr>
        <w:t xml:space="preserve">Jasmer, B., Muschol-Steinmetz, C., Kreis, N. N., Friemel, A., Kielland-Kaisen, U., Bruggmann, D., Jennewein, L., Allert, R., Solbach, C., Yuan, J., et al. </w:t>
      </w:r>
      <w:r w:rsidRPr="004435F1">
        <w:t xml:space="preserve">(2017). Involvement of the oncogene B-cell lymphoma 6 in the fusion and differentiation process of trophoblastic cells of the placenta. </w:t>
      </w:r>
      <w:r w:rsidRPr="004435F1">
        <w:rPr>
          <w:i/>
        </w:rPr>
        <w:t>Oncotarget</w:t>
      </w:r>
      <w:r w:rsidRPr="004435F1">
        <w:t xml:space="preserve"> </w:t>
      </w:r>
      <w:r w:rsidRPr="004435F1">
        <w:rPr>
          <w:b/>
        </w:rPr>
        <w:t>8</w:t>
      </w:r>
      <w:r w:rsidRPr="004435F1">
        <w:t>, 108643-108654.</w:t>
      </w:r>
    </w:p>
    <w:p w14:paraId="6E4F233F" w14:textId="77777777" w:rsidR="004435F1" w:rsidRPr="004435F1" w:rsidRDefault="004435F1" w:rsidP="004435F1">
      <w:pPr>
        <w:pStyle w:val="EndNoteBibliography"/>
        <w:ind w:left="720" w:hanging="720"/>
      </w:pPr>
      <w:r w:rsidRPr="004435F1">
        <w:rPr>
          <w:b/>
        </w:rPr>
        <w:t xml:space="preserve">Jauniaux, E., Greenwold, N., Hempstock, J. and Burton, G. J. </w:t>
      </w:r>
      <w:r w:rsidRPr="004435F1">
        <w:t xml:space="preserve">(2003a). Comparison of ultrasonographic and Doppler mapping of the intervillous circulation in normal and abnormal early pregnancies. </w:t>
      </w:r>
      <w:r w:rsidRPr="004435F1">
        <w:rPr>
          <w:i/>
        </w:rPr>
        <w:t>Fertil Steril</w:t>
      </w:r>
      <w:r w:rsidRPr="004435F1">
        <w:t xml:space="preserve"> </w:t>
      </w:r>
      <w:r w:rsidRPr="004435F1">
        <w:rPr>
          <w:b/>
        </w:rPr>
        <w:t>79</w:t>
      </w:r>
      <w:r w:rsidRPr="004435F1">
        <w:t>, 100-106.</w:t>
      </w:r>
    </w:p>
    <w:p w14:paraId="14D0FF88" w14:textId="77777777" w:rsidR="004435F1" w:rsidRPr="004435F1" w:rsidRDefault="004435F1" w:rsidP="004435F1">
      <w:pPr>
        <w:pStyle w:val="EndNoteBibliography"/>
        <w:ind w:left="720" w:hanging="720"/>
      </w:pPr>
      <w:r w:rsidRPr="004435F1">
        <w:rPr>
          <w:b/>
        </w:rPr>
        <w:t xml:space="preserve">Jauniaux, E., Hempstock, J., Greenwold, N. and Burton, G. J. </w:t>
      </w:r>
      <w:r w:rsidRPr="004435F1">
        <w:t xml:space="preserve">(2003b). Trophoblastic oxidative stress in relation to temporal and regional differences in maternal placental blood flow in normal and abnormal early pregnancies. </w:t>
      </w:r>
      <w:r w:rsidRPr="004435F1">
        <w:rPr>
          <w:i/>
        </w:rPr>
        <w:t>Am J Pathol</w:t>
      </w:r>
      <w:r w:rsidRPr="004435F1">
        <w:t xml:space="preserve"> </w:t>
      </w:r>
      <w:r w:rsidRPr="004435F1">
        <w:rPr>
          <w:b/>
        </w:rPr>
        <w:t>162</w:t>
      </w:r>
      <w:r w:rsidRPr="004435F1">
        <w:t>, 115-125.</w:t>
      </w:r>
    </w:p>
    <w:p w14:paraId="5BF9BF1F" w14:textId="77777777" w:rsidR="004435F1" w:rsidRPr="004435F1" w:rsidRDefault="004435F1" w:rsidP="004435F1">
      <w:pPr>
        <w:pStyle w:val="EndNoteBibliography"/>
        <w:ind w:left="720" w:hanging="720"/>
      </w:pPr>
      <w:r w:rsidRPr="004435F1">
        <w:rPr>
          <w:b/>
        </w:rPr>
        <w:t xml:space="preserve">Jauniaux, E., Watson, A. L., Hempstock, J., Bao, Y. P., Skepper, J. N. and Burton, G. J. </w:t>
      </w:r>
      <w:r w:rsidRPr="004435F1">
        <w:t xml:space="preserve">(2000). Onset of maternal arterial blood flow and placental oxidative stress. A possible factor in human early pregnancy failure. </w:t>
      </w:r>
      <w:r w:rsidRPr="004435F1">
        <w:rPr>
          <w:i/>
        </w:rPr>
        <w:t>Am J Pathol</w:t>
      </w:r>
      <w:r w:rsidRPr="004435F1">
        <w:t xml:space="preserve"> </w:t>
      </w:r>
      <w:r w:rsidRPr="004435F1">
        <w:rPr>
          <w:b/>
        </w:rPr>
        <w:t>157</w:t>
      </w:r>
      <w:r w:rsidRPr="004435F1">
        <w:t>, 2111-2122.</w:t>
      </w:r>
    </w:p>
    <w:p w14:paraId="159E373E" w14:textId="77777777" w:rsidR="004435F1" w:rsidRPr="004435F1" w:rsidRDefault="004435F1" w:rsidP="004435F1">
      <w:pPr>
        <w:pStyle w:val="EndNoteBibliography"/>
        <w:ind w:left="720" w:hanging="720"/>
      </w:pPr>
      <w:r w:rsidRPr="004435F1">
        <w:rPr>
          <w:b/>
        </w:rPr>
        <w:t xml:space="preserve">Kahn, D. A. and Baltimore, D. </w:t>
      </w:r>
      <w:r w:rsidRPr="004435F1">
        <w:t xml:space="preserve">(2010). Pregnancy induces a fetal antigen-specific maternal T regulatory cell response that contributes to tolerance. </w:t>
      </w:r>
      <w:r w:rsidRPr="004435F1">
        <w:rPr>
          <w:i/>
        </w:rPr>
        <w:t>Proc Natl Acad Sci U S A</w:t>
      </w:r>
      <w:r w:rsidRPr="004435F1">
        <w:t xml:space="preserve"> </w:t>
      </w:r>
      <w:r w:rsidRPr="004435F1">
        <w:rPr>
          <w:b/>
        </w:rPr>
        <w:t>107</w:t>
      </w:r>
      <w:r w:rsidRPr="004435F1">
        <w:t>, 9299-9304.</w:t>
      </w:r>
    </w:p>
    <w:p w14:paraId="071F2057" w14:textId="77777777" w:rsidR="004435F1" w:rsidRPr="004435F1" w:rsidRDefault="004435F1" w:rsidP="004435F1">
      <w:pPr>
        <w:pStyle w:val="EndNoteBibliography"/>
        <w:ind w:left="720" w:hanging="720"/>
      </w:pPr>
      <w:r w:rsidRPr="004435F1">
        <w:rPr>
          <w:b/>
        </w:rPr>
        <w:lastRenderedPageBreak/>
        <w:t xml:space="preserve">Kiyozumi, D., Nakano, I., Sato-Nishiuchi, R., Tanaka, S. and Sekiguchi, K. </w:t>
      </w:r>
      <w:r w:rsidRPr="004435F1">
        <w:t xml:space="preserve">(2020). Laminin is the ECM niche for trophoblast stem cells. </w:t>
      </w:r>
      <w:r w:rsidRPr="004435F1">
        <w:rPr>
          <w:i/>
        </w:rPr>
        <w:t>Life Sci Alliance</w:t>
      </w:r>
      <w:r w:rsidRPr="004435F1">
        <w:t xml:space="preserve"> </w:t>
      </w:r>
      <w:r w:rsidRPr="004435F1">
        <w:rPr>
          <w:b/>
        </w:rPr>
        <w:t>3</w:t>
      </w:r>
      <w:r w:rsidRPr="004435F1">
        <w:t>.</w:t>
      </w:r>
    </w:p>
    <w:p w14:paraId="1F673AAC" w14:textId="77777777" w:rsidR="004435F1" w:rsidRPr="004435F1" w:rsidRDefault="004435F1" w:rsidP="004435F1">
      <w:pPr>
        <w:pStyle w:val="EndNoteBibliography"/>
        <w:ind w:left="720" w:hanging="720"/>
      </w:pPr>
      <w:r w:rsidRPr="004435F1">
        <w:rPr>
          <w:b/>
        </w:rPr>
        <w:t xml:space="preserve">Kolodziejski, P. A., Pruszynska-Oszmalek, E., Micker, M., Skrzypski, M., Wojciechowicz, T., Szwarckopf, P., Skieresz-Szewczyk, K., Nowak, K. W. and Strowski, M. Z. </w:t>
      </w:r>
      <w:r w:rsidRPr="004435F1">
        <w:t xml:space="preserve">(2018). Spexin: A novel regulator of adipogenesis and fat tissue metabolism. </w:t>
      </w:r>
      <w:r w:rsidRPr="004435F1">
        <w:rPr>
          <w:i/>
        </w:rPr>
        <w:t>Biochim Biophys Acta Mol Cell Biol Lipids</w:t>
      </w:r>
      <w:r w:rsidRPr="004435F1">
        <w:t xml:space="preserve"> </w:t>
      </w:r>
      <w:r w:rsidRPr="004435F1">
        <w:rPr>
          <w:b/>
        </w:rPr>
        <w:t>1863</w:t>
      </w:r>
      <w:r w:rsidRPr="004435F1">
        <w:t>, 1228-1236.</w:t>
      </w:r>
    </w:p>
    <w:p w14:paraId="386EF68C" w14:textId="77777777" w:rsidR="004435F1" w:rsidRPr="004435F1" w:rsidRDefault="004435F1" w:rsidP="004435F1">
      <w:pPr>
        <w:pStyle w:val="EndNoteBibliography"/>
        <w:ind w:left="720" w:hanging="720"/>
      </w:pPr>
      <w:r w:rsidRPr="004435F1">
        <w:rPr>
          <w:b/>
        </w:rPr>
        <w:t xml:space="preserve">Kumar, P., Sharoyko, V. V., Spegel, P., Gullberg, U., Mulder, H., Olsson, I. and Ajore, R. </w:t>
      </w:r>
      <w:r w:rsidRPr="004435F1">
        <w:t xml:space="preserve">(2013). The transcriptional co-repressor myeloid translocation gene 16 inhibits glycolysis and stimulates mitochondrial respiration. </w:t>
      </w:r>
      <w:r w:rsidRPr="004435F1">
        <w:rPr>
          <w:i/>
        </w:rPr>
        <w:t>PloS one</w:t>
      </w:r>
      <w:r w:rsidRPr="004435F1">
        <w:t xml:space="preserve"> </w:t>
      </w:r>
      <w:r w:rsidRPr="004435F1">
        <w:rPr>
          <w:b/>
        </w:rPr>
        <w:t>8</w:t>
      </w:r>
      <w:r w:rsidRPr="004435F1">
        <w:t>, e68502.</w:t>
      </w:r>
    </w:p>
    <w:p w14:paraId="7A765AEF" w14:textId="77777777" w:rsidR="004435F1" w:rsidRPr="004435F1" w:rsidRDefault="004435F1" w:rsidP="004435F1">
      <w:pPr>
        <w:pStyle w:val="EndNoteBibliography"/>
        <w:ind w:left="720" w:hanging="720"/>
      </w:pPr>
      <w:r w:rsidRPr="004435F1">
        <w:rPr>
          <w:b/>
        </w:rPr>
        <w:t xml:space="preserve">Kumar, S., Hossain, M. J., Javed, A., Kullo, I. J. and Balagopal, P. B. </w:t>
      </w:r>
      <w:r w:rsidRPr="004435F1">
        <w:t xml:space="preserve">(2018). Relationship of circulating spexin with markers of cardiovascular disease: a pilot study in adolescents with obesity. </w:t>
      </w:r>
      <w:r w:rsidRPr="004435F1">
        <w:rPr>
          <w:i/>
        </w:rPr>
        <w:t>Pediatr Obes</w:t>
      </w:r>
      <w:r w:rsidRPr="004435F1">
        <w:t xml:space="preserve"> </w:t>
      </w:r>
      <w:r w:rsidRPr="004435F1">
        <w:rPr>
          <w:b/>
        </w:rPr>
        <w:t>13</w:t>
      </w:r>
      <w:r w:rsidRPr="004435F1">
        <w:t>, 374-380.</w:t>
      </w:r>
    </w:p>
    <w:p w14:paraId="5BDBCDB5" w14:textId="77777777" w:rsidR="004435F1" w:rsidRPr="004435F1" w:rsidRDefault="004435F1" w:rsidP="004435F1">
      <w:pPr>
        <w:pStyle w:val="EndNoteBibliography"/>
        <w:ind w:left="720" w:hanging="720"/>
      </w:pPr>
      <w:r w:rsidRPr="004435F1">
        <w:rPr>
          <w:b/>
        </w:rPr>
        <w:t xml:space="preserve">Lea, R. G., Howe, D., Hannah, L. T., Bonneau, O., Hunter, L. and Hoggard, N. </w:t>
      </w:r>
      <w:r w:rsidRPr="004435F1">
        <w:t xml:space="preserve">(2000). Placental leptin in normal, diabetic and fetal growth-retarded pregnancies. </w:t>
      </w:r>
      <w:r w:rsidRPr="004435F1">
        <w:rPr>
          <w:i/>
        </w:rPr>
        <w:t>Mol Hum Reprod</w:t>
      </w:r>
      <w:r w:rsidRPr="004435F1">
        <w:t xml:space="preserve"> </w:t>
      </w:r>
      <w:r w:rsidRPr="004435F1">
        <w:rPr>
          <w:b/>
        </w:rPr>
        <w:t>6</w:t>
      </w:r>
      <w:r w:rsidRPr="004435F1">
        <w:t>, 763-769.</w:t>
      </w:r>
    </w:p>
    <w:p w14:paraId="6F4F8D42" w14:textId="77777777" w:rsidR="004435F1" w:rsidRPr="004435F1" w:rsidRDefault="004435F1" w:rsidP="004435F1">
      <w:pPr>
        <w:pStyle w:val="EndNoteBibliography"/>
        <w:ind w:left="720" w:hanging="720"/>
      </w:pPr>
      <w:r w:rsidRPr="004435F1">
        <w:rPr>
          <w:b/>
        </w:rPr>
        <w:t xml:space="preserve">Liu, Y., Fan, X., Wang, R., Lu, X., Dang, Y. L., Wang, H., Lin, H. Y., Zhu, C., Ge, H., Cross, J. C., et al. </w:t>
      </w:r>
      <w:r w:rsidRPr="004435F1">
        <w:t xml:space="preserve">(2018). Single-cell RNA-seq reveals the diversity of trophoblast subtypes and patterns of differentiation in the human placenta. </w:t>
      </w:r>
      <w:r w:rsidRPr="004435F1">
        <w:rPr>
          <w:i/>
        </w:rPr>
        <w:t>Cell Res</w:t>
      </w:r>
      <w:r w:rsidRPr="004435F1">
        <w:t xml:space="preserve"> </w:t>
      </w:r>
      <w:r w:rsidRPr="004435F1">
        <w:rPr>
          <w:b/>
        </w:rPr>
        <w:t>28</w:t>
      </w:r>
      <w:r w:rsidRPr="004435F1">
        <w:t>, 819-832.</w:t>
      </w:r>
    </w:p>
    <w:p w14:paraId="410AC1D8" w14:textId="77777777" w:rsidR="004435F1" w:rsidRPr="004435F1" w:rsidRDefault="004435F1" w:rsidP="004435F1">
      <w:pPr>
        <w:pStyle w:val="EndNoteBibliography"/>
        <w:ind w:left="720" w:hanging="720"/>
      </w:pPr>
      <w:r w:rsidRPr="004435F1">
        <w:rPr>
          <w:b/>
        </w:rPr>
        <w:t xml:space="preserve">Maruo, T., Matsuo, H., Murata, K. and Mochizuki, M. </w:t>
      </w:r>
      <w:r w:rsidRPr="004435F1">
        <w:t xml:space="preserve">(1992). Gestational age-dependent dual action of epidermal growth factor on human placenta early in gestation. </w:t>
      </w:r>
      <w:r w:rsidRPr="004435F1">
        <w:rPr>
          <w:i/>
        </w:rPr>
        <w:t>J Clin Endocrinol Metab</w:t>
      </w:r>
      <w:r w:rsidRPr="004435F1">
        <w:t xml:space="preserve"> </w:t>
      </w:r>
      <w:r w:rsidRPr="004435F1">
        <w:rPr>
          <w:b/>
        </w:rPr>
        <w:t>75</w:t>
      </w:r>
      <w:r w:rsidRPr="004435F1">
        <w:t>, 1362-1367.</w:t>
      </w:r>
    </w:p>
    <w:p w14:paraId="0D932C6D" w14:textId="77777777" w:rsidR="004435F1" w:rsidRPr="004435F1" w:rsidRDefault="004435F1" w:rsidP="004435F1">
      <w:pPr>
        <w:pStyle w:val="EndNoteBibliography"/>
        <w:ind w:left="720" w:hanging="720"/>
      </w:pPr>
      <w:r w:rsidRPr="004435F1">
        <w:rPr>
          <w:b/>
        </w:rPr>
        <w:t xml:space="preserve">McKinnon, B., Li, H., Richard, K. and Mortimer, R. </w:t>
      </w:r>
      <w:r w:rsidRPr="004435F1">
        <w:t xml:space="preserve">(2005). Synthesis of thyroid hormone binding proteins transthyretin and albumin by human trophoblast. </w:t>
      </w:r>
      <w:r w:rsidRPr="004435F1">
        <w:rPr>
          <w:i/>
        </w:rPr>
        <w:t>J Clin Endocrinol Metab</w:t>
      </w:r>
      <w:r w:rsidRPr="004435F1">
        <w:t xml:space="preserve"> </w:t>
      </w:r>
      <w:r w:rsidRPr="004435F1">
        <w:rPr>
          <w:b/>
        </w:rPr>
        <w:t>90</w:t>
      </w:r>
      <w:r w:rsidRPr="004435F1">
        <w:t>, 6714-6720.</w:t>
      </w:r>
    </w:p>
    <w:p w14:paraId="10476268" w14:textId="77777777" w:rsidR="004435F1" w:rsidRPr="004435F1" w:rsidRDefault="004435F1" w:rsidP="004435F1">
      <w:pPr>
        <w:pStyle w:val="EndNoteBibliography"/>
        <w:ind w:left="720" w:hanging="720"/>
      </w:pPr>
      <w:r w:rsidRPr="004435F1">
        <w:rPr>
          <w:b/>
        </w:rPr>
        <w:t xml:space="preserve">Mikheev, A. M., Nabekura, T., Kaddoumi, A., Bammler, T. K., Govindarajan, R., Hebert, M. F. and Unadkat, J. D. </w:t>
      </w:r>
      <w:r w:rsidRPr="004435F1">
        <w:t xml:space="preserve">(2008). Profiling gene expression in human placentae of different gestational ages: an OPRU Network and UW SCOR Study. </w:t>
      </w:r>
      <w:r w:rsidRPr="004435F1">
        <w:rPr>
          <w:i/>
        </w:rPr>
        <w:t>Reproductive sciences (Thousand Oaks, Calif</w:t>
      </w:r>
      <w:r w:rsidRPr="004435F1">
        <w:t xml:space="preserve"> </w:t>
      </w:r>
      <w:r w:rsidRPr="004435F1">
        <w:rPr>
          <w:b/>
        </w:rPr>
        <w:t>15</w:t>
      </w:r>
      <w:r w:rsidRPr="004435F1">
        <w:t>, 866-877.</w:t>
      </w:r>
    </w:p>
    <w:p w14:paraId="40992CA6" w14:textId="77777777" w:rsidR="004435F1" w:rsidRPr="004435F1" w:rsidRDefault="004435F1" w:rsidP="004435F1">
      <w:pPr>
        <w:pStyle w:val="EndNoteBibliography"/>
        <w:ind w:left="720" w:hanging="720"/>
      </w:pPr>
      <w:r w:rsidRPr="004435F1">
        <w:rPr>
          <w:b/>
        </w:rPr>
        <w:t xml:space="preserve">Morris, T. J., Butcher, L. M., Feber, A., Teschendorff, A. E., Chakravarthy, A. R., Wojdacz, T. K. and Beck, S. </w:t>
      </w:r>
      <w:r w:rsidRPr="004435F1">
        <w:t xml:space="preserve">(2014). ChAMP: 450k Chip Analysis Methylation Pipeline. </w:t>
      </w:r>
      <w:r w:rsidRPr="004435F1">
        <w:rPr>
          <w:i/>
        </w:rPr>
        <w:t>Bioinformatics</w:t>
      </w:r>
      <w:r w:rsidRPr="004435F1">
        <w:t xml:space="preserve"> </w:t>
      </w:r>
      <w:r w:rsidRPr="004435F1">
        <w:rPr>
          <w:b/>
        </w:rPr>
        <w:t>30</w:t>
      </w:r>
      <w:r w:rsidRPr="004435F1">
        <w:t>, 428-430.</w:t>
      </w:r>
    </w:p>
    <w:p w14:paraId="37336595" w14:textId="77777777" w:rsidR="004435F1" w:rsidRPr="004435F1" w:rsidRDefault="004435F1" w:rsidP="004435F1">
      <w:pPr>
        <w:pStyle w:val="EndNoteBibliography"/>
        <w:ind w:left="720" w:hanging="720"/>
      </w:pPr>
      <w:r w:rsidRPr="004435F1">
        <w:rPr>
          <w:b/>
        </w:rPr>
        <w:t xml:space="preserve">Muschol-Steinmetz, C., Jasmer, B., Kreis, N. N., Steinhauser, K., Ritter, A., Rolle, U., Yuan, J. and Louwen, F. </w:t>
      </w:r>
      <w:r w:rsidRPr="004435F1">
        <w:t xml:space="preserve">(2016). B-cell lymphoma 6 promotes proliferation and survival of trophoblastic cells. </w:t>
      </w:r>
      <w:r w:rsidRPr="004435F1">
        <w:rPr>
          <w:i/>
        </w:rPr>
        <w:t>Cell Cycle</w:t>
      </w:r>
      <w:r w:rsidRPr="004435F1">
        <w:t xml:space="preserve"> </w:t>
      </w:r>
      <w:r w:rsidRPr="004435F1">
        <w:rPr>
          <w:b/>
        </w:rPr>
        <w:t>15</w:t>
      </w:r>
      <w:r w:rsidRPr="004435F1">
        <w:t>, 827-839.</w:t>
      </w:r>
    </w:p>
    <w:p w14:paraId="0A722FD3" w14:textId="77777777" w:rsidR="004435F1" w:rsidRPr="004435F1" w:rsidRDefault="004435F1" w:rsidP="004435F1">
      <w:pPr>
        <w:pStyle w:val="EndNoteBibliography"/>
        <w:ind w:left="720" w:hanging="720"/>
      </w:pPr>
      <w:r w:rsidRPr="004435F1">
        <w:rPr>
          <w:b/>
        </w:rPr>
        <w:t xml:space="preserve">Nayeem, S. B., Arfuso, F., Dharmarajan, A. and Keelan, J. A. </w:t>
      </w:r>
      <w:r w:rsidRPr="004435F1">
        <w:t xml:space="preserve">(2016). Role of Wnt signalling in early pregnancy. </w:t>
      </w:r>
      <w:r w:rsidRPr="004435F1">
        <w:rPr>
          <w:i/>
        </w:rPr>
        <w:t>Reprod Fertil Dev</w:t>
      </w:r>
      <w:r w:rsidRPr="004435F1">
        <w:t xml:space="preserve"> </w:t>
      </w:r>
      <w:r w:rsidRPr="004435F1">
        <w:rPr>
          <w:b/>
        </w:rPr>
        <w:t>28</w:t>
      </w:r>
      <w:r w:rsidRPr="004435F1">
        <w:t>, 525-544.</w:t>
      </w:r>
    </w:p>
    <w:p w14:paraId="566E26E8" w14:textId="77777777" w:rsidR="004435F1" w:rsidRPr="004435F1" w:rsidRDefault="004435F1" w:rsidP="004435F1">
      <w:pPr>
        <w:pStyle w:val="EndNoteBibliography"/>
        <w:ind w:left="720" w:hanging="720"/>
      </w:pPr>
      <w:r w:rsidRPr="004435F1">
        <w:rPr>
          <w:b/>
        </w:rPr>
        <w:t xml:space="preserve">Nishi, H., Inagi, R., Kato, H., Tanemoto, M., Kojima, I., Son, D., Fujita, T. and Nangaku, M. </w:t>
      </w:r>
      <w:r w:rsidRPr="004435F1">
        <w:t xml:space="preserve">(2008). Hemoglobin is expressed by mesangial cells and reduces oxidant stress. </w:t>
      </w:r>
      <w:r w:rsidRPr="004435F1">
        <w:rPr>
          <w:i/>
        </w:rPr>
        <w:t>J Am Soc Nephrol</w:t>
      </w:r>
      <w:r w:rsidRPr="004435F1">
        <w:t xml:space="preserve"> </w:t>
      </w:r>
      <w:r w:rsidRPr="004435F1">
        <w:rPr>
          <w:b/>
        </w:rPr>
        <w:t>19</w:t>
      </w:r>
      <w:r w:rsidRPr="004435F1">
        <w:t>, 1500-1508.</w:t>
      </w:r>
    </w:p>
    <w:p w14:paraId="251A2DCC" w14:textId="77777777" w:rsidR="004435F1" w:rsidRPr="004435F1" w:rsidRDefault="004435F1" w:rsidP="004435F1">
      <w:pPr>
        <w:pStyle w:val="EndNoteBibliography"/>
        <w:ind w:left="720" w:hanging="720"/>
      </w:pPr>
      <w:r w:rsidRPr="004435F1">
        <w:rPr>
          <w:b/>
        </w:rPr>
        <w:t xml:space="preserve">Nordor, A. V., Nehar-Belaid, D., Richon, S., Klatzmann, D., Bellet, D., Dangles-Marie, V., Fournier, T. and Aryee, M. J. </w:t>
      </w:r>
      <w:r w:rsidRPr="004435F1">
        <w:t xml:space="preserve">(2017). The early pregnancy placenta foreshadows DNA methylation alterations of solid tumors. </w:t>
      </w:r>
      <w:r w:rsidRPr="004435F1">
        <w:rPr>
          <w:i/>
        </w:rPr>
        <w:t>Epigenetics</w:t>
      </w:r>
      <w:r w:rsidRPr="004435F1">
        <w:t xml:space="preserve"> </w:t>
      </w:r>
      <w:r w:rsidRPr="004435F1">
        <w:rPr>
          <w:b/>
        </w:rPr>
        <w:t>12</w:t>
      </w:r>
      <w:r w:rsidRPr="004435F1">
        <w:t>, 793-803.</w:t>
      </w:r>
    </w:p>
    <w:p w14:paraId="4D05F180" w14:textId="77777777" w:rsidR="004435F1" w:rsidRPr="004435F1" w:rsidRDefault="004435F1" w:rsidP="004435F1">
      <w:pPr>
        <w:pStyle w:val="EndNoteBibliography"/>
        <w:ind w:left="720" w:hanging="720"/>
      </w:pPr>
      <w:r w:rsidRPr="004435F1">
        <w:rPr>
          <w:b/>
        </w:rPr>
        <w:t xml:space="preserve">Novakovic, B., Yuen, R. K., Gordon, L., Penaherrera, M. S., Sharkey, A., Moffett, A., Craig, J. M., Robinson, W. P. and Saffery, R. </w:t>
      </w:r>
      <w:r w:rsidRPr="004435F1">
        <w:t xml:space="preserve">(2011). Evidence for widespread changes in promoter methylation profile in human placenta in response to increasing gestational age and environmental/stochastic factors. </w:t>
      </w:r>
      <w:r w:rsidRPr="004435F1">
        <w:rPr>
          <w:i/>
        </w:rPr>
        <w:t>BMC Genomics</w:t>
      </w:r>
      <w:r w:rsidRPr="004435F1">
        <w:t xml:space="preserve"> </w:t>
      </w:r>
      <w:r w:rsidRPr="004435F1">
        <w:rPr>
          <w:b/>
        </w:rPr>
        <w:t>12</w:t>
      </w:r>
      <w:r w:rsidRPr="004435F1">
        <w:t>, 529.</w:t>
      </w:r>
    </w:p>
    <w:p w14:paraId="62337FE6" w14:textId="77777777" w:rsidR="004435F1" w:rsidRPr="004435F1" w:rsidRDefault="004435F1" w:rsidP="004435F1">
      <w:pPr>
        <w:pStyle w:val="EndNoteBibliography"/>
        <w:ind w:left="720" w:hanging="720"/>
      </w:pPr>
      <w:r w:rsidRPr="004435F1">
        <w:rPr>
          <w:b/>
        </w:rPr>
        <w:lastRenderedPageBreak/>
        <w:t xml:space="preserve">Patra, K. C. and Hay, N. </w:t>
      </w:r>
      <w:r w:rsidRPr="004435F1">
        <w:t xml:space="preserve">(2013). Hexokinase 2 as oncotarget. </w:t>
      </w:r>
      <w:r w:rsidRPr="004435F1">
        <w:rPr>
          <w:i/>
        </w:rPr>
        <w:t>Oncotarget</w:t>
      </w:r>
      <w:r w:rsidRPr="004435F1">
        <w:t xml:space="preserve"> </w:t>
      </w:r>
      <w:r w:rsidRPr="004435F1">
        <w:rPr>
          <w:b/>
        </w:rPr>
        <w:t>4</w:t>
      </w:r>
      <w:r w:rsidRPr="004435F1">
        <w:t>, 1862-1863.</w:t>
      </w:r>
    </w:p>
    <w:p w14:paraId="23A78154" w14:textId="77777777" w:rsidR="004435F1" w:rsidRPr="004435F1" w:rsidRDefault="004435F1" w:rsidP="004435F1">
      <w:pPr>
        <w:pStyle w:val="EndNoteBibliography"/>
        <w:ind w:left="720" w:hanging="720"/>
      </w:pPr>
      <w:r w:rsidRPr="004435F1">
        <w:rPr>
          <w:b/>
        </w:rPr>
        <w:t xml:space="preserve">Pavlov, N., Frendo, J. L., Guibourdenche, J., Degrelle, S. A., Evain-Brion, D. and Badet, J. </w:t>
      </w:r>
      <w:r w:rsidRPr="004435F1">
        <w:t xml:space="preserve">(2014). Angiogenin expression during early human placental development; association with blood vessel formation. </w:t>
      </w:r>
      <w:r w:rsidRPr="004435F1">
        <w:rPr>
          <w:i/>
        </w:rPr>
        <w:t>Biomed Res Int</w:t>
      </w:r>
      <w:r w:rsidRPr="004435F1">
        <w:t xml:space="preserve"> </w:t>
      </w:r>
      <w:r w:rsidRPr="004435F1">
        <w:rPr>
          <w:b/>
        </w:rPr>
        <w:t>2014</w:t>
      </w:r>
      <w:r w:rsidRPr="004435F1">
        <w:t>, 781632.</w:t>
      </w:r>
    </w:p>
    <w:p w14:paraId="2F6682FE" w14:textId="77777777" w:rsidR="004435F1" w:rsidRPr="004435F1" w:rsidRDefault="004435F1" w:rsidP="004435F1">
      <w:pPr>
        <w:pStyle w:val="EndNoteBibliography"/>
        <w:ind w:left="720" w:hanging="720"/>
      </w:pPr>
      <w:r w:rsidRPr="004435F1">
        <w:rPr>
          <w:b/>
        </w:rPr>
        <w:t xml:space="preserve">Phipson, B., Maksimovic, J. and Oshlack, A. </w:t>
      </w:r>
      <w:r w:rsidRPr="004435F1">
        <w:t xml:space="preserve">(2016). missMethyl: an R package for analyzing data from Illumina's HumanMethylation450 platform. </w:t>
      </w:r>
      <w:r w:rsidRPr="004435F1">
        <w:rPr>
          <w:i/>
        </w:rPr>
        <w:t>Bioinformatics</w:t>
      </w:r>
      <w:r w:rsidRPr="004435F1">
        <w:t xml:space="preserve"> </w:t>
      </w:r>
      <w:r w:rsidRPr="004435F1">
        <w:rPr>
          <w:b/>
        </w:rPr>
        <w:t>32</w:t>
      </w:r>
      <w:r w:rsidRPr="004435F1">
        <w:t>, 286-288.</w:t>
      </w:r>
    </w:p>
    <w:p w14:paraId="2F9A0075" w14:textId="77777777" w:rsidR="004435F1" w:rsidRPr="004435F1" w:rsidRDefault="004435F1" w:rsidP="004435F1">
      <w:pPr>
        <w:pStyle w:val="EndNoteBibliography"/>
        <w:ind w:left="720" w:hanging="720"/>
      </w:pPr>
      <w:r w:rsidRPr="004435F1">
        <w:rPr>
          <w:b/>
        </w:rPr>
        <w:t xml:space="preserve">Pollheimer, J., Loregger, T., Sonderegger, S., Saleh, L., Bauer, S., Bilban, M., Czerwenka, K., Husslein, P. and Knofler, M. </w:t>
      </w:r>
      <w:r w:rsidRPr="004435F1">
        <w:t xml:space="preserve">(2006). Activation of the canonical wingless/T-cell factor signaling pathway promotes invasive differentiation of human trophoblast. </w:t>
      </w:r>
      <w:r w:rsidRPr="004435F1">
        <w:rPr>
          <w:i/>
        </w:rPr>
        <w:t>Am J Pathol</w:t>
      </w:r>
      <w:r w:rsidRPr="004435F1">
        <w:t xml:space="preserve"> </w:t>
      </w:r>
      <w:r w:rsidRPr="004435F1">
        <w:rPr>
          <w:b/>
        </w:rPr>
        <w:t>168</w:t>
      </w:r>
      <w:r w:rsidRPr="004435F1">
        <w:t>, 1134-1147.</w:t>
      </w:r>
    </w:p>
    <w:p w14:paraId="61652E0D" w14:textId="77777777" w:rsidR="004435F1" w:rsidRPr="004435F1" w:rsidRDefault="004435F1" w:rsidP="004435F1">
      <w:pPr>
        <w:pStyle w:val="EndNoteBibliography"/>
        <w:ind w:left="720" w:hanging="720"/>
      </w:pPr>
      <w:r w:rsidRPr="004435F1">
        <w:rPr>
          <w:b/>
        </w:rPr>
        <w:t xml:space="preserve">Polo, J. M., Juszczynski, P., Monti, S., Cerchietti, L., Ye, K., Greally, J. M., Shipp, M. and Melnick, A. </w:t>
      </w:r>
      <w:r w:rsidRPr="004435F1">
        <w:t xml:space="preserve">(2007). Transcriptional signature with differential expression of BCL6 target genes accurately identifies BCL6-dependent diffuse large B cell lymphomas. </w:t>
      </w:r>
      <w:r w:rsidRPr="004435F1">
        <w:rPr>
          <w:i/>
        </w:rPr>
        <w:t>Proc Natl Acad Sci U S A</w:t>
      </w:r>
      <w:r w:rsidRPr="004435F1">
        <w:t xml:space="preserve"> </w:t>
      </w:r>
      <w:r w:rsidRPr="004435F1">
        <w:rPr>
          <w:b/>
        </w:rPr>
        <w:t>104</w:t>
      </w:r>
      <w:r w:rsidRPr="004435F1">
        <w:t>, 3207-3212.</w:t>
      </w:r>
    </w:p>
    <w:p w14:paraId="1DDED560" w14:textId="77777777" w:rsidR="004435F1" w:rsidRPr="004435F1" w:rsidRDefault="004435F1" w:rsidP="004435F1">
      <w:pPr>
        <w:pStyle w:val="EndNoteBibliography"/>
        <w:ind w:left="720" w:hanging="720"/>
      </w:pPr>
      <w:r w:rsidRPr="004435F1">
        <w:rPr>
          <w:b/>
        </w:rPr>
        <w:t xml:space="preserve">Pringle, K. G., Kind, K. L., Sferruzzi-Perri, A. N., Thompson, J. G. and Roberts, C. T. </w:t>
      </w:r>
      <w:r w:rsidRPr="004435F1">
        <w:t xml:space="preserve">(2010). Beyond oxygen: complex regulation and activity of hypoxia inducible factors in pregnancy. </w:t>
      </w:r>
      <w:r w:rsidRPr="004435F1">
        <w:rPr>
          <w:i/>
        </w:rPr>
        <w:t>Hum Reprod Update</w:t>
      </w:r>
      <w:r w:rsidRPr="004435F1">
        <w:t xml:space="preserve"> </w:t>
      </w:r>
      <w:r w:rsidRPr="004435F1">
        <w:rPr>
          <w:b/>
        </w:rPr>
        <w:t>16</w:t>
      </w:r>
      <w:r w:rsidRPr="004435F1">
        <w:t>, 415-431.</w:t>
      </w:r>
    </w:p>
    <w:p w14:paraId="5EFC304E" w14:textId="77777777" w:rsidR="004435F1" w:rsidRPr="004435F1" w:rsidRDefault="004435F1" w:rsidP="004435F1">
      <w:pPr>
        <w:pStyle w:val="EndNoteBibliography"/>
        <w:ind w:left="720" w:hanging="720"/>
      </w:pPr>
      <w:r w:rsidRPr="004435F1">
        <w:rPr>
          <w:b/>
        </w:rPr>
        <w:t xml:space="preserve">Quinlan, A. R. and Hall, I. M. </w:t>
      </w:r>
      <w:r w:rsidRPr="004435F1">
        <w:t xml:space="preserve">(2010). BEDTools: a flexible suite of utilities for comparing genomic features. </w:t>
      </w:r>
      <w:r w:rsidRPr="004435F1">
        <w:rPr>
          <w:i/>
        </w:rPr>
        <w:t>Bioinformatics</w:t>
      </w:r>
      <w:r w:rsidRPr="004435F1">
        <w:t xml:space="preserve"> </w:t>
      </w:r>
      <w:r w:rsidRPr="004435F1">
        <w:rPr>
          <w:b/>
        </w:rPr>
        <w:t>26</w:t>
      </w:r>
      <w:r w:rsidRPr="004435F1">
        <w:t>, 841-842.</w:t>
      </w:r>
    </w:p>
    <w:p w14:paraId="59E380C4" w14:textId="77777777" w:rsidR="004435F1" w:rsidRPr="004435F1" w:rsidRDefault="004435F1" w:rsidP="004435F1">
      <w:pPr>
        <w:pStyle w:val="EndNoteBibliography"/>
        <w:ind w:left="720" w:hanging="720"/>
      </w:pPr>
      <w:r w:rsidRPr="004435F1">
        <w:rPr>
          <w:b/>
        </w:rPr>
        <w:t xml:space="preserve">Risbridger, G. P., Jenkin, G. and de Kretser, D. M. </w:t>
      </w:r>
      <w:r w:rsidRPr="004435F1">
        <w:t xml:space="preserve">(1986). The interaction of hCG, hydroxysteroids and interstitial fluid on rat Leydig cell steroidogenesis in vitro. </w:t>
      </w:r>
      <w:r w:rsidRPr="004435F1">
        <w:rPr>
          <w:i/>
        </w:rPr>
        <w:t>J Reprod Fertil</w:t>
      </w:r>
      <w:r w:rsidRPr="004435F1">
        <w:t xml:space="preserve"> </w:t>
      </w:r>
      <w:r w:rsidRPr="004435F1">
        <w:rPr>
          <w:b/>
        </w:rPr>
        <w:t>77</w:t>
      </w:r>
      <w:r w:rsidRPr="004435F1">
        <w:t>, 239-245.</w:t>
      </w:r>
    </w:p>
    <w:p w14:paraId="3B2C208F" w14:textId="77777777" w:rsidR="004435F1" w:rsidRPr="004435F1" w:rsidRDefault="004435F1" w:rsidP="004435F1">
      <w:pPr>
        <w:pStyle w:val="EndNoteBibliography"/>
        <w:ind w:left="720" w:hanging="720"/>
      </w:pPr>
      <w:r w:rsidRPr="004435F1">
        <w:rPr>
          <w:b/>
        </w:rPr>
        <w:t xml:space="preserve">Roberts, V. H. J., Morgan, T. K., Bednarek, P., Morita, M., Burton, G. J., Lo, J. O. and Frias, A. E. </w:t>
      </w:r>
      <w:r w:rsidRPr="004435F1">
        <w:t xml:space="preserve">(2017). Early first trimester uteroplacental flow and the progressive disintegration of spiral artery plugs: new insights from contrast-enhanced ultrasound and tissue histopathology. </w:t>
      </w:r>
      <w:r w:rsidRPr="004435F1">
        <w:rPr>
          <w:i/>
        </w:rPr>
        <w:t>Hum Reprod</w:t>
      </w:r>
      <w:r w:rsidRPr="004435F1">
        <w:t xml:space="preserve"> </w:t>
      </w:r>
      <w:r w:rsidRPr="004435F1">
        <w:rPr>
          <w:b/>
        </w:rPr>
        <w:t>32</w:t>
      </w:r>
      <w:r w:rsidRPr="004435F1">
        <w:t>, 2382-2393.</w:t>
      </w:r>
    </w:p>
    <w:p w14:paraId="175C4E91" w14:textId="77777777" w:rsidR="004435F1" w:rsidRPr="004435F1" w:rsidRDefault="004435F1" w:rsidP="004435F1">
      <w:pPr>
        <w:pStyle w:val="EndNoteBibliography"/>
        <w:ind w:left="720" w:hanging="720"/>
      </w:pPr>
      <w:r w:rsidRPr="004435F1">
        <w:rPr>
          <w:b/>
        </w:rPr>
        <w:t xml:space="preserve">Rouillard, A. D., Gundersen, G. W., Fernandez, N. F., Wang, Z., Monteiro, C. D., McDermott, M. G. and Ma'ayan, A. </w:t>
      </w:r>
      <w:r w:rsidRPr="004435F1">
        <w:t xml:space="preserve">(2016). The harmonizome: a collection of processed datasets gathered to serve and mine knowledge about genes and proteins. </w:t>
      </w:r>
      <w:r w:rsidRPr="004435F1">
        <w:rPr>
          <w:i/>
        </w:rPr>
        <w:t>Database (Oxford)</w:t>
      </w:r>
      <w:r w:rsidRPr="004435F1">
        <w:t xml:space="preserve"> </w:t>
      </w:r>
      <w:r w:rsidRPr="004435F1">
        <w:rPr>
          <w:b/>
        </w:rPr>
        <w:t>2016</w:t>
      </w:r>
      <w:r w:rsidRPr="004435F1">
        <w:t>.</w:t>
      </w:r>
    </w:p>
    <w:p w14:paraId="45B512C6" w14:textId="77777777" w:rsidR="004435F1" w:rsidRPr="004435F1" w:rsidRDefault="004435F1" w:rsidP="004435F1">
      <w:pPr>
        <w:pStyle w:val="EndNoteBibliography"/>
        <w:ind w:left="720" w:hanging="720"/>
      </w:pPr>
      <w:r w:rsidRPr="004435F1">
        <w:rPr>
          <w:b/>
        </w:rPr>
        <w:t xml:space="preserve">Rowe, J. H., Ertelt, J. M., Xin, L. and Way, S. S. </w:t>
      </w:r>
      <w:r w:rsidRPr="004435F1">
        <w:t xml:space="preserve">(2012). Pregnancy imprints regulatory memory that sustains anergy to fetal antigen. </w:t>
      </w:r>
      <w:r w:rsidRPr="004435F1">
        <w:rPr>
          <w:i/>
        </w:rPr>
        <w:t>Nature</w:t>
      </w:r>
      <w:r w:rsidRPr="004435F1">
        <w:t xml:space="preserve"> </w:t>
      </w:r>
      <w:r w:rsidRPr="004435F1">
        <w:rPr>
          <w:b/>
        </w:rPr>
        <w:t>490</w:t>
      </w:r>
      <w:r w:rsidRPr="004435F1">
        <w:t>, 102-106.</w:t>
      </w:r>
    </w:p>
    <w:p w14:paraId="2F16496A" w14:textId="77777777" w:rsidR="004435F1" w:rsidRPr="004435F1" w:rsidRDefault="004435F1" w:rsidP="004435F1">
      <w:pPr>
        <w:pStyle w:val="EndNoteBibliography"/>
        <w:ind w:left="720" w:hanging="720"/>
      </w:pPr>
      <w:r w:rsidRPr="004435F1">
        <w:rPr>
          <w:b/>
        </w:rPr>
        <w:t xml:space="preserve">Saha, D., Patgaonkar, M., Shroff, A., Ayyar, K., Bashir, T. and Reddy, K. V. </w:t>
      </w:r>
      <w:r w:rsidRPr="004435F1">
        <w:t xml:space="preserve">(2014). Hemoglobin expression in nonerythroid cells: novel or ubiquitous? </w:t>
      </w:r>
      <w:r w:rsidRPr="004435F1">
        <w:rPr>
          <w:i/>
        </w:rPr>
        <w:t>Int J Inflam</w:t>
      </w:r>
      <w:r w:rsidRPr="004435F1">
        <w:t xml:space="preserve"> </w:t>
      </w:r>
      <w:r w:rsidRPr="004435F1">
        <w:rPr>
          <w:b/>
        </w:rPr>
        <w:t>2014</w:t>
      </w:r>
      <w:r w:rsidRPr="004435F1">
        <w:t>, 803237.</w:t>
      </w:r>
    </w:p>
    <w:p w14:paraId="5A823CFF" w14:textId="77777777" w:rsidR="004435F1" w:rsidRPr="004435F1" w:rsidRDefault="004435F1" w:rsidP="004435F1">
      <w:pPr>
        <w:pStyle w:val="EndNoteBibliography"/>
        <w:ind w:left="720" w:hanging="720"/>
      </w:pPr>
      <w:r w:rsidRPr="004435F1">
        <w:rPr>
          <w:b/>
        </w:rPr>
        <w:t xml:space="preserve">Scott, I. C., Anson-Cartwright, L., Riley, P., Reda, D. and Cross, J. C. </w:t>
      </w:r>
      <w:r w:rsidRPr="004435F1">
        <w:t xml:space="preserve">(2000). The HAND1 basic helix-loop-helix transcription factor regulates trophoblast differentiation via multiple mechanisms. </w:t>
      </w:r>
      <w:r w:rsidRPr="004435F1">
        <w:rPr>
          <w:i/>
        </w:rPr>
        <w:t>Mol Cell Biol</w:t>
      </w:r>
      <w:r w:rsidRPr="004435F1">
        <w:t xml:space="preserve"> </w:t>
      </w:r>
      <w:r w:rsidRPr="004435F1">
        <w:rPr>
          <w:b/>
        </w:rPr>
        <w:t>20</w:t>
      </w:r>
      <w:r w:rsidRPr="004435F1">
        <w:t>, 530-541.</w:t>
      </w:r>
    </w:p>
    <w:p w14:paraId="0F113E09" w14:textId="77777777" w:rsidR="004435F1" w:rsidRPr="004435F1" w:rsidRDefault="004435F1" w:rsidP="004435F1">
      <w:pPr>
        <w:pStyle w:val="EndNoteBibliography"/>
        <w:ind w:left="720" w:hanging="720"/>
      </w:pPr>
      <w:r w:rsidRPr="004435F1">
        <w:rPr>
          <w:b/>
        </w:rPr>
        <w:t xml:space="preserve">Sitras, V., Fenton, C., Paulssen, R., Vartun, A. and Acharya, G. </w:t>
      </w:r>
      <w:r w:rsidRPr="004435F1">
        <w:t xml:space="preserve">(2012). Differences in gene expression between first and third trimester human placenta: a microarray study. </w:t>
      </w:r>
      <w:r w:rsidRPr="004435F1">
        <w:rPr>
          <w:i/>
        </w:rPr>
        <w:t>PloS one</w:t>
      </w:r>
      <w:r w:rsidRPr="004435F1">
        <w:t xml:space="preserve"> </w:t>
      </w:r>
      <w:r w:rsidRPr="004435F1">
        <w:rPr>
          <w:b/>
        </w:rPr>
        <w:t>7</w:t>
      </w:r>
      <w:r w:rsidRPr="004435F1">
        <w:t>, e33294.</w:t>
      </w:r>
    </w:p>
    <w:p w14:paraId="53AB5951" w14:textId="77777777" w:rsidR="004435F1" w:rsidRPr="004435F1" w:rsidRDefault="004435F1" w:rsidP="004435F1">
      <w:pPr>
        <w:pStyle w:val="EndNoteBibliography"/>
        <w:ind w:left="720" w:hanging="720"/>
      </w:pPr>
      <w:r w:rsidRPr="004435F1">
        <w:rPr>
          <w:b/>
        </w:rPr>
        <w:t xml:space="preserve">Smith, G. C. </w:t>
      </w:r>
      <w:r w:rsidRPr="004435F1">
        <w:t xml:space="preserve">(2010). First-trimester determination of complications of late pregnancy. </w:t>
      </w:r>
      <w:r w:rsidRPr="004435F1">
        <w:rPr>
          <w:i/>
        </w:rPr>
        <w:t>JAMA</w:t>
      </w:r>
      <w:r w:rsidRPr="004435F1">
        <w:t xml:space="preserve"> </w:t>
      </w:r>
      <w:r w:rsidRPr="004435F1">
        <w:rPr>
          <w:b/>
        </w:rPr>
        <w:t>303</w:t>
      </w:r>
      <w:r w:rsidRPr="004435F1">
        <w:t>, 561-562.</w:t>
      </w:r>
    </w:p>
    <w:p w14:paraId="62A9A2CD" w14:textId="77777777" w:rsidR="004435F1" w:rsidRPr="004435F1" w:rsidRDefault="004435F1" w:rsidP="004435F1">
      <w:pPr>
        <w:pStyle w:val="EndNoteBibliography"/>
        <w:ind w:left="720" w:hanging="720"/>
      </w:pPr>
      <w:r w:rsidRPr="004435F1">
        <w:rPr>
          <w:b/>
        </w:rPr>
        <w:t xml:space="preserve">Staun-Ram, E., Goldman, S., Gabarin, D. and Shalev, E. </w:t>
      </w:r>
      <w:r w:rsidRPr="004435F1">
        <w:t xml:space="preserve">(2004). Expression and importance of matrix metalloproteinase 2 and 9 (MMP-2 and -9) in human trophoblast invasion. </w:t>
      </w:r>
      <w:r w:rsidRPr="004435F1">
        <w:rPr>
          <w:i/>
        </w:rPr>
        <w:t>Reprod Biol Endocrinol</w:t>
      </w:r>
      <w:r w:rsidRPr="004435F1">
        <w:t xml:space="preserve"> </w:t>
      </w:r>
      <w:r w:rsidRPr="004435F1">
        <w:rPr>
          <w:b/>
        </w:rPr>
        <w:t>2</w:t>
      </w:r>
      <w:r w:rsidRPr="004435F1">
        <w:t>, 59.</w:t>
      </w:r>
    </w:p>
    <w:p w14:paraId="05CD0EEF" w14:textId="77777777" w:rsidR="004435F1" w:rsidRPr="004435F1" w:rsidRDefault="004435F1" w:rsidP="004435F1">
      <w:pPr>
        <w:pStyle w:val="EndNoteBibliography"/>
        <w:ind w:left="720" w:hanging="720"/>
      </w:pPr>
      <w:r w:rsidRPr="004435F1">
        <w:rPr>
          <w:b/>
        </w:rPr>
        <w:lastRenderedPageBreak/>
        <w:t xml:space="preserve">Sterchi, E. E., Stocker, W. and Bond, J. S. </w:t>
      </w:r>
      <w:r w:rsidRPr="004435F1">
        <w:t xml:space="preserve">(2008). Meprins, membrane-bound and secreted astacin metalloproteinases. </w:t>
      </w:r>
      <w:r w:rsidRPr="004435F1">
        <w:rPr>
          <w:i/>
        </w:rPr>
        <w:t>Mol Aspects Med</w:t>
      </w:r>
      <w:r w:rsidRPr="004435F1">
        <w:t xml:space="preserve"> </w:t>
      </w:r>
      <w:r w:rsidRPr="004435F1">
        <w:rPr>
          <w:b/>
        </w:rPr>
        <w:t>29</w:t>
      </w:r>
      <w:r w:rsidRPr="004435F1">
        <w:t>, 309-328.</w:t>
      </w:r>
    </w:p>
    <w:p w14:paraId="5FDCCC58" w14:textId="77777777" w:rsidR="004435F1" w:rsidRPr="004435F1" w:rsidRDefault="004435F1" w:rsidP="004435F1">
      <w:pPr>
        <w:pStyle w:val="EndNoteBibliography"/>
        <w:ind w:left="720" w:hanging="720"/>
      </w:pPr>
      <w:r w:rsidRPr="004435F1">
        <w:rPr>
          <w:b/>
        </w:rPr>
        <w:t xml:space="preserve">Stuart, T., Butler, A., Hoffman, P., Hafemeister, C., Papalexi, E., Mauck, W. M., 3rd, Hao, Y., Stoeckius, M., Smibert, P. and Satija, R. </w:t>
      </w:r>
      <w:r w:rsidRPr="004435F1">
        <w:t xml:space="preserve">(2019). Comprehensive Integration of Single-Cell Data. </w:t>
      </w:r>
      <w:r w:rsidRPr="004435F1">
        <w:rPr>
          <w:i/>
        </w:rPr>
        <w:t>Cell</w:t>
      </w:r>
      <w:r w:rsidRPr="004435F1">
        <w:t xml:space="preserve"> </w:t>
      </w:r>
      <w:r w:rsidRPr="004435F1">
        <w:rPr>
          <w:b/>
        </w:rPr>
        <w:t>177</w:t>
      </w:r>
      <w:r w:rsidRPr="004435F1">
        <w:t>, 1888-1902 e1821.</w:t>
      </w:r>
    </w:p>
    <w:p w14:paraId="0832FA70" w14:textId="77777777" w:rsidR="004435F1" w:rsidRPr="004435F1" w:rsidRDefault="004435F1" w:rsidP="004435F1">
      <w:pPr>
        <w:pStyle w:val="EndNoteBibliography"/>
        <w:ind w:left="720" w:hanging="720"/>
      </w:pPr>
      <w:r w:rsidRPr="004435F1">
        <w:rPr>
          <w:b/>
        </w:rPr>
        <w:t xml:space="preserve">Teschendorff, A. E., Marabita, F., Lechner, M., Bartlett, T., Tegner, J., Gomez-Cabrero, D. and Beck, S. </w:t>
      </w:r>
      <w:r w:rsidRPr="004435F1">
        <w:t xml:space="preserve">(2013). A beta-mixture quantile normalization method for correcting probe design bias in Illumina Infinium 450 k DNA methylation data. </w:t>
      </w:r>
      <w:r w:rsidRPr="004435F1">
        <w:rPr>
          <w:i/>
        </w:rPr>
        <w:t>Bioinformatics</w:t>
      </w:r>
      <w:r w:rsidRPr="004435F1">
        <w:t xml:space="preserve"> </w:t>
      </w:r>
      <w:r w:rsidRPr="004435F1">
        <w:rPr>
          <w:b/>
        </w:rPr>
        <w:t>29</w:t>
      </w:r>
      <w:r w:rsidRPr="004435F1">
        <w:t>, 189-196.</w:t>
      </w:r>
    </w:p>
    <w:p w14:paraId="3C6E67F8" w14:textId="77777777" w:rsidR="004435F1" w:rsidRPr="004435F1" w:rsidRDefault="004435F1" w:rsidP="004435F1">
      <w:pPr>
        <w:pStyle w:val="EndNoteBibliography"/>
        <w:ind w:left="720" w:hanging="720"/>
      </w:pPr>
      <w:r w:rsidRPr="004435F1">
        <w:rPr>
          <w:b/>
        </w:rPr>
        <w:t xml:space="preserve">Toaff, M. E., Schleyer, H. and Strauss, J. F., 3rd </w:t>
      </w:r>
      <w:r w:rsidRPr="004435F1">
        <w:t xml:space="preserve">(1982). Metabolism of 25-hydroxycholesterol by rat luteal mitochondria and dispersed cells. </w:t>
      </w:r>
      <w:r w:rsidRPr="004435F1">
        <w:rPr>
          <w:i/>
        </w:rPr>
        <w:t>Endocrinology</w:t>
      </w:r>
      <w:r w:rsidRPr="004435F1">
        <w:t xml:space="preserve"> </w:t>
      </w:r>
      <w:r w:rsidRPr="004435F1">
        <w:rPr>
          <w:b/>
        </w:rPr>
        <w:t>111</w:t>
      </w:r>
      <w:r w:rsidRPr="004435F1">
        <w:t>, 1785-1790.</w:t>
      </w:r>
    </w:p>
    <w:p w14:paraId="6559CF2E" w14:textId="77777777" w:rsidR="004435F1" w:rsidRPr="004435F1" w:rsidRDefault="004435F1" w:rsidP="004435F1">
      <w:pPr>
        <w:pStyle w:val="EndNoteBibliography"/>
        <w:ind w:left="720" w:hanging="720"/>
      </w:pPr>
      <w:r w:rsidRPr="004435F1">
        <w:rPr>
          <w:b/>
        </w:rPr>
        <w:t xml:space="preserve">Tsukamoto, K., Mani, D. R., Shi, J., Zhang, S., Haagensen, D. E., Otsuka, F., Guan, J., Smith, J. D., Weng, W., Liao, R., et al. </w:t>
      </w:r>
      <w:r w:rsidRPr="004435F1">
        <w:t xml:space="preserve">(2013). Identification of apolipoprotein D as a cardioprotective gene using a mouse model of lethal atherosclerotic coronary artery disease. </w:t>
      </w:r>
      <w:r w:rsidRPr="004435F1">
        <w:rPr>
          <w:i/>
        </w:rPr>
        <w:t>Proc Natl Acad Sci U S A</w:t>
      </w:r>
      <w:r w:rsidRPr="004435F1">
        <w:t xml:space="preserve"> </w:t>
      </w:r>
      <w:r w:rsidRPr="004435F1">
        <w:rPr>
          <w:b/>
        </w:rPr>
        <w:t>110</w:t>
      </w:r>
      <w:r w:rsidRPr="004435F1">
        <w:t>, 17023-17028.</w:t>
      </w:r>
    </w:p>
    <w:p w14:paraId="6B68E3B0" w14:textId="77777777" w:rsidR="004435F1" w:rsidRPr="004435F1" w:rsidRDefault="004435F1" w:rsidP="004435F1">
      <w:pPr>
        <w:pStyle w:val="EndNoteBibliography"/>
        <w:ind w:left="720" w:hanging="720"/>
      </w:pPr>
      <w:r w:rsidRPr="004435F1">
        <w:rPr>
          <w:b/>
        </w:rPr>
        <w:t xml:space="preserve">Turco, M. Y., Gardner, L., Kay, R. G., Hamilton, R. S., Prater, M., Hollinshead, M. S., McWhinnie, A., Esposito, L., Fernando, R., Skelton, H., et al. </w:t>
      </w:r>
      <w:r w:rsidRPr="004435F1">
        <w:t xml:space="preserve">(2018). Trophoblast organoids as a model for maternal-fetal interactions during human placentation. </w:t>
      </w:r>
      <w:r w:rsidRPr="004435F1">
        <w:rPr>
          <w:i/>
        </w:rPr>
        <w:t>Nature</w:t>
      </w:r>
      <w:r w:rsidRPr="004435F1">
        <w:t xml:space="preserve"> </w:t>
      </w:r>
      <w:r w:rsidRPr="004435F1">
        <w:rPr>
          <w:b/>
        </w:rPr>
        <w:t>564</w:t>
      </w:r>
      <w:r w:rsidRPr="004435F1">
        <w:t>, 263-267.</w:t>
      </w:r>
    </w:p>
    <w:p w14:paraId="5FFABD81" w14:textId="77777777" w:rsidR="004435F1" w:rsidRPr="004435F1" w:rsidRDefault="004435F1" w:rsidP="004435F1">
      <w:pPr>
        <w:pStyle w:val="EndNoteBibliography"/>
        <w:ind w:left="720" w:hanging="720"/>
      </w:pPr>
      <w:r w:rsidRPr="004435F1">
        <w:rPr>
          <w:b/>
        </w:rPr>
        <w:t xml:space="preserve">Vlahos, A., Mansell, T., Saffery, R. and Novakovic, B. </w:t>
      </w:r>
      <w:r w:rsidRPr="004435F1">
        <w:t xml:space="preserve">(2019). Human placental methylome in the interplay of adverse placental health, environmental exposure, and pregnancy outcome. </w:t>
      </w:r>
      <w:r w:rsidRPr="004435F1">
        <w:rPr>
          <w:i/>
        </w:rPr>
        <w:t>PLoS Genet</w:t>
      </w:r>
      <w:r w:rsidRPr="004435F1">
        <w:t xml:space="preserve"> </w:t>
      </w:r>
      <w:r w:rsidRPr="004435F1">
        <w:rPr>
          <w:b/>
        </w:rPr>
        <w:t>15</w:t>
      </w:r>
      <w:r w:rsidRPr="004435F1">
        <w:t>, e1008236.</w:t>
      </w:r>
    </w:p>
    <w:p w14:paraId="2FD46B74" w14:textId="77777777" w:rsidR="004435F1" w:rsidRPr="004435F1" w:rsidRDefault="004435F1" w:rsidP="004435F1">
      <w:pPr>
        <w:pStyle w:val="EndNoteBibliography"/>
        <w:ind w:left="720" w:hanging="720"/>
      </w:pPr>
      <w:r w:rsidRPr="004435F1">
        <w:rPr>
          <w:b/>
        </w:rPr>
        <w:t xml:space="preserve">Wang, W., Bai, G., Zhang, Y., Zhang, T., Li, C., Yuan, Y., Liu, S. and Wang, C. </w:t>
      </w:r>
      <w:r w:rsidRPr="004435F1">
        <w:t xml:space="preserve">(2018). HBxAg suppresses cell apoptosis and promotes the secretion of placental hormones in human placental trophoblasts via activation of the EGFR/Akt pathway. </w:t>
      </w:r>
      <w:r w:rsidRPr="004435F1">
        <w:rPr>
          <w:i/>
        </w:rPr>
        <w:t>Cell Biol Int</w:t>
      </w:r>
      <w:r w:rsidRPr="004435F1">
        <w:t xml:space="preserve"> </w:t>
      </w:r>
      <w:r w:rsidRPr="004435F1">
        <w:rPr>
          <w:b/>
        </w:rPr>
        <w:t>42</w:t>
      </w:r>
      <w:r w:rsidRPr="004435F1">
        <w:t>, 237-247.</w:t>
      </w:r>
    </w:p>
    <w:p w14:paraId="5F3C0526" w14:textId="77777777" w:rsidR="004435F1" w:rsidRPr="004435F1" w:rsidRDefault="004435F1" w:rsidP="004435F1">
      <w:pPr>
        <w:pStyle w:val="EndNoteBibliography"/>
        <w:ind w:left="720" w:hanging="720"/>
      </w:pPr>
      <w:r w:rsidRPr="004435F1">
        <w:rPr>
          <w:b/>
        </w:rPr>
        <w:t xml:space="preserve">Wu, C., Chen, Z., Dardalhon, V., Xiao, S., Thalhamer, T., Liao, M., Madi, A., Franca, R. F., Han, T., Oukka, M., et al. </w:t>
      </w:r>
      <w:r w:rsidRPr="004435F1">
        <w:t xml:space="preserve">(2017). The transcription factor musculin promotes the unidirectional development of peripheral Treg cells by suppressing the TH2 transcriptional program. </w:t>
      </w:r>
      <w:r w:rsidRPr="004435F1">
        <w:rPr>
          <w:i/>
        </w:rPr>
        <w:t>Nat Immunol</w:t>
      </w:r>
      <w:r w:rsidRPr="004435F1">
        <w:t xml:space="preserve"> </w:t>
      </w:r>
      <w:r w:rsidRPr="004435F1">
        <w:rPr>
          <w:b/>
        </w:rPr>
        <w:t>18</w:t>
      </w:r>
      <w:r w:rsidRPr="004435F1">
        <w:t>, 344-353.</w:t>
      </w:r>
    </w:p>
    <w:p w14:paraId="0E29A5D4" w14:textId="77777777" w:rsidR="004435F1" w:rsidRPr="004435F1" w:rsidRDefault="004435F1" w:rsidP="004435F1">
      <w:pPr>
        <w:pStyle w:val="EndNoteBibliography"/>
        <w:ind w:left="720" w:hanging="720"/>
      </w:pPr>
      <w:r w:rsidRPr="004435F1">
        <w:rPr>
          <w:b/>
        </w:rPr>
        <w:t xml:space="preserve">Wyatt, E., Wu, R., Rabeh, W., Park, H. W., Ghanefar, M. and Ardehali, H. </w:t>
      </w:r>
      <w:r w:rsidRPr="004435F1">
        <w:t xml:space="preserve">(2010). Regulation and cytoprotective role of hexokinase III. </w:t>
      </w:r>
      <w:r w:rsidRPr="004435F1">
        <w:rPr>
          <w:i/>
        </w:rPr>
        <w:t>PloS one</w:t>
      </w:r>
      <w:r w:rsidRPr="004435F1">
        <w:t xml:space="preserve"> </w:t>
      </w:r>
      <w:r w:rsidRPr="004435F1">
        <w:rPr>
          <w:b/>
        </w:rPr>
        <w:t>5</w:t>
      </w:r>
      <w:r w:rsidRPr="004435F1">
        <w:t>, e13823.</w:t>
      </w:r>
    </w:p>
    <w:p w14:paraId="40986DB8" w14:textId="77777777" w:rsidR="004435F1" w:rsidRPr="004435F1" w:rsidRDefault="004435F1" w:rsidP="004435F1">
      <w:pPr>
        <w:pStyle w:val="EndNoteBibliography"/>
        <w:ind w:left="720" w:hanging="720"/>
      </w:pPr>
      <w:r w:rsidRPr="004435F1">
        <w:rPr>
          <w:b/>
        </w:rPr>
        <w:t xml:space="preserve">Wyrwoll, C. S., Mark, P. J. and Waddell, B. J. </w:t>
      </w:r>
      <w:r w:rsidRPr="004435F1">
        <w:t xml:space="preserve">(2005). Directional secretion and transport of leptin and expression of leptin receptor isoforms in human placental BeWo cells. </w:t>
      </w:r>
      <w:r w:rsidRPr="004435F1">
        <w:rPr>
          <w:i/>
        </w:rPr>
        <w:t>Mol Cell Endocrinol</w:t>
      </w:r>
      <w:r w:rsidRPr="004435F1">
        <w:t xml:space="preserve"> </w:t>
      </w:r>
      <w:r w:rsidRPr="004435F1">
        <w:rPr>
          <w:b/>
        </w:rPr>
        <w:t>241</w:t>
      </w:r>
      <w:r w:rsidRPr="004435F1">
        <w:t>, 73-79.</w:t>
      </w:r>
    </w:p>
    <w:p w14:paraId="3D0AABC4" w14:textId="77777777" w:rsidR="004435F1" w:rsidRPr="004435F1" w:rsidRDefault="004435F1" w:rsidP="004435F1">
      <w:pPr>
        <w:pStyle w:val="EndNoteBibliography"/>
        <w:ind w:left="720" w:hanging="720"/>
      </w:pPr>
      <w:r w:rsidRPr="004435F1">
        <w:rPr>
          <w:b/>
        </w:rPr>
        <w:t xml:space="preserve">Zhang, C., Chen, D., Maguire, E. M., He, S., Chen, J., An, W., Yang, M., Afzal, T. A., Luong, L. A., Zhang, L., et al. </w:t>
      </w:r>
      <w:r w:rsidRPr="004435F1">
        <w:t xml:space="preserve">(2018a). Cbx3 inhibits vascular smooth muscle cell proliferation, migration, and neointima formation. </w:t>
      </w:r>
      <w:r w:rsidRPr="004435F1">
        <w:rPr>
          <w:i/>
        </w:rPr>
        <w:t>Cardiovasc Res</w:t>
      </w:r>
      <w:r w:rsidRPr="004435F1">
        <w:t xml:space="preserve"> </w:t>
      </w:r>
      <w:r w:rsidRPr="004435F1">
        <w:rPr>
          <w:b/>
        </w:rPr>
        <w:t>114</w:t>
      </w:r>
      <w:r w:rsidRPr="004435F1">
        <w:t>, 443-455.</w:t>
      </w:r>
    </w:p>
    <w:p w14:paraId="7C4F32E3" w14:textId="77777777" w:rsidR="004435F1" w:rsidRPr="004435F1" w:rsidRDefault="004435F1" w:rsidP="004435F1">
      <w:pPr>
        <w:pStyle w:val="EndNoteBibliography"/>
        <w:ind w:left="720" w:hanging="720"/>
      </w:pPr>
      <w:r w:rsidRPr="004435F1">
        <w:rPr>
          <w:b/>
        </w:rPr>
        <w:t xml:space="preserve">Zhang, X. M., Xiong, X., Tong, C., Li, Q., Huang, S., Li, Q. S., Liu, Y. M., Li, H. Y., Baker, P., Shan, N., et al. </w:t>
      </w:r>
      <w:r w:rsidRPr="004435F1">
        <w:t xml:space="preserve">(2018b). Down-Regulation of Laminin (LN)- alpha5 is Associated with Preeclampsia and Impairs Trophoblast Cell Viability and Invasiveness Through PI3K Signaling Pathway. </w:t>
      </w:r>
      <w:r w:rsidRPr="004435F1">
        <w:rPr>
          <w:i/>
        </w:rPr>
        <w:t>Cell Physiol Biochem</w:t>
      </w:r>
      <w:r w:rsidRPr="004435F1">
        <w:t xml:space="preserve"> </w:t>
      </w:r>
      <w:r w:rsidRPr="004435F1">
        <w:rPr>
          <w:b/>
        </w:rPr>
        <w:t>51</w:t>
      </w:r>
      <w:r w:rsidRPr="004435F1">
        <w:t>, 2030-2040.</w:t>
      </w:r>
    </w:p>
    <w:p w14:paraId="70F28AF4" w14:textId="77777777" w:rsidR="004435F1" w:rsidRPr="004435F1" w:rsidRDefault="004435F1" w:rsidP="004435F1">
      <w:pPr>
        <w:pStyle w:val="EndNoteBibliography"/>
        <w:ind w:left="720" w:hanging="720"/>
      </w:pPr>
      <w:r w:rsidRPr="004435F1">
        <w:rPr>
          <w:b/>
        </w:rPr>
        <w:t xml:space="preserve">Zhao, S. P., Wang, F., Yang, M., Wang, X. Y., Jin, C. L., Ji, Q. K., Li, S. and Zhao, X. L. </w:t>
      </w:r>
      <w:r w:rsidRPr="004435F1">
        <w:t xml:space="preserve">(2019). CBX3 promotes glioma U87 cell proliferation and predicts an unfavorable prognosis. </w:t>
      </w:r>
      <w:r w:rsidRPr="004435F1">
        <w:rPr>
          <w:i/>
        </w:rPr>
        <w:t>J Neurooncol</w:t>
      </w:r>
      <w:r w:rsidRPr="004435F1">
        <w:t xml:space="preserve"> </w:t>
      </w:r>
      <w:r w:rsidRPr="004435F1">
        <w:rPr>
          <w:b/>
        </w:rPr>
        <w:t>145</w:t>
      </w:r>
      <w:r w:rsidRPr="004435F1">
        <w:t>, 35-48.</w:t>
      </w:r>
    </w:p>
    <w:p w14:paraId="08E23C9F" w14:textId="77777777" w:rsidR="004435F1" w:rsidRPr="004435F1" w:rsidRDefault="004435F1" w:rsidP="004435F1">
      <w:pPr>
        <w:pStyle w:val="EndNoteBibliography"/>
        <w:ind w:left="720" w:hanging="720"/>
      </w:pPr>
      <w:r w:rsidRPr="004435F1">
        <w:rPr>
          <w:b/>
        </w:rPr>
        <w:t xml:space="preserve">Zhou, W., Laird, P. W. and Shen, H. </w:t>
      </w:r>
      <w:r w:rsidRPr="004435F1">
        <w:t xml:space="preserve">(2017). Comprehensive characterization, annotation and innovative use of Infinium DNA methylation BeadChip probes. </w:t>
      </w:r>
      <w:r w:rsidRPr="004435F1">
        <w:rPr>
          <w:i/>
        </w:rPr>
        <w:t>Nucleic Acids Res</w:t>
      </w:r>
      <w:r w:rsidRPr="004435F1">
        <w:t xml:space="preserve"> </w:t>
      </w:r>
      <w:r w:rsidRPr="004435F1">
        <w:rPr>
          <w:b/>
        </w:rPr>
        <w:t>45</w:t>
      </w:r>
      <w:r w:rsidRPr="004435F1">
        <w:t>, e22.</w:t>
      </w:r>
    </w:p>
    <w:p w14:paraId="2620C118" w14:textId="77777777" w:rsidR="004435F1" w:rsidRPr="004435F1" w:rsidRDefault="004435F1" w:rsidP="004435F1">
      <w:pPr>
        <w:pStyle w:val="EndNoteBibliography"/>
        <w:ind w:left="720" w:hanging="720"/>
      </w:pPr>
      <w:r w:rsidRPr="004435F1">
        <w:rPr>
          <w:b/>
        </w:rPr>
        <w:lastRenderedPageBreak/>
        <w:t xml:space="preserve">Zhou, X., Benson, K. F., Ashar, H. R. and Chada, K. </w:t>
      </w:r>
      <w:r w:rsidRPr="004435F1">
        <w:t xml:space="preserve">(1995). Mutation responsible for the mouse pygmy phenotype in the developmentally regulated factor HMGI-C. </w:t>
      </w:r>
      <w:r w:rsidRPr="004435F1">
        <w:rPr>
          <w:i/>
        </w:rPr>
        <w:t>Nature</w:t>
      </w:r>
      <w:r w:rsidRPr="004435F1">
        <w:t xml:space="preserve"> </w:t>
      </w:r>
      <w:r w:rsidRPr="004435F1">
        <w:rPr>
          <w:b/>
        </w:rPr>
        <w:t>376</w:t>
      </w:r>
      <w:r w:rsidRPr="004435F1">
        <w:t>, 771-774.</w:t>
      </w:r>
    </w:p>
    <w:p w14:paraId="7AE39928" w14:textId="77777777" w:rsidR="004435F1" w:rsidRPr="004435F1" w:rsidRDefault="004435F1" w:rsidP="004435F1">
      <w:pPr>
        <w:pStyle w:val="EndNoteBibliography"/>
        <w:ind w:left="720" w:hanging="720"/>
      </w:pPr>
      <w:r w:rsidRPr="004435F1">
        <w:rPr>
          <w:b/>
        </w:rPr>
        <w:t xml:space="preserve">Zile, M. H. </w:t>
      </w:r>
      <w:r w:rsidRPr="004435F1">
        <w:t xml:space="preserve">(1998). Vitamin A and embryonic development: an overview. </w:t>
      </w:r>
      <w:r w:rsidRPr="004435F1">
        <w:rPr>
          <w:i/>
        </w:rPr>
        <w:t>J Nutr</w:t>
      </w:r>
      <w:r w:rsidRPr="004435F1">
        <w:t xml:space="preserve"> </w:t>
      </w:r>
      <w:r w:rsidRPr="004435F1">
        <w:rPr>
          <w:b/>
        </w:rPr>
        <w:t>128</w:t>
      </w:r>
      <w:r w:rsidRPr="004435F1">
        <w:t>, 455S-458S.</w:t>
      </w:r>
    </w:p>
    <w:p w14:paraId="0D776537" w14:textId="519C793A" w:rsidR="00F60F3F" w:rsidRPr="008B5129" w:rsidRDefault="00BF6501" w:rsidP="00887AC8">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8B5129">
        <w:rPr>
          <w:rFonts w:ascii="Arial" w:hAnsi="Arial" w:cs="Arial"/>
          <w:color w:val="000000"/>
          <w:sz w:val="20"/>
          <w:szCs w:val="20"/>
        </w:rPr>
        <w:fldChar w:fldCharType="end"/>
      </w:r>
    </w:p>
    <w:p w14:paraId="20C7BF83" w14:textId="77777777" w:rsidR="00F60F3F" w:rsidRPr="008B5129" w:rsidRDefault="00F60F3F" w:rsidP="00887AC8">
      <w:pPr>
        <w:spacing w:line="360" w:lineRule="auto"/>
        <w:rPr>
          <w:rFonts w:ascii="Arial" w:hAnsi="Arial" w:cs="Arial"/>
          <w:color w:val="000000"/>
          <w:sz w:val="20"/>
          <w:szCs w:val="20"/>
        </w:rPr>
      </w:pPr>
      <w:r w:rsidRPr="008B5129">
        <w:rPr>
          <w:rFonts w:ascii="Arial" w:hAnsi="Arial" w:cs="Arial"/>
          <w:color w:val="000000"/>
          <w:sz w:val="20"/>
          <w:szCs w:val="20"/>
        </w:rPr>
        <w:br w:type="page"/>
      </w:r>
    </w:p>
    <w:p w14:paraId="5D1CD93E" w14:textId="27B96218" w:rsidR="00980C22" w:rsidRPr="008B5129" w:rsidRDefault="00980C22" w:rsidP="00887AC8">
      <w:pPr>
        <w:keepNext/>
        <w:pBdr>
          <w:top w:val="nil"/>
          <w:left w:val="nil"/>
          <w:bottom w:val="nil"/>
          <w:right w:val="nil"/>
          <w:between w:val="nil"/>
        </w:pBdr>
        <w:spacing w:before="240" w:after="60" w:line="360" w:lineRule="auto"/>
        <w:contextualSpacing/>
        <w:jc w:val="both"/>
        <w:rPr>
          <w:rFonts w:ascii="Arial" w:hAnsi="Arial" w:cs="Arial"/>
          <w:b/>
          <w:color w:val="000000"/>
          <w:sz w:val="28"/>
          <w:szCs w:val="28"/>
          <w:lang w:val="en-GB"/>
        </w:rPr>
      </w:pPr>
      <w:r w:rsidRPr="008B5129">
        <w:rPr>
          <w:rFonts w:ascii="Arial" w:hAnsi="Arial" w:cs="Arial"/>
          <w:b/>
          <w:color w:val="000000"/>
          <w:sz w:val="28"/>
          <w:szCs w:val="28"/>
        </w:rPr>
        <w:lastRenderedPageBreak/>
        <w:t>Figure</w:t>
      </w:r>
      <w:r w:rsidR="009762FB" w:rsidRPr="008B5129">
        <w:rPr>
          <w:rFonts w:ascii="Arial" w:hAnsi="Arial" w:cs="Arial"/>
          <w:b/>
          <w:color w:val="000000"/>
          <w:sz w:val="28"/>
          <w:szCs w:val="28"/>
        </w:rPr>
        <w:t xml:space="preserve"> Legends</w:t>
      </w:r>
    </w:p>
    <w:p w14:paraId="289D0221" w14:textId="77777777" w:rsidR="00E6133D" w:rsidRPr="008B5129" w:rsidRDefault="00E6133D" w:rsidP="00887AC8">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0DC1D834" w14:textId="59037A88" w:rsidR="00F60F3F" w:rsidRPr="008B5129" w:rsidRDefault="007A4B30" w:rsidP="00887AC8">
      <w:pPr>
        <w:keepNext/>
        <w:pBdr>
          <w:top w:val="nil"/>
          <w:left w:val="nil"/>
          <w:bottom w:val="nil"/>
          <w:right w:val="nil"/>
          <w:between w:val="nil"/>
        </w:pBdr>
        <w:spacing w:before="240" w:after="60" w:line="360" w:lineRule="auto"/>
        <w:contextualSpacing/>
        <w:rPr>
          <w:rFonts w:ascii="Arial" w:hAnsi="Arial" w:cs="Arial"/>
          <w:color w:val="000000"/>
          <w:lang w:val="en-GB"/>
        </w:rPr>
      </w:pPr>
      <w:r w:rsidRPr="009A3A88">
        <w:rPr>
          <w:rFonts w:ascii="Arial" w:hAnsi="Arial" w:cs="Arial"/>
          <w:b/>
          <w:color w:val="000000"/>
          <w:lang w:val="en-GB"/>
        </w:rPr>
        <w:t>Figure 1. RNA</w:t>
      </w:r>
      <w:r w:rsidRPr="007A4B30">
        <w:rPr>
          <w:rFonts w:ascii="Arial" w:hAnsi="Arial" w:cs="Arial"/>
          <w:b/>
          <w:color w:val="000000"/>
          <w:lang w:val="en-GB"/>
        </w:rPr>
        <w:t>-</w:t>
      </w:r>
      <w:proofErr w:type="spellStart"/>
      <w:r w:rsidRPr="007A4B30">
        <w:rPr>
          <w:rFonts w:ascii="Arial" w:hAnsi="Arial" w:cs="Arial"/>
          <w:b/>
          <w:color w:val="000000"/>
          <w:lang w:val="en-GB"/>
        </w:rPr>
        <w:t>Seq</w:t>
      </w:r>
      <w:proofErr w:type="spellEnd"/>
      <w:r w:rsidRPr="007A4B30">
        <w:rPr>
          <w:rFonts w:ascii="Arial" w:hAnsi="Arial" w:cs="Arial"/>
          <w:b/>
          <w:color w:val="000000"/>
          <w:lang w:val="en-GB"/>
        </w:rPr>
        <w:t xml:space="preserve"> identification of</w:t>
      </w:r>
      <w:r w:rsidR="00BE08DD" w:rsidRPr="007A4B30">
        <w:rPr>
          <w:rFonts w:ascii="Arial" w:hAnsi="Arial" w:cs="Arial"/>
          <w:b/>
          <w:color w:val="000000"/>
          <w:lang w:val="en-GB"/>
        </w:rPr>
        <w:t xml:space="preserve"> DEGs, functions and pathways distinct to first and second trimester placenta.</w:t>
      </w:r>
      <w:r>
        <w:rPr>
          <w:rFonts w:ascii="Arial" w:hAnsi="Arial" w:cs="Arial"/>
          <w:color w:val="000000"/>
          <w:lang w:val="en-GB"/>
        </w:rPr>
        <w:t xml:space="preserve"> A) PCA </w:t>
      </w:r>
      <w:r w:rsidR="00BE08DD" w:rsidRPr="008B5129">
        <w:rPr>
          <w:rFonts w:ascii="Arial" w:hAnsi="Arial" w:cs="Arial"/>
          <w:color w:val="000000"/>
          <w:lang w:val="en-GB"/>
        </w:rPr>
        <w:t>separat</w:t>
      </w:r>
      <w:r>
        <w:rPr>
          <w:rFonts w:ascii="Arial" w:hAnsi="Arial" w:cs="Arial"/>
          <w:color w:val="000000"/>
          <w:lang w:val="en-GB"/>
        </w:rPr>
        <w:t>ion of</w:t>
      </w:r>
      <w:r w:rsidR="00BE08DD" w:rsidRPr="008B5129">
        <w:rPr>
          <w:rFonts w:ascii="Arial" w:hAnsi="Arial" w:cs="Arial"/>
          <w:color w:val="000000"/>
          <w:lang w:val="en-GB"/>
        </w:rPr>
        <w:t xml:space="preserve"> first and second trimester samples.  B) Volcano plot of DEGs, with genes higher in the first trimester in red, and those higher in the second trimester in blue. C) Selected </w:t>
      </w:r>
      <w:proofErr w:type="spellStart"/>
      <w:r w:rsidR="00BE08DD" w:rsidRPr="008B5129">
        <w:rPr>
          <w:rFonts w:ascii="Arial" w:hAnsi="Arial" w:cs="Arial"/>
          <w:color w:val="000000"/>
          <w:lang w:val="en-GB"/>
        </w:rPr>
        <w:t>Kegg</w:t>
      </w:r>
      <w:proofErr w:type="spellEnd"/>
      <w:r w:rsidR="00BE08DD" w:rsidRPr="008B5129">
        <w:rPr>
          <w:rFonts w:ascii="Arial" w:hAnsi="Arial" w:cs="Arial"/>
          <w:color w:val="000000"/>
          <w:lang w:val="en-GB"/>
        </w:rPr>
        <w:t xml:space="preserve"> pathways, which were differentially regulated during the first and second trimester. D-F) </w:t>
      </w:r>
      <w:proofErr w:type="spellStart"/>
      <w:r w:rsidR="00BE08DD" w:rsidRPr="008B5129">
        <w:rPr>
          <w:rFonts w:ascii="Arial" w:hAnsi="Arial" w:cs="Arial"/>
          <w:color w:val="000000"/>
          <w:lang w:val="en-GB"/>
        </w:rPr>
        <w:t>Barplots</w:t>
      </w:r>
      <w:proofErr w:type="spellEnd"/>
      <w:r w:rsidR="00BE08DD" w:rsidRPr="008B5129">
        <w:rPr>
          <w:rFonts w:ascii="Arial" w:hAnsi="Arial" w:cs="Arial"/>
          <w:color w:val="000000"/>
          <w:lang w:val="en-GB"/>
        </w:rPr>
        <w:t xml:space="preserve"> showing selected differentially regulated G</w:t>
      </w:r>
      <w:r w:rsidR="006C47F2" w:rsidRPr="008B5129">
        <w:rPr>
          <w:rFonts w:ascii="Arial" w:hAnsi="Arial" w:cs="Arial"/>
          <w:color w:val="000000"/>
          <w:lang w:val="en-GB"/>
        </w:rPr>
        <w:t>O</w:t>
      </w:r>
      <w:r w:rsidR="00BE08DD" w:rsidRPr="008B5129">
        <w:rPr>
          <w:rFonts w:ascii="Arial" w:hAnsi="Arial" w:cs="Arial"/>
          <w:color w:val="000000"/>
          <w:lang w:val="en-GB"/>
        </w:rPr>
        <w:t xml:space="preserve"> terms related to Biological Processes (D), Molecular Functions (E) and Cellular Components (F). Each </w:t>
      </w:r>
      <w:proofErr w:type="spellStart"/>
      <w:r w:rsidR="00BE08DD" w:rsidRPr="008B5129">
        <w:rPr>
          <w:rFonts w:ascii="Arial" w:hAnsi="Arial" w:cs="Arial"/>
          <w:color w:val="000000"/>
          <w:lang w:val="en-GB"/>
        </w:rPr>
        <w:t>barplot</w:t>
      </w:r>
      <w:proofErr w:type="spellEnd"/>
      <w:r w:rsidR="00BE08DD" w:rsidRPr="008B5129">
        <w:rPr>
          <w:rFonts w:ascii="Arial" w:hAnsi="Arial" w:cs="Arial"/>
          <w:color w:val="000000"/>
          <w:lang w:val="en-GB"/>
        </w:rPr>
        <w:t xml:space="preserve"> shows how many genes within each term are expressed more in the first (red) or second trimester (blue).  Transparency is used to show the most significant (</w:t>
      </w:r>
      <w:proofErr w:type="spellStart"/>
      <w:r w:rsidR="00BE08DD" w:rsidRPr="008B5129">
        <w:rPr>
          <w:rFonts w:ascii="Arial" w:hAnsi="Arial" w:cs="Arial"/>
          <w:i/>
          <w:color w:val="000000"/>
          <w:lang w:val="en-GB"/>
        </w:rPr>
        <w:t>P.adj</w:t>
      </w:r>
      <w:proofErr w:type="spellEnd"/>
      <w:r w:rsidR="00BE08DD" w:rsidRPr="008B5129">
        <w:rPr>
          <w:rFonts w:ascii="Arial" w:hAnsi="Arial" w:cs="Arial"/>
          <w:color w:val="000000"/>
          <w:lang w:val="en-GB"/>
        </w:rPr>
        <w:t>) terms as least transparent. Terms were ordered by q-value.</w:t>
      </w:r>
    </w:p>
    <w:p w14:paraId="53B425E8" w14:textId="77777777" w:rsidR="004A4F82" w:rsidRPr="009A3A88" w:rsidRDefault="004A4F82" w:rsidP="00887AC8">
      <w:pPr>
        <w:keepNext/>
        <w:pBdr>
          <w:top w:val="nil"/>
          <w:left w:val="nil"/>
          <w:bottom w:val="nil"/>
          <w:right w:val="nil"/>
          <w:between w:val="nil"/>
        </w:pBdr>
        <w:spacing w:before="240" w:after="60" w:line="360" w:lineRule="auto"/>
        <w:contextualSpacing/>
        <w:rPr>
          <w:rFonts w:ascii="Arial" w:hAnsi="Arial" w:cs="Arial"/>
          <w:b/>
          <w:color w:val="000000"/>
          <w:lang w:val="en-GB"/>
        </w:rPr>
      </w:pPr>
    </w:p>
    <w:p w14:paraId="5686A55A" w14:textId="2CAB143E" w:rsidR="009762FB" w:rsidRPr="008B5129" w:rsidRDefault="00BE08DD" w:rsidP="00887AC8">
      <w:pPr>
        <w:keepNext/>
        <w:pBdr>
          <w:top w:val="nil"/>
          <w:left w:val="nil"/>
          <w:bottom w:val="nil"/>
          <w:right w:val="nil"/>
          <w:between w:val="nil"/>
        </w:pBdr>
        <w:spacing w:after="0" w:line="360" w:lineRule="auto"/>
        <w:contextualSpacing/>
        <w:rPr>
          <w:rFonts w:ascii="Arial" w:hAnsi="Arial" w:cs="Arial"/>
          <w:color w:val="000000"/>
          <w:lang w:val="en-GB"/>
        </w:rPr>
      </w:pPr>
      <w:r w:rsidRPr="009A3A88">
        <w:rPr>
          <w:rFonts w:ascii="Arial" w:hAnsi="Arial" w:cs="Arial"/>
          <w:b/>
          <w:bCs/>
          <w:color w:val="000000"/>
          <w:lang w:val="en-GB"/>
        </w:rPr>
        <w:t>Figure 2.</w:t>
      </w:r>
      <w:r w:rsidRPr="009A3A88">
        <w:rPr>
          <w:rFonts w:ascii="Arial" w:hAnsi="Arial" w:cs="Arial"/>
          <w:b/>
          <w:color w:val="000000"/>
          <w:lang w:val="en-GB"/>
        </w:rPr>
        <w:t xml:space="preserve"> D</w:t>
      </w:r>
      <w:r w:rsidR="007A4B30" w:rsidRPr="009A3A88">
        <w:rPr>
          <w:rFonts w:ascii="Arial" w:hAnsi="Arial" w:cs="Arial"/>
          <w:b/>
          <w:color w:val="000000"/>
          <w:lang w:val="en-GB"/>
        </w:rPr>
        <w:t>EG</w:t>
      </w:r>
      <w:r w:rsidRPr="009A3A88">
        <w:rPr>
          <w:rFonts w:ascii="Arial" w:hAnsi="Arial" w:cs="Arial"/>
          <w:b/>
          <w:color w:val="000000"/>
          <w:lang w:val="en-GB"/>
        </w:rPr>
        <w:t>s</w:t>
      </w:r>
      <w:r w:rsidRPr="007A4B30">
        <w:rPr>
          <w:rFonts w:ascii="Arial" w:hAnsi="Arial" w:cs="Arial"/>
          <w:b/>
          <w:color w:val="000000"/>
          <w:lang w:val="en-GB"/>
        </w:rPr>
        <w:t xml:space="preserve"> associated with ER processing, and oxidative stress and glycolytic processes.</w:t>
      </w:r>
      <w:r w:rsidRPr="008B5129">
        <w:rPr>
          <w:rFonts w:ascii="Arial" w:hAnsi="Arial" w:cs="Arial"/>
          <w:color w:val="000000"/>
          <w:lang w:val="en-GB"/>
        </w:rPr>
        <w:t xml:space="preserve"> A-C) Heatmaps of top DEGs in the first </w:t>
      </w:r>
      <w:r w:rsidRPr="008B5129">
        <w:rPr>
          <w:rFonts w:ascii="Arial" w:hAnsi="Arial" w:cs="Arial"/>
          <w:i/>
          <w:color w:val="000000"/>
          <w:lang w:val="en-GB"/>
        </w:rPr>
        <w:t>vs</w:t>
      </w:r>
      <w:r w:rsidRPr="008B5129">
        <w:rPr>
          <w:rFonts w:ascii="Arial" w:hAnsi="Arial" w:cs="Arial"/>
          <w:color w:val="000000"/>
          <w:lang w:val="en-GB"/>
        </w:rPr>
        <w:t xml:space="preserve">. second trimester samples, were compared to a previously published </w:t>
      </w:r>
      <w:proofErr w:type="spellStart"/>
      <w:r w:rsidRPr="008B5129">
        <w:rPr>
          <w:rFonts w:ascii="Arial" w:hAnsi="Arial" w:cs="Arial"/>
          <w:color w:val="000000"/>
          <w:lang w:val="en-GB"/>
        </w:rPr>
        <w:t>scRNA-Seq</w:t>
      </w:r>
      <w:proofErr w:type="spellEnd"/>
      <w:r w:rsidRPr="008B5129">
        <w:rPr>
          <w:rFonts w:ascii="Arial" w:hAnsi="Arial" w:cs="Arial"/>
          <w:color w:val="000000"/>
          <w:lang w:val="en-GB"/>
        </w:rPr>
        <w:t xml:space="preserve"> dataset with first and late second trimester placenta samples (see methods).  A) Heatmap showing top DEGs involved in ER processing and stress. B) Heatmap of top DEGs related to oxidative stress. C) Heatmap of DEGs involved in the glycolytic pathway. D) Immunostaining of first and second trimester sections with anti-pyruvate kinase antibody. E-F) Western blots depicting GRP78 and phospho-eIF2α (E) or catalase (CAT) and glutathione </w:t>
      </w:r>
      <w:proofErr w:type="spellStart"/>
      <w:r w:rsidRPr="008B5129">
        <w:rPr>
          <w:rFonts w:ascii="Arial" w:hAnsi="Arial" w:cs="Arial"/>
          <w:color w:val="000000"/>
          <w:lang w:val="en-GB"/>
        </w:rPr>
        <w:t>peroxidate</w:t>
      </w:r>
      <w:proofErr w:type="spellEnd"/>
      <w:r w:rsidRPr="008B5129">
        <w:rPr>
          <w:rFonts w:ascii="Arial" w:hAnsi="Arial" w:cs="Arial"/>
          <w:color w:val="000000"/>
          <w:lang w:val="en-GB"/>
        </w:rPr>
        <w:t xml:space="preserve"> (GPX) (F) in first and second trimester placental lysates. Ponceau S (</w:t>
      </w:r>
      <w:proofErr w:type="spellStart"/>
      <w:r w:rsidRPr="008B5129">
        <w:rPr>
          <w:rFonts w:ascii="Arial" w:hAnsi="Arial" w:cs="Arial"/>
          <w:color w:val="000000"/>
          <w:lang w:val="en-GB"/>
        </w:rPr>
        <w:t>Ponc</w:t>
      </w:r>
      <w:proofErr w:type="spellEnd"/>
      <w:r w:rsidRPr="008B5129">
        <w:rPr>
          <w:rFonts w:ascii="Arial" w:hAnsi="Arial" w:cs="Arial"/>
          <w:color w:val="000000"/>
          <w:lang w:val="en-GB"/>
        </w:rPr>
        <w:t xml:space="preserve"> S) staining was used to normalise the protein loading. </w:t>
      </w:r>
      <w:r w:rsidRPr="008B5129">
        <w:rPr>
          <w:rFonts w:ascii="Arial" w:hAnsi="Arial" w:cs="Arial"/>
          <w:color w:val="000000"/>
        </w:rPr>
        <w:t xml:space="preserve">Data are expressed as mean ± SD. </w:t>
      </w:r>
      <w:r w:rsidRPr="008B5129">
        <w:rPr>
          <w:rFonts w:ascii="Arial" w:hAnsi="Arial" w:cs="Arial"/>
          <w:color w:val="000000"/>
          <w:lang w:val="cs-CZ"/>
        </w:rPr>
        <w:t xml:space="preserve"> </w:t>
      </w:r>
      <w:proofErr w:type="spellStart"/>
      <w:r w:rsidRPr="008B5129">
        <w:rPr>
          <w:rFonts w:ascii="Arial" w:hAnsi="Arial" w:cs="Arial"/>
          <w:color w:val="000000"/>
          <w:lang w:val="cs-CZ"/>
        </w:rPr>
        <w:t>Comparisons</w:t>
      </w:r>
      <w:proofErr w:type="spellEnd"/>
      <w:r w:rsidRPr="008B5129">
        <w:rPr>
          <w:rFonts w:ascii="Arial" w:hAnsi="Arial" w:cs="Arial"/>
          <w:color w:val="000000"/>
          <w:lang w:val="cs-CZ"/>
        </w:rPr>
        <w:t xml:space="preserve"> </w:t>
      </w:r>
      <w:proofErr w:type="spellStart"/>
      <w:r w:rsidRPr="008B5129">
        <w:rPr>
          <w:rFonts w:ascii="Arial" w:hAnsi="Arial" w:cs="Arial"/>
          <w:color w:val="000000"/>
          <w:lang w:val="cs-CZ"/>
        </w:rPr>
        <w:t>were</w:t>
      </w:r>
      <w:proofErr w:type="spellEnd"/>
      <w:r w:rsidRPr="008B5129">
        <w:rPr>
          <w:rFonts w:ascii="Arial" w:hAnsi="Arial" w:cs="Arial"/>
          <w:color w:val="000000"/>
          <w:lang w:val="cs-CZ"/>
        </w:rPr>
        <w:t xml:space="preserve"> made </w:t>
      </w:r>
      <w:proofErr w:type="spellStart"/>
      <w:r w:rsidRPr="008B5129">
        <w:rPr>
          <w:rFonts w:ascii="Arial" w:hAnsi="Arial" w:cs="Arial"/>
          <w:color w:val="000000"/>
          <w:lang w:val="cs-CZ"/>
        </w:rPr>
        <w:t>using</w:t>
      </w:r>
      <w:proofErr w:type="spellEnd"/>
      <w:r w:rsidRPr="008B5129">
        <w:rPr>
          <w:rFonts w:ascii="Arial" w:hAnsi="Arial" w:cs="Arial"/>
          <w:color w:val="000000"/>
          <w:lang w:val="cs-CZ"/>
        </w:rPr>
        <w:t xml:space="preserve"> a </w:t>
      </w:r>
      <w:proofErr w:type="spellStart"/>
      <w:r w:rsidRPr="008B5129">
        <w:rPr>
          <w:rFonts w:ascii="Arial" w:hAnsi="Arial" w:cs="Arial"/>
          <w:color w:val="000000"/>
          <w:lang w:val="cs-CZ"/>
        </w:rPr>
        <w:t>two-tailed</w:t>
      </w:r>
      <w:proofErr w:type="spellEnd"/>
      <w:r w:rsidRPr="008B5129">
        <w:rPr>
          <w:rFonts w:ascii="Arial" w:hAnsi="Arial" w:cs="Arial"/>
          <w:color w:val="000000"/>
          <w:lang w:val="cs-CZ"/>
        </w:rPr>
        <w:t xml:space="preserve"> </w:t>
      </w:r>
      <w:proofErr w:type="spellStart"/>
      <w:r w:rsidRPr="008B5129">
        <w:rPr>
          <w:rFonts w:ascii="Arial" w:hAnsi="Arial" w:cs="Arial"/>
          <w:color w:val="000000"/>
          <w:lang w:val="cs-CZ"/>
        </w:rPr>
        <w:t>Student’s</w:t>
      </w:r>
      <w:proofErr w:type="spellEnd"/>
      <w:r w:rsidRPr="008B5129">
        <w:rPr>
          <w:rFonts w:ascii="Arial" w:hAnsi="Arial" w:cs="Arial"/>
          <w:color w:val="000000"/>
          <w:lang w:val="cs-CZ"/>
        </w:rPr>
        <w:t xml:space="preserve"> </w:t>
      </w:r>
      <w:r w:rsidRPr="008B5129">
        <w:rPr>
          <w:rFonts w:ascii="Arial" w:hAnsi="Arial" w:cs="Arial"/>
          <w:i/>
          <w:iCs/>
          <w:color w:val="000000"/>
          <w:lang w:val="cs-CZ"/>
        </w:rPr>
        <w:t>t</w:t>
      </w:r>
      <w:r w:rsidRPr="008B5129">
        <w:rPr>
          <w:rFonts w:ascii="Arial" w:hAnsi="Arial" w:cs="Arial"/>
          <w:color w:val="000000"/>
          <w:lang w:val="cs-CZ"/>
        </w:rPr>
        <w:t xml:space="preserve">-test. </w:t>
      </w:r>
      <w:proofErr w:type="spellStart"/>
      <w:r w:rsidRPr="008B5129">
        <w:rPr>
          <w:rFonts w:ascii="Arial" w:hAnsi="Arial" w:cs="Arial"/>
          <w:color w:val="000000"/>
          <w:lang w:val="cs-CZ"/>
        </w:rPr>
        <w:t>Differences</w:t>
      </w:r>
      <w:proofErr w:type="spellEnd"/>
      <w:r w:rsidRPr="008B5129">
        <w:rPr>
          <w:rFonts w:ascii="Arial" w:hAnsi="Arial" w:cs="Arial"/>
          <w:color w:val="000000"/>
          <w:lang w:val="cs-CZ"/>
        </w:rPr>
        <w:t xml:space="preserve"> </w:t>
      </w:r>
      <w:proofErr w:type="spellStart"/>
      <w:r w:rsidRPr="008B5129">
        <w:rPr>
          <w:rFonts w:ascii="Arial" w:hAnsi="Arial" w:cs="Arial"/>
          <w:color w:val="000000"/>
          <w:lang w:val="cs-CZ"/>
        </w:rPr>
        <w:t>were</w:t>
      </w:r>
      <w:proofErr w:type="spellEnd"/>
      <w:r w:rsidRPr="008B5129">
        <w:rPr>
          <w:rFonts w:ascii="Arial" w:hAnsi="Arial" w:cs="Arial"/>
          <w:color w:val="000000"/>
          <w:lang w:val="cs-CZ"/>
        </w:rPr>
        <w:t xml:space="preserve"> </w:t>
      </w:r>
      <w:proofErr w:type="spellStart"/>
      <w:r w:rsidRPr="008B5129">
        <w:rPr>
          <w:rFonts w:ascii="Arial" w:hAnsi="Arial" w:cs="Arial"/>
          <w:color w:val="000000"/>
          <w:lang w:val="cs-CZ"/>
        </w:rPr>
        <w:t>considered</w:t>
      </w:r>
      <w:proofErr w:type="spellEnd"/>
      <w:r w:rsidRPr="008B5129">
        <w:rPr>
          <w:rFonts w:ascii="Arial" w:hAnsi="Arial" w:cs="Arial"/>
          <w:color w:val="000000"/>
          <w:lang w:val="cs-CZ"/>
        </w:rPr>
        <w:t xml:space="preserve"> to </w:t>
      </w:r>
      <w:proofErr w:type="spellStart"/>
      <w:r w:rsidRPr="008B5129">
        <w:rPr>
          <w:rFonts w:ascii="Arial" w:hAnsi="Arial" w:cs="Arial"/>
          <w:color w:val="000000"/>
          <w:lang w:val="cs-CZ"/>
        </w:rPr>
        <w:t>be</w:t>
      </w:r>
      <w:proofErr w:type="spellEnd"/>
      <w:r w:rsidRPr="008B5129">
        <w:rPr>
          <w:rFonts w:ascii="Arial" w:hAnsi="Arial" w:cs="Arial"/>
          <w:color w:val="000000"/>
          <w:lang w:val="cs-CZ"/>
        </w:rPr>
        <w:t xml:space="preserve"> </w:t>
      </w:r>
      <w:proofErr w:type="spellStart"/>
      <w:r w:rsidRPr="008B5129">
        <w:rPr>
          <w:rFonts w:ascii="Arial" w:hAnsi="Arial" w:cs="Arial"/>
          <w:color w:val="000000"/>
          <w:lang w:val="cs-CZ"/>
        </w:rPr>
        <w:t>significant</w:t>
      </w:r>
      <w:proofErr w:type="spellEnd"/>
      <w:r w:rsidRPr="008B5129">
        <w:rPr>
          <w:rFonts w:ascii="Arial" w:hAnsi="Arial" w:cs="Arial"/>
          <w:color w:val="000000"/>
          <w:lang w:val="cs-CZ"/>
        </w:rPr>
        <w:t xml:space="preserve"> </w:t>
      </w:r>
      <w:proofErr w:type="spellStart"/>
      <w:r w:rsidRPr="008B5129">
        <w:rPr>
          <w:rFonts w:ascii="Arial" w:hAnsi="Arial" w:cs="Arial"/>
          <w:color w:val="000000"/>
          <w:lang w:val="cs-CZ"/>
        </w:rPr>
        <w:t>at</w:t>
      </w:r>
      <w:proofErr w:type="spellEnd"/>
      <w:r w:rsidRPr="008B5129">
        <w:rPr>
          <w:rFonts w:ascii="Arial" w:hAnsi="Arial" w:cs="Arial"/>
          <w:color w:val="000000"/>
          <w:lang w:val="cs-CZ"/>
        </w:rPr>
        <w:t xml:space="preserve"> </w:t>
      </w:r>
      <w:r w:rsidRPr="008B5129">
        <w:rPr>
          <w:rFonts w:ascii="Arial" w:hAnsi="Arial" w:cs="Arial"/>
          <w:i/>
          <w:iCs/>
          <w:color w:val="000000"/>
          <w:lang w:val="cs-CZ"/>
        </w:rPr>
        <w:t xml:space="preserve">P </w:t>
      </w:r>
      <w:r w:rsidRPr="008B5129">
        <w:rPr>
          <w:rFonts w:ascii="Arial" w:hAnsi="Arial" w:cs="Arial"/>
          <w:color w:val="000000"/>
          <w:lang w:val="cs-CZ"/>
        </w:rPr>
        <w:t xml:space="preserve">≤ 0.05. </w:t>
      </w:r>
      <w:r w:rsidRPr="008B5129">
        <w:rPr>
          <w:rFonts w:ascii="Arial" w:hAnsi="Arial" w:cs="Arial"/>
          <w:color w:val="000000"/>
          <w:lang w:val="en-GB"/>
        </w:rPr>
        <w:t xml:space="preserve">G-H) </w:t>
      </w:r>
      <w:proofErr w:type="spellStart"/>
      <w:r w:rsidRPr="008B5129">
        <w:rPr>
          <w:rFonts w:ascii="Arial" w:hAnsi="Arial" w:cs="Arial"/>
          <w:color w:val="000000"/>
          <w:lang w:val="en-GB"/>
        </w:rPr>
        <w:t>Immunolocalisation</w:t>
      </w:r>
      <w:proofErr w:type="spellEnd"/>
      <w:r w:rsidRPr="008B5129">
        <w:rPr>
          <w:rFonts w:ascii="Arial" w:hAnsi="Arial" w:cs="Arial"/>
          <w:color w:val="000000"/>
          <w:lang w:val="en-GB"/>
        </w:rPr>
        <w:t xml:space="preserve"> of XBP1, ATF6, P-IRE1 and IRE1 in first and second trimester placental sections, stained with anti-XBP1, -ATF6, -IRE1 or P-IRE1 antibodies. Arrows denote cell columns (CC). Scale bars are 25 µm in D and G and 200 µm in H.</w:t>
      </w:r>
    </w:p>
    <w:p w14:paraId="79D5CFDC" w14:textId="77777777" w:rsidR="007847D1" w:rsidRPr="008B5129" w:rsidRDefault="007847D1" w:rsidP="00887AC8">
      <w:pPr>
        <w:spacing w:after="0" w:line="360" w:lineRule="auto"/>
        <w:rPr>
          <w:rFonts w:ascii="Arial" w:hAnsi="Arial" w:cs="Arial"/>
          <w:bCs/>
          <w:color w:val="000000"/>
          <w:lang w:val="en-GB"/>
        </w:rPr>
      </w:pPr>
    </w:p>
    <w:p w14:paraId="18AD7FA9" w14:textId="62E1570F" w:rsidR="009762FB" w:rsidRPr="009A3A88" w:rsidRDefault="00BE08DD" w:rsidP="00887AC8">
      <w:pPr>
        <w:spacing w:after="0" w:line="360" w:lineRule="auto"/>
        <w:rPr>
          <w:rFonts w:ascii="Arial" w:hAnsi="Arial" w:cs="Arial"/>
          <w:b/>
          <w:color w:val="000000"/>
          <w:lang w:val="en-GB"/>
        </w:rPr>
      </w:pPr>
      <w:r w:rsidRPr="009A3A88">
        <w:rPr>
          <w:rFonts w:ascii="Arial" w:hAnsi="Arial" w:cs="Arial"/>
          <w:b/>
          <w:bCs/>
          <w:color w:val="000000"/>
          <w:lang w:val="en-GB"/>
        </w:rPr>
        <w:t>Figure 3</w:t>
      </w:r>
      <w:r w:rsidRPr="009A3A88">
        <w:rPr>
          <w:rFonts w:ascii="Arial" w:hAnsi="Arial" w:cs="Arial"/>
          <w:b/>
          <w:color w:val="000000"/>
          <w:lang w:val="en-GB"/>
        </w:rPr>
        <w:t xml:space="preserve">. Overview of hormonal activity and transport related placental genes differentially expressed in the first and second trimester of pregnancy. </w:t>
      </w:r>
      <w:r w:rsidRPr="009A3A88">
        <w:rPr>
          <w:rFonts w:ascii="Arial" w:hAnsi="Arial" w:cs="Arial"/>
          <w:color w:val="000000"/>
          <w:lang w:val="en-GB"/>
        </w:rPr>
        <w:t xml:space="preserve">A) Heatmap showing top DEGs related to hormone activity and compared to the </w:t>
      </w:r>
      <w:proofErr w:type="spellStart"/>
      <w:r w:rsidRPr="009A3A88">
        <w:rPr>
          <w:rFonts w:ascii="Arial" w:hAnsi="Arial" w:cs="Arial"/>
          <w:color w:val="000000"/>
          <w:lang w:val="en-GB"/>
        </w:rPr>
        <w:t>scRNA-Seq</w:t>
      </w:r>
      <w:proofErr w:type="spellEnd"/>
      <w:r w:rsidRPr="009A3A88">
        <w:rPr>
          <w:rFonts w:ascii="Arial" w:hAnsi="Arial" w:cs="Arial"/>
          <w:color w:val="000000"/>
          <w:lang w:val="en-GB"/>
        </w:rPr>
        <w:t xml:space="preserve"> data. B) Western blots depicting transthyretin (TTR) and leptin levels in first and second trimester </w:t>
      </w:r>
      <w:r w:rsidRPr="009A3A88">
        <w:rPr>
          <w:rFonts w:ascii="Arial" w:hAnsi="Arial" w:cs="Arial"/>
          <w:color w:val="000000"/>
          <w:lang w:val="en-GB"/>
        </w:rPr>
        <w:lastRenderedPageBreak/>
        <w:t>placental lysates.  Ponceau S (</w:t>
      </w:r>
      <w:proofErr w:type="spellStart"/>
      <w:r w:rsidRPr="009A3A88">
        <w:rPr>
          <w:rFonts w:ascii="Arial" w:hAnsi="Arial" w:cs="Arial"/>
          <w:color w:val="000000"/>
          <w:lang w:val="en-GB"/>
        </w:rPr>
        <w:t>Ponc</w:t>
      </w:r>
      <w:proofErr w:type="spellEnd"/>
      <w:r w:rsidRPr="009A3A88">
        <w:rPr>
          <w:rFonts w:ascii="Arial" w:hAnsi="Arial" w:cs="Arial"/>
          <w:color w:val="000000"/>
          <w:lang w:val="en-GB"/>
        </w:rPr>
        <w:t xml:space="preserve"> S) staining was used to normalise the protein loading. </w:t>
      </w:r>
      <w:r w:rsidRPr="009A3A88">
        <w:rPr>
          <w:rFonts w:ascii="Arial" w:hAnsi="Arial" w:cs="Arial"/>
          <w:color w:val="000000"/>
        </w:rPr>
        <w:t xml:space="preserve">Data are expressed as mean ± SD. </w:t>
      </w:r>
      <w:r w:rsidRPr="009A3A88">
        <w:rPr>
          <w:rFonts w:ascii="Arial" w:hAnsi="Arial" w:cs="Arial"/>
          <w:color w:val="000000"/>
          <w:lang w:val="cs-CZ"/>
        </w:rPr>
        <w:t xml:space="preserve"> </w:t>
      </w:r>
      <w:proofErr w:type="spellStart"/>
      <w:r w:rsidRPr="009A3A88">
        <w:rPr>
          <w:rFonts w:ascii="Arial" w:hAnsi="Arial" w:cs="Arial"/>
          <w:color w:val="000000"/>
          <w:lang w:val="cs-CZ"/>
        </w:rPr>
        <w:t>Comparisons</w:t>
      </w:r>
      <w:proofErr w:type="spellEnd"/>
      <w:r w:rsidRPr="009A3A88">
        <w:rPr>
          <w:rFonts w:ascii="Arial" w:hAnsi="Arial" w:cs="Arial"/>
          <w:color w:val="000000"/>
          <w:lang w:val="cs-CZ"/>
        </w:rPr>
        <w:t xml:space="preserve"> </w:t>
      </w:r>
      <w:proofErr w:type="spellStart"/>
      <w:r w:rsidRPr="009A3A88">
        <w:rPr>
          <w:rFonts w:ascii="Arial" w:hAnsi="Arial" w:cs="Arial"/>
          <w:color w:val="000000"/>
          <w:lang w:val="cs-CZ"/>
        </w:rPr>
        <w:t>were</w:t>
      </w:r>
      <w:proofErr w:type="spellEnd"/>
      <w:r w:rsidRPr="009A3A88">
        <w:rPr>
          <w:rFonts w:ascii="Arial" w:hAnsi="Arial" w:cs="Arial"/>
          <w:color w:val="000000"/>
          <w:lang w:val="cs-CZ"/>
        </w:rPr>
        <w:t xml:space="preserve"> made </w:t>
      </w:r>
      <w:proofErr w:type="spellStart"/>
      <w:r w:rsidRPr="009A3A88">
        <w:rPr>
          <w:rFonts w:ascii="Arial" w:hAnsi="Arial" w:cs="Arial"/>
          <w:color w:val="000000"/>
          <w:lang w:val="cs-CZ"/>
        </w:rPr>
        <w:t>using</w:t>
      </w:r>
      <w:proofErr w:type="spellEnd"/>
      <w:r w:rsidRPr="009A3A88">
        <w:rPr>
          <w:rFonts w:ascii="Arial" w:hAnsi="Arial" w:cs="Arial"/>
          <w:color w:val="000000"/>
          <w:lang w:val="cs-CZ"/>
        </w:rPr>
        <w:t xml:space="preserve"> a </w:t>
      </w:r>
      <w:proofErr w:type="spellStart"/>
      <w:r w:rsidRPr="009A3A88">
        <w:rPr>
          <w:rFonts w:ascii="Arial" w:hAnsi="Arial" w:cs="Arial"/>
          <w:color w:val="000000"/>
          <w:lang w:val="cs-CZ"/>
        </w:rPr>
        <w:t>two-tailed</w:t>
      </w:r>
      <w:proofErr w:type="spellEnd"/>
      <w:r w:rsidRPr="009A3A88">
        <w:rPr>
          <w:rFonts w:ascii="Arial" w:hAnsi="Arial" w:cs="Arial"/>
          <w:color w:val="000000"/>
          <w:lang w:val="cs-CZ"/>
        </w:rPr>
        <w:t xml:space="preserve"> </w:t>
      </w:r>
      <w:proofErr w:type="spellStart"/>
      <w:r w:rsidRPr="009A3A88">
        <w:rPr>
          <w:rFonts w:ascii="Arial" w:hAnsi="Arial" w:cs="Arial"/>
          <w:color w:val="000000"/>
          <w:lang w:val="cs-CZ"/>
        </w:rPr>
        <w:t>Student’s</w:t>
      </w:r>
      <w:proofErr w:type="spellEnd"/>
      <w:r w:rsidRPr="009A3A88">
        <w:rPr>
          <w:rFonts w:ascii="Arial" w:hAnsi="Arial" w:cs="Arial"/>
          <w:color w:val="000000"/>
          <w:lang w:val="cs-CZ"/>
        </w:rPr>
        <w:t xml:space="preserve"> </w:t>
      </w:r>
      <w:r w:rsidRPr="009A3A88">
        <w:rPr>
          <w:rFonts w:ascii="Arial" w:hAnsi="Arial" w:cs="Arial"/>
          <w:i/>
          <w:iCs/>
          <w:color w:val="000000"/>
          <w:lang w:val="cs-CZ"/>
        </w:rPr>
        <w:t>t</w:t>
      </w:r>
      <w:r w:rsidRPr="009A3A88">
        <w:rPr>
          <w:rFonts w:ascii="Arial" w:hAnsi="Arial" w:cs="Arial"/>
          <w:color w:val="000000"/>
          <w:lang w:val="cs-CZ"/>
        </w:rPr>
        <w:t xml:space="preserve">-test. </w:t>
      </w:r>
      <w:proofErr w:type="spellStart"/>
      <w:r w:rsidRPr="009A3A88">
        <w:rPr>
          <w:rFonts w:ascii="Arial" w:hAnsi="Arial" w:cs="Arial"/>
          <w:color w:val="000000"/>
          <w:lang w:val="cs-CZ"/>
        </w:rPr>
        <w:t>Differences</w:t>
      </w:r>
      <w:proofErr w:type="spellEnd"/>
      <w:r w:rsidRPr="009A3A88">
        <w:rPr>
          <w:rFonts w:ascii="Arial" w:hAnsi="Arial" w:cs="Arial"/>
          <w:color w:val="000000"/>
          <w:lang w:val="cs-CZ"/>
        </w:rPr>
        <w:t xml:space="preserve"> </w:t>
      </w:r>
      <w:proofErr w:type="spellStart"/>
      <w:r w:rsidRPr="009A3A88">
        <w:rPr>
          <w:rFonts w:ascii="Arial" w:hAnsi="Arial" w:cs="Arial"/>
          <w:color w:val="000000"/>
          <w:lang w:val="cs-CZ"/>
        </w:rPr>
        <w:t>were</w:t>
      </w:r>
      <w:proofErr w:type="spellEnd"/>
      <w:r w:rsidRPr="009A3A88">
        <w:rPr>
          <w:rFonts w:ascii="Arial" w:hAnsi="Arial" w:cs="Arial"/>
          <w:color w:val="000000"/>
          <w:lang w:val="cs-CZ"/>
        </w:rPr>
        <w:t xml:space="preserve"> </w:t>
      </w:r>
      <w:proofErr w:type="spellStart"/>
      <w:r w:rsidRPr="009A3A88">
        <w:rPr>
          <w:rFonts w:ascii="Arial" w:hAnsi="Arial" w:cs="Arial"/>
          <w:color w:val="000000"/>
          <w:lang w:val="cs-CZ"/>
        </w:rPr>
        <w:t>considered</w:t>
      </w:r>
      <w:proofErr w:type="spellEnd"/>
      <w:r w:rsidRPr="009A3A88">
        <w:rPr>
          <w:rFonts w:ascii="Arial" w:hAnsi="Arial" w:cs="Arial"/>
          <w:color w:val="000000"/>
          <w:lang w:val="cs-CZ"/>
        </w:rPr>
        <w:t xml:space="preserve"> to </w:t>
      </w:r>
      <w:proofErr w:type="spellStart"/>
      <w:r w:rsidRPr="009A3A88">
        <w:rPr>
          <w:rFonts w:ascii="Arial" w:hAnsi="Arial" w:cs="Arial"/>
          <w:color w:val="000000"/>
          <w:lang w:val="cs-CZ"/>
        </w:rPr>
        <w:t>be</w:t>
      </w:r>
      <w:proofErr w:type="spellEnd"/>
      <w:r w:rsidRPr="009A3A88">
        <w:rPr>
          <w:rFonts w:ascii="Arial" w:hAnsi="Arial" w:cs="Arial"/>
          <w:color w:val="000000"/>
          <w:lang w:val="cs-CZ"/>
        </w:rPr>
        <w:t xml:space="preserve"> </w:t>
      </w:r>
      <w:proofErr w:type="spellStart"/>
      <w:r w:rsidRPr="009A3A88">
        <w:rPr>
          <w:rFonts w:ascii="Arial" w:hAnsi="Arial" w:cs="Arial"/>
          <w:color w:val="000000"/>
          <w:lang w:val="cs-CZ"/>
        </w:rPr>
        <w:t>significant</w:t>
      </w:r>
      <w:proofErr w:type="spellEnd"/>
      <w:r w:rsidRPr="009A3A88">
        <w:rPr>
          <w:rFonts w:ascii="Arial" w:hAnsi="Arial" w:cs="Arial"/>
          <w:color w:val="000000"/>
          <w:lang w:val="cs-CZ"/>
        </w:rPr>
        <w:t xml:space="preserve"> </w:t>
      </w:r>
      <w:proofErr w:type="spellStart"/>
      <w:r w:rsidRPr="009A3A88">
        <w:rPr>
          <w:rFonts w:ascii="Arial" w:hAnsi="Arial" w:cs="Arial"/>
          <w:color w:val="000000"/>
          <w:lang w:val="cs-CZ"/>
        </w:rPr>
        <w:t>at</w:t>
      </w:r>
      <w:proofErr w:type="spellEnd"/>
      <w:r w:rsidRPr="009A3A88">
        <w:rPr>
          <w:rFonts w:ascii="Arial" w:hAnsi="Arial" w:cs="Arial"/>
          <w:color w:val="000000"/>
          <w:lang w:val="cs-CZ"/>
        </w:rPr>
        <w:t xml:space="preserve"> </w:t>
      </w:r>
      <w:r w:rsidRPr="009A3A88">
        <w:rPr>
          <w:rFonts w:ascii="Arial" w:hAnsi="Arial" w:cs="Arial"/>
          <w:i/>
          <w:iCs/>
          <w:color w:val="000000"/>
          <w:lang w:val="cs-CZ"/>
        </w:rPr>
        <w:t xml:space="preserve">P </w:t>
      </w:r>
      <w:r w:rsidRPr="009A3A88">
        <w:rPr>
          <w:rFonts w:ascii="Arial" w:hAnsi="Arial" w:cs="Arial"/>
          <w:color w:val="000000"/>
          <w:lang w:val="cs-CZ"/>
        </w:rPr>
        <w:t>≤ 0.05.</w:t>
      </w:r>
      <w:r w:rsidRPr="009A3A88">
        <w:rPr>
          <w:rFonts w:ascii="Arial" w:hAnsi="Arial" w:cs="Arial"/>
          <w:color w:val="000000"/>
          <w:lang w:val="en-GB"/>
        </w:rPr>
        <w:t xml:space="preserve"> C) Immunostaining of first and second trimester sections with anti-</w:t>
      </w:r>
      <w:proofErr w:type="spellStart"/>
      <w:r w:rsidRPr="009A3A88">
        <w:rPr>
          <w:rFonts w:ascii="Arial" w:hAnsi="Arial" w:cs="Arial"/>
          <w:color w:val="000000"/>
          <w:lang w:val="en-GB"/>
        </w:rPr>
        <w:t>spexin</w:t>
      </w:r>
      <w:proofErr w:type="spellEnd"/>
      <w:r w:rsidRPr="009A3A88">
        <w:rPr>
          <w:rFonts w:ascii="Arial" w:hAnsi="Arial" w:cs="Arial"/>
          <w:color w:val="000000"/>
          <w:lang w:val="en-GB"/>
        </w:rPr>
        <w:t xml:space="preserve"> antibody. D) Volcano plot of transport-related genes, with DEGs coloured red were higher in the first trimester, and those in blue higher in the second trimester. E)</w:t>
      </w:r>
      <w:r w:rsidR="009762FB" w:rsidRPr="009A3A88">
        <w:rPr>
          <w:rFonts w:ascii="Arial" w:hAnsi="Arial" w:cs="Arial"/>
          <w:color w:val="000000"/>
          <w:lang w:val="en-GB"/>
        </w:rPr>
        <w:t xml:space="preserve"> </w:t>
      </w:r>
      <w:r w:rsidRPr="009A3A88">
        <w:rPr>
          <w:rFonts w:ascii="Arial" w:hAnsi="Arial" w:cs="Arial"/>
          <w:color w:val="000000"/>
          <w:lang w:val="en-GB"/>
        </w:rPr>
        <w:t>Heatmap of top transport related genes, split by the type of transport.  Scale bars are 25 µm.</w:t>
      </w:r>
    </w:p>
    <w:p w14:paraId="52322D35" w14:textId="77777777" w:rsidR="007847D1" w:rsidRPr="008B5129" w:rsidRDefault="007847D1" w:rsidP="00887AC8">
      <w:pPr>
        <w:spacing w:after="0" w:line="360" w:lineRule="auto"/>
        <w:rPr>
          <w:rFonts w:ascii="Arial" w:hAnsi="Arial" w:cs="Arial"/>
          <w:color w:val="000000" w:themeColor="text1"/>
          <w:lang w:val="en-GB"/>
        </w:rPr>
      </w:pPr>
    </w:p>
    <w:p w14:paraId="59BE999E" w14:textId="69EB769B" w:rsidR="00D4110A" w:rsidRPr="008B5129" w:rsidRDefault="76BA30C1" w:rsidP="00887AC8">
      <w:pPr>
        <w:spacing w:after="0" w:line="360" w:lineRule="auto"/>
        <w:rPr>
          <w:rFonts w:ascii="Arial" w:hAnsi="Arial" w:cs="Arial"/>
          <w:color w:val="000000"/>
          <w:lang w:val="en-GB"/>
        </w:rPr>
      </w:pPr>
      <w:r w:rsidRPr="009A3A88">
        <w:rPr>
          <w:rFonts w:ascii="Arial" w:hAnsi="Arial" w:cs="Arial"/>
          <w:b/>
          <w:color w:val="000000" w:themeColor="text1"/>
          <w:lang w:val="en-GB"/>
        </w:rPr>
        <w:t>Figure 4. Overview</w:t>
      </w:r>
      <w:r w:rsidRPr="007A4B30">
        <w:rPr>
          <w:rFonts w:ascii="Arial" w:hAnsi="Arial" w:cs="Arial"/>
          <w:b/>
          <w:color w:val="000000" w:themeColor="text1"/>
          <w:lang w:val="en-GB"/>
        </w:rPr>
        <w:t xml:space="preserve"> of DEGs related to transcription factors, WNT signalling and extracellular matrix related genes, differentially expressed between the first and second trimester.</w:t>
      </w:r>
      <w:r w:rsidRPr="008B5129">
        <w:rPr>
          <w:rFonts w:ascii="Arial" w:hAnsi="Arial" w:cs="Arial"/>
          <w:color w:val="000000" w:themeColor="text1"/>
          <w:lang w:val="en-GB"/>
        </w:rPr>
        <w:t xml:space="preserve"> A) </w:t>
      </w:r>
      <w:r w:rsidR="00CE28A7" w:rsidRPr="008B5129">
        <w:rPr>
          <w:rFonts w:ascii="Arial" w:hAnsi="Arial" w:cs="Arial"/>
          <w:color w:val="000000" w:themeColor="text1"/>
          <w:lang w:val="en-GB"/>
        </w:rPr>
        <w:t>Heatmap of DEGs associated with WNT signalling.</w:t>
      </w:r>
      <w:r w:rsidR="007847D1" w:rsidRPr="008B5129">
        <w:rPr>
          <w:rFonts w:ascii="Arial" w:hAnsi="Arial" w:cs="Arial"/>
          <w:color w:val="000000" w:themeColor="text1"/>
          <w:lang w:val="en-GB"/>
        </w:rPr>
        <w:t xml:space="preserve"> </w:t>
      </w:r>
      <w:r w:rsidRPr="008B5129">
        <w:rPr>
          <w:rFonts w:ascii="Arial" w:hAnsi="Arial" w:cs="Arial"/>
          <w:color w:val="000000" w:themeColor="text1"/>
          <w:lang w:val="en-GB"/>
        </w:rPr>
        <w:t xml:space="preserve">Heatmap of differentially expressed transcription factors. </w:t>
      </w:r>
      <w:r w:rsidR="00CE28A7" w:rsidRPr="008B5129">
        <w:rPr>
          <w:rFonts w:ascii="Arial" w:hAnsi="Arial" w:cs="Arial"/>
          <w:color w:val="000000" w:themeColor="text1"/>
          <w:lang w:val="en-GB"/>
        </w:rPr>
        <w:t>B) Heatmap of extracellular matrix related genes differentially expression in the first and second trimester. C</w:t>
      </w:r>
      <w:r w:rsidRPr="008B5129">
        <w:rPr>
          <w:rFonts w:ascii="Arial" w:hAnsi="Arial" w:cs="Arial"/>
          <w:color w:val="000000" w:themeColor="text1"/>
          <w:lang w:val="en-GB"/>
        </w:rPr>
        <w:t>)</w:t>
      </w:r>
      <w:r w:rsidR="00CE28A7" w:rsidRPr="008B5129">
        <w:rPr>
          <w:rFonts w:ascii="Arial" w:hAnsi="Arial" w:cs="Arial"/>
          <w:color w:val="000000" w:themeColor="text1"/>
          <w:lang w:val="en-GB"/>
        </w:rPr>
        <w:t xml:space="preserve"> Heatmap of DEGs associated with WNT signalling.</w:t>
      </w:r>
      <w:r w:rsidRPr="008B5129">
        <w:rPr>
          <w:rFonts w:ascii="Arial" w:hAnsi="Arial" w:cs="Arial"/>
          <w:color w:val="000000" w:themeColor="text1"/>
          <w:lang w:val="en-GB"/>
        </w:rPr>
        <w:t xml:space="preserve"> D-F) </w:t>
      </w:r>
      <w:proofErr w:type="spellStart"/>
      <w:r w:rsidRPr="008B5129">
        <w:rPr>
          <w:rFonts w:ascii="Arial" w:hAnsi="Arial" w:cs="Arial"/>
          <w:color w:val="000000" w:themeColor="text1"/>
          <w:lang w:val="en-GB"/>
        </w:rPr>
        <w:t>Im</w:t>
      </w:r>
      <w:r w:rsidR="007847D1" w:rsidRPr="008B5129">
        <w:rPr>
          <w:rFonts w:ascii="Arial" w:hAnsi="Arial" w:cs="Arial"/>
          <w:color w:val="000000" w:themeColor="text1"/>
          <w:lang w:val="en-GB"/>
        </w:rPr>
        <w:t>m</w:t>
      </w:r>
      <w:r w:rsidRPr="008B5129">
        <w:rPr>
          <w:rFonts w:ascii="Arial" w:hAnsi="Arial" w:cs="Arial"/>
          <w:color w:val="000000" w:themeColor="text1"/>
          <w:lang w:val="en-GB"/>
        </w:rPr>
        <w:t>unolocalisation</w:t>
      </w:r>
      <w:proofErr w:type="spellEnd"/>
      <w:r w:rsidRPr="008B5129">
        <w:rPr>
          <w:rFonts w:ascii="Arial" w:hAnsi="Arial" w:cs="Arial"/>
          <w:color w:val="000000" w:themeColor="text1"/>
          <w:lang w:val="en-GB"/>
        </w:rPr>
        <w:t xml:space="preserve"> of </w:t>
      </w:r>
      <w:proofErr w:type="spellStart"/>
      <w:r w:rsidRPr="008B5129">
        <w:rPr>
          <w:rFonts w:ascii="Arial" w:hAnsi="Arial" w:cs="Arial"/>
          <w:color w:val="000000" w:themeColor="text1"/>
          <w:lang w:val="en-GB"/>
        </w:rPr>
        <w:t>meprin</w:t>
      </w:r>
      <w:proofErr w:type="spellEnd"/>
      <w:r w:rsidRPr="008B5129">
        <w:rPr>
          <w:rFonts w:ascii="Arial" w:hAnsi="Arial" w:cs="Arial"/>
          <w:color w:val="000000" w:themeColor="text1"/>
          <w:lang w:val="en-GB"/>
        </w:rPr>
        <w:t xml:space="preserve"> (D), CD31 (E) and </w:t>
      </w:r>
      <w:proofErr w:type="spellStart"/>
      <w:r w:rsidRPr="008B5129">
        <w:rPr>
          <w:rFonts w:ascii="Arial" w:hAnsi="Arial" w:cs="Arial"/>
          <w:color w:val="000000" w:themeColor="text1"/>
          <w:lang w:val="en-GB"/>
        </w:rPr>
        <w:t>musculin</w:t>
      </w:r>
      <w:proofErr w:type="spellEnd"/>
      <w:r w:rsidRPr="008B5129">
        <w:rPr>
          <w:rFonts w:ascii="Arial" w:hAnsi="Arial" w:cs="Arial"/>
          <w:color w:val="000000" w:themeColor="text1"/>
          <w:lang w:val="en-GB"/>
        </w:rPr>
        <w:t xml:space="preserve"> (MSC) (F) in first and second trimester placental sections (n=4). Scale bars are 25</w:t>
      </w:r>
      <w:r w:rsidR="007A4B30">
        <w:rPr>
          <w:rFonts w:ascii="Arial" w:hAnsi="Arial" w:cs="Arial"/>
          <w:color w:val="000000" w:themeColor="text1"/>
          <w:lang w:val="en-GB"/>
        </w:rPr>
        <w:t xml:space="preserve"> µm in D and F and 50 µm in E. </w:t>
      </w:r>
      <w:r w:rsidRPr="008B5129">
        <w:rPr>
          <w:rFonts w:ascii="Arial" w:hAnsi="Arial" w:cs="Arial"/>
          <w:color w:val="000000" w:themeColor="text1"/>
          <w:lang w:val="en-GB"/>
        </w:rPr>
        <w:t xml:space="preserve">G) CBX3 motif is enriched in proportion of DEGs. In the panel </w:t>
      </w:r>
      <w:proofErr w:type="gramStart"/>
      <w:r w:rsidRPr="008B5129">
        <w:rPr>
          <w:rFonts w:ascii="Arial" w:hAnsi="Arial" w:cs="Arial"/>
          <w:color w:val="000000" w:themeColor="text1"/>
          <w:lang w:val="en-GB"/>
        </w:rPr>
        <w:t>are:</w:t>
      </w:r>
      <w:proofErr w:type="gramEnd"/>
      <w:r w:rsidRPr="008B5129">
        <w:rPr>
          <w:rFonts w:ascii="Arial" w:hAnsi="Arial" w:cs="Arial"/>
          <w:color w:val="000000" w:themeColor="text1"/>
          <w:lang w:val="en-GB"/>
        </w:rPr>
        <w:t xml:space="preserve"> sequence motif for CBX3, incidence matrix of highly ranked DEGs with CBX3 motif, and pathway enrichment analysis for these genes. </w:t>
      </w:r>
    </w:p>
    <w:p w14:paraId="27854740" w14:textId="65CDD43C" w:rsidR="00BE08DD" w:rsidRPr="008B5129" w:rsidRDefault="00BE08DD" w:rsidP="00887AC8">
      <w:pPr>
        <w:keepNext/>
        <w:pBdr>
          <w:top w:val="nil"/>
          <w:left w:val="nil"/>
          <w:bottom w:val="nil"/>
          <w:right w:val="nil"/>
          <w:between w:val="nil"/>
        </w:pBdr>
        <w:spacing w:before="240" w:after="60" w:line="360" w:lineRule="auto"/>
        <w:contextualSpacing/>
        <w:rPr>
          <w:rFonts w:ascii="Arial" w:hAnsi="Arial" w:cs="Arial"/>
          <w:color w:val="000000"/>
          <w:lang w:val="en-GB"/>
        </w:rPr>
      </w:pPr>
      <w:r w:rsidRPr="008B5129">
        <w:rPr>
          <w:rFonts w:ascii="Arial" w:hAnsi="Arial" w:cs="Arial"/>
          <w:color w:val="000000"/>
          <w:lang w:val="en-GB"/>
        </w:rPr>
        <w:t xml:space="preserve">          </w:t>
      </w:r>
      <w:r w:rsidRPr="008B5129">
        <w:rPr>
          <w:rFonts w:ascii="Arial" w:hAnsi="Arial" w:cs="Arial"/>
          <w:color w:val="000000"/>
          <w:lang w:val="en-GB"/>
        </w:rPr>
        <w:tab/>
      </w:r>
      <w:r w:rsidRPr="008B5129">
        <w:rPr>
          <w:rFonts w:ascii="Arial" w:hAnsi="Arial" w:cs="Arial"/>
          <w:color w:val="000000"/>
          <w:lang w:val="en-GB"/>
        </w:rPr>
        <w:tab/>
      </w:r>
      <w:r w:rsidRPr="008B5129">
        <w:rPr>
          <w:rFonts w:ascii="Arial" w:hAnsi="Arial" w:cs="Arial"/>
          <w:color w:val="000000"/>
          <w:lang w:val="en-GB"/>
        </w:rPr>
        <w:tab/>
      </w:r>
      <w:r w:rsidRPr="008B5129">
        <w:rPr>
          <w:rFonts w:ascii="Arial" w:hAnsi="Arial" w:cs="Arial"/>
          <w:color w:val="000000"/>
          <w:lang w:val="en-GB"/>
        </w:rPr>
        <w:tab/>
      </w:r>
      <w:r w:rsidRPr="008B5129">
        <w:rPr>
          <w:rFonts w:ascii="Arial" w:hAnsi="Arial" w:cs="Arial"/>
          <w:color w:val="000000"/>
          <w:lang w:val="en-GB"/>
        </w:rPr>
        <w:tab/>
      </w:r>
      <w:r w:rsidRPr="008B5129">
        <w:rPr>
          <w:rFonts w:ascii="Arial" w:hAnsi="Arial" w:cs="Arial"/>
          <w:color w:val="000000"/>
          <w:lang w:val="en-GB"/>
        </w:rPr>
        <w:tab/>
      </w:r>
    </w:p>
    <w:p w14:paraId="5F6C0F36" w14:textId="4198D415" w:rsidR="00AE74C4" w:rsidRPr="008B5129" w:rsidRDefault="00BE08DD" w:rsidP="00887AC8">
      <w:pPr>
        <w:keepNext/>
        <w:pBdr>
          <w:top w:val="nil"/>
          <w:left w:val="nil"/>
          <w:bottom w:val="nil"/>
          <w:right w:val="nil"/>
          <w:between w:val="nil"/>
        </w:pBdr>
        <w:spacing w:before="240" w:after="60" w:line="360" w:lineRule="auto"/>
        <w:contextualSpacing/>
        <w:rPr>
          <w:rFonts w:ascii="Arial" w:hAnsi="Arial" w:cs="Arial"/>
          <w:color w:val="000000"/>
          <w:lang w:val="en-GB"/>
        </w:rPr>
      </w:pPr>
      <w:r w:rsidRPr="009A3A88">
        <w:rPr>
          <w:rFonts w:ascii="Arial" w:hAnsi="Arial" w:cs="Arial"/>
          <w:b/>
          <w:bCs/>
          <w:color w:val="000000"/>
          <w:lang w:val="en-GB"/>
        </w:rPr>
        <w:t xml:space="preserve">Figure 5. </w:t>
      </w:r>
      <w:r w:rsidRPr="009A3A88">
        <w:rPr>
          <w:rFonts w:ascii="Arial" w:hAnsi="Arial" w:cs="Arial"/>
          <w:b/>
          <w:color w:val="000000"/>
          <w:lang w:val="en-GB"/>
        </w:rPr>
        <w:t>DNA</w:t>
      </w:r>
      <w:r w:rsidRPr="007A4B30">
        <w:rPr>
          <w:rFonts w:ascii="Arial" w:hAnsi="Arial" w:cs="Arial"/>
          <w:b/>
          <w:color w:val="000000"/>
          <w:lang w:val="en-GB"/>
        </w:rPr>
        <w:t xml:space="preserve"> methylation </w:t>
      </w:r>
      <w:r w:rsidR="007A4B30" w:rsidRPr="007A4B30">
        <w:rPr>
          <w:rFonts w:ascii="Arial" w:hAnsi="Arial" w:cs="Arial"/>
          <w:b/>
          <w:color w:val="000000"/>
          <w:lang w:val="en-GB"/>
        </w:rPr>
        <w:t xml:space="preserve">changes in </w:t>
      </w:r>
      <w:r w:rsidRPr="007A4B30">
        <w:rPr>
          <w:rFonts w:ascii="Arial" w:hAnsi="Arial" w:cs="Arial"/>
          <w:b/>
          <w:color w:val="000000"/>
          <w:lang w:val="en-GB"/>
        </w:rPr>
        <w:t xml:space="preserve">first </w:t>
      </w:r>
      <w:r w:rsidR="007A4B30" w:rsidRPr="007A4B30">
        <w:rPr>
          <w:rFonts w:ascii="Arial" w:hAnsi="Arial" w:cs="Arial"/>
          <w:b/>
          <w:color w:val="000000"/>
          <w:lang w:val="en-GB"/>
        </w:rPr>
        <w:t>vs. second trimester.</w:t>
      </w:r>
      <w:r w:rsidR="007A4B30">
        <w:rPr>
          <w:rFonts w:ascii="Arial" w:hAnsi="Arial" w:cs="Arial"/>
          <w:color w:val="000000"/>
          <w:lang w:val="en-GB"/>
        </w:rPr>
        <w:t xml:space="preserve"> A)</w:t>
      </w:r>
      <w:r w:rsidRPr="008B5129">
        <w:rPr>
          <w:rFonts w:ascii="Arial" w:hAnsi="Arial" w:cs="Arial"/>
          <w:color w:val="000000"/>
          <w:lang w:val="en-GB"/>
        </w:rPr>
        <w:t xml:space="preserve"> Comparison of sample gestational ages between this and related studies. B</w:t>
      </w:r>
      <w:r w:rsidR="007A4B30">
        <w:rPr>
          <w:rFonts w:ascii="Arial" w:hAnsi="Arial" w:cs="Arial"/>
          <w:color w:val="000000"/>
          <w:lang w:val="en-GB"/>
        </w:rPr>
        <w:t>)</w:t>
      </w:r>
      <w:r w:rsidRPr="008B5129">
        <w:rPr>
          <w:rFonts w:ascii="Arial" w:hAnsi="Arial" w:cs="Arial"/>
          <w:color w:val="000000"/>
          <w:lang w:val="en-GB"/>
        </w:rPr>
        <w:t xml:space="preserve"> PCA shows a clear separation between</w:t>
      </w:r>
      <w:r w:rsidR="007A4B30">
        <w:rPr>
          <w:rFonts w:ascii="Arial" w:hAnsi="Arial" w:cs="Arial"/>
          <w:color w:val="000000"/>
          <w:lang w:val="en-GB"/>
        </w:rPr>
        <w:t xml:space="preserve"> first and second trimesters. C)</w:t>
      </w:r>
      <w:r w:rsidRPr="008B5129">
        <w:rPr>
          <w:rFonts w:ascii="Arial" w:hAnsi="Arial" w:cs="Arial"/>
          <w:color w:val="000000"/>
          <w:lang w:val="en-GB"/>
        </w:rPr>
        <w:t xml:space="preserve"> Global methylation levels are higher in the second trimester than the first as indicated by a shift in points towards the top left</w:t>
      </w:r>
      <w:r w:rsidR="00065905" w:rsidRPr="008B5129">
        <w:rPr>
          <w:rFonts w:ascii="Arial" w:hAnsi="Arial" w:cs="Arial"/>
          <w:color w:val="000000"/>
          <w:lang w:val="en-GB"/>
        </w:rPr>
        <w:t xml:space="preserve">. Methylation difference thresholds of 0.2 </w:t>
      </w:r>
      <w:r w:rsidR="007847D1" w:rsidRPr="008B5129">
        <w:rPr>
          <w:rFonts w:ascii="Arial" w:hAnsi="Arial" w:cs="Arial"/>
          <w:color w:val="000000"/>
          <w:lang w:val="en-GB"/>
        </w:rPr>
        <w:t xml:space="preserve">(20%) </w:t>
      </w:r>
      <w:r w:rsidR="00065905" w:rsidRPr="008B5129">
        <w:rPr>
          <w:rFonts w:ascii="Arial" w:hAnsi="Arial" w:cs="Arial"/>
          <w:color w:val="000000"/>
          <w:lang w:val="en-GB"/>
        </w:rPr>
        <w:t xml:space="preserve">and 0.4 </w:t>
      </w:r>
      <w:r w:rsidR="007847D1" w:rsidRPr="008B5129">
        <w:rPr>
          <w:rFonts w:ascii="Arial" w:hAnsi="Arial" w:cs="Arial"/>
          <w:color w:val="000000"/>
          <w:lang w:val="en-GB"/>
        </w:rPr>
        <w:t xml:space="preserve">(40%) </w:t>
      </w:r>
      <w:r w:rsidR="00065905" w:rsidRPr="008B5129">
        <w:rPr>
          <w:rFonts w:ascii="Arial" w:hAnsi="Arial" w:cs="Arial"/>
          <w:color w:val="000000"/>
          <w:lang w:val="en-GB"/>
        </w:rPr>
        <w:t>are shown as dashed lines</w:t>
      </w:r>
      <w:r w:rsidR="007A4B30">
        <w:rPr>
          <w:rFonts w:ascii="Arial" w:hAnsi="Arial" w:cs="Arial"/>
          <w:color w:val="000000"/>
          <w:lang w:val="en-GB"/>
        </w:rPr>
        <w:t>. D)</w:t>
      </w:r>
      <w:r w:rsidRPr="008B5129">
        <w:rPr>
          <w:rFonts w:ascii="Arial" w:hAnsi="Arial" w:cs="Arial"/>
          <w:color w:val="000000"/>
          <w:lang w:val="en-GB"/>
        </w:rPr>
        <w:t xml:space="preserve"> At specific genomic features, such as promoters, gene bodies and CpG islands there is the largest difference at gene bodies with higher methylation during the second trimeste</w:t>
      </w:r>
      <w:r w:rsidR="00C8655E" w:rsidRPr="008B5129">
        <w:rPr>
          <w:rFonts w:ascii="Arial" w:hAnsi="Arial" w:cs="Arial"/>
          <w:color w:val="000000"/>
          <w:lang w:val="en-GB"/>
        </w:rPr>
        <w:t>r, as indicated with increased numbers of probes with a methylation difference of over 0.2 (dashed lines)</w:t>
      </w:r>
      <w:r w:rsidR="007A4B30">
        <w:rPr>
          <w:rFonts w:ascii="Arial" w:hAnsi="Arial" w:cs="Arial"/>
          <w:color w:val="000000"/>
          <w:lang w:val="en-GB"/>
        </w:rPr>
        <w:t>. E)</w:t>
      </w:r>
      <w:r w:rsidRPr="008B5129">
        <w:rPr>
          <w:rFonts w:ascii="Arial" w:hAnsi="Arial" w:cs="Arial"/>
          <w:color w:val="000000"/>
          <w:lang w:val="en-GB"/>
        </w:rPr>
        <w:t xml:space="preserve"> A scatter plot comparing RNA expression and DNA methylation at promoters and gene bodies shows a correlation of reduced expression with increased methylation from first to second trimester for </w:t>
      </w:r>
      <w:r w:rsidR="009F4E1A" w:rsidRPr="008B5129">
        <w:rPr>
          <w:rFonts w:ascii="Arial" w:hAnsi="Arial" w:cs="Arial"/>
          <w:color w:val="000000"/>
          <w:lang w:val="en-GB"/>
        </w:rPr>
        <w:t>36</w:t>
      </w:r>
      <w:r w:rsidRPr="008B5129">
        <w:rPr>
          <w:rFonts w:ascii="Arial" w:hAnsi="Arial" w:cs="Arial"/>
          <w:color w:val="000000"/>
          <w:lang w:val="en-GB"/>
        </w:rPr>
        <w:t xml:space="preserve"> genes (purple). </w:t>
      </w:r>
      <w:r w:rsidR="00AE74C4" w:rsidRPr="008B5129">
        <w:rPr>
          <w:rFonts w:ascii="Arial" w:hAnsi="Arial" w:cs="Arial"/>
          <w:color w:val="000000"/>
          <w:lang w:val="en-GB"/>
        </w:rPr>
        <w:t>Thresholds of log2 fold change of 1 and a methylation difference of 0</w:t>
      </w:r>
      <w:r w:rsidR="00065905" w:rsidRPr="008B5129">
        <w:rPr>
          <w:rFonts w:ascii="Arial" w:hAnsi="Arial" w:cs="Arial"/>
          <w:color w:val="000000"/>
          <w:lang w:val="en-GB"/>
        </w:rPr>
        <w:t>.</w:t>
      </w:r>
      <w:r w:rsidR="009F4E1A" w:rsidRPr="008B5129">
        <w:rPr>
          <w:rFonts w:ascii="Arial" w:hAnsi="Arial" w:cs="Arial"/>
          <w:color w:val="000000"/>
          <w:lang w:val="en-GB"/>
        </w:rPr>
        <w:t>75</w:t>
      </w:r>
      <w:r w:rsidR="00AE74C4" w:rsidRPr="008B5129">
        <w:rPr>
          <w:rFonts w:ascii="Arial" w:hAnsi="Arial" w:cs="Arial"/>
          <w:color w:val="000000"/>
          <w:lang w:val="en-GB"/>
        </w:rPr>
        <w:t xml:space="preserve"> are indicated (red line</w:t>
      </w:r>
      <w:r w:rsidR="008E0398" w:rsidRPr="008B5129">
        <w:rPr>
          <w:rFonts w:ascii="Arial" w:hAnsi="Arial" w:cs="Arial"/>
          <w:color w:val="000000"/>
          <w:lang w:val="en-GB"/>
        </w:rPr>
        <w:t>)</w:t>
      </w:r>
      <w:r w:rsidR="00AE74C4" w:rsidRPr="008B5129">
        <w:rPr>
          <w:rFonts w:ascii="Arial" w:hAnsi="Arial" w:cs="Arial"/>
          <w:color w:val="000000"/>
          <w:lang w:val="en-GB"/>
        </w:rPr>
        <w:t>.</w:t>
      </w:r>
      <w:r w:rsidR="00065905" w:rsidRPr="008B5129">
        <w:rPr>
          <w:rFonts w:ascii="Arial" w:hAnsi="Arial" w:cs="Arial"/>
          <w:color w:val="000000"/>
          <w:lang w:val="en-GB"/>
        </w:rPr>
        <w:t xml:space="preserve"> </w:t>
      </w:r>
      <w:r w:rsidR="00AE74C4" w:rsidRPr="008B5129">
        <w:rPr>
          <w:rFonts w:ascii="Arial" w:hAnsi="Arial" w:cs="Arial"/>
          <w:color w:val="000000"/>
          <w:lang w:val="en-GB"/>
        </w:rPr>
        <w:t>Further classifications of the direction of methylation and expression from first to second trimester are presented; Increased methylation with increased expression (</w:t>
      </w:r>
      <w:r w:rsidR="009F4E1A" w:rsidRPr="008B5129">
        <w:rPr>
          <w:rFonts w:ascii="Arial" w:hAnsi="Arial" w:cs="Arial"/>
          <w:color w:val="000000"/>
          <w:lang w:val="en-GB"/>
        </w:rPr>
        <w:t>8</w:t>
      </w:r>
      <w:r w:rsidR="00065905" w:rsidRPr="008B5129">
        <w:rPr>
          <w:rFonts w:ascii="Arial" w:hAnsi="Arial" w:cs="Arial"/>
          <w:color w:val="000000"/>
          <w:lang w:val="en-GB"/>
        </w:rPr>
        <w:t xml:space="preserve"> </w:t>
      </w:r>
      <w:r w:rsidR="00065905" w:rsidRPr="008B5129">
        <w:rPr>
          <w:rFonts w:ascii="Arial" w:hAnsi="Arial" w:cs="Arial"/>
          <w:color w:val="000000"/>
          <w:lang w:val="en-GB"/>
        </w:rPr>
        <w:lastRenderedPageBreak/>
        <w:t xml:space="preserve">genes, </w:t>
      </w:r>
      <w:r w:rsidR="00AE74C4" w:rsidRPr="008B5129">
        <w:rPr>
          <w:rFonts w:ascii="Arial" w:hAnsi="Arial" w:cs="Arial"/>
          <w:color w:val="000000"/>
          <w:lang w:val="en-GB"/>
        </w:rPr>
        <w:t>green), decreased methylation with decreased expression</w:t>
      </w:r>
      <w:r w:rsidR="00065905" w:rsidRPr="008B5129">
        <w:rPr>
          <w:rFonts w:ascii="Arial" w:hAnsi="Arial" w:cs="Arial"/>
          <w:color w:val="000000"/>
          <w:lang w:val="en-GB"/>
        </w:rPr>
        <w:t xml:space="preserve"> (</w:t>
      </w:r>
      <w:r w:rsidR="009F4E1A" w:rsidRPr="008B5129">
        <w:rPr>
          <w:rFonts w:ascii="Arial" w:hAnsi="Arial" w:cs="Arial"/>
          <w:color w:val="000000"/>
          <w:lang w:val="en-GB"/>
        </w:rPr>
        <w:t>3</w:t>
      </w:r>
      <w:r w:rsidR="00065905" w:rsidRPr="008B5129">
        <w:rPr>
          <w:rFonts w:ascii="Arial" w:hAnsi="Arial" w:cs="Arial"/>
          <w:color w:val="000000"/>
          <w:lang w:val="en-GB"/>
        </w:rPr>
        <w:t xml:space="preserve"> genes, blue)</w:t>
      </w:r>
      <w:r w:rsidR="00AE74C4" w:rsidRPr="008B5129">
        <w:rPr>
          <w:rFonts w:ascii="Arial" w:hAnsi="Arial" w:cs="Arial"/>
          <w:color w:val="000000"/>
          <w:lang w:val="en-GB"/>
        </w:rPr>
        <w:t xml:space="preserve"> </w:t>
      </w:r>
      <w:r w:rsidR="00065905" w:rsidRPr="008B5129">
        <w:rPr>
          <w:rFonts w:ascii="Arial" w:hAnsi="Arial" w:cs="Arial"/>
          <w:color w:val="000000"/>
          <w:lang w:val="en-GB"/>
        </w:rPr>
        <w:t>and decreased methylation with increased expression (2 genes, red).</w:t>
      </w:r>
    </w:p>
    <w:p w14:paraId="5A1B6C84" w14:textId="77777777" w:rsidR="00AE74C4" w:rsidRPr="008B5129" w:rsidRDefault="00AE74C4" w:rsidP="00887AC8">
      <w:pPr>
        <w:keepNext/>
        <w:pBdr>
          <w:top w:val="nil"/>
          <w:left w:val="nil"/>
          <w:bottom w:val="nil"/>
          <w:right w:val="nil"/>
          <w:between w:val="nil"/>
        </w:pBdr>
        <w:spacing w:before="240" w:after="60" w:line="360" w:lineRule="auto"/>
        <w:contextualSpacing/>
        <w:rPr>
          <w:rFonts w:ascii="Arial" w:hAnsi="Arial" w:cs="Arial"/>
          <w:color w:val="000000"/>
          <w:sz w:val="16"/>
          <w:szCs w:val="16"/>
          <w:lang w:val="en-GB"/>
        </w:rPr>
      </w:pPr>
    </w:p>
    <w:p w14:paraId="720CA7D6" w14:textId="67ADC093" w:rsidR="00D4110A" w:rsidRPr="008B5129" w:rsidRDefault="00D4110A" w:rsidP="00887AC8">
      <w:pPr>
        <w:keepNext/>
        <w:pBdr>
          <w:top w:val="nil"/>
          <w:left w:val="nil"/>
          <w:bottom w:val="nil"/>
          <w:right w:val="nil"/>
          <w:between w:val="nil"/>
        </w:pBdr>
        <w:spacing w:before="240" w:after="60" w:line="360" w:lineRule="auto"/>
        <w:contextualSpacing/>
        <w:rPr>
          <w:rFonts w:ascii="Arial" w:hAnsi="Arial" w:cs="Arial"/>
        </w:rPr>
      </w:pPr>
    </w:p>
    <w:p w14:paraId="1A055CD6" w14:textId="77777777" w:rsidR="00980C22" w:rsidRPr="008B5129" w:rsidRDefault="00980C22" w:rsidP="00887AC8">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421FC490" w14:textId="3B4AFA32" w:rsidR="009762FB" w:rsidRPr="008B5129" w:rsidRDefault="009762FB" w:rsidP="00887AC8">
      <w:pPr>
        <w:spacing w:line="360" w:lineRule="auto"/>
        <w:rPr>
          <w:rFonts w:ascii="Arial" w:hAnsi="Arial" w:cs="Arial"/>
          <w:sz w:val="20"/>
          <w:szCs w:val="20"/>
        </w:rPr>
      </w:pPr>
    </w:p>
    <w:p w14:paraId="466D2F2C" w14:textId="7DA5FFD1" w:rsidR="00270945" w:rsidRPr="008B5129" w:rsidRDefault="00270945" w:rsidP="00887AC8">
      <w:pPr>
        <w:spacing w:line="360" w:lineRule="auto"/>
        <w:jc w:val="center"/>
        <w:rPr>
          <w:rFonts w:ascii="Arial" w:hAnsi="Arial" w:cs="Arial"/>
          <w:sz w:val="20"/>
          <w:szCs w:val="20"/>
        </w:rPr>
      </w:pPr>
    </w:p>
    <w:sectPr w:rsidR="00270945" w:rsidRPr="008B5129" w:rsidSect="006635D9">
      <w:type w:val="continuous"/>
      <w:pgSz w:w="12240" w:h="15840"/>
      <w:pgMar w:top="1440" w:right="1800" w:bottom="1440" w:left="1800"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ereza Cindrova" w:date="2020-10-09T14:12:00Z" w:initials="TC">
    <w:p w14:paraId="5213DF83" w14:textId="090BF5C0" w:rsidR="00542B91" w:rsidRDefault="00542B91">
      <w:pPr>
        <w:pStyle w:val="CommentText"/>
      </w:pPr>
      <w:r>
        <w:rPr>
          <w:rStyle w:val="CommentReference"/>
        </w:rPr>
        <w:annotationRef/>
      </w:r>
      <w:r>
        <w:t>Needs to be 32 characters or less, this is 40</w:t>
      </w:r>
    </w:p>
  </w:comment>
  <w:comment w:id="3" w:author="Tereza Cindrova" w:date="2020-10-12T18:45:00Z" w:initials="TC">
    <w:p w14:paraId="66B151EA" w14:textId="76A99345" w:rsidR="009A3A88" w:rsidRDefault="009A3A88" w:rsidP="009A3A88">
      <w:pPr>
        <w:keepNext/>
        <w:pBdr>
          <w:top w:val="nil"/>
          <w:left w:val="nil"/>
          <w:bottom w:val="nil"/>
          <w:right w:val="nil"/>
          <w:between w:val="nil"/>
        </w:pBdr>
        <w:spacing w:before="240" w:after="60" w:line="360" w:lineRule="auto"/>
        <w:rPr>
          <w:rFonts w:ascii="Arial" w:hAnsi="Arial" w:cs="Arial"/>
          <w:color w:val="000000"/>
          <w:sz w:val="20"/>
          <w:szCs w:val="20"/>
          <w:lang w:val="en-GB"/>
        </w:rPr>
      </w:pPr>
      <w:r>
        <w:rPr>
          <w:rStyle w:val="CommentReference"/>
        </w:rPr>
        <w:annotationRef/>
      </w:r>
      <w:r w:rsidRPr="006A27EB">
        <w:rPr>
          <w:rFonts w:ascii="Arial" w:hAnsi="Arial" w:cs="Arial"/>
          <w:color w:val="000000"/>
          <w:sz w:val="20"/>
          <w:szCs w:val="20"/>
          <w:highlight w:val="yellow"/>
          <w:lang w:val="en-GB"/>
        </w:rPr>
        <w:t>Provide a brief Summary Statement for use in emailed and online tables of content alerts. The text should be between 15 and 30 words, and should explain, without overstatement, why someone should read the article. Please do not simply repeat the title, and avoid unfamiliar terms and abbreviations, as the text should be comprehensible to non-experts. We reserve the right to edit the text.</w:t>
      </w:r>
    </w:p>
    <w:p w14:paraId="6283C28A" w14:textId="77777777" w:rsidR="009A3A88" w:rsidRDefault="009A3A88" w:rsidP="009A3A88">
      <w:pPr>
        <w:keepNext/>
        <w:pBdr>
          <w:top w:val="nil"/>
          <w:left w:val="nil"/>
          <w:bottom w:val="nil"/>
          <w:right w:val="nil"/>
          <w:between w:val="nil"/>
        </w:pBdr>
        <w:spacing w:before="240" w:after="60" w:line="360" w:lineRule="auto"/>
        <w:rPr>
          <w:rFonts w:ascii="Arial" w:hAnsi="Arial" w:cs="Arial"/>
          <w:color w:val="000000"/>
          <w:sz w:val="20"/>
          <w:szCs w:val="20"/>
          <w:lang w:val="en-GB"/>
        </w:rPr>
      </w:pPr>
    </w:p>
    <w:p w14:paraId="57FDE6DB" w14:textId="428E3C65" w:rsidR="009A3A88" w:rsidRDefault="009A3A88">
      <w:pPr>
        <w:pStyle w:val="CommentText"/>
      </w:pPr>
    </w:p>
  </w:comment>
  <w:comment w:id="4" w:author="Tereza Cindrova" w:date="2020-10-12T17:16:00Z" w:initials="TC">
    <w:p w14:paraId="2D37F8F7" w14:textId="363A3FE5" w:rsidR="00D67F4F" w:rsidRDefault="00D67F4F">
      <w:pPr>
        <w:pStyle w:val="CommentText"/>
      </w:pPr>
      <w:r>
        <w:rPr>
          <w:rStyle w:val="CommentReference"/>
        </w:rPr>
        <w:annotationRef/>
      </w:r>
      <w:r>
        <w:t>Had to trim the abstract substantially to fit in the 180 words. It is now EXACTLY 180 words!</w:t>
      </w:r>
    </w:p>
  </w:comment>
  <w:comment w:id="16" w:author="Tereza Cindrova" w:date="2020-10-12T14:54:00Z" w:initials="TC">
    <w:p w14:paraId="05D8B4E2" w14:textId="171CEF91" w:rsidR="00542B91" w:rsidRDefault="00542B91">
      <w:pPr>
        <w:pStyle w:val="CommentText"/>
      </w:pPr>
      <w:r>
        <w:rPr>
          <w:rStyle w:val="CommentReference"/>
        </w:rPr>
        <w:annotationRef/>
      </w:r>
      <w:r>
        <w:t>Can we standardize these terms referring to P adjusted please.</w:t>
      </w:r>
    </w:p>
  </w:comment>
  <w:comment w:id="15" w:author="Tereza Cindrova" w:date="2020-10-12T15:36:00Z" w:initials="TC">
    <w:p w14:paraId="17E9452A" w14:textId="67232377" w:rsidR="00542B91" w:rsidRDefault="00542B91">
      <w:pPr>
        <w:pStyle w:val="CommentText"/>
      </w:pPr>
      <w:r>
        <w:rPr>
          <w:rStyle w:val="CommentReference"/>
        </w:rPr>
        <w:annotationRef/>
      </w:r>
      <w:r>
        <w:t>Can we abbreviate some aspects of the TF motif stuff and move it to methods please (as methods do not count towards the total word count of 7K words)</w:t>
      </w:r>
    </w:p>
  </w:comment>
  <w:comment w:id="17" w:author="Tereza Cindrova" w:date="2020-10-12T15:30:00Z" w:initials="TC">
    <w:p w14:paraId="21C551E0" w14:textId="76256FF9" w:rsidR="00542B91" w:rsidRDefault="00542B91">
      <w:pPr>
        <w:pStyle w:val="CommentText"/>
      </w:pPr>
      <w:r>
        <w:rPr>
          <w:rStyle w:val="CommentReference"/>
        </w:rPr>
        <w:annotationRef/>
      </w:r>
      <w:r>
        <w:t xml:space="preserve">Another adjusted p value written different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13DF83" w15:done="0"/>
  <w15:commentEx w15:paraId="57FDE6DB" w15:done="0"/>
  <w15:commentEx w15:paraId="2D37F8F7" w15:done="0"/>
  <w15:commentEx w15:paraId="05D8B4E2" w15:done="0"/>
  <w15:commentEx w15:paraId="17E9452A" w15:done="0"/>
  <w15:commentEx w15:paraId="21C55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13DF83" w16cid:durableId="240D8656"/>
  <w16cid:commentId w16cid:paraId="57FDE6DB" w16cid:durableId="240D8657"/>
  <w16cid:commentId w16cid:paraId="2D37F8F7" w16cid:durableId="240D8658"/>
  <w16cid:commentId w16cid:paraId="05D8B4E2" w16cid:durableId="240D8659"/>
  <w16cid:commentId w16cid:paraId="17E9452A" w16cid:durableId="240D865A"/>
  <w16cid:commentId w16cid:paraId="21C551E0" w16cid:durableId="240D86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7B3276" w14:textId="77777777" w:rsidR="002E2970" w:rsidRDefault="002E2970">
      <w:pPr>
        <w:spacing w:after="0"/>
      </w:pPr>
      <w:r>
        <w:separator/>
      </w:r>
    </w:p>
  </w:endnote>
  <w:endnote w:type="continuationSeparator" w:id="0">
    <w:p w14:paraId="5C55E3F6" w14:textId="77777777" w:rsidR="002E2970" w:rsidRDefault="002E297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0000000000000000000"/>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444FA" w14:textId="24FEBC56" w:rsidR="00542B91" w:rsidRDefault="00542B91">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E861A8">
      <w:rPr>
        <w:noProof/>
        <w:color w:val="000000"/>
      </w:rPr>
      <w:t>1</w:t>
    </w:r>
    <w:r>
      <w:rPr>
        <w:color w:val="000000"/>
      </w:rPr>
      <w:fldChar w:fldCharType="end"/>
    </w:r>
  </w:p>
  <w:p w14:paraId="5346F214" w14:textId="77777777" w:rsidR="00542B91" w:rsidRDefault="00542B91">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99A60D" w14:textId="22506969" w:rsidR="00A73B4C" w:rsidRDefault="00A73B4C">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E861A8">
      <w:rPr>
        <w:noProof/>
        <w:color w:val="000000"/>
      </w:rPr>
      <w:t>33</w:t>
    </w:r>
    <w:r>
      <w:rPr>
        <w:color w:val="000000"/>
      </w:rPr>
      <w:fldChar w:fldCharType="end"/>
    </w:r>
  </w:p>
  <w:p w14:paraId="33842008" w14:textId="77777777" w:rsidR="00A73B4C" w:rsidRDefault="00A73B4C">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8790B1" w14:textId="77777777" w:rsidR="002E2970" w:rsidRDefault="002E2970">
      <w:pPr>
        <w:spacing w:after="0"/>
      </w:pPr>
      <w:r>
        <w:separator/>
      </w:r>
    </w:p>
  </w:footnote>
  <w:footnote w:type="continuationSeparator" w:id="0">
    <w:p w14:paraId="5C42BA00" w14:textId="77777777" w:rsidR="002E2970" w:rsidRDefault="002E297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04CCF" w14:textId="77777777" w:rsidR="00542B91" w:rsidRDefault="00542B91">
    <w:pPr>
      <w:jc w:val="right"/>
      <w:rPr>
        <w:sz w:val="20"/>
        <w:szCs w:val="20"/>
      </w:rPr>
    </w:pPr>
  </w:p>
  <w:p w14:paraId="186F9857" w14:textId="77777777" w:rsidR="00542B91" w:rsidRDefault="00542B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E84374" w14:textId="77777777" w:rsidR="00A73B4C" w:rsidRDefault="00A73B4C">
    <w:pPr>
      <w:jc w:val="right"/>
      <w:rPr>
        <w:sz w:val="20"/>
        <w:szCs w:val="20"/>
      </w:rPr>
    </w:pPr>
  </w:p>
  <w:p w14:paraId="73706EA3" w14:textId="77777777" w:rsidR="00A73B4C" w:rsidRDefault="00A73B4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14583"/>
    <w:multiLevelType w:val="multilevel"/>
    <w:tmpl w:val="DD0A5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625C9E"/>
    <w:multiLevelType w:val="multilevel"/>
    <w:tmpl w:val="D940F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A124C8"/>
    <w:multiLevelType w:val="multilevel"/>
    <w:tmpl w:val="A9EC7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F9527BA"/>
    <w:multiLevelType w:val="multilevel"/>
    <w:tmpl w:val="8EA825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950A25"/>
    <w:multiLevelType w:val="hybridMultilevel"/>
    <w:tmpl w:val="693CAAA0"/>
    <w:lvl w:ilvl="0" w:tplc="1460FB3A">
      <w:start w:val="1"/>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BE603D"/>
    <w:multiLevelType w:val="multilevel"/>
    <w:tmpl w:val="A83A3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DB631F"/>
    <w:multiLevelType w:val="multilevel"/>
    <w:tmpl w:val="E438C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725EFE"/>
    <w:multiLevelType w:val="multilevel"/>
    <w:tmpl w:val="EF7AE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7D788F"/>
    <w:multiLevelType w:val="multilevel"/>
    <w:tmpl w:val="916C7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C04B51"/>
    <w:multiLevelType w:val="hybridMultilevel"/>
    <w:tmpl w:val="AAEE17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C453845"/>
    <w:multiLevelType w:val="hybridMultilevel"/>
    <w:tmpl w:val="B70A9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A63117"/>
    <w:multiLevelType w:val="hybridMultilevel"/>
    <w:tmpl w:val="11BA4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B0250A"/>
    <w:multiLevelType w:val="multilevel"/>
    <w:tmpl w:val="6EA29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DDB66A9"/>
    <w:multiLevelType w:val="multilevel"/>
    <w:tmpl w:val="4FAE5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B1084A"/>
    <w:multiLevelType w:val="multilevel"/>
    <w:tmpl w:val="65F62A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C2A364F"/>
    <w:multiLevelType w:val="hybridMultilevel"/>
    <w:tmpl w:val="5EB4B0CA"/>
    <w:lvl w:ilvl="0" w:tplc="CBE80CD0">
      <w:start w:val="1"/>
      <w:numFmt w:val="bullet"/>
      <w:lvlText w:val=""/>
      <w:lvlJc w:val="left"/>
      <w:pPr>
        <w:tabs>
          <w:tab w:val="num" w:pos="720"/>
        </w:tabs>
        <w:ind w:left="720" w:hanging="360"/>
      </w:pPr>
      <w:rPr>
        <w:rFonts w:ascii="Wingdings" w:hAnsi="Wingdings" w:hint="default"/>
      </w:rPr>
    </w:lvl>
    <w:lvl w:ilvl="1" w:tplc="D0FABB72" w:tentative="1">
      <w:start w:val="1"/>
      <w:numFmt w:val="bullet"/>
      <w:lvlText w:val=""/>
      <w:lvlJc w:val="left"/>
      <w:pPr>
        <w:tabs>
          <w:tab w:val="num" w:pos="1440"/>
        </w:tabs>
        <w:ind w:left="1440" w:hanging="360"/>
      </w:pPr>
      <w:rPr>
        <w:rFonts w:ascii="Wingdings" w:hAnsi="Wingdings" w:hint="default"/>
      </w:rPr>
    </w:lvl>
    <w:lvl w:ilvl="2" w:tplc="B5BA4798" w:tentative="1">
      <w:start w:val="1"/>
      <w:numFmt w:val="bullet"/>
      <w:lvlText w:val=""/>
      <w:lvlJc w:val="left"/>
      <w:pPr>
        <w:tabs>
          <w:tab w:val="num" w:pos="2160"/>
        </w:tabs>
        <w:ind w:left="2160" w:hanging="360"/>
      </w:pPr>
      <w:rPr>
        <w:rFonts w:ascii="Wingdings" w:hAnsi="Wingdings" w:hint="default"/>
      </w:rPr>
    </w:lvl>
    <w:lvl w:ilvl="3" w:tplc="FA36AC0A" w:tentative="1">
      <w:start w:val="1"/>
      <w:numFmt w:val="bullet"/>
      <w:lvlText w:val=""/>
      <w:lvlJc w:val="left"/>
      <w:pPr>
        <w:tabs>
          <w:tab w:val="num" w:pos="2880"/>
        </w:tabs>
        <w:ind w:left="2880" w:hanging="360"/>
      </w:pPr>
      <w:rPr>
        <w:rFonts w:ascii="Wingdings" w:hAnsi="Wingdings" w:hint="default"/>
      </w:rPr>
    </w:lvl>
    <w:lvl w:ilvl="4" w:tplc="91A29B6E" w:tentative="1">
      <w:start w:val="1"/>
      <w:numFmt w:val="bullet"/>
      <w:lvlText w:val=""/>
      <w:lvlJc w:val="left"/>
      <w:pPr>
        <w:tabs>
          <w:tab w:val="num" w:pos="3600"/>
        </w:tabs>
        <w:ind w:left="3600" w:hanging="360"/>
      </w:pPr>
      <w:rPr>
        <w:rFonts w:ascii="Wingdings" w:hAnsi="Wingdings" w:hint="default"/>
      </w:rPr>
    </w:lvl>
    <w:lvl w:ilvl="5" w:tplc="4B4AD7A0" w:tentative="1">
      <w:start w:val="1"/>
      <w:numFmt w:val="bullet"/>
      <w:lvlText w:val=""/>
      <w:lvlJc w:val="left"/>
      <w:pPr>
        <w:tabs>
          <w:tab w:val="num" w:pos="4320"/>
        </w:tabs>
        <w:ind w:left="4320" w:hanging="360"/>
      </w:pPr>
      <w:rPr>
        <w:rFonts w:ascii="Wingdings" w:hAnsi="Wingdings" w:hint="default"/>
      </w:rPr>
    </w:lvl>
    <w:lvl w:ilvl="6" w:tplc="BCBE3C26" w:tentative="1">
      <w:start w:val="1"/>
      <w:numFmt w:val="bullet"/>
      <w:lvlText w:val=""/>
      <w:lvlJc w:val="left"/>
      <w:pPr>
        <w:tabs>
          <w:tab w:val="num" w:pos="5040"/>
        </w:tabs>
        <w:ind w:left="5040" w:hanging="360"/>
      </w:pPr>
      <w:rPr>
        <w:rFonts w:ascii="Wingdings" w:hAnsi="Wingdings" w:hint="default"/>
      </w:rPr>
    </w:lvl>
    <w:lvl w:ilvl="7" w:tplc="D58A8A10" w:tentative="1">
      <w:start w:val="1"/>
      <w:numFmt w:val="bullet"/>
      <w:lvlText w:val=""/>
      <w:lvlJc w:val="left"/>
      <w:pPr>
        <w:tabs>
          <w:tab w:val="num" w:pos="5760"/>
        </w:tabs>
        <w:ind w:left="5760" w:hanging="360"/>
      </w:pPr>
      <w:rPr>
        <w:rFonts w:ascii="Wingdings" w:hAnsi="Wingdings" w:hint="default"/>
      </w:rPr>
    </w:lvl>
    <w:lvl w:ilvl="8" w:tplc="F9B8B0F0"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EED1983"/>
    <w:multiLevelType w:val="multilevel"/>
    <w:tmpl w:val="B7F4A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7"/>
  </w:num>
  <w:num w:numId="3">
    <w:abstractNumId w:val="16"/>
  </w:num>
  <w:num w:numId="4">
    <w:abstractNumId w:val="17"/>
  </w:num>
  <w:num w:numId="5">
    <w:abstractNumId w:val="9"/>
  </w:num>
  <w:num w:numId="6">
    <w:abstractNumId w:val="6"/>
  </w:num>
  <w:num w:numId="7">
    <w:abstractNumId w:val="5"/>
  </w:num>
  <w:num w:numId="8">
    <w:abstractNumId w:val="0"/>
  </w:num>
  <w:num w:numId="9">
    <w:abstractNumId w:val="1"/>
  </w:num>
  <w:num w:numId="10">
    <w:abstractNumId w:val="14"/>
  </w:num>
  <w:num w:numId="11">
    <w:abstractNumId w:val="10"/>
  </w:num>
  <w:num w:numId="12">
    <w:abstractNumId w:val="18"/>
  </w:num>
  <w:num w:numId="13">
    <w:abstractNumId w:val="15"/>
  </w:num>
  <w:num w:numId="14">
    <w:abstractNumId w:val="4"/>
  </w:num>
  <w:num w:numId="15">
    <w:abstractNumId w:val="2"/>
  </w:num>
  <w:num w:numId="16">
    <w:abstractNumId w:val="8"/>
  </w:num>
  <w:num w:numId="17">
    <w:abstractNumId w:val="13"/>
  </w:num>
  <w:num w:numId="18">
    <w:abstractNumId w:val="12"/>
  </w:num>
  <w:num w:numId="1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reza Cindrova">
    <w15:presenceInfo w15:providerId="Windows Live" w15:userId="d36dd887dbb6f8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velopment (Company of Biologis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fv0p229szrt2eewfrv2xdyf0rt2v0rvrzs&quot;&gt;atheroangio-Converted&lt;record-ids&gt;&lt;item&gt;605&lt;/item&gt;&lt;item&gt;620&lt;/item&gt;&lt;item&gt;626&lt;/item&gt;&lt;item&gt;837&lt;/item&gt;&lt;item&gt;862&lt;/item&gt;&lt;item&gt;868&lt;/item&gt;&lt;item&gt;891&lt;/item&gt;&lt;item&gt;904&lt;/item&gt;&lt;item&gt;905&lt;/item&gt;&lt;item&gt;907&lt;/item&gt;&lt;item&gt;908&lt;/item&gt;&lt;item&gt;910&lt;/item&gt;&lt;item&gt;911&lt;/item&gt;&lt;item&gt;912&lt;/item&gt;&lt;item&gt;913&lt;/item&gt;&lt;item&gt;914&lt;/item&gt;&lt;item&gt;915&lt;/item&gt;&lt;item&gt;916&lt;/item&gt;&lt;item&gt;919&lt;/item&gt;&lt;item&gt;920&lt;/item&gt;&lt;item&gt;921&lt;/item&gt;&lt;item&gt;923&lt;/item&gt;&lt;item&gt;924&lt;/item&gt;&lt;item&gt;925&lt;/item&gt;&lt;item&gt;926&lt;/item&gt;&lt;item&gt;927&lt;/item&gt;&lt;item&gt;928&lt;/item&gt;&lt;item&gt;929&lt;/item&gt;&lt;item&gt;930&lt;/item&gt;&lt;item&gt;934&lt;/item&gt;&lt;item&gt;935&lt;/item&gt;&lt;item&gt;937&lt;/item&gt;&lt;item&gt;941&lt;/item&gt;&lt;item&gt;942&lt;/item&gt;&lt;item&gt;943&lt;/item&gt;&lt;item&gt;945&lt;/item&gt;&lt;item&gt;946&lt;/item&gt;&lt;item&gt;947&lt;/item&gt;&lt;item&gt;948&lt;/item&gt;&lt;item&gt;953&lt;/item&gt;&lt;item&gt;954&lt;/item&gt;&lt;item&gt;955&lt;/item&gt;&lt;item&gt;957&lt;/item&gt;&lt;item&gt;958&lt;/item&gt;&lt;item&gt;959&lt;/item&gt;&lt;item&gt;960&lt;/item&gt;&lt;item&gt;962&lt;/item&gt;&lt;item&gt;963&lt;/item&gt;&lt;item&gt;964&lt;/item&gt;&lt;item&gt;965&lt;/item&gt;&lt;item&gt;966&lt;/item&gt;&lt;item&gt;969&lt;/item&gt;&lt;item&gt;970&lt;/item&gt;&lt;item&gt;971&lt;/item&gt;&lt;item&gt;972&lt;/item&gt;&lt;item&gt;977&lt;/item&gt;&lt;item&gt;983&lt;/item&gt;&lt;item&gt;984&lt;/item&gt;&lt;item&gt;985&lt;/item&gt;&lt;item&gt;986&lt;/item&gt;&lt;item&gt;987&lt;/item&gt;&lt;item&gt;988&lt;/item&gt;&lt;item&gt;989&lt;/item&gt;&lt;item&gt;991&lt;/item&gt;&lt;item&gt;1001&lt;/item&gt;&lt;item&gt;1002&lt;/item&gt;&lt;item&gt;1004&lt;/item&gt;&lt;item&gt;1005&lt;/item&gt;&lt;item&gt;1006&lt;/item&gt;&lt;item&gt;1009&lt;/item&gt;&lt;item&gt;1010&lt;/item&gt;&lt;item&gt;1011&lt;/item&gt;&lt;item&gt;1012&lt;/item&gt;&lt;item&gt;1016&lt;/item&gt;&lt;item&gt;1025&lt;/item&gt;&lt;item&gt;1026&lt;/item&gt;&lt;item&gt;1027&lt;/item&gt;&lt;item&gt;1028&lt;/item&gt;&lt;item&gt;1029&lt;/item&gt;&lt;item&gt;1030&lt;/item&gt;&lt;item&gt;1032&lt;/item&gt;&lt;item&gt;1033&lt;/item&gt;&lt;item&gt;1034&lt;/item&gt;&lt;item&gt;1035&lt;/item&gt;&lt;item&gt;1036&lt;/item&gt;&lt;item&gt;1037&lt;/item&gt;&lt;/record-ids&gt;&lt;/item&gt;&lt;/Libraries&gt;"/>
  </w:docVars>
  <w:rsids>
    <w:rsidRoot w:val="00E6133D"/>
    <w:rsid w:val="000007C8"/>
    <w:rsid w:val="000260A4"/>
    <w:rsid w:val="00040760"/>
    <w:rsid w:val="00040DDA"/>
    <w:rsid w:val="000452D5"/>
    <w:rsid w:val="0005322F"/>
    <w:rsid w:val="000532E7"/>
    <w:rsid w:val="00060382"/>
    <w:rsid w:val="00065905"/>
    <w:rsid w:val="000916ED"/>
    <w:rsid w:val="00095AB2"/>
    <w:rsid w:val="000B0A57"/>
    <w:rsid w:val="000C3044"/>
    <w:rsid w:val="000E6152"/>
    <w:rsid w:val="0010579D"/>
    <w:rsid w:val="00112DAB"/>
    <w:rsid w:val="0011606B"/>
    <w:rsid w:val="00125356"/>
    <w:rsid w:val="00153804"/>
    <w:rsid w:val="00184853"/>
    <w:rsid w:val="001A6618"/>
    <w:rsid w:val="001B521C"/>
    <w:rsid w:val="001B6800"/>
    <w:rsid w:val="001C5391"/>
    <w:rsid w:val="001D07E2"/>
    <w:rsid w:val="0020074E"/>
    <w:rsid w:val="00202585"/>
    <w:rsid w:val="002208D1"/>
    <w:rsid w:val="00233133"/>
    <w:rsid w:val="002514FB"/>
    <w:rsid w:val="00257108"/>
    <w:rsid w:val="0026509F"/>
    <w:rsid w:val="00270945"/>
    <w:rsid w:val="00272E83"/>
    <w:rsid w:val="00282410"/>
    <w:rsid w:val="002A1698"/>
    <w:rsid w:val="002B2848"/>
    <w:rsid w:val="002B6951"/>
    <w:rsid w:val="002E2970"/>
    <w:rsid w:val="002E4507"/>
    <w:rsid w:val="002E456F"/>
    <w:rsid w:val="003213BC"/>
    <w:rsid w:val="00330F80"/>
    <w:rsid w:val="00333F4D"/>
    <w:rsid w:val="00335A4B"/>
    <w:rsid w:val="00336C3C"/>
    <w:rsid w:val="00337EB5"/>
    <w:rsid w:val="003A485E"/>
    <w:rsid w:val="003B5F3E"/>
    <w:rsid w:val="003E2157"/>
    <w:rsid w:val="003E5B7B"/>
    <w:rsid w:val="003F1361"/>
    <w:rsid w:val="003F3AC2"/>
    <w:rsid w:val="00401F89"/>
    <w:rsid w:val="00412558"/>
    <w:rsid w:val="004266C4"/>
    <w:rsid w:val="00426D1A"/>
    <w:rsid w:val="00436258"/>
    <w:rsid w:val="00436BB0"/>
    <w:rsid w:val="004371B9"/>
    <w:rsid w:val="004435F1"/>
    <w:rsid w:val="00474D11"/>
    <w:rsid w:val="004768C8"/>
    <w:rsid w:val="00483D1D"/>
    <w:rsid w:val="00490B47"/>
    <w:rsid w:val="00491A8B"/>
    <w:rsid w:val="004A4F82"/>
    <w:rsid w:val="004B135C"/>
    <w:rsid w:val="004E0613"/>
    <w:rsid w:val="004F19BA"/>
    <w:rsid w:val="005276DD"/>
    <w:rsid w:val="00542B91"/>
    <w:rsid w:val="00567633"/>
    <w:rsid w:val="00572E12"/>
    <w:rsid w:val="00586611"/>
    <w:rsid w:val="005A78D5"/>
    <w:rsid w:val="005E6F38"/>
    <w:rsid w:val="005F0842"/>
    <w:rsid w:val="00603F0E"/>
    <w:rsid w:val="00607324"/>
    <w:rsid w:val="00645E81"/>
    <w:rsid w:val="00654F8A"/>
    <w:rsid w:val="006635D9"/>
    <w:rsid w:val="0067485F"/>
    <w:rsid w:val="00693970"/>
    <w:rsid w:val="006A1B79"/>
    <w:rsid w:val="006A27EB"/>
    <w:rsid w:val="006A4FA5"/>
    <w:rsid w:val="006B0353"/>
    <w:rsid w:val="006C47F2"/>
    <w:rsid w:val="006E7600"/>
    <w:rsid w:val="006F34A0"/>
    <w:rsid w:val="00700E24"/>
    <w:rsid w:val="00714CBB"/>
    <w:rsid w:val="00737D0B"/>
    <w:rsid w:val="00761D2D"/>
    <w:rsid w:val="00772603"/>
    <w:rsid w:val="0078468D"/>
    <w:rsid w:val="007847D1"/>
    <w:rsid w:val="00785DFB"/>
    <w:rsid w:val="00797E0F"/>
    <w:rsid w:val="007A4582"/>
    <w:rsid w:val="007A4B30"/>
    <w:rsid w:val="007C0813"/>
    <w:rsid w:val="007C18BF"/>
    <w:rsid w:val="007D2F1E"/>
    <w:rsid w:val="007D3852"/>
    <w:rsid w:val="007D3C22"/>
    <w:rsid w:val="007D719A"/>
    <w:rsid w:val="007F796B"/>
    <w:rsid w:val="0080047C"/>
    <w:rsid w:val="008101F4"/>
    <w:rsid w:val="00812ACD"/>
    <w:rsid w:val="00830D05"/>
    <w:rsid w:val="008808A8"/>
    <w:rsid w:val="00887AC8"/>
    <w:rsid w:val="008A50B7"/>
    <w:rsid w:val="008A635E"/>
    <w:rsid w:val="008B5129"/>
    <w:rsid w:val="008E0398"/>
    <w:rsid w:val="008E6DB8"/>
    <w:rsid w:val="00904FBD"/>
    <w:rsid w:val="00917EEB"/>
    <w:rsid w:val="009210CF"/>
    <w:rsid w:val="0092576A"/>
    <w:rsid w:val="009513C7"/>
    <w:rsid w:val="00965C70"/>
    <w:rsid w:val="00975A65"/>
    <w:rsid w:val="009762FB"/>
    <w:rsid w:val="0098088D"/>
    <w:rsid w:val="00980C22"/>
    <w:rsid w:val="009960E5"/>
    <w:rsid w:val="009A1C39"/>
    <w:rsid w:val="009A3A88"/>
    <w:rsid w:val="009A7872"/>
    <w:rsid w:val="009C4140"/>
    <w:rsid w:val="009D53FB"/>
    <w:rsid w:val="009D6EBC"/>
    <w:rsid w:val="009E4363"/>
    <w:rsid w:val="009F4E1A"/>
    <w:rsid w:val="009F640B"/>
    <w:rsid w:val="00A07F3D"/>
    <w:rsid w:val="00A1401C"/>
    <w:rsid w:val="00A24C11"/>
    <w:rsid w:val="00A26738"/>
    <w:rsid w:val="00A34840"/>
    <w:rsid w:val="00A52505"/>
    <w:rsid w:val="00A60903"/>
    <w:rsid w:val="00A635A9"/>
    <w:rsid w:val="00A73B4C"/>
    <w:rsid w:val="00A77A81"/>
    <w:rsid w:val="00A85CC3"/>
    <w:rsid w:val="00A96545"/>
    <w:rsid w:val="00AD75A9"/>
    <w:rsid w:val="00AE60EF"/>
    <w:rsid w:val="00AE74C4"/>
    <w:rsid w:val="00AF3B55"/>
    <w:rsid w:val="00B07BB6"/>
    <w:rsid w:val="00B12CED"/>
    <w:rsid w:val="00B250B2"/>
    <w:rsid w:val="00B27472"/>
    <w:rsid w:val="00B36782"/>
    <w:rsid w:val="00B47E5C"/>
    <w:rsid w:val="00B622D8"/>
    <w:rsid w:val="00B72A15"/>
    <w:rsid w:val="00B83969"/>
    <w:rsid w:val="00B83DFD"/>
    <w:rsid w:val="00B9147E"/>
    <w:rsid w:val="00B9311D"/>
    <w:rsid w:val="00B950C5"/>
    <w:rsid w:val="00BA43E4"/>
    <w:rsid w:val="00BC5B7D"/>
    <w:rsid w:val="00BD0D37"/>
    <w:rsid w:val="00BD7C1F"/>
    <w:rsid w:val="00BE08DD"/>
    <w:rsid w:val="00BE5171"/>
    <w:rsid w:val="00BE5FB2"/>
    <w:rsid w:val="00BF1CEA"/>
    <w:rsid w:val="00BF6501"/>
    <w:rsid w:val="00BF7582"/>
    <w:rsid w:val="00C01BD6"/>
    <w:rsid w:val="00C06813"/>
    <w:rsid w:val="00C128AE"/>
    <w:rsid w:val="00C37600"/>
    <w:rsid w:val="00C521DB"/>
    <w:rsid w:val="00C52208"/>
    <w:rsid w:val="00C65A32"/>
    <w:rsid w:val="00C8655E"/>
    <w:rsid w:val="00C870A3"/>
    <w:rsid w:val="00CB6BB5"/>
    <w:rsid w:val="00CC15D4"/>
    <w:rsid w:val="00CD656B"/>
    <w:rsid w:val="00CE28A7"/>
    <w:rsid w:val="00CF1811"/>
    <w:rsid w:val="00D053C0"/>
    <w:rsid w:val="00D07073"/>
    <w:rsid w:val="00D163DE"/>
    <w:rsid w:val="00D32B46"/>
    <w:rsid w:val="00D405D4"/>
    <w:rsid w:val="00D4110A"/>
    <w:rsid w:val="00D552F5"/>
    <w:rsid w:val="00D62382"/>
    <w:rsid w:val="00D67F4F"/>
    <w:rsid w:val="00D71816"/>
    <w:rsid w:val="00D73304"/>
    <w:rsid w:val="00D7490D"/>
    <w:rsid w:val="00DA6E50"/>
    <w:rsid w:val="00DD01C5"/>
    <w:rsid w:val="00DD5C44"/>
    <w:rsid w:val="00DE30C4"/>
    <w:rsid w:val="00DF73B5"/>
    <w:rsid w:val="00E308A1"/>
    <w:rsid w:val="00E31D1C"/>
    <w:rsid w:val="00E33EC1"/>
    <w:rsid w:val="00E34882"/>
    <w:rsid w:val="00E4481A"/>
    <w:rsid w:val="00E5200C"/>
    <w:rsid w:val="00E56822"/>
    <w:rsid w:val="00E6133D"/>
    <w:rsid w:val="00E861A8"/>
    <w:rsid w:val="00E87163"/>
    <w:rsid w:val="00E8778D"/>
    <w:rsid w:val="00EA1F42"/>
    <w:rsid w:val="00EA37C8"/>
    <w:rsid w:val="00EB2B82"/>
    <w:rsid w:val="00ED553C"/>
    <w:rsid w:val="00EF03DF"/>
    <w:rsid w:val="00F260E6"/>
    <w:rsid w:val="00F3081A"/>
    <w:rsid w:val="00F34400"/>
    <w:rsid w:val="00F421DE"/>
    <w:rsid w:val="00F52E22"/>
    <w:rsid w:val="00F60F3F"/>
    <w:rsid w:val="00F649EE"/>
    <w:rsid w:val="00F67FD7"/>
    <w:rsid w:val="00FB0D21"/>
    <w:rsid w:val="00FC2F51"/>
    <w:rsid w:val="00FD0CFA"/>
    <w:rsid w:val="00FD198C"/>
    <w:rsid w:val="00FE5136"/>
    <w:rsid w:val="00FF248D"/>
    <w:rsid w:val="76BA30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622619"/>
  <w15:docId w15:val="{9661AE0A-3AB5-419B-9494-235E28EF9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rsid w:val="00BF6501"/>
    <w:pPr>
      <w:keepNext/>
      <w:keepLines/>
      <w:spacing w:before="480" w:after="120"/>
      <w:outlineLvl w:val="0"/>
    </w:pPr>
    <w:rPr>
      <w:rFonts w:ascii="Cambria" w:eastAsia="Cambria" w:hAnsi="Cambria" w:cs="Cambria"/>
      <w:b/>
      <w:sz w:val="48"/>
      <w:szCs w:val="48"/>
      <w:lang w:val="en-GB" w:eastAsia="en-GB"/>
    </w:rPr>
  </w:style>
  <w:style w:type="paragraph" w:styleId="Heading2">
    <w:name w:val="heading 2"/>
    <w:basedOn w:val="Normal"/>
    <w:next w:val="Normal"/>
    <w:link w:val="Heading2Char"/>
    <w:rsid w:val="00BF6501"/>
    <w:pPr>
      <w:keepNext/>
      <w:keepLines/>
      <w:spacing w:before="360" w:after="80"/>
      <w:outlineLvl w:val="1"/>
    </w:pPr>
    <w:rPr>
      <w:rFonts w:ascii="Cambria" w:eastAsia="Cambria" w:hAnsi="Cambria" w:cs="Cambria"/>
      <w:b/>
      <w:sz w:val="36"/>
      <w:szCs w:val="36"/>
      <w:lang w:val="en-GB" w:eastAsia="en-GB"/>
    </w:rPr>
  </w:style>
  <w:style w:type="paragraph" w:styleId="Heading3">
    <w:name w:val="heading 3"/>
    <w:basedOn w:val="Normal"/>
    <w:next w:val="Normal"/>
    <w:link w:val="Heading3Char"/>
    <w:rsid w:val="00BF6501"/>
    <w:pPr>
      <w:keepNext/>
      <w:keepLines/>
      <w:spacing w:before="280" w:after="80"/>
      <w:outlineLvl w:val="2"/>
    </w:pPr>
    <w:rPr>
      <w:rFonts w:ascii="Cambria" w:eastAsia="Cambria" w:hAnsi="Cambria" w:cs="Cambria"/>
      <w:b/>
      <w:sz w:val="28"/>
      <w:szCs w:val="28"/>
      <w:lang w:val="en-GB" w:eastAsia="en-GB"/>
    </w:rPr>
  </w:style>
  <w:style w:type="paragraph" w:styleId="Heading4">
    <w:name w:val="heading 4"/>
    <w:basedOn w:val="Normal"/>
    <w:next w:val="Normal"/>
    <w:link w:val="Heading4Char"/>
    <w:rsid w:val="00BF6501"/>
    <w:pPr>
      <w:keepNext/>
      <w:keepLines/>
      <w:spacing w:before="240" w:after="40"/>
      <w:outlineLvl w:val="3"/>
    </w:pPr>
    <w:rPr>
      <w:rFonts w:ascii="Cambria" w:eastAsia="Cambria" w:hAnsi="Cambria" w:cs="Cambria"/>
      <w:b/>
      <w:sz w:val="24"/>
      <w:szCs w:val="24"/>
      <w:lang w:val="en-GB" w:eastAsia="en-GB"/>
    </w:rPr>
  </w:style>
  <w:style w:type="paragraph" w:styleId="Heading5">
    <w:name w:val="heading 5"/>
    <w:basedOn w:val="Normal"/>
    <w:next w:val="Normal"/>
    <w:link w:val="Heading5Char"/>
    <w:rsid w:val="00BF6501"/>
    <w:pPr>
      <w:keepNext/>
      <w:keepLines/>
      <w:spacing w:before="220" w:after="40"/>
      <w:outlineLvl w:val="4"/>
    </w:pPr>
    <w:rPr>
      <w:rFonts w:ascii="Cambria" w:eastAsia="Cambria" w:hAnsi="Cambria" w:cs="Cambria"/>
      <w:b/>
      <w:lang w:val="en-GB" w:eastAsia="en-GB"/>
    </w:rPr>
  </w:style>
  <w:style w:type="paragraph" w:styleId="Heading6">
    <w:name w:val="heading 6"/>
    <w:basedOn w:val="Normal"/>
    <w:next w:val="Normal"/>
    <w:link w:val="Heading6Char"/>
    <w:rsid w:val="00BF6501"/>
    <w:pPr>
      <w:keepNext/>
      <w:keepLines/>
      <w:spacing w:before="200" w:after="40"/>
      <w:outlineLvl w:val="5"/>
    </w:pPr>
    <w:rPr>
      <w:rFonts w:ascii="Cambria" w:eastAsia="Cambria" w:hAnsi="Cambria" w:cs="Cambria"/>
      <w:b/>
      <w:sz w:val="20"/>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F6501"/>
    <w:rPr>
      <w:rFonts w:ascii="Cambria" w:eastAsia="Cambria" w:hAnsi="Cambria" w:cs="Cambria"/>
      <w:b/>
      <w:sz w:val="48"/>
      <w:szCs w:val="48"/>
      <w:lang w:val="en-GB" w:eastAsia="en-GB"/>
    </w:rPr>
  </w:style>
  <w:style w:type="character" w:customStyle="1" w:styleId="Heading2Char">
    <w:name w:val="Heading 2 Char"/>
    <w:basedOn w:val="DefaultParagraphFont"/>
    <w:link w:val="Heading2"/>
    <w:rsid w:val="00BF6501"/>
    <w:rPr>
      <w:rFonts w:ascii="Cambria" w:eastAsia="Cambria" w:hAnsi="Cambria" w:cs="Cambria"/>
      <w:b/>
      <w:sz w:val="36"/>
      <w:szCs w:val="36"/>
      <w:lang w:val="en-GB" w:eastAsia="en-GB"/>
    </w:rPr>
  </w:style>
  <w:style w:type="character" w:customStyle="1" w:styleId="Heading3Char">
    <w:name w:val="Heading 3 Char"/>
    <w:basedOn w:val="DefaultParagraphFont"/>
    <w:link w:val="Heading3"/>
    <w:rsid w:val="00BF6501"/>
    <w:rPr>
      <w:rFonts w:ascii="Cambria" w:eastAsia="Cambria" w:hAnsi="Cambria" w:cs="Cambria"/>
      <w:b/>
      <w:sz w:val="28"/>
      <w:szCs w:val="28"/>
      <w:lang w:val="en-GB" w:eastAsia="en-GB"/>
    </w:rPr>
  </w:style>
  <w:style w:type="character" w:customStyle="1" w:styleId="Heading4Char">
    <w:name w:val="Heading 4 Char"/>
    <w:basedOn w:val="DefaultParagraphFont"/>
    <w:link w:val="Heading4"/>
    <w:rsid w:val="00BF6501"/>
    <w:rPr>
      <w:rFonts w:ascii="Cambria" w:eastAsia="Cambria" w:hAnsi="Cambria" w:cs="Cambria"/>
      <w:b/>
      <w:sz w:val="24"/>
      <w:szCs w:val="24"/>
      <w:lang w:val="en-GB" w:eastAsia="en-GB"/>
    </w:rPr>
  </w:style>
  <w:style w:type="character" w:customStyle="1" w:styleId="Heading5Char">
    <w:name w:val="Heading 5 Char"/>
    <w:basedOn w:val="DefaultParagraphFont"/>
    <w:link w:val="Heading5"/>
    <w:rsid w:val="00BF6501"/>
    <w:rPr>
      <w:rFonts w:ascii="Cambria" w:eastAsia="Cambria" w:hAnsi="Cambria" w:cs="Cambria"/>
      <w:b/>
      <w:lang w:val="en-GB" w:eastAsia="en-GB"/>
    </w:rPr>
  </w:style>
  <w:style w:type="character" w:customStyle="1" w:styleId="Heading6Char">
    <w:name w:val="Heading 6 Char"/>
    <w:basedOn w:val="DefaultParagraphFont"/>
    <w:link w:val="Heading6"/>
    <w:rsid w:val="00BF6501"/>
    <w:rPr>
      <w:rFonts w:ascii="Cambria" w:eastAsia="Cambria" w:hAnsi="Cambria" w:cs="Cambria"/>
      <w:b/>
      <w:sz w:val="20"/>
      <w:szCs w:val="20"/>
      <w:lang w:val="en-GB" w:eastAsia="en-GB"/>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rsid w:val="00483D1D"/>
    <w:pPr>
      <w:spacing w:after="0"/>
    </w:pPr>
    <w:rPr>
      <w:rFonts w:ascii="Times New Roman" w:eastAsia="Times New Roman" w:hAnsi="Times New Roman" w:cs="Times New Roman"/>
      <w:sz w:val="24"/>
      <w:szCs w:val="24"/>
    </w:rPr>
  </w:style>
  <w:style w:type="paragraph" w:styleId="PlainText">
    <w:name w:val="Plain Text"/>
    <w:basedOn w:val="Normal"/>
    <w:link w:val="PlainTextChar"/>
    <w:uiPriority w:val="99"/>
    <w:unhideWhenUsed/>
    <w:rsid w:val="003E2157"/>
    <w:pPr>
      <w:spacing w:after="0"/>
    </w:pPr>
    <w:rPr>
      <w:rFonts w:ascii="Courier" w:eastAsiaTheme="minorEastAsia" w:hAnsi="Courier"/>
      <w:sz w:val="21"/>
      <w:szCs w:val="21"/>
      <w:lang w:val="en-GB" w:eastAsia="ja-JP"/>
    </w:rPr>
  </w:style>
  <w:style w:type="character" w:customStyle="1" w:styleId="PlainTextChar">
    <w:name w:val="Plain Text Char"/>
    <w:basedOn w:val="DefaultParagraphFont"/>
    <w:link w:val="PlainText"/>
    <w:uiPriority w:val="99"/>
    <w:rsid w:val="003E2157"/>
    <w:rPr>
      <w:rFonts w:ascii="Courier" w:eastAsiaTheme="minorEastAsia" w:hAnsi="Courier"/>
      <w:sz w:val="21"/>
      <w:szCs w:val="21"/>
      <w:lang w:val="en-GB" w:eastAsia="ja-JP"/>
    </w:rPr>
  </w:style>
  <w:style w:type="paragraph" w:styleId="HTMLPreformatted">
    <w:name w:val="HTML Preformatted"/>
    <w:basedOn w:val="Normal"/>
    <w:link w:val="HTMLPreformattedChar"/>
    <w:uiPriority w:val="99"/>
    <w:semiHidden/>
    <w:unhideWhenUsed/>
    <w:rsid w:val="003E2157"/>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E2157"/>
    <w:rPr>
      <w:rFonts w:ascii="Consolas" w:hAnsi="Consolas"/>
      <w:sz w:val="20"/>
      <w:szCs w:val="20"/>
    </w:rPr>
  </w:style>
  <w:style w:type="paragraph" w:styleId="Title">
    <w:name w:val="Title"/>
    <w:basedOn w:val="Normal"/>
    <w:next w:val="Normal"/>
    <w:link w:val="TitleChar"/>
    <w:rsid w:val="00BF6501"/>
    <w:pPr>
      <w:keepNext/>
      <w:keepLines/>
      <w:spacing w:before="480" w:after="120"/>
    </w:pPr>
    <w:rPr>
      <w:rFonts w:ascii="Cambria" w:eastAsia="Cambria" w:hAnsi="Cambria" w:cs="Cambria"/>
      <w:b/>
      <w:sz w:val="72"/>
      <w:szCs w:val="72"/>
      <w:lang w:val="en-GB" w:eastAsia="en-GB"/>
    </w:rPr>
  </w:style>
  <w:style w:type="character" w:customStyle="1" w:styleId="TitleChar">
    <w:name w:val="Title Char"/>
    <w:basedOn w:val="DefaultParagraphFont"/>
    <w:link w:val="Title"/>
    <w:rsid w:val="00BF6501"/>
    <w:rPr>
      <w:rFonts w:ascii="Cambria" w:eastAsia="Cambria" w:hAnsi="Cambria" w:cs="Cambria"/>
      <w:b/>
      <w:sz w:val="72"/>
      <w:szCs w:val="72"/>
      <w:lang w:val="en-GB" w:eastAsia="en-GB"/>
    </w:rPr>
  </w:style>
  <w:style w:type="paragraph" w:styleId="Subtitle">
    <w:name w:val="Subtitle"/>
    <w:basedOn w:val="Normal"/>
    <w:next w:val="Normal"/>
    <w:link w:val="SubtitleChar"/>
    <w:rsid w:val="00BF6501"/>
    <w:pPr>
      <w:keepNext/>
      <w:keepLines/>
      <w:spacing w:before="360" w:after="80"/>
    </w:pPr>
    <w:rPr>
      <w:rFonts w:ascii="Georgia" w:eastAsia="Georgia" w:hAnsi="Georgia" w:cs="Georgia"/>
      <w:i/>
      <w:color w:val="666666"/>
      <w:sz w:val="48"/>
      <w:szCs w:val="48"/>
      <w:lang w:val="en-GB" w:eastAsia="en-GB"/>
    </w:rPr>
  </w:style>
  <w:style w:type="character" w:customStyle="1" w:styleId="SubtitleChar">
    <w:name w:val="Subtitle Char"/>
    <w:basedOn w:val="DefaultParagraphFont"/>
    <w:link w:val="Subtitle"/>
    <w:rsid w:val="00BF6501"/>
    <w:rPr>
      <w:rFonts w:ascii="Georgia" w:eastAsia="Georgia" w:hAnsi="Georgia" w:cs="Georgia"/>
      <w:i/>
      <w:color w:val="666666"/>
      <w:sz w:val="48"/>
      <w:szCs w:val="48"/>
      <w:lang w:val="en-GB" w:eastAsia="en-GB"/>
    </w:rPr>
  </w:style>
  <w:style w:type="paragraph" w:customStyle="1" w:styleId="EndNoteBibliographyTitle">
    <w:name w:val="EndNote Bibliography Title"/>
    <w:basedOn w:val="Normal"/>
    <w:link w:val="EndNoteBibliographyTitleChar"/>
    <w:rsid w:val="00BF6501"/>
    <w:pPr>
      <w:spacing w:after="0"/>
      <w:jc w:val="center"/>
    </w:pPr>
    <w:rPr>
      <w:rFonts w:ascii="Calibri" w:eastAsia="Cambria" w:hAnsi="Calibri" w:cs="Calibri"/>
      <w:noProof/>
      <w:szCs w:val="24"/>
      <w:lang w:val="en-GB" w:eastAsia="en-GB"/>
    </w:rPr>
  </w:style>
  <w:style w:type="character" w:customStyle="1" w:styleId="EndNoteBibliographyTitleChar">
    <w:name w:val="EndNote Bibliography Title Char"/>
    <w:basedOn w:val="DefaultParagraphFont"/>
    <w:link w:val="EndNoteBibliographyTitle"/>
    <w:rsid w:val="00BF6501"/>
    <w:rPr>
      <w:rFonts w:ascii="Calibri" w:eastAsia="Cambria" w:hAnsi="Calibri" w:cs="Calibri"/>
      <w:noProof/>
      <w:szCs w:val="24"/>
      <w:lang w:val="en-GB" w:eastAsia="en-GB"/>
    </w:rPr>
  </w:style>
  <w:style w:type="paragraph" w:customStyle="1" w:styleId="EndNoteBibliography">
    <w:name w:val="EndNote Bibliography"/>
    <w:basedOn w:val="Normal"/>
    <w:link w:val="EndNoteBibliographyChar"/>
    <w:rsid w:val="00BF6501"/>
    <w:pPr>
      <w:spacing w:after="0"/>
    </w:pPr>
    <w:rPr>
      <w:rFonts w:ascii="Calibri" w:eastAsia="Cambria" w:hAnsi="Calibri" w:cs="Calibri"/>
      <w:noProof/>
      <w:szCs w:val="24"/>
      <w:lang w:val="en-GB" w:eastAsia="en-GB"/>
    </w:rPr>
  </w:style>
  <w:style w:type="character" w:customStyle="1" w:styleId="EndNoteBibliographyChar">
    <w:name w:val="EndNote Bibliography Char"/>
    <w:basedOn w:val="DefaultParagraphFont"/>
    <w:link w:val="EndNoteBibliography"/>
    <w:rsid w:val="00BF6501"/>
    <w:rPr>
      <w:rFonts w:ascii="Calibri" w:eastAsia="Cambria" w:hAnsi="Calibri" w:cs="Calibri"/>
      <w:noProof/>
      <w:szCs w:val="24"/>
      <w:lang w:val="en-GB" w:eastAsia="en-GB"/>
    </w:rPr>
  </w:style>
  <w:style w:type="paragraph" w:styleId="ListParagraph">
    <w:name w:val="List Paragraph"/>
    <w:basedOn w:val="Normal"/>
    <w:uiPriority w:val="34"/>
    <w:qFormat/>
    <w:rsid w:val="00BF6501"/>
    <w:pPr>
      <w:spacing w:after="0"/>
      <w:ind w:left="720"/>
      <w:contextualSpacing/>
    </w:pPr>
    <w:rPr>
      <w:rFonts w:ascii="Times New Roman" w:eastAsia="Times New Roman" w:hAnsi="Times New Roman" w:cs="Times New Roman"/>
      <w:sz w:val="24"/>
      <w:szCs w:val="24"/>
      <w:lang w:val="en-GB" w:eastAsia="en-GB"/>
    </w:rPr>
  </w:style>
  <w:style w:type="paragraph" w:styleId="Header">
    <w:name w:val="header"/>
    <w:basedOn w:val="Normal"/>
    <w:link w:val="HeaderChar"/>
    <w:uiPriority w:val="99"/>
    <w:unhideWhenUsed/>
    <w:rsid w:val="00BF6501"/>
    <w:pPr>
      <w:tabs>
        <w:tab w:val="center" w:pos="4513"/>
        <w:tab w:val="right" w:pos="9026"/>
      </w:tabs>
      <w:spacing w:after="0"/>
    </w:pPr>
    <w:rPr>
      <w:rFonts w:ascii="Cambria" w:eastAsia="Cambria" w:hAnsi="Cambria" w:cs="Cambria"/>
      <w:sz w:val="24"/>
      <w:szCs w:val="24"/>
      <w:lang w:val="en-GB" w:eastAsia="en-GB"/>
    </w:rPr>
  </w:style>
  <w:style w:type="character" w:customStyle="1" w:styleId="HeaderChar">
    <w:name w:val="Header Char"/>
    <w:basedOn w:val="DefaultParagraphFont"/>
    <w:link w:val="Header"/>
    <w:uiPriority w:val="99"/>
    <w:rsid w:val="00BF6501"/>
    <w:rPr>
      <w:rFonts w:ascii="Cambria" w:eastAsia="Cambria" w:hAnsi="Cambria" w:cs="Cambria"/>
      <w:sz w:val="24"/>
      <w:szCs w:val="24"/>
      <w:lang w:val="en-GB" w:eastAsia="en-GB"/>
    </w:rPr>
  </w:style>
  <w:style w:type="paragraph" w:styleId="Footer">
    <w:name w:val="footer"/>
    <w:basedOn w:val="Normal"/>
    <w:link w:val="FooterChar"/>
    <w:uiPriority w:val="99"/>
    <w:unhideWhenUsed/>
    <w:rsid w:val="00BF6501"/>
    <w:pPr>
      <w:tabs>
        <w:tab w:val="center" w:pos="4513"/>
        <w:tab w:val="right" w:pos="9026"/>
      </w:tabs>
      <w:spacing w:after="0"/>
    </w:pPr>
    <w:rPr>
      <w:rFonts w:ascii="Cambria" w:eastAsia="Cambria" w:hAnsi="Cambria" w:cs="Cambria"/>
      <w:sz w:val="24"/>
      <w:szCs w:val="24"/>
      <w:lang w:val="en-GB" w:eastAsia="en-GB"/>
    </w:rPr>
  </w:style>
  <w:style w:type="character" w:customStyle="1" w:styleId="FooterChar">
    <w:name w:val="Footer Char"/>
    <w:basedOn w:val="DefaultParagraphFont"/>
    <w:link w:val="Footer"/>
    <w:uiPriority w:val="99"/>
    <w:rsid w:val="00BF6501"/>
    <w:rPr>
      <w:rFonts w:ascii="Cambria" w:eastAsia="Cambria" w:hAnsi="Cambria" w:cs="Cambria"/>
      <w:sz w:val="24"/>
      <w:szCs w:val="24"/>
      <w:lang w:val="en-GB" w:eastAsia="en-GB"/>
    </w:rPr>
  </w:style>
  <w:style w:type="character" w:customStyle="1" w:styleId="apple-tab-span">
    <w:name w:val="apple-tab-span"/>
    <w:basedOn w:val="DefaultParagraphFont"/>
    <w:rsid w:val="00BF6501"/>
  </w:style>
  <w:style w:type="character" w:styleId="Strong">
    <w:name w:val="Strong"/>
    <w:basedOn w:val="DefaultParagraphFont"/>
    <w:uiPriority w:val="22"/>
    <w:qFormat/>
    <w:rsid w:val="00BF6501"/>
    <w:rPr>
      <w:b/>
      <w:bCs/>
    </w:rPr>
  </w:style>
  <w:style w:type="character" w:styleId="Emphasis">
    <w:name w:val="Emphasis"/>
    <w:basedOn w:val="DefaultParagraphFont"/>
    <w:uiPriority w:val="20"/>
    <w:qFormat/>
    <w:rsid w:val="00BF6501"/>
    <w:rPr>
      <w:i/>
      <w:iCs/>
    </w:rPr>
  </w:style>
  <w:style w:type="character" w:customStyle="1" w:styleId="searchmatch">
    <w:name w:val="searchmatch"/>
    <w:basedOn w:val="DefaultParagraphFont"/>
    <w:rsid w:val="00BF6501"/>
  </w:style>
  <w:style w:type="character" w:customStyle="1" w:styleId="id-label">
    <w:name w:val="id-label"/>
    <w:basedOn w:val="DefaultParagraphFont"/>
    <w:rsid w:val="00BF6501"/>
  </w:style>
  <w:style w:type="character" w:customStyle="1" w:styleId="identifier">
    <w:name w:val="identifier"/>
    <w:basedOn w:val="DefaultParagraphFont"/>
    <w:rsid w:val="00BF6501"/>
  </w:style>
  <w:style w:type="character" w:customStyle="1" w:styleId="docsum-pmid">
    <w:name w:val="docsum-pmid"/>
    <w:basedOn w:val="DefaultParagraphFont"/>
    <w:rsid w:val="00BF6501"/>
  </w:style>
  <w:style w:type="character" w:customStyle="1" w:styleId="labs-docsum-journal-citation">
    <w:name w:val="labs-docsum-journal-citation"/>
    <w:basedOn w:val="DefaultParagraphFont"/>
    <w:rsid w:val="00BF6501"/>
  </w:style>
  <w:style w:type="character" w:styleId="LineNumber">
    <w:name w:val="line number"/>
    <w:basedOn w:val="DefaultParagraphFont"/>
    <w:uiPriority w:val="99"/>
    <w:semiHidden/>
    <w:unhideWhenUsed/>
    <w:rsid w:val="006635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572604">
      <w:bodyDiv w:val="1"/>
      <w:marLeft w:val="0"/>
      <w:marRight w:val="0"/>
      <w:marTop w:val="0"/>
      <w:marBottom w:val="0"/>
      <w:divBdr>
        <w:top w:val="none" w:sz="0" w:space="0" w:color="auto"/>
        <w:left w:val="none" w:sz="0" w:space="0" w:color="auto"/>
        <w:bottom w:val="none" w:sz="0" w:space="0" w:color="auto"/>
        <w:right w:val="none" w:sz="0" w:space="0" w:color="auto"/>
      </w:divBdr>
    </w:div>
    <w:div w:id="228614194">
      <w:bodyDiv w:val="1"/>
      <w:marLeft w:val="0"/>
      <w:marRight w:val="0"/>
      <w:marTop w:val="0"/>
      <w:marBottom w:val="0"/>
      <w:divBdr>
        <w:top w:val="none" w:sz="0" w:space="0" w:color="auto"/>
        <w:left w:val="none" w:sz="0" w:space="0" w:color="auto"/>
        <w:bottom w:val="none" w:sz="0" w:space="0" w:color="auto"/>
        <w:right w:val="none" w:sz="0" w:space="0" w:color="auto"/>
      </w:divBdr>
    </w:div>
    <w:div w:id="694964000">
      <w:bodyDiv w:val="1"/>
      <w:marLeft w:val="0"/>
      <w:marRight w:val="0"/>
      <w:marTop w:val="0"/>
      <w:marBottom w:val="0"/>
      <w:divBdr>
        <w:top w:val="none" w:sz="0" w:space="0" w:color="auto"/>
        <w:left w:val="none" w:sz="0" w:space="0" w:color="auto"/>
        <w:bottom w:val="none" w:sz="0" w:space="0" w:color="auto"/>
        <w:right w:val="none" w:sz="0" w:space="0" w:color="auto"/>
      </w:divBdr>
    </w:div>
    <w:div w:id="702704712">
      <w:bodyDiv w:val="1"/>
      <w:marLeft w:val="0"/>
      <w:marRight w:val="0"/>
      <w:marTop w:val="0"/>
      <w:marBottom w:val="0"/>
      <w:divBdr>
        <w:top w:val="none" w:sz="0" w:space="0" w:color="auto"/>
        <w:left w:val="none" w:sz="0" w:space="0" w:color="auto"/>
        <w:bottom w:val="none" w:sz="0" w:space="0" w:color="auto"/>
        <w:right w:val="none" w:sz="0" w:space="0" w:color="auto"/>
      </w:divBdr>
    </w:div>
    <w:div w:id="732460167">
      <w:bodyDiv w:val="1"/>
      <w:marLeft w:val="0"/>
      <w:marRight w:val="0"/>
      <w:marTop w:val="0"/>
      <w:marBottom w:val="0"/>
      <w:divBdr>
        <w:top w:val="none" w:sz="0" w:space="0" w:color="auto"/>
        <w:left w:val="none" w:sz="0" w:space="0" w:color="auto"/>
        <w:bottom w:val="none" w:sz="0" w:space="0" w:color="auto"/>
        <w:right w:val="none" w:sz="0" w:space="0" w:color="auto"/>
      </w:divBdr>
      <w:divsChild>
        <w:div w:id="10114843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1490111">
              <w:marLeft w:val="0"/>
              <w:marRight w:val="0"/>
              <w:marTop w:val="0"/>
              <w:marBottom w:val="0"/>
              <w:divBdr>
                <w:top w:val="none" w:sz="0" w:space="0" w:color="auto"/>
                <w:left w:val="none" w:sz="0" w:space="0" w:color="auto"/>
                <w:bottom w:val="none" w:sz="0" w:space="0" w:color="auto"/>
                <w:right w:val="none" w:sz="0" w:space="0" w:color="auto"/>
              </w:divBdr>
              <w:divsChild>
                <w:div w:id="518814814">
                  <w:marLeft w:val="0"/>
                  <w:marRight w:val="0"/>
                  <w:marTop w:val="0"/>
                  <w:marBottom w:val="0"/>
                  <w:divBdr>
                    <w:top w:val="none" w:sz="0" w:space="0" w:color="auto"/>
                    <w:left w:val="none" w:sz="0" w:space="0" w:color="auto"/>
                    <w:bottom w:val="none" w:sz="0" w:space="0" w:color="auto"/>
                    <w:right w:val="none" w:sz="0" w:space="0" w:color="auto"/>
                  </w:divBdr>
                  <w:divsChild>
                    <w:div w:id="20950098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28185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 w:id="1030423819">
      <w:bodyDiv w:val="1"/>
      <w:marLeft w:val="0"/>
      <w:marRight w:val="0"/>
      <w:marTop w:val="0"/>
      <w:marBottom w:val="0"/>
      <w:divBdr>
        <w:top w:val="none" w:sz="0" w:space="0" w:color="auto"/>
        <w:left w:val="none" w:sz="0" w:space="0" w:color="auto"/>
        <w:bottom w:val="none" w:sz="0" w:space="0" w:color="auto"/>
        <w:right w:val="none" w:sz="0" w:space="0" w:color="auto"/>
      </w:divBdr>
    </w:div>
    <w:div w:id="1087074256">
      <w:bodyDiv w:val="1"/>
      <w:marLeft w:val="0"/>
      <w:marRight w:val="0"/>
      <w:marTop w:val="0"/>
      <w:marBottom w:val="0"/>
      <w:divBdr>
        <w:top w:val="none" w:sz="0" w:space="0" w:color="auto"/>
        <w:left w:val="none" w:sz="0" w:space="0" w:color="auto"/>
        <w:bottom w:val="none" w:sz="0" w:space="0" w:color="auto"/>
        <w:right w:val="none" w:sz="0" w:space="0" w:color="auto"/>
      </w:divBdr>
    </w:div>
    <w:div w:id="1257441814">
      <w:bodyDiv w:val="1"/>
      <w:marLeft w:val="0"/>
      <w:marRight w:val="0"/>
      <w:marTop w:val="0"/>
      <w:marBottom w:val="0"/>
      <w:divBdr>
        <w:top w:val="none" w:sz="0" w:space="0" w:color="auto"/>
        <w:left w:val="none" w:sz="0" w:space="0" w:color="auto"/>
        <w:bottom w:val="none" w:sz="0" w:space="0" w:color="auto"/>
        <w:right w:val="none" w:sz="0" w:space="0" w:color="auto"/>
      </w:divBdr>
    </w:div>
    <w:div w:id="2122062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www.ebi.ac.uk/arrayexpress/experiments/E-MTAB-9312" TargetMode="External"/><Relationship Id="rId2" Type="http://schemas.openxmlformats.org/officeDocument/2006/relationships/numbering" Target="numbering.xml"/><Relationship Id="rId16" Type="http://schemas.openxmlformats.org/officeDocument/2006/relationships/hyperlink" Target="https://github.com/CTR-BFX/First-Second-Trimester-Methyla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github.com/CTR-BFX/2020_Prater_Cindrova" TargetMode="Externa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5FA2E9-8501-43FF-89AA-DCCF3006F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2264</Words>
  <Characters>126020</Characters>
  <Application>Microsoft Office Word</Application>
  <DocSecurity>0</DocSecurity>
  <Lines>1938</Lines>
  <Paragraphs>49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7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n367</cp:lastModifiedBy>
  <cp:revision>2</cp:revision>
  <cp:lastPrinted>2020-10-09T15:03:00Z</cp:lastPrinted>
  <dcterms:created xsi:type="dcterms:W3CDTF">2021-03-30T12:00:00Z</dcterms:created>
  <dcterms:modified xsi:type="dcterms:W3CDTF">2021-03-30T12:00:00Z</dcterms:modified>
</cp:coreProperties>
</file>